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1A922275"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t>การ</w:t>
      </w:r>
      <w:r w:rsidR="00AA7330">
        <w:rPr>
          <w:rFonts w:eastAsia="Times New Roman" w:cstheme="majorBidi" w:hint="cs"/>
          <w:b/>
          <w:bCs/>
          <w:sz w:val="40"/>
          <w:szCs w:val="40"/>
          <w:cs/>
          <w:lang w:bidi="th-TH"/>
        </w:rPr>
        <w:t>ปกปิดข้อมูลเสียงพูดเพื่อ</w:t>
      </w:r>
      <w:r w:rsidRPr="00430F90">
        <w:rPr>
          <w:rFonts w:eastAsia="Times New Roman" w:cstheme="majorBidi" w:hint="cs"/>
          <w:b/>
          <w:bCs/>
          <w:sz w:val="40"/>
          <w:szCs w:val="40"/>
          <w:cs/>
          <w:lang w:bidi="th-TH"/>
        </w:rPr>
        <w:t>ปกป้องข้อมูลที่ระบุตัวบุคคล</w:t>
      </w:r>
    </w:p>
    <w:p w14:paraId="4B921A37" w14:textId="256CC49C" w:rsidR="00C90655" w:rsidRPr="00410DF4" w:rsidRDefault="00704804" w:rsidP="00C90655">
      <w:pPr>
        <w:spacing w:after="0" w:line="240" w:lineRule="auto"/>
        <w:jc w:val="center"/>
        <w:rPr>
          <w:rFonts w:eastAsia="Times New Roman" w:cstheme="majorBidi"/>
          <w:b/>
          <w:bCs/>
          <w:sz w:val="40"/>
          <w:szCs w:val="40"/>
        </w:rPr>
      </w:pPr>
      <w:r>
        <w:rPr>
          <w:rFonts w:eastAsia="Times New Roman" w:cstheme="majorBidi"/>
          <w:b/>
          <w:bCs/>
          <w:sz w:val="40"/>
          <w:szCs w:val="40"/>
          <w:lang w:bidi="th-TH"/>
        </w:rPr>
        <w:t xml:space="preserve">SPEECH </w:t>
      </w:r>
      <w:r w:rsidR="003537F7">
        <w:rPr>
          <w:rFonts w:eastAsia="Times New Roman" w:cstheme="majorBidi"/>
          <w:b/>
          <w:bCs/>
          <w:sz w:val="40"/>
          <w:szCs w:val="40"/>
          <w:lang w:bidi="th-TH"/>
        </w:rPr>
        <w:t xml:space="preserve">MASKING FOR </w:t>
      </w:r>
      <w:r w:rsidR="00C90655">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 xml:space="preserve">ณิชา </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939CF">
      <w:pPr>
        <w:spacing w:after="0" w:line="240" w:lineRule="auto"/>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ญญานิพนธ์นี้เป็นส่วนหนึ่งของการศึกษาตามหลักสูตรวิทยา</w:t>
      </w:r>
      <w:proofErr w:type="spellStart"/>
      <w:r w:rsidRPr="00430F90">
        <w:rPr>
          <w:rFonts w:eastAsia="Times New Roman" w:cstheme="majorBidi"/>
          <w:b/>
          <w:bCs/>
          <w:sz w:val="40"/>
          <w:szCs w:val="40"/>
          <w:cs/>
          <w:lang w:bidi="th-TH"/>
        </w:rPr>
        <w:t>ศา</w:t>
      </w:r>
      <w:proofErr w:type="spellEnd"/>
      <w:r w:rsidRPr="00430F90">
        <w:rPr>
          <w:rFonts w:eastAsia="Times New Roman" w:cstheme="majorBidi"/>
          <w:b/>
          <w:bCs/>
          <w:sz w:val="40"/>
          <w:szCs w:val="40"/>
          <w:cs/>
          <w:lang w:bidi="th-TH"/>
        </w:rPr>
        <w:t>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ถาบันเทคโนโลยีพระจอมเกล้าเจ้าคุณทหารลาดกระบัง</w:t>
      </w:r>
    </w:p>
    <w:p w14:paraId="1D276CF6" w14:textId="488EA967" w:rsidR="00410DF4" w:rsidRDefault="00410DF4" w:rsidP="00410DF4">
      <w:pPr>
        <w:spacing w:after="0" w:line="240" w:lineRule="auto"/>
        <w:jc w:val="center"/>
        <w:rPr>
          <w:rFonts w:eastAsia="Times New Roman" w:cs="Angsana New"/>
          <w:b/>
          <w:bCs/>
          <w:sz w:val="40"/>
          <w:szCs w:val="40"/>
          <w:lang w:bidi="th-TH"/>
        </w:rPr>
      </w:pPr>
      <w:r w:rsidRPr="00430F90">
        <w:rPr>
          <w:rFonts w:eastAsia="Times New Roman" w:cstheme="majorBidi"/>
          <w:b/>
          <w:bCs/>
          <w:sz w:val="40"/>
          <w:szCs w:val="40"/>
          <w:cs/>
          <w:lang w:bidi="th-TH"/>
        </w:rPr>
        <w:t xml:space="preserve">ภาคเรียนที่ </w:t>
      </w:r>
      <w:r w:rsidR="002E2417" w:rsidRPr="00430F90">
        <w:rPr>
          <w:rFonts w:eastAsia="Times New Roman" w:cstheme="majorBidi" w:hint="cs"/>
          <w:b/>
          <w:bCs/>
          <w:sz w:val="40"/>
          <w:szCs w:val="40"/>
          <w:cs/>
          <w:lang w:bidi="th-TH"/>
        </w:rPr>
        <w:t>1</w:t>
      </w:r>
      <w:r w:rsidRPr="00430F90">
        <w:rPr>
          <w:rFonts w:eastAsia="Times New Roman" w:cstheme="majorBidi"/>
          <w:b/>
          <w:bCs/>
          <w:sz w:val="40"/>
          <w:szCs w:val="40"/>
          <w:cs/>
          <w:lang w:bidi="th-TH"/>
        </w:rPr>
        <w:t xml:space="preserve"> ปีการศึกษา 256</w:t>
      </w:r>
      <w:r w:rsidR="002E2417" w:rsidRPr="00430F90">
        <w:rPr>
          <w:rFonts w:eastAsia="Times New Roman" w:cstheme="majorBidi" w:hint="cs"/>
          <w:b/>
          <w:bCs/>
          <w:sz w:val="40"/>
          <w:szCs w:val="40"/>
          <w:cs/>
          <w:lang w:bidi="th-TH"/>
        </w:rPr>
        <w:t>3</w:t>
      </w:r>
    </w:p>
    <w:p w14:paraId="23CD8B0A" w14:textId="77777777" w:rsidR="00AA7330" w:rsidRDefault="00AA7330" w:rsidP="00410DF4">
      <w:pPr>
        <w:jc w:val="center"/>
        <w:rPr>
          <w:rFonts w:eastAsia="Times New Roman" w:cs="Angsana New"/>
          <w:b/>
          <w:bCs/>
          <w:sz w:val="40"/>
          <w:szCs w:val="40"/>
          <w:lang w:bidi="th-TH"/>
        </w:rPr>
      </w:pPr>
      <w:r w:rsidRPr="00AA7330">
        <w:rPr>
          <w:rFonts w:eastAsia="Times New Roman" w:cs="Angsana New"/>
          <w:b/>
          <w:bCs/>
          <w:sz w:val="40"/>
          <w:szCs w:val="40"/>
          <w:cs/>
          <w:lang w:bidi="th-TH"/>
        </w:rPr>
        <w:lastRenderedPageBreak/>
        <w:t>การปกปิดข้อมูลเสียงพูดเพื่อปกป้องข้อมูลที่ระบุตัวบุคคล</w:t>
      </w:r>
    </w:p>
    <w:p w14:paraId="276345B9" w14:textId="5D51BD07" w:rsidR="00410DF4" w:rsidRPr="00C95534" w:rsidRDefault="00AA7330" w:rsidP="00410DF4">
      <w:pPr>
        <w:jc w:val="center"/>
        <w:rPr>
          <w:rFonts w:cstheme="majorBidi"/>
          <w:b/>
          <w:bCs/>
          <w:sz w:val="40"/>
          <w:szCs w:val="40"/>
        </w:rPr>
      </w:pPr>
      <w:r w:rsidRPr="00AA7330">
        <w:rPr>
          <w:rFonts w:eastAsia="Times New Roman" w:cstheme="majorBidi"/>
          <w:b/>
          <w:bCs/>
          <w:sz w:val="40"/>
          <w:szCs w:val="40"/>
        </w:rPr>
        <w:t>SPEECH MASKING FOR PERSONALLY IDENTIFIABLE INFORMATION PROTECTION</w:t>
      </w: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r w:rsidRPr="00C95534">
        <w:rPr>
          <w:rFonts w:cstheme="majorBidi"/>
          <w:b/>
          <w:bCs/>
          <w:sz w:val="40"/>
          <w:szCs w:val="40"/>
          <w:cs/>
        </w:rPr>
        <w:t>ณัฏฐณิชา ชัยศิริพานิช</w:t>
      </w:r>
    </w:p>
    <w:p w14:paraId="134FA8E8" w14:textId="77777777" w:rsidR="00410DF4" w:rsidRDefault="00410DF4" w:rsidP="00410DF4">
      <w:pPr>
        <w:jc w:val="center"/>
        <w:rPr>
          <w:rFonts w:cstheme="majorBidi"/>
          <w:b/>
          <w:bCs/>
          <w:sz w:val="40"/>
          <w:szCs w:val="40"/>
        </w:rPr>
      </w:pPr>
      <w:r w:rsidRPr="00C95534">
        <w:rPr>
          <w:rFonts w:cstheme="majorBidi"/>
          <w:b/>
          <w:bCs/>
          <w:sz w:val="40"/>
          <w:szCs w:val="40"/>
          <w:cs/>
        </w:rPr>
        <w:t>ประวิตรานันท์ บุตรโพธิ์</w:t>
      </w:r>
    </w:p>
    <w:p w14:paraId="448F64E5" w14:textId="77777777" w:rsidR="00410DF4" w:rsidRDefault="00410DF4" w:rsidP="004C5A43">
      <w:pPr>
        <w:rPr>
          <w:rFonts w:cstheme="majorBidi"/>
          <w:b/>
          <w:bCs/>
          <w:sz w:val="40"/>
          <w:szCs w:val="40"/>
        </w:rPr>
      </w:pPr>
    </w:p>
    <w:p w14:paraId="4C1E8A92" w14:textId="2EAA8AA8" w:rsidR="00410DF4" w:rsidRDefault="00410DF4" w:rsidP="00410DF4">
      <w:pPr>
        <w:jc w:val="center"/>
        <w:rPr>
          <w:rFonts w:cstheme="majorBidi"/>
          <w:b/>
          <w:bCs/>
          <w:sz w:val="40"/>
          <w:szCs w:val="40"/>
          <w:lang w:bidi="th-TH"/>
        </w:rPr>
      </w:pPr>
      <w:r>
        <w:rPr>
          <w:rFonts w:cstheme="majorBidi" w:hint="cs"/>
          <w:b/>
          <w:bCs/>
          <w:sz w:val="40"/>
          <w:szCs w:val="40"/>
          <w:cs/>
        </w:rPr>
        <w:t>อาจารย์</w:t>
      </w:r>
      <w:r w:rsidR="00AE0249">
        <w:rPr>
          <w:rFonts w:cstheme="majorBidi" w:hint="cs"/>
          <w:b/>
          <w:bCs/>
          <w:sz w:val="40"/>
          <w:szCs w:val="40"/>
          <w:cs/>
          <w:lang w:bidi="th-TH"/>
        </w:rPr>
        <w:t>ที่</w:t>
      </w:r>
      <w:r>
        <w:rPr>
          <w:rFonts w:cstheme="majorBidi" w:hint="cs"/>
          <w:b/>
          <w:bCs/>
          <w:sz w:val="40"/>
          <w:szCs w:val="40"/>
          <w:cs/>
          <w:lang w:bidi="th-TH"/>
        </w:rPr>
        <w:t>ปรึกษา</w:t>
      </w:r>
    </w:p>
    <w:p w14:paraId="4AB6D3A9" w14:textId="51FD0EA1" w:rsidR="00410DF4" w:rsidRDefault="00410DF4" w:rsidP="00410DF4">
      <w:pPr>
        <w:jc w:val="center"/>
        <w:rPr>
          <w:rFonts w:cstheme="majorBidi"/>
          <w:b/>
          <w:bCs/>
          <w:sz w:val="40"/>
          <w:szCs w:val="40"/>
        </w:rPr>
      </w:pPr>
      <w:r>
        <w:rPr>
          <w:rFonts w:cstheme="majorBidi" w:hint="cs"/>
          <w:b/>
          <w:bCs/>
          <w:sz w:val="40"/>
          <w:szCs w:val="40"/>
          <w:cs/>
        </w:rPr>
        <w:t>ดร. นนท์ คนึงสุขเกษม</w:t>
      </w:r>
    </w:p>
    <w:p w14:paraId="4BA787D0" w14:textId="00E63186" w:rsidR="00410DF4" w:rsidRDefault="00FC0484" w:rsidP="00410DF4">
      <w:pPr>
        <w:jc w:val="center"/>
        <w:rPr>
          <w:rFonts w:cstheme="majorBidi"/>
          <w:b/>
          <w:bCs/>
          <w:sz w:val="40"/>
          <w:szCs w:val="40"/>
          <w:lang w:bidi="th-TH"/>
        </w:rPr>
      </w:pPr>
      <w:r w:rsidRPr="00430F90">
        <w:rPr>
          <w:rFonts w:cstheme="majorBidi"/>
          <w:b/>
          <w:bCs/>
          <w:sz w:val="40"/>
          <w:szCs w:val="40"/>
          <w:cs/>
          <w:lang w:bidi="th-TH"/>
        </w:rPr>
        <w:t>รศ.ดร. ธีรพงศ์ ลีลานุภาพ</w:t>
      </w: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าขาวิชาวิทยาการข้อมูลและการวิเคราะห์เชิงธุรกิจ</w:t>
      </w:r>
    </w:p>
    <w:p w14:paraId="0A001CE0" w14:textId="77777777" w:rsidR="00410DF4" w:rsidRPr="00D50F19" w:rsidRDefault="00410DF4" w:rsidP="00410DF4">
      <w:pPr>
        <w:jc w:val="center"/>
        <w:rPr>
          <w:rFonts w:cstheme="majorBidi"/>
          <w:b/>
          <w:bCs/>
          <w:sz w:val="36"/>
          <w:szCs w:val="36"/>
        </w:rPr>
      </w:pPr>
      <w:r w:rsidRPr="00D50F19">
        <w:rPr>
          <w:rFonts w:cstheme="majorBidi"/>
          <w:b/>
          <w:bCs/>
          <w:sz w:val="36"/>
          <w:szCs w:val="36"/>
          <w:cs/>
        </w:rPr>
        <w:t>คณะเทคโนโลยีสารสนเทศ</w:t>
      </w:r>
    </w:p>
    <w:p w14:paraId="416067EF"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ถาบันเทคโนโลยีพระจอมเกล้าเจ้าคุณทหารลาดกระบัง</w:t>
      </w:r>
    </w:p>
    <w:p w14:paraId="2A801C42" w14:textId="1FD4C23F" w:rsidR="00410DF4" w:rsidRDefault="00410DF4" w:rsidP="00410DF4">
      <w:pPr>
        <w:jc w:val="center"/>
        <w:rPr>
          <w:rFonts w:cstheme="majorBidi"/>
          <w:b/>
          <w:bCs/>
          <w:sz w:val="36"/>
          <w:szCs w:val="36"/>
        </w:rPr>
      </w:pPr>
      <w:r w:rsidRPr="00D50F19">
        <w:rPr>
          <w:rFonts w:cstheme="majorBidi"/>
          <w:b/>
          <w:bCs/>
          <w:sz w:val="36"/>
          <w:szCs w:val="36"/>
          <w:cs/>
        </w:rPr>
        <w:t xml:space="preserve">ภาคเรียนที่ </w:t>
      </w:r>
      <w:r w:rsidR="002E2417">
        <w:rPr>
          <w:rFonts w:cstheme="majorBidi" w:hint="cs"/>
          <w:b/>
          <w:bCs/>
          <w:sz w:val="36"/>
          <w:szCs w:val="36"/>
          <w:cs/>
          <w:lang w:bidi="th-TH"/>
        </w:rPr>
        <w:t>1</w:t>
      </w:r>
      <w:r w:rsidRPr="00D50F19">
        <w:rPr>
          <w:rFonts w:cstheme="majorBidi"/>
          <w:b/>
          <w:bCs/>
          <w:sz w:val="36"/>
          <w:szCs w:val="36"/>
          <w:cs/>
        </w:rPr>
        <w:t xml:space="preserve"> ปีการศึกษา 256</w:t>
      </w:r>
      <w:r w:rsidR="002E2417">
        <w:rPr>
          <w:rFonts w:cstheme="majorBidi"/>
          <w:b/>
          <w:bCs/>
          <w:sz w:val="36"/>
          <w:szCs w:val="36"/>
        </w:rPr>
        <w:t>3</w:t>
      </w:r>
    </w:p>
    <w:p w14:paraId="197D1EF6" w14:textId="70BF3DE4" w:rsidR="00410DF4" w:rsidRDefault="00661455" w:rsidP="00410DF4">
      <w:pPr>
        <w:jc w:val="center"/>
        <w:rPr>
          <w:rFonts w:cstheme="majorBidi"/>
          <w:b/>
          <w:bCs/>
          <w:sz w:val="40"/>
          <w:szCs w:val="40"/>
        </w:rPr>
      </w:pPr>
      <w:r w:rsidRPr="00661455">
        <w:rPr>
          <w:rFonts w:eastAsia="Times New Roman" w:cstheme="majorBidi"/>
          <w:b/>
          <w:bCs/>
          <w:sz w:val="40"/>
          <w:szCs w:val="40"/>
        </w:rPr>
        <w:lastRenderedPageBreak/>
        <w:t>SPEECH MASKING FOR PERSONALLY IDENTIFIABLE INFORMATION PROTECTION</w:t>
      </w: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6025C" w:rsidR="00410DF4" w:rsidRPr="00465EEE" w:rsidRDefault="002E2417" w:rsidP="00410DF4">
      <w:pPr>
        <w:jc w:val="center"/>
        <w:rPr>
          <w:rFonts w:cstheme="majorBidi"/>
          <w:b/>
          <w:bCs/>
          <w:sz w:val="36"/>
          <w:szCs w:val="36"/>
        </w:rPr>
      </w:pPr>
      <w:r>
        <w:rPr>
          <w:rFonts w:cstheme="majorBidi"/>
          <w:b/>
          <w:bCs/>
          <w:sz w:val="36"/>
          <w:szCs w:val="36"/>
        </w:rPr>
        <w:t>1</w:t>
      </w:r>
      <w:r w:rsidR="00410DF4" w:rsidRPr="00465EEE">
        <w:rPr>
          <w:rFonts w:cstheme="majorBidi"/>
          <w:b/>
          <w:bCs/>
          <w:sz w:val="36"/>
          <w:szCs w:val="36"/>
        </w:rPr>
        <w:t>/20</w:t>
      </w:r>
      <w:r>
        <w:rPr>
          <w:rFonts w:cstheme="majorBidi"/>
          <w:b/>
          <w:bCs/>
          <w:sz w:val="36"/>
          <w:szCs w:val="36"/>
        </w:rPr>
        <w:t>20</w:t>
      </w:r>
    </w:p>
    <w:p w14:paraId="2A189759" w14:textId="77777777" w:rsidR="00A249B9"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779E26E7" w14:textId="77777777" w:rsidR="006E3655" w:rsidRDefault="006E3655" w:rsidP="007639C0">
      <w:pPr>
        <w:spacing w:after="240" w:line="240" w:lineRule="auto"/>
        <w:rPr>
          <w:rFonts w:eastAsia="Times New Roman" w:cstheme="majorBidi"/>
          <w:szCs w:val="32"/>
          <w:lang w:bidi="th-TH"/>
        </w:rPr>
      </w:pPr>
    </w:p>
    <w:p w14:paraId="1502E7E4" w14:textId="77777777" w:rsidR="006E3655" w:rsidRPr="008968DD" w:rsidRDefault="006E3655"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17E6615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w:t>
      </w:r>
      <w:r w:rsidR="00FE1D45">
        <w:rPr>
          <w:rFonts w:eastAsia="Times New Roman" w:cstheme="majorBidi" w:hint="cs"/>
          <w:b/>
          <w:bCs/>
          <w:sz w:val="36"/>
          <w:szCs w:val="36"/>
          <w:cs/>
          <w:lang w:bidi="th-TH"/>
        </w:rPr>
        <w:t>20</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6E3655" w:rsidRPr="006E3655" w:rsidRDefault="00A249B9" w:rsidP="006E3655">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53E364CF" w:rsidR="00410DF4" w:rsidRPr="00A53FB9" w:rsidRDefault="00410DF4" w:rsidP="00410DF4">
      <w:pPr>
        <w:jc w:val="center"/>
        <w:rPr>
          <w:rFonts w:cstheme="majorBidi"/>
          <w:b/>
          <w:bCs/>
          <w:sz w:val="48"/>
          <w:szCs w:val="48"/>
        </w:rPr>
      </w:pPr>
      <w:r w:rsidRPr="00A53FB9">
        <w:rPr>
          <w:rFonts w:cstheme="majorBidi"/>
          <w:b/>
          <w:bCs/>
          <w:sz w:val="48"/>
          <w:szCs w:val="48"/>
          <w:cs/>
        </w:rPr>
        <w:lastRenderedPageBreak/>
        <w:t>ใบรับรองปริญญานิพนธ์ ประจำปีการศึกษา 256</w:t>
      </w:r>
      <w:r w:rsidR="002E2417">
        <w:rPr>
          <w:rFonts w:cstheme="majorBidi"/>
          <w:b/>
          <w:bCs/>
          <w:sz w:val="48"/>
          <w:szCs w:val="48"/>
        </w:rPr>
        <w:t>3</w:t>
      </w:r>
    </w:p>
    <w:p w14:paraId="2DE679BD" w14:textId="77777777" w:rsidR="00410DF4" w:rsidRPr="00A53FB9" w:rsidRDefault="00410DF4" w:rsidP="00410DF4">
      <w:pPr>
        <w:jc w:val="center"/>
        <w:rPr>
          <w:rFonts w:cstheme="majorBidi"/>
          <w:b/>
          <w:bCs/>
          <w:sz w:val="48"/>
          <w:szCs w:val="48"/>
        </w:rPr>
      </w:pPr>
      <w:r w:rsidRPr="00A53FB9">
        <w:rPr>
          <w:rFonts w:cstheme="majorBidi"/>
          <w:b/>
          <w:bCs/>
          <w:sz w:val="48"/>
          <w:szCs w:val="48"/>
          <w:cs/>
        </w:rPr>
        <w:t>คณะเทคโนโลยีสารสนเทศ</w:t>
      </w:r>
    </w:p>
    <w:p w14:paraId="7DD9222C" w14:textId="77777777" w:rsidR="00410DF4" w:rsidRPr="00A53FB9" w:rsidRDefault="00410DF4" w:rsidP="00410DF4">
      <w:pPr>
        <w:jc w:val="center"/>
        <w:rPr>
          <w:rFonts w:cstheme="majorBidi"/>
          <w:b/>
          <w:bCs/>
          <w:sz w:val="48"/>
          <w:szCs w:val="48"/>
        </w:rPr>
      </w:pPr>
      <w:r w:rsidRPr="00A53FB9">
        <w:rPr>
          <w:rFonts w:cstheme="majorBidi"/>
          <w:b/>
          <w:bCs/>
          <w:sz w:val="48"/>
          <w:szCs w:val="48"/>
          <w:cs/>
        </w:rPr>
        <w:t>สถาบันเทคโนโลยีพระจอมเกล้าเจ้าคุณทหารลาดกระบัง</w:t>
      </w:r>
    </w:p>
    <w:p w14:paraId="0E00DC03" w14:textId="1120E88E" w:rsidR="00410DF4" w:rsidRDefault="00410DF4" w:rsidP="00410DF4">
      <w:pPr>
        <w:jc w:val="center"/>
        <w:rPr>
          <w:rFonts w:cstheme="majorBidi"/>
          <w:b/>
          <w:bCs/>
          <w:sz w:val="40"/>
          <w:szCs w:val="40"/>
          <w:cs/>
          <w:lang w:bidi="th-TH"/>
        </w:rPr>
      </w:pPr>
      <w:r w:rsidRPr="00C95534">
        <w:rPr>
          <w:rFonts w:cstheme="majorBidi"/>
          <w:b/>
          <w:bCs/>
          <w:sz w:val="40"/>
          <w:szCs w:val="40"/>
          <w:cs/>
        </w:rPr>
        <w:t>เรื่อง</w:t>
      </w:r>
      <w:r>
        <w:rPr>
          <w:rFonts w:cstheme="majorBidi"/>
          <w:b/>
          <w:bCs/>
          <w:sz w:val="40"/>
          <w:szCs w:val="40"/>
          <w:cs/>
        </w:rPr>
        <w:tab/>
      </w:r>
      <w:r w:rsidR="00661455" w:rsidRPr="00661455">
        <w:rPr>
          <w:rFonts w:cs="Angsana New"/>
          <w:b/>
          <w:bCs/>
          <w:sz w:val="40"/>
          <w:szCs w:val="40"/>
          <w:cs/>
          <w:lang w:bidi="th-TH"/>
        </w:rPr>
        <w:t>การปกปิดข้อมูลเสียงพูดเพื่อปกป้องข้อมูลที่ระบุตัวบุคคล</w:t>
      </w:r>
    </w:p>
    <w:p w14:paraId="55012469" w14:textId="247EE652" w:rsidR="00410DF4" w:rsidRPr="00C95534" w:rsidRDefault="00661455" w:rsidP="00410DF4">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r w:rsidRPr="00C95534">
        <w:rPr>
          <w:rFonts w:cstheme="majorBidi"/>
          <w:b/>
          <w:bCs/>
          <w:sz w:val="40"/>
          <w:szCs w:val="40"/>
          <w:cs/>
        </w:rPr>
        <w:t>ผู้จัดทำ</w:t>
      </w:r>
    </w:p>
    <w:p w14:paraId="5A09C41E" w14:textId="77777777" w:rsidR="00410DF4"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ณัฏฐณิชา</w:t>
      </w:r>
      <w:r>
        <w:rPr>
          <w:rFonts w:cstheme="majorBidi"/>
          <w:b/>
          <w:bCs/>
          <w:sz w:val="40"/>
          <w:szCs w:val="40"/>
          <w:cs/>
        </w:rPr>
        <w:tab/>
      </w:r>
      <w:r>
        <w:rPr>
          <w:rFonts w:cstheme="majorBidi"/>
          <w:b/>
          <w:bCs/>
          <w:sz w:val="40"/>
          <w:szCs w:val="40"/>
          <w:cs/>
        </w:rPr>
        <w:tab/>
      </w:r>
      <w:r w:rsidRPr="00F305CC">
        <w:rPr>
          <w:rFonts w:cstheme="majorBidi"/>
          <w:b/>
          <w:bCs/>
          <w:sz w:val="40"/>
          <w:szCs w:val="40"/>
          <w:cs/>
        </w:rPr>
        <w:t>ชัยศิริพานิช</w:t>
      </w:r>
      <w:r w:rsidRPr="00F305CC">
        <w:rPr>
          <w:rFonts w:cstheme="majorBidi"/>
          <w:b/>
          <w:bCs/>
          <w:sz w:val="40"/>
          <w:szCs w:val="40"/>
          <w:cs/>
        </w:rPr>
        <w:tab/>
        <w:t>รหัสนักศึกษา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ประวิตรานันท์</w:t>
      </w:r>
      <w:r>
        <w:rPr>
          <w:rFonts w:cstheme="majorBidi"/>
          <w:b/>
          <w:bCs/>
          <w:sz w:val="40"/>
          <w:szCs w:val="40"/>
          <w:cs/>
        </w:rPr>
        <w:tab/>
      </w:r>
      <w:r w:rsidRPr="00F305CC">
        <w:rPr>
          <w:rFonts w:cstheme="majorBidi"/>
          <w:b/>
          <w:bCs/>
          <w:sz w:val="40"/>
          <w:szCs w:val="40"/>
          <w:cs/>
        </w:rPr>
        <w:t>บุตรโพธิ์</w:t>
      </w:r>
      <w:r w:rsidRPr="00F305CC">
        <w:rPr>
          <w:rFonts w:cstheme="majorBidi"/>
          <w:b/>
          <w:bCs/>
          <w:sz w:val="40"/>
          <w:szCs w:val="40"/>
          <w:cs/>
        </w:rPr>
        <w:tab/>
        <w:t>รหัสนักศึกษา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lang w:bidi="th-TH"/>
        </w:rPr>
      </w:pPr>
    </w:p>
    <w:p w14:paraId="6DE7132E" w14:textId="77777777" w:rsidR="00410DF4" w:rsidRDefault="00410DF4" w:rsidP="00410DF4">
      <w:pPr>
        <w:rPr>
          <w:rFonts w:cstheme="majorBidi"/>
          <w:b/>
          <w:bCs/>
          <w:sz w:val="40"/>
          <w:szCs w:val="40"/>
        </w:rPr>
      </w:pPr>
    </w:p>
    <w:p w14:paraId="54D7B788" w14:textId="50C76A6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อาจารย์ที่ปรึกษา</w:t>
      </w:r>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 xml:space="preserve">(ดร. นนท์ </w:t>
      </w:r>
      <w:r w:rsidR="00FE0D6B">
        <w:rPr>
          <w:rFonts w:cstheme="majorBidi"/>
          <w:b/>
          <w:bCs/>
          <w:sz w:val="36"/>
          <w:szCs w:val="36"/>
        </w:rPr>
        <w:t xml:space="preserve">    </w:t>
      </w:r>
      <w:r w:rsidRPr="00A53FB9">
        <w:rPr>
          <w:rFonts w:cstheme="majorBidi"/>
          <w:b/>
          <w:bCs/>
          <w:sz w:val="36"/>
          <w:szCs w:val="36"/>
          <w:cs/>
        </w:rPr>
        <w:t>คนึงสุขเกษม)</w:t>
      </w:r>
    </w:p>
    <w:p w14:paraId="4F97C736" w14:textId="6C172C48" w:rsidR="00410DF4" w:rsidRDefault="00410DF4" w:rsidP="00410DF4">
      <w:pPr>
        <w:ind w:left="720" w:firstLine="720"/>
        <w:jc w:val="right"/>
        <w:rPr>
          <w:rFonts w:cstheme="majorBidi"/>
          <w:b/>
          <w:bCs/>
          <w:sz w:val="36"/>
          <w:szCs w:val="36"/>
        </w:rPr>
      </w:pPr>
      <w:r w:rsidRPr="00A53FB9">
        <w:rPr>
          <w:rFonts w:cstheme="majorBidi"/>
          <w:b/>
          <w:bCs/>
          <w:sz w:val="36"/>
          <w:szCs w:val="36"/>
          <w:cs/>
        </w:rPr>
        <w:t>................................................................. อาจารย์ที่ปรึกษา</w:t>
      </w:r>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0F90">
        <w:rPr>
          <w:rFonts w:cstheme="majorBidi"/>
          <w:b/>
          <w:bCs/>
          <w:sz w:val="36"/>
          <w:szCs w:val="36"/>
          <w:cs/>
          <w:lang w:bidi="th-TH"/>
        </w:rPr>
        <w:t>รศ.ดร. ธีรพงศ์</w:t>
      </w:r>
      <w:r w:rsidRPr="00434517">
        <w:rPr>
          <w:rFonts w:cs="Angsana New"/>
          <w:b/>
          <w:bCs/>
          <w:sz w:val="36"/>
          <w:szCs w:val="36"/>
          <w:lang w:bidi="th-TH"/>
        </w:rPr>
        <w:t xml:space="preserve"> </w:t>
      </w:r>
      <w:r w:rsidRPr="00430F90">
        <w:rPr>
          <w:rFonts w:cstheme="majorBidi"/>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เรื่อง</w:t>
      </w:r>
    </w:p>
    <w:p w14:paraId="09635898" w14:textId="77777777" w:rsidR="00661455" w:rsidRDefault="00661455" w:rsidP="00661455">
      <w:pPr>
        <w:jc w:val="center"/>
        <w:rPr>
          <w:rFonts w:cs="Angsana New"/>
          <w:b/>
          <w:bCs/>
          <w:sz w:val="40"/>
          <w:szCs w:val="40"/>
          <w:lang w:bidi="th-TH"/>
        </w:rPr>
      </w:pPr>
      <w:r w:rsidRPr="00661455">
        <w:rPr>
          <w:rFonts w:cs="Angsana New"/>
          <w:b/>
          <w:bCs/>
          <w:sz w:val="40"/>
          <w:szCs w:val="40"/>
          <w:cs/>
          <w:lang w:bidi="th-TH"/>
        </w:rPr>
        <w:t>การปกปิดข้อมูลเสียงพูดเพื่อปกป้องข้อมูลที่ระบุตัวบุคคล</w:t>
      </w:r>
    </w:p>
    <w:p w14:paraId="2F6F3FA7" w14:textId="086AEF19" w:rsidR="00661455" w:rsidRPr="00C95534" w:rsidRDefault="00661455" w:rsidP="00661455">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ณิชา</w:t>
      </w:r>
      <w:r w:rsidRPr="00430F90">
        <w:rPr>
          <w:rFonts w:eastAsia="Times New Roman" w:cstheme="majorBidi"/>
          <w:b/>
          <w:bCs/>
          <w:sz w:val="40"/>
          <w:szCs w:val="40"/>
          <w:cs/>
          <w:lang w:bidi="th-TH"/>
        </w:rPr>
        <w:tab/>
      </w:r>
      <w:r w:rsidRPr="00430F90">
        <w:rPr>
          <w:rFonts w:eastAsia="Times New Roman" w:cstheme="majorBidi"/>
          <w:b/>
          <w:bCs/>
          <w:sz w:val="40"/>
          <w:szCs w:val="40"/>
          <w:cs/>
          <w:lang w:bidi="th-TH"/>
        </w:rPr>
        <w:tab/>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ประวิตรานันท์</w:t>
      </w:r>
      <w:r w:rsidRPr="00430F90">
        <w:rPr>
          <w:rFonts w:eastAsia="Times New Roman" w:cstheme="majorBidi"/>
          <w:b/>
          <w:bCs/>
          <w:sz w:val="40"/>
          <w:szCs w:val="40"/>
          <w:cs/>
          <w:lang w:bidi="th-TH"/>
        </w:rPr>
        <w:tab/>
        <w:t>บุตรโพธิ์</w:t>
      </w:r>
      <w:r w:rsidRPr="00430F90">
        <w:rPr>
          <w:rFonts w:eastAsia="Times New Roman" w:cstheme="majorBidi"/>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w:t>
      </w:r>
      <w:proofErr w:type="spellStart"/>
      <w:r w:rsidRPr="008968DD">
        <w:rPr>
          <w:rFonts w:eastAsia="Times New Roman" w:cstheme="majorBidi"/>
          <w:szCs w:val="32"/>
          <w:cs/>
          <w:lang w:bidi="th-TH"/>
        </w:rPr>
        <w:t>ศา</w:t>
      </w:r>
      <w:proofErr w:type="spellEnd"/>
      <w:r w:rsidRPr="008968DD">
        <w:rPr>
          <w:rFonts w:eastAsia="Times New Roman" w:cstheme="majorBidi"/>
          <w:szCs w:val="32"/>
          <w:cs/>
          <w:lang w:bidi="th-TH"/>
        </w:rPr>
        <w:t>สตรบัณฑิต (เทคโนโลยีสารสนเทศ)</w:t>
      </w:r>
    </w:p>
    <w:p w14:paraId="3D2F54AC" w14:textId="58D76865"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w:t>
      </w:r>
      <w:r w:rsidR="002E2417">
        <w:rPr>
          <w:rFonts w:eastAsia="Times New Roman" w:cstheme="majorBidi"/>
          <w:szCs w:val="32"/>
          <w:lang w:bidi="th-TH"/>
        </w:rPr>
        <w:t>3</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นางสาวณัฏฐณิชา</w:t>
      </w:r>
      <w:r w:rsidR="007559A4">
        <w:rPr>
          <w:rFonts w:cstheme="majorBidi" w:hint="cs"/>
          <w:b/>
          <w:bCs/>
          <w:szCs w:val="32"/>
          <w:cs/>
          <w:lang w:bidi="th-TH"/>
        </w:rPr>
        <w:t xml:space="preserve"> </w:t>
      </w:r>
      <w:r w:rsidRPr="005D2B22">
        <w:rPr>
          <w:rFonts w:cstheme="majorBidi"/>
          <w:b/>
          <w:bCs/>
          <w:szCs w:val="32"/>
          <w:cs/>
        </w:rPr>
        <w:t>ชัยศิริพานิช)</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นางสาวประวิตรานันท์ บุตรโพธิ์)</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527F0AA2" w:rsidR="00410DF4" w:rsidRPr="00720863" w:rsidRDefault="00410DF4" w:rsidP="00410DF4">
      <w:pPr>
        <w:spacing w:after="0" w:line="240" w:lineRule="auto"/>
        <w:rPr>
          <w:rFonts w:cstheme="majorBidi"/>
          <w:szCs w:val="32"/>
        </w:rPr>
      </w:pPr>
      <w:r w:rsidRPr="00720863">
        <w:rPr>
          <w:rFonts w:cstheme="majorBidi"/>
          <w:b/>
          <w:bCs/>
          <w:szCs w:val="32"/>
          <w:cs/>
        </w:rPr>
        <w:lastRenderedPageBreak/>
        <w:t>หัวข้อโครงงาน</w:t>
      </w:r>
      <w:r w:rsidRPr="00720863">
        <w:rPr>
          <w:rFonts w:cstheme="majorBidi"/>
          <w:b/>
          <w:bCs/>
          <w:szCs w:val="32"/>
          <w:cs/>
        </w:rPr>
        <w:tab/>
      </w:r>
      <w:r>
        <w:rPr>
          <w:rFonts w:cstheme="majorBidi"/>
          <w:b/>
          <w:bCs/>
          <w:szCs w:val="32"/>
        </w:rPr>
        <w:tab/>
      </w:r>
      <w:r w:rsidR="00661455" w:rsidRPr="00661455">
        <w:rPr>
          <w:rFonts w:cs="Angsana New"/>
          <w:szCs w:val="32"/>
          <w:cs/>
          <w:lang w:bidi="th-TH"/>
        </w:rPr>
        <w:t>การปกปิดข้อมูลเสียงพูดเพื่อปกป้องข้อมูลที่ระบุตัวบุคคล</w:t>
      </w:r>
    </w:p>
    <w:p w14:paraId="7CBB57BC" w14:textId="77777777" w:rsidR="00410DF4" w:rsidRPr="00720863" w:rsidRDefault="00410DF4" w:rsidP="00410DF4">
      <w:pPr>
        <w:spacing w:after="0" w:line="240" w:lineRule="auto"/>
        <w:rPr>
          <w:rFonts w:cstheme="majorBidi"/>
          <w:szCs w:val="32"/>
        </w:rPr>
      </w:pPr>
      <w:r w:rsidRPr="00720863">
        <w:rPr>
          <w:rFonts w:cstheme="majorBidi"/>
          <w:b/>
          <w:bCs/>
          <w:szCs w:val="32"/>
          <w:cs/>
        </w:rPr>
        <w:t>นักศึกษา</w:t>
      </w:r>
      <w:r w:rsidRPr="00720863">
        <w:rPr>
          <w:rFonts w:cstheme="majorBidi"/>
          <w:b/>
          <w:bCs/>
          <w:szCs w:val="32"/>
          <w:cs/>
        </w:rPr>
        <w:tab/>
      </w:r>
      <w:r>
        <w:rPr>
          <w:rFonts w:cstheme="majorBidi"/>
          <w:b/>
          <w:bCs/>
          <w:szCs w:val="32"/>
        </w:rPr>
        <w:tab/>
      </w:r>
      <w:r w:rsidRPr="00720863">
        <w:rPr>
          <w:rFonts w:cstheme="majorBidi"/>
          <w:szCs w:val="32"/>
          <w:cs/>
        </w:rPr>
        <w:t>นางสาวณัฏฐณิชา</w:t>
      </w:r>
      <w:r w:rsidRPr="00720863">
        <w:rPr>
          <w:rFonts w:cstheme="majorBidi"/>
          <w:szCs w:val="32"/>
          <w:cs/>
        </w:rPr>
        <w:tab/>
        <w:t>ชัยศิริพานิช</w:t>
      </w:r>
      <w:r w:rsidRPr="00720863">
        <w:rPr>
          <w:rFonts w:cstheme="majorBidi"/>
          <w:szCs w:val="32"/>
          <w:cs/>
        </w:rPr>
        <w:tab/>
        <w:t>รหัสนักศึกษา 60070135</w:t>
      </w:r>
    </w:p>
    <w:p w14:paraId="3A21B691" w14:textId="77777777" w:rsidR="00410DF4" w:rsidRPr="00720863" w:rsidRDefault="00410DF4" w:rsidP="00410DF4">
      <w:pPr>
        <w:spacing w:after="0" w:line="240" w:lineRule="auto"/>
        <w:ind w:left="1440" w:firstLine="720"/>
        <w:rPr>
          <w:rFonts w:cstheme="majorBidi"/>
          <w:szCs w:val="32"/>
        </w:rPr>
      </w:pPr>
      <w:r w:rsidRPr="00720863">
        <w:rPr>
          <w:rFonts w:cstheme="majorBidi"/>
          <w:szCs w:val="32"/>
          <w:cs/>
        </w:rPr>
        <w:t>นางสาวประวิตรานันท์</w:t>
      </w:r>
      <w:r w:rsidRPr="00720863">
        <w:rPr>
          <w:rFonts w:cstheme="majorBidi"/>
          <w:szCs w:val="32"/>
          <w:cs/>
        </w:rPr>
        <w:tab/>
        <w:t>บุตรโพธิ์</w:t>
      </w:r>
      <w:r w:rsidRPr="00720863">
        <w:rPr>
          <w:rFonts w:cstheme="majorBidi"/>
          <w:szCs w:val="32"/>
          <w:cs/>
        </w:rPr>
        <w:tab/>
        <w:t>รหัสนักศึกษา 60070148</w:t>
      </w:r>
    </w:p>
    <w:p w14:paraId="3A65A87A" w14:textId="77777777" w:rsidR="00410DF4" w:rsidRPr="00720863" w:rsidRDefault="00410DF4" w:rsidP="00410DF4">
      <w:pPr>
        <w:spacing w:after="0" w:line="240" w:lineRule="auto"/>
        <w:rPr>
          <w:rFonts w:cstheme="majorBidi"/>
          <w:szCs w:val="32"/>
        </w:rPr>
      </w:pPr>
      <w:r w:rsidRPr="00720863">
        <w:rPr>
          <w:rFonts w:cstheme="majorBidi"/>
          <w:b/>
          <w:bCs/>
          <w:szCs w:val="32"/>
          <w:cs/>
        </w:rPr>
        <w:t>ปริญญา</w:t>
      </w:r>
      <w:r w:rsidRPr="00720863">
        <w:rPr>
          <w:rFonts w:cstheme="majorBidi"/>
          <w:b/>
          <w:bCs/>
          <w:szCs w:val="32"/>
          <w:cs/>
        </w:rPr>
        <w:tab/>
      </w:r>
      <w:r w:rsidRPr="00720863">
        <w:rPr>
          <w:rFonts w:cstheme="majorBidi"/>
          <w:b/>
          <w:bCs/>
          <w:szCs w:val="32"/>
          <w:cs/>
        </w:rPr>
        <w:tab/>
      </w:r>
      <w:r>
        <w:rPr>
          <w:rFonts w:cstheme="majorBidi"/>
          <w:b/>
          <w:bCs/>
          <w:szCs w:val="32"/>
        </w:rPr>
        <w:tab/>
      </w:r>
      <w:r w:rsidRPr="00720863">
        <w:rPr>
          <w:rFonts w:cstheme="majorBidi"/>
          <w:szCs w:val="32"/>
          <w:cs/>
        </w:rPr>
        <w:t>วิทยาศาสตรบัณฑิต</w:t>
      </w:r>
    </w:p>
    <w:p w14:paraId="68FD14F4" w14:textId="77777777" w:rsidR="00410DF4" w:rsidRPr="00720863" w:rsidRDefault="00410DF4" w:rsidP="00410DF4">
      <w:pPr>
        <w:spacing w:after="0" w:line="240" w:lineRule="auto"/>
        <w:rPr>
          <w:rFonts w:cstheme="majorBidi"/>
          <w:szCs w:val="32"/>
        </w:rPr>
      </w:pPr>
      <w:r w:rsidRPr="00720863">
        <w:rPr>
          <w:rFonts w:cstheme="majorBidi"/>
          <w:b/>
          <w:bCs/>
          <w:szCs w:val="32"/>
          <w:cs/>
        </w:rPr>
        <w:t>สาขาวิชา</w:t>
      </w:r>
      <w:r w:rsidRPr="00720863">
        <w:rPr>
          <w:rFonts w:cstheme="majorBidi"/>
          <w:b/>
          <w:bCs/>
          <w:szCs w:val="32"/>
          <w:cs/>
        </w:rPr>
        <w:tab/>
      </w:r>
      <w:r>
        <w:rPr>
          <w:rFonts w:cstheme="majorBidi"/>
          <w:b/>
          <w:bCs/>
          <w:szCs w:val="32"/>
        </w:rPr>
        <w:tab/>
      </w:r>
      <w:r w:rsidRPr="00720863">
        <w:rPr>
          <w:rFonts w:cstheme="majorBidi"/>
          <w:szCs w:val="32"/>
          <w:cs/>
        </w:rPr>
        <w:t>วิทยาการข้อมูลและการวิเคราะห์เชิงธุรกิจ</w:t>
      </w:r>
    </w:p>
    <w:p w14:paraId="5019BD2A" w14:textId="30A49AE2" w:rsidR="00410DF4" w:rsidRPr="00720863" w:rsidRDefault="00410DF4" w:rsidP="00410DF4">
      <w:pPr>
        <w:spacing w:after="0" w:line="240" w:lineRule="auto"/>
        <w:rPr>
          <w:rFonts w:cstheme="majorBidi"/>
          <w:szCs w:val="32"/>
        </w:rPr>
      </w:pPr>
      <w:r w:rsidRPr="00720863">
        <w:rPr>
          <w:rFonts w:cstheme="majorBidi"/>
          <w:b/>
          <w:bCs/>
          <w:szCs w:val="32"/>
          <w:cs/>
        </w:rPr>
        <w:t>ปีการศึกษา</w:t>
      </w:r>
      <w:r w:rsidRPr="00720863">
        <w:rPr>
          <w:rFonts w:cstheme="majorBidi"/>
          <w:b/>
          <w:bCs/>
          <w:szCs w:val="32"/>
          <w:cs/>
        </w:rPr>
        <w:tab/>
      </w:r>
      <w:r>
        <w:rPr>
          <w:rFonts w:cstheme="majorBidi"/>
          <w:b/>
          <w:bCs/>
          <w:szCs w:val="32"/>
        </w:rPr>
        <w:tab/>
      </w:r>
      <w:r w:rsidRPr="00720863">
        <w:rPr>
          <w:rFonts w:cstheme="majorBidi"/>
          <w:szCs w:val="32"/>
          <w:cs/>
        </w:rPr>
        <w:t>256</w:t>
      </w:r>
      <w:r w:rsidR="00546A8A">
        <w:rPr>
          <w:rFonts w:cstheme="majorBidi"/>
          <w:szCs w:val="32"/>
        </w:rPr>
        <w:t>3</w:t>
      </w:r>
    </w:p>
    <w:p w14:paraId="067ADD03" w14:textId="3EA98A1D" w:rsidR="00410DF4" w:rsidRDefault="00410DF4" w:rsidP="00410DF4">
      <w:pPr>
        <w:spacing w:after="0" w:line="240" w:lineRule="auto"/>
        <w:rPr>
          <w:rFonts w:cstheme="majorBidi"/>
          <w:szCs w:val="32"/>
        </w:rPr>
      </w:pPr>
      <w:r w:rsidRPr="00720863">
        <w:rPr>
          <w:rFonts w:cstheme="majorBidi"/>
          <w:b/>
          <w:bCs/>
          <w:szCs w:val="32"/>
          <w:cs/>
        </w:rPr>
        <w:t>อาจารย์ที่ปรึกษา</w:t>
      </w:r>
      <w:r>
        <w:rPr>
          <w:rFonts w:cstheme="majorBidi"/>
          <w:b/>
          <w:bCs/>
          <w:szCs w:val="32"/>
          <w:cs/>
        </w:rPr>
        <w:tab/>
      </w:r>
      <w:r>
        <w:rPr>
          <w:rFonts w:cstheme="majorBidi"/>
          <w:b/>
          <w:bCs/>
          <w:szCs w:val="32"/>
        </w:rPr>
        <w:tab/>
      </w:r>
      <w:r w:rsidRPr="00720863">
        <w:rPr>
          <w:rFonts w:cstheme="majorBidi"/>
          <w:szCs w:val="32"/>
          <w:cs/>
        </w:rPr>
        <w:t>ดร. นนท์ คนึงสุขเกษม</w:t>
      </w:r>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430F90">
        <w:rPr>
          <w:rFonts w:cstheme="majorBidi"/>
          <w:szCs w:val="32"/>
          <w:cs/>
          <w:lang w:bidi="th-TH"/>
        </w:rPr>
        <w:t>รศ.ดร. ธีรพงศ์ ลีลานุภาพ</w:t>
      </w:r>
    </w:p>
    <w:bookmarkEnd w:id="0"/>
    <w:p w14:paraId="327D6D05" w14:textId="77777777" w:rsidR="00410DF4" w:rsidRDefault="00410DF4" w:rsidP="000A468B">
      <w:pPr>
        <w:spacing w:after="0"/>
        <w:jc w:val="center"/>
        <w:rPr>
          <w:rFonts w:cstheme="majorBidi"/>
          <w:b/>
          <w:bCs/>
          <w:sz w:val="48"/>
          <w:szCs w:val="48"/>
        </w:rPr>
      </w:pPr>
      <w:r w:rsidRPr="0096325F">
        <w:rPr>
          <w:rFonts w:cstheme="majorBidi"/>
          <w:b/>
          <w:bCs/>
          <w:sz w:val="48"/>
          <w:szCs w:val="48"/>
          <w:cs/>
        </w:rPr>
        <w:t>บทคัดย่อ</w:t>
      </w:r>
    </w:p>
    <w:p w14:paraId="1E0E9F09" w14:textId="2C307C88" w:rsidR="00E92A70" w:rsidRPr="00E92A70" w:rsidRDefault="00E92A70" w:rsidP="00E66DEF">
      <w:pPr>
        <w:ind w:firstLine="720"/>
        <w:jc w:val="thaiDistribute"/>
        <w:rPr>
          <w:rFonts w:cstheme="majorBidi"/>
          <w:color w:val="000000"/>
          <w:szCs w:val="32"/>
        </w:rPr>
      </w:pPr>
      <w:r w:rsidRPr="00E92A70">
        <w:rPr>
          <w:rFonts w:cs="Angsana New"/>
          <w:color w:val="000000"/>
          <w:szCs w:val="32"/>
          <w:cs/>
          <w:lang w:bidi="th-TH"/>
        </w:rPr>
        <w:t xml:space="preserve">ในปัจจุบันข้อมูลต่าง ๆ </w:t>
      </w:r>
      <w:r w:rsidR="000D438B">
        <w:rPr>
          <w:rFonts w:cs="Angsana New" w:hint="cs"/>
          <w:color w:val="000000"/>
          <w:szCs w:val="32"/>
          <w:cs/>
          <w:lang w:bidi="th-TH"/>
        </w:rPr>
        <w:t>นับ</w:t>
      </w:r>
      <w:r w:rsidR="00885998">
        <w:rPr>
          <w:rFonts w:cs="Angsana New" w:hint="cs"/>
          <w:color w:val="000000"/>
          <w:szCs w:val="32"/>
          <w:cs/>
          <w:lang w:bidi="th-TH"/>
        </w:rPr>
        <w:t>ว่า</w:t>
      </w:r>
      <w:r w:rsidRPr="00E92A70">
        <w:rPr>
          <w:rFonts w:cs="Angsana New"/>
          <w:color w:val="000000"/>
          <w:szCs w:val="32"/>
          <w:cs/>
          <w:lang w:bidi="th-TH"/>
        </w:rPr>
        <w:t>เป็นสิ่งที่สำคัญต่อการนำไป</w:t>
      </w:r>
      <w:r w:rsidR="0073651E" w:rsidRPr="00E92A70">
        <w:rPr>
          <w:rFonts w:cs="Angsana New"/>
          <w:color w:val="000000"/>
          <w:szCs w:val="32"/>
          <w:cs/>
          <w:lang w:bidi="th-TH"/>
        </w:rPr>
        <w:t>ประยุกต์</w:t>
      </w:r>
      <w:r w:rsidR="0073651E">
        <w:rPr>
          <w:rFonts w:cs="Angsana New" w:hint="cs"/>
          <w:color w:val="000000"/>
          <w:szCs w:val="32"/>
          <w:cs/>
          <w:lang w:bidi="th-TH"/>
        </w:rPr>
        <w:t>กับ</w:t>
      </w:r>
      <w:r w:rsidR="0073651E" w:rsidRPr="00E92A70">
        <w:rPr>
          <w:rFonts w:cs="Angsana New"/>
          <w:color w:val="000000"/>
          <w:szCs w:val="32"/>
          <w:cs/>
          <w:lang w:bidi="th-TH"/>
        </w:rPr>
        <w:t xml:space="preserve">ปัญญาประดิษฐ์ </w:t>
      </w:r>
      <w:r w:rsidR="0073651E">
        <w:rPr>
          <w:rFonts w:cs="Angsana New" w:hint="cs"/>
          <w:color w:val="000000"/>
          <w:szCs w:val="32"/>
          <w:cs/>
          <w:lang w:bidi="th-TH"/>
        </w:rPr>
        <w:t>เพื่อ</w:t>
      </w:r>
      <w:r w:rsidRPr="00E92A70">
        <w:rPr>
          <w:rFonts w:cs="Angsana New"/>
          <w:color w:val="000000"/>
          <w:szCs w:val="32"/>
          <w:cs/>
          <w:lang w:bidi="th-TH"/>
        </w:rPr>
        <w:t>วิเคราะห์และพัฒนาประสิทธิภาพขององค์กร</w:t>
      </w:r>
      <w:r w:rsidR="000D6F3F">
        <w:rPr>
          <w:rFonts w:cs="Angsana New" w:hint="cs"/>
          <w:color w:val="000000"/>
          <w:szCs w:val="32"/>
          <w:cs/>
          <w:lang w:bidi="th-TH"/>
        </w:rPr>
        <w:t xml:space="preserve"> และ</w:t>
      </w:r>
      <w:r w:rsidRPr="00E92A70">
        <w:rPr>
          <w:rFonts w:cs="Angsana New"/>
          <w:color w:val="000000"/>
          <w:szCs w:val="32"/>
          <w:cs/>
          <w:lang w:bidi="th-TH"/>
        </w:rPr>
        <w:t xml:space="preserve">นำข้อมูลเหล่านั้นมาประยุกต์ใช้ </w:t>
      </w:r>
      <w:r w:rsidR="00016394">
        <w:rPr>
          <w:rFonts w:cs="Angsana New" w:hint="cs"/>
          <w:color w:val="000000"/>
          <w:szCs w:val="32"/>
          <w:cs/>
          <w:lang w:bidi="th-TH"/>
        </w:rPr>
        <w:t>แต่</w:t>
      </w:r>
      <w:r w:rsidRPr="00E92A70">
        <w:rPr>
          <w:rFonts w:cs="Angsana New"/>
          <w:color w:val="000000"/>
          <w:szCs w:val="32"/>
          <w:cs/>
          <w:lang w:bidi="th-TH"/>
        </w:rPr>
        <w:t>มักมีข้อจำกัดในเรื่องของสิทธิส่วนบุคคล</w:t>
      </w:r>
      <w:r w:rsidR="00E66DEF">
        <w:rPr>
          <w:rFonts w:cs="Angsana New" w:hint="cs"/>
          <w:color w:val="000000"/>
          <w:szCs w:val="32"/>
          <w:cs/>
          <w:lang w:bidi="th-TH"/>
        </w:rPr>
        <w:t xml:space="preserve"> </w:t>
      </w:r>
      <w:r w:rsidRPr="00E92A70">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Pr>
          <w:rFonts w:cs="Angsana New" w:hint="cs"/>
          <w:color w:val="000000"/>
          <w:szCs w:val="32"/>
          <w:cs/>
          <w:lang w:bidi="th-TH"/>
        </w:rPr>
        <w:t>เหล่านั้น</w:t>
      </w:r>
      <w:r w:rsidRPr="00E92A70">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Pr>
          <w:rFonts w:cs="Angsana New" w:hint="cs"/>
          <w:color w:val="000000"/>
          <w:szCs w:val="32"/>
          <w:cs/>
          <w:lang w:bidi="th-TH"/>
        </w:rPr>
        <w:t>พท์</w:t>
      </w:r>
      <w:r w:rsidRPr="00E92A70">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Pr>
          <w:rFonts w:cs="Angsana New" w:hint="cs"/>
          <w:color w:val="000000"/>
          <w:szCs w:val="32"/>
          <w:cs/>
          <w:lang w:bidi="th-TH"/>
        </w:rPr>
        <w:t>แล้ว</w:t>
      </w:r>
      <w:r w:rsidR="00443E47">
        <w:rPr>
          <w:rFonts w:cs="Angsana New" w:hint="cs"/>
          <w:color w:val="000000"/>
          <w:szCs w:val="32"/>
          <w:cs/>
          <w:lang w:bidi="th-TH"/>
        </w:rPr>
        <w:t>นำมาใช้ในการวิเคราะห์</w:t>
      </w:r>
    </w:p>
    <w:p w14:paraId="0B08CD8A" w14:textId="12124556" w:rsidR="004C7160" w:rsidRPr="00430F90" w:rsidRDefault="00E92A70" w:rsidP="00E66DEF">
      <w:pPr>
        <w:ind w:firstLine="720"/>
        <w:jc w:val="thaiDistribute"/>
        <w:rPr>
          <w:rFonts w:eastAsia="Times New Roman" w:cstheme="majorBidi"/>
          <w:szCs w:val="32"/>
          <w:lang w:bidi="th-TH"/>
        </w:rPr>
      </w:pPr>
      <w:r w:rsidRPr="00E92A70">
        <w:rPr>
          <w:rFonts w:cs="Angsana New"/>
          <w:color w:val="000000"/>
          <w:szCs w:val="32"/>
          <w:cs/>
          <w:lang w:bidi="th-TH"/>
        </w:rPr>
        <w:t>ทางผู้จัดทำได้เล็งเห็นถึงปัญหานี้และมีการ</w:t>
      </w:r>
      <w:r w:rsidR="00800FDA">
        <w:rPr>
          <w:rFonts w:cs="Angsana New" w:hint="cs"/>
          <w:color w:val="000000"/>
          <w:szCs w:val="32"/>
          <w:cs/>
          <w:lang w:bidi="th-TH"/>
        </w:rPr>
        <w:t>ทดลองสร้างระบบ</w:t>
      </w:r>
      <w:r w:rsidR="002C5B06">
        <w:rPr>
          <w:rFonts w:cs="Angsana New" w:hint="cs"/>
          <w:color w:val="000000"/>
          <w:szCs w:val="32"/>
          <w:cs/>
          <w:lang w:bidi="th-TH"/>
        </w:rPr>
        <w:t xml:space="preserve">โดยใช้ปัญญาประดิษฐ์ </w:t>
      </w:r>
      <w:r w:rsidRPr="00E92A70">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Pr>
          <w:rFonts w:cs="Angsana New" w:hint="cs"/>
          <w:color w:val="000000"/>
          <w:szCs w:val="32"/>
          <w:cs/>
          <w:lang w:bidi="th-TH"/>
        </w:rPr>
        <w:t>ภายในระบบจะ</w:t>
      </w:r>
      <w:r w:rsidRPr="00E92A70">
        <w:rPr>
          <w:rFonts w:cs="Angsana New"/>
          <w:color w:val="000000"/>
          <w:szCs w:val="32"/>
          <w:cs/>
          <w:lang w:bidi="th-TH"/>
        </w:rPr>
        <w:t>ดำเนินการแปลงไฟล์เสียงพูดให้อยู่ในรูปแบบข้อความ จากนั้น</w:t>
      </w:r>
      <w:r w:rsidR="000D6F3F">
        <w:rPr>
          <w:rFonts w:cs="Angsana New" w:hint="cs"/>
          <w:color w:val="000000"/>
          <w:szCs w:val="32"/>
          <w:cs/>
          <w:lang w:bidi="th-TH"/>
        </w:rPr>
        <w:t>ตรวจจับ</w:t>
      </w:r>
      <w:r w:rsidRPr="00E92A70">
        <w:rPr>
          <w:rFonts w:cs="Angsana New"/>
          <w:color w:val="000000"/>
          <w:szCs w:val="32"/>
          <w:cs/>
          <w:lang w:bidi="th-TH"/>
        </w:rPr>
        <w:t xml:space="preserve">คำที่เป็นข้อมูลส่วนบุคคลพร้อมกับเก็บค่าของระยะเวลาที่พูดในไฟล์เสียงนั้น </w:t>
      </w:r>
      <w:r w:rsidR="00225C29">
        <w:rPr>
          <w:rFonts w:cs="Angsana New" w:hint="cs"/>
          <w:color w:val="000000"/>
          <w:szCs w:val="32"/>
          <w:cs/>
          <w:lang w:bidi="th-TH"/>
        </w:rPr>
        <w:t>ระบบจะทำการแทรกเสียงรบกวนแทนที่คำพูดที่เป็นข้อมูลส่วนบุคคล</w:t>
      </w:r>
      <w:r w:rsidR="00707DB0">
        <w:rPr>
          <w:rFonts w:cs="Angsana New" w:hint="cs"/>
          <w:color w:val="000000"/>
          <w:szCs w:val="32"/>
          <w:cs/>
          <w:lang w:bidi="th-TH"/>
        </w:rPr>
        <w:t xml:space="preserve"> และผลลัพ</w:t>
      </w:r>
      <w:r w:rsidR="00E10EB1">
        <w:rPr>
          <w:rFonts w:cs="Angsana New" w:hint="cs"/>
          <w:color w:val="000000"/>
          <w:szCs w:val="32"/>
          <w:cs/>
          <w:lang w:bidi="th-TH"/>
        </w:rPr>
        <w:t>ธ์</w:t>
      </w:r>
      <w:r w:rsidR="00707DB0">
        <w:rPr>
          <w:rFonts w:cs="Angsana New" w:hint="cs"/>
          <w:color w:val="000000"/>
          <w:szCs w:val="32"/>
          <w:cs/>
          <w:lang w:bidi="th-TH"/>
        </w:rPr>
        <w:t>ที่ได้คือไฟล์เสียงที่ผ่านการปกปิด</w:t>
      </w:r>
      <w:r w:rsidR="00C93074">
        <w:rPr>
          <w:rFonts w:cs="Angsana New" w:hint="cs"/>
          <w:color w:val="000000"/>
          <w:szCs w:val="32"/>
          <w:cs/>
          <w:lang w:bidi="th-TH"/>
        </w:rPr>
        <w:t>ข้อมูลส่วนบุคคล</w:t>
      </w:r>
      <w:r w:rsidR="0036710F">
        <w:rPr>
          <w:rFonts w:cs="Angsana New" w:hint="cs"/>
          <w:color w:val="000000"/>
          <w:szCs w:val="32"/>
          <w:cs/>
          <w:lang w:bidi="th-TH"/>
        </w:rPr>
        <w:t>แล้ว ซึ่งสามารถนำไปใช้</w:t>
      </w:r>
      <w:r w:rsidR="008B1A04">
        <w:rPr>
          <w:rFonts w:cs="Angsana New" w:hint="cs"/>
          <w:color w:val="000000"/>
          <w:szCs w:val="32"/>
          <w:cs/>
          <w:lang w:bidi="th-TH"/>
        </w:rPr>
        <w:t>ประโยชน์ในการวิเคราะห์ทางด้านอื่น ๆ ต่อ</w:t>
      </w:r>
      <w:r w:rsidR="004C7160" w:rsidRPr="00430F90">
        <w:rPr>
          <w:rFonts w:eastAsia="Times New Roman" w:cstheme="majorBidi"/>
          <w:szCs w:val="32"/>
          <w:cs/>
          <w:lang w:bidi="th-TH"/>
        </w:rPr>
        <w:br w:type="page"/>
      </w:r>
    </w:p>
    <w:p w14:paraId="6DC3DC27" w14:textId="08EFF44C" w:rsidR="00410DF4" w:rsidRPr="004F6D34" w:rsidRDefault="00410DF4" w:rsidP="00661455">
      <w:pPr>
        <w:spacing w:after="0" w:line="240" w:lineRule="auto"/>
        <w:ind w:left="2160" w:hanging="2160"/>
        <w:rPr>
          <w:rFonts w:cstheme="majorBidi"/>
          <w:szCs w:val="32"/>
        </w:rPr>
      </w:pPr>
      <w:r w:rsidRPr="004F6D34">
        <w:rPr>
          <w:rFonts w:cstheme="majorBidi"/>
          <w:b/>
          <w:bCs/>
          <w:szCs w:val="32"/>
        </w:rPr>
        <w:lastRenderedPageBreak/>
        <w:t>Project Title</w:t>
      </w:r>
      <w:r w:rsidRPr="004F6D34">
        <w:rPr>
          <w:rFonts w:cstheme="majorBidi"/>
          <w:b/>
          <w:bCs/>
          <w:szCs w:val="32"/>
          <w:cs/>
        </w:rPr>
        <w:tab/>
      </w:r>
      <w:r w:rsidR="00661455" w:rsidRPr="00661455">
        <w:rPr>
          <w:rFonts w:cstheme="majorBidi"/>
          <w:szCs w:val="32"/>
        </w:rPr>
        <w:t>SPEECH MASKING FOR 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w:t>
      </w:r>
      <w:r w:rsidR="00437313">
        <w:rPr>
          <w:rFonts w:cstheme="majorBidi"/>
          <w:szCs w:val="32"/>
        </w:rPr>
        <w:t>att</w:t>
      </w:r>
      <w:r w:rsidR="009C0ADD">
        <w:rPr>
          <w:rFonts w:cstheme="majorBidi"/>
          <w:szCs w:val="32"/>
        </w:rPr>
        <w:t>anicha</w:t>
      </w:r>
      <w:proofErr w:type="spellEnd"/>
      <w:r w:rsidRPr="004F6D34">
        <w:rPr>
          <w:rFonts w:cstheme="majorBidi"/>
          <w:szCs w:val="32"/>
        </w:rPr>
        <w:tab/>
      </w:r>
      <w:proofErr w:type="spellStart"/>
      <w:r w:rsidR="009C0ADD">
        <w:rPr>
          <w:rFonts w:cstheme="majorBidi"/>
          <w:szCs w:val="32"/>
        </w:rPr>
        <w:t>Chaisiripanich</w:t>
      </w:r>
      <w:proofErr w:type="spellEnd"/>
      <w:r w:rsidRPr="004F6D34">
        <w:rPr>
          <w:rFonts w:cstheme="majorBidi"/>
          <w:szCs w:val="32"/>
        </w:rPr>
        <w:tab/>
        <w:t>Student ID 60070135</w:t>
      </w:r>
    </w:p>
    <w:p w14:paraId="25464F94" w14:textId="62052047" w:rsidR="00410DF4" w:rsidRPr="004F6D34" w:rsidRDefault="00410DF4" w:rsidP="00410DF4">
      <w:pPr>
        <w:spacing w:after="0" w:line="240" w:lineRule="auto"/>
        <w:ind w:left="1440" w:firstLine="720"/>
        <w:rPr>
          <w:rFonts w:cstheme="majorBidi"/>
          <w:szCs w:val="32"/>
        </w:rPr>
      </w:pPr>
      <w:r w:rsidRPr="004F6D34">
        <w:rPr>
          <w:rFonts w:cstheme="majorBidi"/>
          <w:szCs w:val="32"/>
        </w:rPr>
        <w:t>P</w:t>
      </w:r>
      <w:r w:rsidR="009C0ADD">
        <w:rPr>
          <w:rFonts w:cstheme="majorBidi"/>
          <w:szCs w:val="32"/>
        </w:rPr>
        <w:t>rawitranun</w:t>
      </w:r>
      <w:r w:rsidRPr="004F6D34">
        <w:rPr>
          <w:rFonts w:cstheme="majorBidi"/>
          <w:szCs w:val="32"/>
        </w:rPr>
        <w:tab/>
      </w:r>
      <w:r w:rsidR="009C0ADD">
        <w:rPr>
          <w:rFonts w:cstheme="majorBidi"/>
          <w:szCs w:val="32"/>
        </w:rPr>
        <w:t>Butpho</w:t>
      </w:r>
      <w:r w:rsidRPr="004F6D34">
        <w:rPr>
          <w:rFonts w:cstheme="majorBidi"/>
          <w:szCs w:val="32"/>
        </w:rPr>
        <w:tab/>
      </w:r>
      <w:r w:rsidR="00213087">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3DB481DC"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w:t>
      </w:r>
      <w:r w:rsidR="00546A8A">
        <w:rPr>
          <w:rFonts w:cstheme="majorBidi"/>
          <w:szCs w:val="32"/>
        </w:rPr>
        <w:t>20</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ont</w:t>
      </w:r>
      <w:proofErr w:type="spellEnd"/>
      <w:r w:rsidRPr="004F6D34">
        <w:rPr>
          <w:rFonts w:cstheme="majorBidi"/>
          <w:szCs w:val="32"/>
        </w:rPr>
        <w:t xml:space="preserve"> </w:t>
      </w:r>
      <w:proofErr w:type="spellStart"/>
      <w:r w:rsidRPr="004F6D34">
        <w:rPr>
          <w:rFonts w:cstheme="majorBidi"/>
          <w:szCs w:val="32"/>
        </w:rPr>
        <w:t>Kanungsukkasem</w:t>
      </w:r>
      <w:proofErr w:type="spellEnd"/>
      <w:r w:rsidRPr="004F6D34">
        <w:rPr>
          <w:rFonts w:cstheme="majorBidi"/>
          <w:szCs w:val="32"/>
        </w:rPr>
        <w:t>,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 xml:space="preserve">Asst. Prof. </w:t>
      </w:r>
      <w:proofErr w:type="spellStart"/>
      <w:r>
        <w:rPr>
          <w:rFonts w:cstheme="majorBidi"/>
          <w:szCs w:val="32"/>
        </w:rPr>
        <w:t>Teerapong</w:t>
      </w:r>
      <w:proofErr w:type="spellEnd"/>
      <w:r>
        <w:rPr>
          <w:rFonts w:cstheme="majorBidi"/>
          <w:szCs w:val="32"/>
        </w:rPr>
        <w:t xml:space="preserve"> </w:t>
      </w:r>
      <w:proofErr w:type="spellStart"/>
      <w:r>
        <w:rPr>
          <w:rFonts w:cstheme="majorBidi"/>
          <w:szCs w:val="32"/>
        </w:rPr>
        <w:t>Leelanupab</w:t>
      </w:r>
      <w:proofErr w:type="spellEnd"/>
      <w:r>
        <w:rPr>
          <w:rFonts w:cstheme="majorBidi"/>
          <w:szCs w:val="32"/>
        </w:rPr>
        <w:t>, Ph.D.</w:t>
      </w:r>
    </w:p>
    <w:p w14:paraId="38BBF228" w14:textId="5F74C6CD" w:rsidR="006F7C38" w:rsidRPr="00410DF4" w:rsidRDefault="00410DF4" w:rsidP="000A468B">
      <w:pPr>
        <w:spacing w:after="0"/>
        <w:jc w:val="center"/>
        <w:rPr>
          <w:rFonts w:eastAsiaTheme="minorHAnsi" w:cstheme="majorBidi"/>
          <w:b/>
          <w:bCs/>
          <w:sz w:val="48"/>
          <w:szCs w:val="48"/>
        </w:rPr>
      </w:pPr>
      <w:r w:rsidRPr="00AB4E0E">
        <w:rPr>
          <w:rFonts w:cstheme="majorBidi"/>
          <w:b/>
          <w:bCs/>
          <w:sz w:val="48"/>
          <w:szCs w:val="48"/>
        </w:rPr>
        <w:t>ABSTRACT</w:t>
      </w:r>
    </w:p>
    <w:p w14:paraId="38FFA95E" w14:textId="0000A5AC" w:rsidR="00E40562" w:rsidRDefault="000A468B" w:rsidP="004E1FDD">
      <w:pPr>
        <w:ind w:firstLine="720"/>
        <w:jc w:val="thaiDistribute"/>
        <w:rPr>
          <w:rFonts w:eastAsia="Times New Roman" w:cstheme="majorBidi"/>
          <w:szCs w:val="32"/>
          <w:lang w:bidi="th-TH"/>
        </w:rPr>
      </w:pPr>
      <w:r w:rsidRPr="000A468B">
        <w:rPr>
          <w:rFonts w:eastAsia="Times New Roman" w:cstheme="majorBidi"/>
          <w:szCs w:val="32"/>
          <w:lang w:bidi="th-TH"/>
        </w:rPr>
        <w:t>Nowadays</w:t>
      </w:r>
      <w:r>
        <w:rPr>
          <w:rFonts w:eastAsia="Times New Roman" w:cstheme="majorBidi"/>
          <w:szCs w:val="32"/>
          <w:lang w:bidi="th-TH"/>
        </w:rPr>
        <w:t>,</w:t>
      </w:r>
      <w:r w:rsidRPr="000A468B">
        <w:rPr>
          <w:rFonts w:eastAsia="Times New Roman" w:cstheme="majorBidi"/>
          <w:szCs w:val="32"/>
          <w:lang w:bidi="th-TH"/>
        </w:rPr>
        <w:t xml:space="preserve"> information is crucial for</w:t>
      </w:r>
      <w:r w:rsidR="00D52B02">
        <w:rPr>
          <w:rFonts w:eastAsia="Times New Roman" w:cstheme="majorBidi" w:hint="cs"/>
          <w:szCs w:val="32"/>
          <w:cs/>
          <w:lang w:bidi="th-TH"/>
        </w:rPr>
        <w:t xml:space="preserve"> </w:t>
      </w:r>
      <w:r w:rsidR="00DC22BA" w:rsidRPr="000A468B">
        <w:rPr>
          <w:rFonts w:eastAsia="Times New Roman" w:cstheme="majorBidi"/>
          <w:szCs w:val="32"/>
          <w:lang w:bidi="th-TH"/>
        </w:rPr>
        <w:t>the application of Artificial Intelligence</w:t>
      </w:r>
      <w:r w:rsidR="00185B15">
        <w:rPr>
          <w:rFonts w:eastAsia="Times New Roman" w:cstheme="majorBidi"/>
          <w:szCs w:val="32"/>
          <w:lang w:bidi="th-TH"/>
        </w:rPr>
        <w:t xml:space="preserve"> to</w:t>
      </w:r>
      <w:r w:rsidR="00185B15">
        <w:rPr>
          <w:rFonts w:eastAsia="Times New Roman" w:cstheme="majorBidi" w:hint="cs"/>
          <w:szCs w:val="32"/>
          <w:cs/>
          <w:lang w:bidi="th-TH"/>
        </w:rPr>
        <w:t xml:space="preserve"> </w:t>
      </w:r>
      <w:r w:rsidR="00185B15" w:rsidRPr="000A468B">
        <w:rPr>
          <w:rFonts w:eastAsia="Times New Roman" w:cstheme="majorBidi"/>
          <w:szCs w:val="32"/>
          <w:lang w:bidi="th-TH"/>
        </w:rPr>
        <w:t>analyze and develop the efficiency of organizations</w:t>
      </w:r>
      <w:r w:rsidRPr="000A468B">
        <w:rPr>
          <w:rFonts w:eastAsia="Times New Roman" w:cstheme="majorBidi"/>
          <w:szCs w:val="32"/>
          <w:lang w:bidi="th-TH"/>
        </w:rPr>
        <w:t xml:space="preserve">. There will often be a limitation of privacy right for the application of that information. </w:t>
      </w:r>
      <w:r w:rsidR="00E40562" w:rsidRPr="00E40562">
        <w:rPr>
          <w:rFonts w:eastAsia="Times New Roman" w:cstheme="majorBidi"/>
          <w:szCs w:val="32"/>
          <w:lang w:bidi="th-TH"/>
        </w:rPr>
        <w:t xml:space="preserve">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we use that information containing personally identifiable information for analysis. </w:t>
      </w:r>
    </w:p>
    <w:p w14:paraId="2B9865E5" w14:textId="5208979A" w:rsidR="00B513F9" w:rsidRDefault="000A468B" w:rsidP="004E1FDD">
      <w:pPr>
        <w:ind w:firstLine="720"/>
        <w:jc w:val="thaiDistribute"/>
      </w:pPr>
      <w:r w:rsidRPr="000A468B">
        <w:rPr>
          <w:rFonts w:eastAsia="Times New Roman" w:cstheme="majorBidi"/>
          <w:szCs w:val="32"/>
          <w:lang w:bidi="th-TH"/>
        </w:rPr>
        <w:t>We spotted this problem and applied the Artificial Intelligence to</w:t>
      </w:r>
      <w:r w:rsidR="00F87963">
        <w:rPr>
          <w:rFonts w:eastAsia="Times New Roman" w:cstheme="majorBidi" w:hint="cs"/>
          <w:szCs w:val="32"/>
          <w:cs/>
          <w:lang w:bidi="th-TH"/>
        </w:rPr>
        <w:t xml:space="preserve"> </w:t>
      </w:r>
      <w:r w:rsidR="00357AB5">
        <w:rPr>
          <w:rFonts w:eastAsia="Times New Roman" w:cstheme="majorBidi"/>
          <w:szCs w:val="32"/>
          <w:lang w:bidi="th-TH"/>
        </w:rPr>
        <w:t>create</w:t>
      </w:r>
      <w:r w:rsidR="000B28A6">
        <w:rPr>
          <w:rFonts w:eastAsia="Times New Roman" w:cstheme="majorBidi"/>
          <w:szCs w:val="32"/>
          <w:lang w:bidi="th-TH"/>
        </w:rPr>
        <w:t xml:space="preserve"> a system</w:t>
      </w:r>
      <w:r w:rsidR="00357AB5">
        <w:rPr>
          <w:rFonts w:eastAsia="Times New Roman" w:cstheme="majorBidi"/>
          <w:szCs w:val="32"/>
          <w:lang w:bidi="th-TH"/>
        </w:rPr>
        <w:t xml:space="preserve"> </w:t>
      </w:r>
      <w:r w:rsidR="0059618C">
        <w:rPr>
          <w:rFonts w:eastAsia="Times New Roman" w:cstheme="majorBidi"/>
          <w:szCs w:val="32"/>
          <w:lang w:bidi="th-TH"/>
        </w:rPr>
        <w:t>that</w:t>
      </w:r>
      <w:r w:rsidRPr="000A468B">
        <w:rPr>
          <w:rFonts w:eastAsia="Times New Roman" w:cstheme="majorBidi"/>
          <w:szCs w:val="32"/>
          <w:lang w:bidi="th-TH"/>
        </w:rPr>
        <w:t xml:space="preserve"> conceal</w:t>
      </w:r>
      <w:r w:rsidR="0059618C">
        <w:rPr>
          <w:rFonts w:eastAsia="Times New Roman" w:cstheme="majorBidi"/>
          <w:szCs w:val="32"/>
          <w:lang w:bidi="th-TH"/>
        </w:rPr>
        <w:t>s</w:t>
      </w:r>
      <w:r w:rsidRPr="000A468B">
        <w:rPr>
          <w:rFonts w:eastAsia="Times New Roman" w:cstheme="majorBidi"/>
          <w:szCs w:val="32"/>
          <w:lang w:bidi="th-TH"/>
        </w:rPr>
        <w:t xml:space="preserve"> words which contained personally identifiable information from conversation files between customers and call center by converting speech files into text and </w:t>
      </w:r>
      <w:r w:rsidR="000D6F3F">
        <w:rPr>
          <w:rFonts w:eastAsia="Times New Roman" w:cstheme="majorBidi"/>
          <w:szCs w:val="32"/>
          <w:lang w:bidi="th-TH"/>
        </w:rPr>
        <w:t>detected</w:t>
      </w:r>
      <w:r w:rsidRPr="000A468B">
        <w:rPr>
          <w:rFonts w:eastAsia="Times New Roman" w:cstheme="majorBidi"/>
          <w:szCs w:val="32"/>
          <w:lang w:bidi="th-TH"/>
        </w:rPr>
        <w:t xml:space="preserve"> words which were personally identifiable information along with collecting timestamp from the audio files, then replaced those words with white noise</w:t>
      </w:r>
      <w:r w:rsidR="0002120C">
        <w:rPr>
          <w:rFonts w:eastAsia="Times New Roman" w:cstheme="majorBidi"/>
          <w:szCs w:val="32"/>
          <w:lang w:bidi="th-TH"/>
        </w:rPr>
        <w:t xml:space="preserve">. </w:t>
      </w:r>
      <w:r w:rsidR="002977CD">
        <w:rPr>
          <w:rFonts w:eastAsia="Times New Roman" w:cstheme="majorBidi"/>
          <w:szCs w:val="32"/>
          <w:lang w:bidi="th-TH"/>
        </w:rPr>
        <w:t>Finally</w:t>
      </w:r>
      <w:r w:rsidR="00895392">
        <w:rPr>
          <w:rFonts w:eastAsia="Times New Roman" w:cstheme="majorBidi"/>
          <w:szCs w:val="32"/>
          <w:lang w:bidi="th-TH"/>
        </w:rPr>
        <w:t>, the output</w:t>
      </w:r>
      <w:r w:rsidR="002F7ABA">
        <w:rPr>
          <w:rFonts w:eastAsia="Times New Roman" w:cstheme="majorBidi"/>
          <w:szCs w:val="32"/>
          <w:lang w:bidi="th-TH"/>
        </w:rPr>
        <w:t xml:space="preserve">s </w:t>
      </w:r>
      <w:r w:rsidR="00455952">
        <w:rPr>
          <w:rFonts w:eastAsia="Times New Roman" w:cstheme="majorBidi"/>
          <w:szCs w:val="32"/>
          <w:lang w:bidi="th-TH"/>
        </w:rPr>
        <w:t>are</w:t>
      </w:r>
      <w:r w:rsidR="0027065D">
        <w:rPr>
          <w:rFonts w:eastAsia="Times New Roman" w:cstheme="majorBidi"/>
          <w:szCs w:val="32"/>
          <w:lang w:bidi="th-TH"/>
        </w:rPr>
        <w:t xml:space="preserve"> the</w:t>
      </w:r>
      <w:r w:rsidR="00455952">
        <w:rPr>
          <w:rFonts w:eastAsia="Times New Roman" w:cstheme="majorBidi"/>
          <w:szCs w:val="32"/>
          <w:lang w:bidi="th-TH"/>
        </w:rPr>
        <w:t xml:space="preserve"> </w:t>
      </w:r>
      <w:r w:rsidR="00E519DB">
        <w:rPr>
          <w:rFonts w:eastAsia="Times New Roman" w:cstheme="majorBidi"/>
          <w:szCs w:val="32"/>
          <w:lang w:bidi="th-TH"/>
        </w:rPr>
        <w:t xml:space="preserve">audio files </w:t>
      </w:r>
      <w:r w:rsidR="007014C4">
        <w:rPr>
          <w:rFonts w:eastAsia="Times New Roman" w:cstheme="majorBidi"/>
          <w:szCs w:val="32"/>
          <w:lang w:bidi="th-TH"/>
        </w:rPr>
        <w:t xml:space="preserve">which </w:t>
      </w:r>
      <w:r w:rsidR="00777A41">
        <w:rPr>
          <w:rFonts w:eastAsia="Times New Roman" w:cstheme="majorBidi"/>
          <w:szCs w:val="32"/>
          <w:lang w:bidi="th-TH"/>
        </w:rPr>
        <w:t>had been</w:t>
      </w:r>
      <w:r w:rsidR="007014C4">
        <w:rPr>
          <w:rFonts w:eastAsia="Times New Roman" w:cstheme="majorBidi"/>
          <w:szCs w:val="32"/>
          <w:lang w:bidi="th-TH"/>
        </w:rPr>
        <w:t xml:space="preserve"> </w:t>
      </w:r>
      <w:r w:rsidR="004C17D3">
        <w:rPr>
          <w:rFonts w:eastAsia="Times New Roman" w:cstheme="majorBidi"/>
          <w:szCs w:val="32"/>
          <w:lang w:bidi="th-TH"/>
        </w:rPr>
        <w:t>masked</w:t>
      </w:r>
      <w:r w:rsidR="00777A41">
        <w:rPr>
          <w:rFonts w:eastAsia="Times New Roman" w:cstheme="majorBidi"/>
          <w:szCs w:val="32"/>
          <w:lang w:bidi="th-TH"/>
        </w:rPr>
        <w:t xml:space="preserve"> </w:t>
      </w:r>
      <w:r w:rsidR="00777A41" w:rsidRPr="000A468B">
        <w:rPr>
          <w:rFonts w:eastAsia="Times New Roman" w:cstheme="majorBidi"/>
          <w:szCs w:val="32"/>
          <w:lang w:bidi="th-TH"/>
        </w:rPr>
        <w:t>personally identifiable information</w:t>
      </w:r>
      <w:r w:rsidR="004C17D3">
        <w:rPr>
          <w:rFonts w:eastAsia="Times New Roman" w:cstheme="majorBidi"/>
          <w:szCs w:val="32"/>
          <w:lang w:bidi="th-TH"/>
        </w:rPr>
        <w:t xml:space="preserve"> </w:t>
      </w:r>
      <w:r w:rsidR="00CB04D8">
        <w:rPr>
          <w:rFonts w:eastAsia="Times New Roman" w:cstheme="majorBidi"/>
          <w:szCs w:val="32"/>
          <w:lang w:bidi="th-TH"/>
        </w:rPr>
        <w:t>speech</w:t>
      </w:r>
      <w:r w:rsidR="001155A5">
        <w:rPr>
          <w:rFonts w:eastAsia="Times New Roman" w:cstheme="majorBidi"/>
          <w:szCs w:val="32"/>
          <w:lang w:bidi="th-TH"/>
        </w:rPr>
        <w:t>,</w:t>
      </w:r>
      <w:r w:rsidRPr="000A468B">
        <w:rPr>
          <w:rFonts w:eastAsia="Times New Roman" w:cstheme="majorBidi"/>
          <w:szCs w:val="32"/>
          <w:lang w:bidi="th-TH"/>
        </w:rPr>
        <w:t xml:space="preserve"> so that we could use </w:t>
      </w:r>
      <w:r w:rsidR="00D34FC8">
        <w:rPr>
          <w:rFonts w:eastAsia="Times New Roman" w:cstheme="majorBidi"/>
          <w:szCs w:val="32"/>
          <w:lang w:bidi="th-TH"/>
        </w:rPr>
        <w:t>that</w:t>
      </w:r>
      <w:r w:rsidRPr="000A468B">
        <w:rPr>
          <w:rFonts w:eastAsia="Times New Roman" w:cstheme="majorBidi"/>
          <w:szCs w:val="32"/>
          <w:lang w:bidi="th-TH"/>
        </w:rPr>
        <w:t xml:space="preserve"> information for other field of analysis.</w:t>
      </w:r>
    </w:p>
    <w:p w14:paraId="0C469DC5" w14:textId="11493215" w:rsidR="009E5D32" w:rsidRPr="004316E3" w:rsidRDefault="00A249B9" w:rsidP="004316E3">
      <w:pPr>
        <w:jc w:val="center"/>
        <w:rPr>
          <w:rFonts w:cstheme="majorBidi"/>
          <w:b/>
          <w:bCs/>
          <w:sz w:val="48"/>
          <w:szCs w:val="48"/>
        </w:rPr>
      </w:pPr>
      <w:r w:rsidRPr="004316E3">
        <w:rPr>
          <w:rFonts w:cstheme="majorBidi"/>
          <w:b/>
          <w:bCs/>
          <w:sz w:val="48"/>
          <w:szCs w:val="48"/>
          <w:cs/>
        </w:rPr>
        <w:lastRenderedPageBreak/>
        <w:t>กิตติกรรมประกาศ</w:t>
      </w:r>
    </w:p>
    <w:p w14:paraId="79E8F6DD" w14:textId="0F389C8C"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ดร. นนท์ </w:t>
      </w:r>
      <w:r w:rsidR="00013200">
        <w:rPr>
          <w:rFonts w:cstheme="majorBidi" w:hint="cs"/>
          <w:sz w:val="40"/>
          <w:szCs w:val="40"/>
          <w:cs/>
          <w:lang w:bidi="th-TH"/>
        </w:rPr>
        <w:t>คนึง</w:t>
      </w:r>
      <w:r>
        <w:rPr>
          <w:rFonts w:cstheme="majorBidi"/>
          <w:sz w:val="40"/>
          <w:szCs w:val="40"/>
          <w:cs/>
          <w:lang w:bidi="th-TH"/>
        </w:rPr>
        <w:t>สุขเกษม</w:t>
      </w:r>
      <w:r w:rsidR="00013200">
        <w:rPr>
          <w:rFonts w:cstheme="majorBidi" w:hint="cs"/>
          <w:sz w:val="40"/>
          <w:szCs w:val="40"/>
          <w:cs/>
          <w:lang w:bidi="th-TH"/>
        </w:rPr>
        <w:t xml:space="preserve"> และ </w:t>
      </w:r>
      <w:r w:rsidR="00013200" w:rsidRPr="00430F90">
        <w:rPr>
          <w:rFonts w:cstheme="majorBidi"/>
          <w:sz w:val="40"/>
          <w:szCs w:val="40"/>
          <w:cs/>
          <w:lang w:bidi="th-TH"/>
        </w:rPr>
        <w:t>รศ.ดร. ธีรพงศ์ ลีลานุภาพ</w:t>
      </w:r>
      <w:r w:rsidRPr="00C95534">
        <w:rPr>
          <w:rFonts w:cstheme="majorBidi"/>
          <w:sz w:val="40"/>
          <w:szCs w:val="40"/>
          <w:cs/>
        </w:rPr>
        <w:t xml:space="preserve"> </w:t>
      </w:r>
      <w:r>
        <w:rPr>
          <w:rFonts w:cstheme="majorBidi" w:hint="cs"/>
          <w:sz w:val="40"/>
          <w:szCs w:val="40"/>
          <w:cs/>
        </w:rPr>
        <w:t>ที่</w:t>
      </w:r>
      <w:r w:rsidRPr="00C95534">
        <w:rPr>
          <w:rFonts w:cstheme="majorBidi"/>
          <w:sz w:val="40"/>
          <w:szCs w:val="40"/>
          <w:cs/>
        </w:rPr>
        <w:t>ได้ช่วยชี้แนะในการศึกษาค้นคว้า แนะนำขั้นตอนการปฏิบัติงาน เสนอแนวทางในการแก้ปัญหาหรืออุปสรรคที่พบเจอในขณะที่ทางผู้จัดทำกำลังพัฒนาโครงงานนี้ และแนะนำวิธีจัดทำปริญญานิพนธ์จนสำเร็จลุล่วงด้วยดี</w:t>
      </w:r>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พระคุณคณาจารย์คณะเทคโนโลยีสารสนเทศ สถาบันเทคโนโลยีพระจอมเกล้าเจ้าคุณทหารลาดกระบังทุก ๆ ท่าน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สามารถนำไปพัฒนาการดำเนินงานในอนาคตได้</w:t>
      </w:r>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คุณอาจารย์ที่ปรึกษา เพื่อน และรุ่นพี่ในคณะเทคโนโลยีสารสนเทศ สถาบันเทคโนโลยีพระจอมเกล้าเจ้าคุณทหารลาดกระบัง และผู้ที่มีส่วนเกี่ยวข้องในการให้คำปรึกษาการพัฒนาโครงงานทุก ๆ ท่าน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 xml:space="preserve">จึงขอแสดงความขอบคุณเป็นอย่างยิ่งไว้ ณ </w:t>
      </w:r>
      <w:r>
        <w:rPr>
          <w:rFonts w:cstheme="majorBidi" w:hint="cs"/>
          <w:sz w:val="40"/>
          <w:szCs w:val="40"/>
          <w:cs/>
        </w:rPr>
        <w:t>โอกาส</w:t>
      </w:r>
      <w:r w:rsidRPr="00C95534">
        <w:rPr>
          <w:rFonts w:cstheme="majorBidi"/>
          <w:sz w:val="40"/>
          <w:szCs w:val="40"/>
          <w:cs/>
        </w:rPr>
        <w:t>นี้</w:t>
      </w:r>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sidRPr="00C95534">
        <w:rPr>
          <w:rFonts w:cstheme="majorBidi"/>
          <w:sz w:val="40"/>
          <w:szCs w:val="40"/>
          <w:cs/>
        </w:rPr>
        <w:t>ณัฏฐณิชา</w:t>
      </w:r>
      <w:r w:rsidRPr="00C95534">
        <w:rPr>
          <w:rFonts w:cstheme="majorBidi"/>
          <w:sz w:val="40"/>
          <w:szCs w:val="40"/>
          <w:cs/>
        </w:rPr>
        <w:tab/>
        <w:t>ชัยศิริพานิช</w:t>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r w:rsidRPr="00C95534">
        <w:rPr>
          <w:rFonts w:cstheme="majorBidi"/>
          <w:sz w:val="40"/>
          <w:szCs w:val="40"/>
          <w:cs/>
        </w:rPr>
        <w:t>ประวิตรานันท์</w:t>
      </w:r>
      <w:r w:rsidRPr="00C95534">
        <w:rPr>
          <w:rFonts w:cstheme="majorBidi"/>
          <w:sz w:val="40"/>
          <w:szCs w:val="40"/>
          <w:cs/>
        </w:rPr>
        <w:tab/>
        <w:t>บุตรโพธิ์</w:t>
      </w:r>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lang w:bidi="th-TH"/>
        </w:rPr>
      </w:pPr>
      <w:r w:rsidRPr="004316E3">
        <w:rPr>
          <w:rFonts w:cstheme="majorBidi"/>
          <w:b/>
          <w:bCs/>
          <w:sz w:val="48"/>
          <w:szCs w:val="48"/>
          <w:cs/>
        </w:rPr>
        <w:lastRenderedPageBreak/>
        <w:t>สารบั</w:t>
      </w:r>
      <w:r w:rsidR="007A205F">
        <w:rPr>
          <w:rFonts w:cstheme="majorBidi" w:hint="cs"/>
          <w:b/>
          <w:bCs/>
          <w:sz w:val="48"/>
          <w:szCs w:val="48"/>
          <w:cs/>
          <w:lang w:bidi="th-TH"/>
        </w:rPr>
        <w:t>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981C664" w14:textId="05CA0AD3" w:rsidR="004B4249" w:rsidRPr="004B4249" w:rsidRDefault="0088590F"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Pr>
          <w:rFonts w:cstheme="majorBidi"/>
          <w:b/>
          <w:bCs/>
          <w:szCs w:val="32"/>
          <w:lang w:bidi="th-TH"/>
        </w:rPr>
        <w:t xml:space="preserve"> (</w:t>
      </w:r>
      <w:r>
        <w:rPr>
          <w:rFonts w:cstheme="majorBidi" w:hint="cs"/>
          <w:b/>
          <w:bCs/>
          <w:szCs w:val="32"/>
          <w:cs/>
          <w:lang w:bidi="th-TH"/>
        </w:rPr>
        <w:t>ต่อ</w:t>
      </w:r>
      <w:r>
        <w:rPr>
          <w:rFonts w:cstheme="majorBidi"/>
          <w:b/>
          <w:bCs/>
          <w:szCs w:val="32"/>
          <w:lang w:bidi="th-TH"/>
        </w:rPr>
        <w:t>)..</w:t>
      </w:r>
      <w:r w:rsidRPr="004316E3">
        <w:rPr>
          <w:rFonts w:cstheme="majorBidi"/>
          <w:b/>
          <w:bCs/>
          <w:szCs w:val="32"/>
          <w:lang w:bidi="th-TH"/>
        </w:rPr>
        <w:t>…………………………………………………………………..……</w:t>
      </w:r>
      <w:r w:rsidR="00D91E5B">
        <w:rPr>
          <w:rFonts w:cstheme="majorBidi" w:hint="cs"/>
          <w:b/>
          <w:bCs/>
          <w:szCs w:val="32"/>
          <w:cs/>
          <w:lang w:bidi="th-TH"/>
        </w:rPr>
        <w:t>.</w:t>
      </w:r>
      <w:r w:rsidR="00D91E5B">
        <w:rPr>
          <w:rFonts w:cstheme="majorBidi"/>
          <w:b/>
          <w:bCs/>
          <w:szCs w:val="32"/>
          <w:lang w:bidi="th-TH"/>
        </w:rPr>
        <w:t>.</w:t>
      </w:r>
      <w:r w:rsidRPr="004316E3">
        <w:rPr>
          <w:rFonts w:cstheme="majorBidi"/>
          <w:b/>
          <w:bCs/>
          <w:szCs w:val="32"/>
          <w:lang w:bidi="th-TH"/>
        </w:rPr>
        <w:t>VI</w:t>
      </w:r>
      <w:r>
        <w:rPr>
          <w:rFonts w:cstheme="majorBidi"/>
          <w:b/>
          <w:bCs/>
          <w:szCs w:val="32"/>
          <w:lang w:bidi="th-TH"/>
        </w:rPr>
        <w:t>I</w:t>
      </w:r>
      <w:r w:rsidR="009D7F81">
        <w:rPr>
          <w:rFonts w:cstheme="majorBidi" w:hint="cs"/>
          <w:b/>
          <w:bCs/>
          <w:szCs w:val="32"/>
          <w:cs/>
          <w:lang w:bidi="th-TH"/>
        </w:rPr>
        <w:t xml:space="preserve"> </w:t>
      </w:r>
      <w:r w:rsidR="006A25C5">
        <w:rPr>
          <w:rFonts w:cstheme="majorBidi"/>
          <w:b/>
          <w:bCs/>
          <w:szCs w:val="32"/>
          <w:lang w:bidi="th-TH"/>
        </w:rPr>
        <w:t>–</w:t>
      </w:r>
      <w:r w:rsidR="009D7F81">
        <w:rPr>
          <w:rFonts w:cstheme="majorBidi"/>
          <w:b/>
          <w:bCs/>
          <w:szCs w:val="32"/>
          <w:lang w:bidi="th-TH"/>
        </w:rPr>
        <w:t xml:space="preserve"> VII</w:t>
      </w:r>
    </w:p>
    <w:p w14:paraId="758B567A" w14:textId="3B32FC1D" w:rsidR="006A25C5" w:rsidRPr="004B4249" w:rsidRDefault="006A25C5" w:rsidP="004316E3">
      <w:pPr>
        <w:tabs>
          <w:tab w:val="left" w:pos="2160"/>
        </w:tabs>
        <w:spacing w:after="0" w:line="240" w:lineRule="auto"/>
        <w:contextualSpacing/>
        <w:jc w:val="both"/>
        <w:rPr>
          <w:rFonts w:cstheme="majorBidi"/>
          <w:b/>
          <w:bCs/>
          <w:szCs w:val="32"/>
          <w:lang w:bidi="th-TH"/>
        </w:rPr>
      </w:pPr>
      <w:r>
        <w:rPr>
          <w:rFonts w:cstheme="majorBidi" w:hint="cs"/>
          <w:b/>
          <w:bCs/>
          <w:szCs w:val="32"/>
          <w:cs/>
          <w:lang w:bidi="th-TH"/>
        </w:rPr>
        <w:t>สารบัญตาราง</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00D91E5B">
        <w:rPr>
          <w:rFonts w:cstheme="majorBidi"/>
          <w:b/>
          <w:bCs/>
          <w:szCs w:val="32"/>
          <w:lang w:bidi="th-TH"/>
        </w:rPr>
        <w:t>.VIII</w:t>
      </w:r>
    </w:p>
    <w:p w14:paraId="575F713D" w14:textId="55E25420" w:rsidR="00F016D6" w:rsidRPr="00F016D6" w:rsidRDefault="004316E3">
      <w:pPr>
        <w:pStyle w:val="11"/>
        <w:rPr>
          <w:rFonts w:eastAsiaTheme="minorEastAsia"/>
          <w:b w:val="0"/>
          <w:bCs w:val="0"/>
          <w:color w:val="auto"/>
          <w:lang w:bidi="th-TH"/>
        </w:rPr>
      </w:pPr>
      <w:r w:rsidRPr="00BB2EE7">
        <w:rPr>
          <w:rFonts w:eastAsia="Times New Roman"/>
          <w:lang w:bidi="th-TH"/>
        </w:rPr>
        <w:fldChar w:fldCharType="begin"/>
      </w:r>
      <w:r w:rsidRPr="00BB2EE7">
        <w:rPr>
          <w:rFonts w:eastAsia="Times New Roman"/>
          <w:lang w:bidi="th-TH"/>
        </w:rPr>
        <w:instrText xml:space="preserve"> TOC \o "1-3" \h \z \u </w:instrText>
      </w:r>
      <w:r w:rsidRPr="00BB2EE7">
        <w:rPr>
          <w:rFonts w:eastAsia="Times New Roman"/>
          <w:lang w:bidi="th-TH"/>
        </w:rPr>
        <w:fldChar w:fldCharType="separate"/>
      </w:r>
      <w:hyperlink w:anchor="_Toc58412956" w:history="1">
        <w:r w:rsidR="00F016D6" w:rsidRPr="00F016D6">
          <w:rPr>
            <w:rStyle w:val="a5"/>
            <w:cs/>
          </w:rPr>
          <w:t xml:space="preserve">บทที่ </w:t>
        </w:r>
        <w:r w:rsidR="00F016D6" w:rsidRPr="00F016D6">
          <w:rPr>
            <w:rStyle w:val="a5"/>
          </w:rPr>
          <w:t>1</w:t>
        </w:r>
        <w:r w:rsidR="00F016D6" w:rsidRPr="00F016D6">
          <w:rPr>
            <w:webHidden/>
          </w:rPr>
          <w:tab/>
        </w:r>
        <w:r w:rsidR="00F016D6" w:rsidRPr="00F016D6">
          <w:rPr>
            <w:webHidden/>
          </w:rPr>
          <w:fldChar w:fldCharType="begin"/>
        </w:r>
        <w:r w:rsidR="00F016D6" w:rsidRPr="00F016D6">
          <w:rPr>
            <w:webHidden/>
          </w:rPr>
          <w:instrText xml:space="preserve"> PAGEREF _Toc58412956 \h </w:instrText>
        </w:r>
        <w:r w:rsidR="00F016D6" w:rsidRPr="00F016D6">
          <w:rPr>
            <w:webHidden/>
          </w:rPr>
        </w:r>
        <w:r w:rsidR="00F016D6" w:rsidRPr="00F016D6">
          <w:rPr>
            <w:webHidden/>
          </w:rPr>
          <w:fldChar w:fldCharType="separate"/>
        </w:r>
        <w:r w:rsidR="0056265B">
          <w:rPr>
            <w:webHidden/>
          </w:rPr>
          <w:t>1</w:t>
        </w:r>
        <w:r w:rsidR="00F016D6" w:rsidRPr="00F016D6">
          <w:rPr>
            <w:webHidden/>
          </w:rPr>
          <w:fldChar w:fldCharType="end"/>
        </w:r>
      </w:hyperlink>
    </w:p>
    <w:p w14:paraId="0388126C" w14:textId="37CB84CF" w:rsidR="00F016D6" w:rsidRPr="00F016D6" w:rsidRDefault="00DA7866">
      <w:pPr>
        <w:pStyle w:val="21"/>
        <w:rPr>
          <w:rFonts w:eastAsiaTheme="minorEastAsia"/>
          <w:color w:val="auto"/>
          <w:lang w:bidi="th-TH"/>
        </w:rPr>
      </w:pPr>
      <w:hyperlink w:anchor="_Toc58412957" w:history="1">
        <w:r w:rsidR="00F016D6" w:rsidRPr="00F016D6">
          <w:rPr>
            <w:rStyle w:val="a5"/>
            <w:cs/>
          </w:rPr>
          <w:t>บทนำ</w:t>
        </w:r>
        <w:r w:rsidR="00F016D6" w:rsidRPr="00F016D6">
          <w:rPr>
            <w:webHidden/>
          </w:rPr>
          <w:tab/>
        </w:r>
        <w:r w:rsidR="00F016D6" w:rsidRPr="00F016D6">
          <w:rPr>
            <w:webHidden/>
          </w:rPr>
          <w:fldChar w:fldCharType="begin"/>
        </w:r>
        <w:r w:rsidR="00F016D6" w:rsidRPr="00F016D6">
          <w:rPr>
            <w:webHidden/>
          </w:rPr>
          <w:instrText xml:space="preserve"> PAGEREF _Toc58412957 \h </w:instrText>
        </w:r>
        <w:r w:rsidR="00F016D6" w:rsidRPr="00F016D6">
          <w:rPr>
            <w:webHidden/>
          </w:rPr>
        </w:r>
        <w:r w:rsidR="00F016D6" w:rsidRPr="00F016D6">
          <w:rPr>
            <w:webHidden/>
          </w:rPr>
          <w:fldChar w:fldCharType="separate"/>
        </w:r>
        <w:r w:rsidR="0056265B">
          <w:rPr>
            <w:webHidden/>
          </w:rPr>
          <w:t>1</w:t>
        </w:r>
        <w:r w:rsidR="00F016D6" w:rsidRPr="00F016D6">
          <w:rPr>
            <w:webHidden/>
          </w:rPr>
          <w:fldChar w:fldCharType="end"/>
        </w:r>
      </w:hyperlink>
    </w:p>
    <w:p w14:paraId="163763DF" w14:textId="084898F4" w:rsidR="00F016D6" w:rsidRPr="00F016D6" w:rsidRDefault="00DA7866">
      <w:pPr>
        <w:pStyle w:val="31"/>
        <w:tabs>
          <w:tab w:val="right" w:leader="dot" w:pos="8630"/>
        </w:tabs>
        <w:rPr>
          <w:rFonts w:eastAsiaTheme="minorEastAsia" w:cstheme="majorBidi"/>
          <w:color w:val="auto"/>
          <w:szCs w:val="32"/>
          <w:lang w:bidi="th-TH"/>
        </w:rPr>
      </w:pPr>
      <w:hyperlink w:anchor="_Toc58412958" w:history="1">
        <w:r w:rsidR="00F016D6" w:rsidRPr="00F016D6">
          <w:rPr>
            <w:rStyle w:val="a5"/>
            <w:rFonts w:cstheme="majorBidi"/>
            <w:noProof/>
            <w:szCs w:val="32"/>
            <w14:scene3d>
              <w14:camera w14:prst="orthographicFront"/>
              <w14:lightRig w14:rig="threePt" w14:dir="t">
                <w14:rot w14:lat="0" w14:lon="0" w14:rev="0"/>
              </w14:lightRig>
            </w14:scene3d>
          </w:rPr>
          <w:t>1.1</w:t>
        </w:r>
        <w:r w:rsidR="00F016D6" w:rsidRPr="00F016D6">
          <w:rPr>
            <w:rStyle w:val="a5"/>
            <w:rFonts w:cstheme="majorBidi"/>
            <w:noProof/>
            <w:szCs w:val="32"/>
            <w:cs/>
          </w:rPr>
          <w:t xml:space="preserve"> ที่มาและความสำคัญ</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8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1</w:t>
        </w:r>
        <w:r w:rsidR="00F016D6" w:rsidRPr="00F016D6">
          <w:rPr>
            <w:rFonts w:cstheme="majorBidi"/>
            <w:noProof/>
            <w:webHidden/>
            <w:szCs w:val="32"/>
          </w:rPr>
          <w:fldChar w:fldCharType="end"/>
        </w:r>
      </w:hyperlink>
    </w:p>
    <w:p w14:paraId="65FF230C" w14:textId="504B99C8" w:rsidR="00F016D6" w:rsidRPr="00F016D6" w:rsidRDefault="00DA7866">
      <w:pPr>
        <w:pStyle w:val="31"/>
        <w:tabs>
          <w:tab w:val="right" w:leader="dot" w:pos="8630"/>
        </w:tabs>
        <w:rPr>
          <w:rFonts w:eastAsiaTheme="minorEastAsia" w:cstheme="majorBidi"/>
          <w:color w:val="auto"/>
          <w:szCs w:val="32"/>
          <w:lang w:bidi="th-TH"/>
        </w:rPr>
      </w:pPr>
      <w:hyperlink w:anchor="_Toc58412959" w:history="1">
        <w:r w:rsidR="00F016D6" w:rsidRPr="00F016D6">
          <w:rPr>
            <w:rStyle w:val="a5"/>
            <w:rFonts w:cstheme="majorBidi"/>
            <w:noProof/>
            <w:szCs w:val="32"/>
            <w14:scene3d>
              <w14:camera w14:prst="orthographicFront"/>
              <w14:lightRig w14:rig="threePt" w14:dir="t">
                <w14:rot w14:lat="0" w14:lon="0" w14:rev="0"/>
              </w14:lightRig>
            </w14:scene3d>
          </w:rPr>
          <w:t>1.2</w:t>
        </w:r>
        <w:r w:rsidR="00F016D6" w:rsidRPr="00F016D6">
          <w:rPr>
            <w:rStyle w:val="a5"/>
            <w:rFonts w:cstheme="majorBidi"/>
            <w:noProof/>
            <w:szCs w:val="32"/>
            <w:cs/>
          </w:rPr>
          <w:t xml:space="preserve"> ความมุ่งหมายและวัตถุประสงค์ของการศึกษา</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9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3</w:t>
        </w:r>
        <w:r w:rsidR="00F016D6" w:rsidRPr="00F016D6">
          <w:rPr>
            <w:rFonts w:cstheme="majorBidi"/>
            <w:noProof/>
            <w:webHidden/>
            <w:szCs w:val="32"/>
          </w:rPr>
          <w:fldChar w:fldCharType="end"/>
        </w:r>
      </w:hyperlink>
    </w:p>
    <w:p w14:paraId="07F076AE" w14:textId="57B15EBB" w:rsidR="00F016D6" w:rsidRPr="00F016D6" w:rsidRDefault="00DA7866">
      <w:pPr>
        <w:pStyle w:val="31"/>
        <w:tabs>
          <w:tab w:val="right" w:leader="dot" w:pos="8630"/>
        </w:tabs>
        <w:rPr>
          <w:rFonts w:eastAsiaTheme="minorEastAsia" w:cstheme="majorBidi"/>
          <w:color w:val="auto"/>
          <w:szCs w:val="32"/>
          <w:lang w:bidi="th-TH"/>
        </w:rPr>
      </w:pPr>
      <w:hyperlink w:anchor="_Toc58412960" w:history="1">
        <w:r w:rsidR="00F016D6" w:rsidRPr="00F016D6">
          <w:rPr>
            <w:rStyle w:val="a5"/>
            <w:rFonts w:cstheme="majorBidi"/>
            <w:noProof/>
            <w:szCs w:val="32"/>
            <w14:scene3d>
              <w14:camera w14:prst="orthographicFront"/>
              <w14:lightRig w14:rig="threePt" w14:dir="t">
                <w14:rot w14:lat="0" w14:lon="0" w14:rev="0"/>
              </w14:lightRig>
            </w14:scene3d>
          </w:rPr>
          <w:t>1.3</w:t>
        </w:r>
        <w:r w:rsidR="00F016D6" w:rsidRPr="00F016D6">
          <w:rPr>
            <w:rStyle w:val="a5"/>
            <w:rFonts w:cstheme="majorBidi"/>
            <w:noProof/>
            <w:szCs w:val="32"/>
            <w:cs/>
          </w:rPr>
          <w:t xml:space="preserve"> ขอบเขตการพัฒนาโครง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0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3</w:t>
        </w:r>
        <w:r w:rsidR="00F016D6" w:rsidRPr="00F016D6">
          <w:rPr>
            <w:rFonts w:cstheme="majorBidi"/>
            <w:noProof/>
            <w:webHidden/>
            <w:szCs w:val="32"/>
          </w:rPr>
          <w:fldChar w:fldCharType="end"/>
        </w:r>
      </w:hyperlink>
    </w:p>
    <w:p w14:paraId="2F05933B" w14:textId="7870127A" w:rsidR="00F016D6" w:rsidRPr="00F016D6" w:rsidRDefault="00DA7866">
      <w:pPr>
        <w:pStyle w:val="31"/>
        <w:tabs>
          <w:tab w:val="right" w:leader="dot" w:pos="8630"/>
        </w:tabs>
        <w:rPr>
          <w:rFonts w:eastAsiaTheme="minorEastAsia" w:cstheme="majorBidi"/>
          <w:color w:val="auto"/>
          <w:szCs w:val="32"/>
          <w:lang w:bidi="th-TH"/>
        </w:rPr>
      </w:pPr>
      <w:hyperlink w:anchor="_Toc58412961" w:history="1">
        <w:r w:rsidR="00F016D6" w:rsidRPr="00F016D6">
          <w:rPr>
            <w:rStyle w:val="a5"/>
            <w:rFonts w:cstheme="majorBidi"/>
            <w:noProof/>
            <w:szCs w:val="32"/>
            <w14:scene3d>
              <w14:camera w14:prst="orthographicFront"/>
              <w14:lightRig w14:rig="threePt" w14:dir="t">
                <w14:rot w14:lat="0" w14:lon="0" w14:rev="0"/>
              </w14:lightRig>
            </w14:scene3d>
          </w:rPr>
          <w:t>1.4</w:t>
        </w:r>
        <w:r w:rsidR="00F016D6" w:rsidRPr="00F016D6">
          <w:rPr>
            <w:rStyle w:val="a5"/>
            <w:rFonts w:cstheme="majorBidi"/>
            <w:noProof/>
            <w:szCs w:val="32"/>
            <w:cs/>
          </w:rPr>
          <w:t xml:space="preserve"> ขั้นตอนการดำเนิน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1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5</w:t>
        </w:r>
        <w:r w:rsidR="00F016D6" w:rsidRPr="00F016D6">
          <w:rPr>
            <w:rFonts w:cstheme="majorBidi"/>
            <w:noProof/>
            <w:webHidden/>
            <w:szCs w:val="32"/>
          </w:rPr>
          <w:fldChar w:fldCharType="end"/>
        </w:r>
      </w:hyperlink>
    </w:p>
    <w:p w14:paraId="03EE03BF" w14:textId="56ACA275" w:rsidR="00F016D6" w:rsidRPr="00F016D6" w:rsidRDefault="00DA7866">
      <w:pPr>
        <w:pStyle w:val="31"/>
        <w:tabs>
          <w:tab w:val="right" w:leader="dot" w:pos="8630"/>
        </w:tabs>
        <w:rPr>
          <w:rFonts w:eastAsiaTheme="minorEastAsia" w:cstheme="majorBidi"/>
          <w:color w:val="auto"/>
          <w:szCs w:val="32"/>
          <w:lang w:bidi="th-TH"/>
        </w:rPr>
      </w:pPr>
      <w:hyperlink w:anchor="_Toc58412962" w:history="1">
        <w:r w:rsidR="00F016D6" w:rsidRPr="00F016D6">
          <w:rPr>
            <w:rStyle w:val="a5"/>
            <w:rFonts w:cstheme="majorBidi"/>
            <w:noProof/>
            <w:szCs w:val="32"/>
            <w14:scene3d>
              <w14:camera w14:prst="orthographicFront"/>
              <w14:lightRig w14:rig="threePt" w14:dir="t">
                <w14:rot w14:lat="0" w14:lon="0" w14:rev="0"/>
              </w14:lightRig>
            </w14:scene3d>
          </w:rPr>
          <w:t>1.5</w:t>
        </w:r>
        <w:r w:rsidR="00F016D6" w:rsidRPr="00F016D6">
          <w:rPr>
            <w:rStyle w:val="a5"/>
            <w:rFonts w:cstheme="majorBidi"/>
            <w:noProof/>
            <w:szCs w:val="32"/>
            <w:cs/>
          </w:rPr>
          <w:t xml:space="preserve"> ประโยชน์ที่คาดว่าจะได้รับ</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2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7</w:t>
        </w:r>
        <w:r w:rsidR="00F016D6" w:rsidRPr="00F016D6">
          <w:rPr>
            <w:rFonts w:cstheme="majorBidi"/>
            <w:noProof/>
            <w:webHidden/>
            <w:szCs w:val="32"/>
          </w:rPr>
          <w:fldChar w:fldCharType="end"/>
        </w:r>
      </w:hyperlink>
    </w:p>
    <w:p w14:paraId="5D126A89" w14:textId="5A1C27E0" w:rsidR="00F016D6" w:rsidRPr="00F016D6" w:rsidRDefault="00DA7866">
      <w:pPr>
        <w:pStyle w:val="11"/>
        <w:rPr>
          <w:rFonts w:eastAsiaTheme="minorEastAsia"/>
          <w:b w:val="0"/>
          <w:bCs w:val="0"/>
          <w:color w:val="auto"/>
          <w:lang w:bidi="th-TH"/>
        </w:rPr>
      </w:pPr>
      <w:hyperlink w:anchor="_Toc58412963" w:history="1">
        <w:r w:rsidR="00F016D6" w:rsidRPr="00F016D6">
          <w:rPr>
            <w:rStyle w:val="a5"/>
            <w:cs/>
          </w:rPr>
          <w:t>บทที่ 2</w:t>
        </w:r>
        <w:r w:rsidR="00F016D6" w:rsidRPr="00F016D6">
          <w:rPr>
            <w:webHidden/>
          </w:rPr>
          <w:tab/>
        </w:r>
        <w:r w:rsidR="00F016D6" w:rsidRPr="00F016D6">
          <w:rPr>
            <w:webHidden/>
          </w:rPr>
          <w:fldChar w:fldCharType="begin"/>
        </w:r>
        <w:r w:rsidR="00F016D6" w:rsidRPr="00F016D6">
          <w:rPr>
            <w:webHidden/>
          </w:rPr>
          <w:instrText xml:space="preserve"> PAGEREF _Toc58412963 \h </w:instrText>
        </w:r>
        <w:r w:rsidR="00F016D6" w:rsidRPr="00F016D6">
          <w:rPr>
            <w:webHidden/>
          </w:rPr>
        </w:r>
        <w:r w:rsidR="00F016D6" w:rsidRPr="00F016D6">
          <w:rPr>
            <w:webHidden/>
          </w:rPr>
          <w:fldChar w:fldCharType="separate"/>
        </w:r>
        <w:r w:rsidR="0056265B">
          <w:rPr>
            <w:webHidden/>
          </w:rPr>
          <w:t>8</w:t>
        </w:r>
        <w:r w:rsidR="00F016D6" w:rsidRPr="00F016D6">
          <w:rPr>
            <w:webHidden/>
          </w:rPr>
          <w:fldChar w:fldCharType="end"/>
        </w:r>
      </w:hyperlink>
    </w:p>
    <w:p w14:paraId="268DF3CC" w14:textId="044BA488" w:rsidR="00F016D6" w:rsidRPr="00F016D6" w:rsidRDefault="00DA7866">
      <w:pPr>
        <w:pStyle w:val="21"/>
        <w:rPr>
          <w:rFonts w:eastAsiaTheme="minorEastAsia"/>
          <w:color w:val="auto"/>
          <w:lang w:bidi="th-TH"/>
        </w:rPr>
      </w:pPr>
      <w:hyperlink w:anchor="_Toc58412964" w:history="1">
        <w:r w:rsidR="00F016D6" w:rsidRPr="00F016D6">
          <w:rPr>
            <w:rStyle w:val="a5"/>
            <w:cs/>
          </w:rPr>
          <w:t>แนวคิด ทฤษฎีและเทคโนโลยีที่เกี่ยวข้อง</w:t>
        </w:r>
        <w:r w:rsidR="00F016D6" w:rsidRPr="00F016D6">
          <w:rPr>
            <w:webHidden/>
          </w:rPr>
          <w:tab/>
        </w:r>
        <w:r w:rsidR="00F016D6" w:rsidRPr="00F016D6">
          <w:rPr>
            <w:webHidden/>
          </w:rPr>
          <w:fldChar w:fldCharType="begin"/>
        </w:r>
        <w:r w:rsidR="00F016D6" w:rsidRPr="00F016D6">
          <w:rPr>
            <w:webHidden/>
          </w:rPr>
          <w:instrText xml:space="preserve"> PAGEREF _Toc58412964 \h </w:instrText>
        </w:r>
        <w:r w:rsidR="00F016D6" w:rsidRPr="00F016D6">
          <w:rPr>
            <w:webHidden/>
          </w:rPr>
        </w:r>
        <w:r w:rsidR="00F016D6" w:rsidRPr="00F016D6">
          <w:rPr>
            <w:webHidden/>
          </w:rPr>
          <w:fldChar w:fldCharType="separate"/>
        </w:r>
        <w:r w:rsidR="0056265B">
          <w:rPr>
            <w:webHidden/>
          </w:rPr>
          <w:t>8</w:t>
        </w:r>
        <w:r w:rsidR="00F016D6" w:rsidRPr="00F016D6">
          <w:rPr>
            <w:webHidden/>
          </w:rPr>
          <w:fldChar w:fldCharType="end"/>
        </w:r>
      </w:hyperlink>
    </w:p>
    <w:p w14:paraId="2ECE8D69" w14:textId="71A5C327" w:rsidR="00F016D6" w:rsidRPr="00F016D6" w:rsidRDefault="00DA7866">
      <w:pPr>
        <w:pStyle w:val="31"/>
        <w:tabs>
          <w:tab w:val="right" w:leader="dot" w:pos="8630"/>
        </w:tabs>
        <w:rPr>
          <w:rFonts w:eastAsiaTheme="minorEastAsia" w:cstheme="majorBidi"/>
          <w:color w:val="auto"/>
          <w:szCs w:val="32"/>
          <w:lang w:bidi="th-TH"/>
        </w:rPr>
      </w:pPr>
      <w:hyperlink w:anchor="_Toc58412965" w:history="1">
        <w:r w:rsidR="00F016D6" w:rsidRPr="00F016D6">
          <w:rPr>
            <w:rStyle w:val="a5"/>
            <w:rFonts w:cstheme="majorBidi"/>
            <w:noProof/>
            <w:szCs w:val="32"/>
            <w14:scene3d>
              <w14:camera w14:prst="orthographicFront"/>
              <w14:lightRig w14:rig="threePt" w14:dir="t">
                <w14:rot w14:lat="0" w14:lon="0" w14:rev="0"/>
              </w14:lightRig>
            </w14:scene3d>
          </w:rPr>
          <w:t>2.1</w:t>
        </w:r>
        <w:r w:rsidR="00F016D6" w:rsidRPr="00F016D6">
          <w:rPr>
            <w:rStyle w:val="a5"/>
            <w:rFonts w:cstheme="majorBidi"/>
            <w:noProof/>
            <w:szCs w:val="32"/>
            <w:cs/>
          </w:rPr>
          <w:t xml:space="preserve"> แนวคิด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5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8</w:t>
        </w:r>
        <w:r w:rsidR="00F016D6" w:rsidRPr="00F016D6">
          <w:rPr>
            <w:rFonts w:cstheme="majorBidi"/>
            <w:noProof/>
            <w:webHidden/>
            <w:szCs w:val="32"/>
          </w:rPr>
          <w:fldChar w:fldCharType="end"/>
        </w:r>
      </w:hyperlink>
    </w:p>
    <w:p w14:paraId="4513C6BE" w14:textId="52EA863F" w:rsidR="00F016D6" w:rsidRPr="00F016D6" w:rsidRDefault="00DA7866">
      <w:pPr>
        <w:pStyle w:val="31"/>
        <w:tabs>
          <w:tab w:val="right" w:leader="dot" w:pos="8630"/>
        </w:tabs>
        <w:rPr>
          <w:rFonts w:eastAsiaTheme="minorEastAsia" w:cstheme="majorBidi"/>
          <w:color w:val="auto"/>
          <w:szCs w:val="32"/>
          <w:lang w:bidi="th-TH"/>
        </w:rPr>
      </w:pPr>
      <w:hyperlink w:anchor="_Toc58412966" w:history="1">
        <w:r w:rsidR="00F016D6" w:rsidRPr="00F016D6">
          <w:rPr>
            <w:rStyle w:val="a5"/>
            <w:rFonts w:cstheme="majorBidi"/>
            <w:noProof/>
            <w:szCs w:val="32"/>
            <w14:scene3d>
              <w14:camera w14:prst="orthographicFront"/>
              <w14:lightRig w14:rig="threePt" w14:dir="t">
                <w14:rot w14:lat="0" w14:lon="0" w14:rev="0"/>
              </w14:lightRig>
            </w14:scene3d>
          </w:rPr>
          <w:t>2.2</w:t>
        </w:r>
        <w:r w:rsidR="00F016D6" w:rsidRPr="00F016D6">
          <w:rPr>
            <w:rStyle w:val="a5"/>
            <w:rFonts w:cstheme="majorBidi"/>
            <w:noProof/>
            <w:szCs w:val="32"/>
            <w:cs/>
          </w:rPr>
          <w:t xml:space="preserve"> ทฤษฎี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6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9</w:t>
        </w:r>
        <w:r w:rsidR="00F016D6" w:rsidRPr="00F016D6">
          <w:rPr>
            <w:rFonts w:cstheme="majorBidi"/>
            <w:noProof/>
            <w:webHidden/>
            <w:szCs w:val="32"/>
          </w:rPr>
          <w:fldChar w:fldCharType="end"/>
        </w:r>
      </w:hyperlink>
    </w:p>
    <w:p w14:paraId="22BC3972" w14:textId="79B39039" w:rsidR="00F016D6" w:rsidRDefault="00DA7866">
      <w:pPr>
        <w:pStyle w:val="31"/>
        <w:tabs>
          <w:tab w:val="right" w:leader="dot" w:pos="8630"/>
        </w:tabs>
        <w:rPr>
          <w:rStyle w:val="a5"/>
          <w:rFonts w:cstheme="majorBidi"/>
          <w:noProof/>
          <w:szCs w:val="32"/>
        </w:rPr>
      </w:pPr>
      <w:hyperlink w:anchor="_Toc58412967" w:history="1">
        <w:r w:rsidR="00F016D6" w:rsidRPr="00F016D6">
          <w:rPr>
            <w:rStyle w:val="a5"/>
            <w:rFonts w:cstheme="majorBidi"/>
            <w:noProof/>
            <w:szCs w:val="32"/>
            <w14:scene3d>
              <w14:camera w14:prst="orthographicFront"/>
              <w14:lightRig w14:rig="threePt" w14:dir="t">
                <w14:rot w14:lat="0" w14:lon="0" w14:rev="0"/>
              </w14:lightRig>
            </w14:scene3d>
          </w:rPr>
          <w:t>2.3</w:t>
        </w:r>
        <w:r w:rsidR="00F016D6" w:rsidRPr="00F016D6">
          <w:rPr>
            <w:rStyle w:val="a5"/>
            <w:rFonts w:cstheme="majorBidi"/>
            <w:noProof/>
            <w:szCs w:val="32"/>
            <w:cs/>
          </w:rPr>
          <w:t xml:space="preserve"> เทคโนโลยีและเครื่องมือ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7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19</w:t>
        </w:r>
        <w:r w:rsidR="00F016D6" w:rsidRPr="00F016D6">
          <w:rPr>
            <w:rFonts w:cstheme="majorBidi"/>
            <w:noProof/>
            <w:webHidden/>
            <w:szCs w:val="32"/>
          </w:rPr>
          <w:fldChar w:fldCharType="end"/>
        </w:r>
      </w:hyperlink>
    </w:p>
    <w:p w14:paraId="492585A9" w14:textId="77777777" w:rsidR="00585447" w:rsidRPr="007310EB" w:rsidRDefault="00585447" w:rsidP="00585447">
      <w:pPr>
        <w:rPr>
          <w:rFonts w:cstheme="majorBidi"/>
          <w:szCs w:val="32"/>
        </w:rPr>
      </w:pPr>
    </w:p>
    <w:p w14:paraId="67DCBCF2" w14:textId="6FEC916A" w:rsidR="00585447" w:rsidRPr="00010401" w:rsidRDefault="00585447" w:rsidP="00585447">
      <w:pPr>
        <w:jc w:val="center"/>
        <w:rPr>
          <w:rFonts w:eastAsia="Times New Roman" w:cstheme="majorBidi"/>
          <w:b/>
          <w:bCs/>
          <w:sz w:val="48"/>
          <w:szCs w:val="48"/>
          <w:lang w:bidi="th-TH"/>
        </w:rPr>
      </w:pPr>
      <w:r w:rsidRPr="00010401">
        <w:rPr>
          <w:rFonts w:cstheme="majorBidi"/>
          <w:b/>
          <w:bCs/>
          <w:sz w:val="48"/>
          <w:szCs w:val="48"/>
          <w:cs/>
          <w:lang w:bidi="th-TH"/>
        </w:rPr>
        <w:lastRenderedPageBreak/>
        <w:t>สารบัญ</w:t>
      </w:r>
      <w:r w:rsidRPr="00010401">
        <w:rPr>
          <w:rFonts w:cstheme="majorBidi" w:hint="cs"/>
          <w:b/>
          <w:bCs/>
          <w:sz w:val="48"/>
          <w:szCs w:val="48"/>
          <w:cs/>
          <w:lang w:bidi="th-TH"/>
        </w:rPr>
        <w:t xml:space="preserve"> (ต่อ)</w:t>
      </w:r>
    </w:p>
    <w:p w14:paraId="019E7A93" w14:textId="71A3FC25" w:rsidR="00585447" w:rsidRPr="00585447" w:rsidRDefault="00585447" w:rsidP="007310EB">
      <w:pPr>
        <w:jc w:val="right"/>
        <w:rPr>
          <w:rFonts w:cstheme="majorBidi"/>
          <w:b/>
          <w:bCs/>
          <w:noProof/>
          <w:szCs w:val="32"/>
          <w:lang w:bidi="th-TH"/>
        </w:rPr>
      </w:pPr>
      <w:r w:rsidRPr="008968DD">
        <w:rPr>
          <w:rFonts w:cstheme="majorBidi"/>
          <w:b/>
          <w:bCs/>
          <w:noProof/>
          <w:szCs w:val="32"/>
          <w:cs/>
          <w:lang w:bidi="th-TH"/>
        </w:rPr>
        <w:t>หน้า</w:t>
      </w:r>
    </w:p>
    <w:p w14:paraId="29F49CC3" w14:textId="32947C5C" w:rsidR="00F016D6" w:rsidRPr="000F7EAF" w:rsidRDefault="00DA7866">
      <w:pPr>
        <w:pStyle w:val="11"/>
        <w:rPr>
          <w:rFonts w:asciiTheme="minorHAnsi" w:eastAsiaTheme="minorEastAsia" w:hAnsiTheme="minorHAnsi" w:cstheme="minorBidi"/>
          <w:b w:val="0"/>
          <w:bCs w:val="0"/>
          <w:color w:val="auto"/>
          <w:lang w:bidi="th-TH"/>
        </w:rPr>
      </w:pPr>
      <w:hyperlink w:anchor="_Toc58412968" w:history="1">
        <w:r w:rsidR="00F016D6" w:rsidRPr="00F016D6">
          <w:rPr>
            <w:rStyle w:val="a5"/>
            <w:cs/>
          </w:rPr>
          <w:t xml:space="preserve">บทที่ </w:t>
        </w:r>
        <w:r w:rsidR="00F016D6" w:rsidRPr="00F016D6">
          <w:rPr>
            <w:rStyle w:val="a5"/>
          </w:rPr>
          <w:t>3</w:t>
        </w:r>
        <w:r w:rsidR="00F016D6" w:rsidRPr="00F016D6">
          <w:rPr>
            <w:webHidden/>
          </w:rPr>
          <w:tab/>
        </w:r>
        <w:r w:rsidR="00F016D6" w:rsidRPr="00F016D6">
          <w:rPr>
            <w:webHidden/>
          </w:rPr>
          <w:fldChar w:fldCharType="begin"/>
        </w:r>
        <w:r w:rsidR="00F016D6" w:rsidRPr="00F016D6">
          <w:rPr>
            <w:webHidden/>
          </w:rPr>
          <w:instrText xml:space="preserve"> PAGEREF _Toc58412968 \h </w:instrText>
        </w:r>
        <w:r w:rsidR="00F016D6" w:rsidRPr="00F016D6">
          <w:rPr>
            <w:webHidden/>
          </w:rPr>
        </w:r>
        <w:r w:rsidR="00F016D6" w:rsidRPr="00F016D6">
          <w:rPr>
            <w:webHidden/>
          </w:rPr>
          <w:fldChar w:fldCharType="separate"/>
        </w:r>
        <w:r w:rsidR="0056265B">
          <w:rPr>
            <w:webHidden/>
          </w:rPr>
          <w:t>25</w:t>
        </w:r>
        <w:r w:rsidR="00F016D6" w:rsidRPr="00F016D6">
          <w:rPr>
            <w:webHidden/>
          </w:rPr>
          <w:fldChar w:fldCharType="end"/>
        </w:r>
      </w:hyperlink>
    </w:p>
    <w:p w14:paraId="282EB038" w14:textId="40C9FE04" w:rsidR="00F016D6" w:rsidRPr="000F7EAF" w:rsidRDefault="00DA7866">
      <w:pPr>
        <w:pStyle w:val="21"/>
        <w:rPr>
          <w:rFonts w:asciiTheme="minorHAnsi" w:eastAsiaTheme="minorEastAsia" w:hAnsiTheme="minorHAnsi" w:cstheme="minorBidi"/>
          <w:color w:val="auto"/>
          <w:lang w:bidi="th-TH"/>
        </w:rPr>
      </w:pPr>
      <w:hyperlink w:anchor="_Toc58412969" w:history="1">
        <w:r w:rsidR="00F016D6" w:rsidRPr="00D22C5F">
          <w:rPr>
            <w:rStyle w:val="a5"/>
            <w:cs/>
          </w:rPr>
          <w:t>ขั้นตอนการพัฒนาระบบ</w:t>
        </w:r>
        <w:r w:rsidR="00F016D6">
          <w:rPr>
            <w:webHidden/>
          </w:rPr>
          <w:tab/>
        </w:r>
        <w:r w:rsidR="00F016D6">
          <w:rPr>
            <w:webHidden/>
          </w:rPr>
          <w:fldChar w:fldCharType="begin"/>
        </w:r>
        <w:r w:rsidR="00F016D6">
          <w:rPr>
            <w:webHidden/>
          </w:rPr>
          <w:instrText xml:space="preserve"> PAGEREF _Toc58412969 \h </w:instrText>
        </w:r>
        <w:r w:rsidR="00F016D6">
          <w:rPr>
            <w:webHidden/>
          </w:rPr>
        </w:r>
        <w:r w:rsidR="00F016D6">
          <w:rPr>
            <w:webHidden/>
          </w:rPr>
          <w:fldChar w:fldCharType="separate"/>
        </w:r>
        <w:r w:rsidR="0056265B">
          <w:rPr>
            <w:webHidden/>
          </w:rPr>
          <w:t>25</w:t>
        </w:r>
        <w:r w:rsidR="00F016D6">
          <w:rPr>
            <w:webHidden/>
          </w:rPr>
          <w:fldChar w:fldCharType="end"/>
        </w:r>
      </w:hyperlink>
    </w:p>
    <w:p w14:paraId="222B23D8" w14:textId="6C00A863" w:rsidR="00F016D6" w:rsidRPr="000F7EAF" w:rsidRDefault="00DA7866">
      <w:pPr>
        <w:pStyle w:val="31"/>
        <w:tabs>
          <w:tab w:val="right" w:leader="dot" w:pos="8630"/>
        </w:tabs>
        <w:rPr>
          <w:rFonts w:asciiTheme="minorHAnsi" w:eastAsiaTheme="minorEastAsia" w:hAnsiTheme="minorHAnsi"/>
          <w:color w:val="auto"/>
          <w:szCs w:val="32"/>
          <w:lang w:bidi="th-TH"/>
        </w:rPr>
      </w:pPr>
      <w:hyperlink w:anchor="_Toc58412973" w:history="1">
        <w:r w:rsidR="00F016D6" w:rsidRPr="000F7EAF">
          <w:rPr>
            <w:rStyle w:val="a5"/>
            <w:rFonts w:eastAsia="Times New Roman" w:cstheme="majorBidi"/>
            <w:szCs w:val="32"/>
            <w:cs/>
            <w14:scene3d>
              <w14:camera w14:prst="orthographicFront"/>
              <w14:lightRig w14:rig="threePt" w14:dir="t">
                <w14:rot w14:lat="0" w14:lon="0" w14:rev="0"/>
              </w14:lightRig>
            </w14:scene3d>
          </w:rPr>
          <w:t>3.1</w:t>
        </w:r>
        <w:r w:rsidR="00F016D6" w:rsidRPr="000F7EAF">
          <w:rPr>
            <w:rStyle w:val="a5"/>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3 \h </w:instrText>
        </w:r>
        <w:r w:rsidR="00F016D6" w:rsidRPr="000F7EAF">
          <w:rPr>
            <w:webHidden/>
            <w:szCs w:val="32"/>
          </w:rPr>
        </w:r>
        <w:r w:rsidR="00F016D6" w:rsidRPr="000F7EAF">
          <w:rPr>
            <w:webHidden/>
            <w:szCs w:val="32"/>
          </w:rPr>
          <w:fldChar w:fldCharType="separate"/>
        </w:r>
        <w:r w:rsidR="0056265B">
          <w:rPr>
            <w:noProof/>
            <w:webHidden/>
            <w:szCs w:val="32"/>
          </w:rPr>
          <w:t>26</w:t>
        </w:r>
        <w:r w:rsidR="00F016D6" w:rsidRPr="000F7EAF">
          <w:rPr>
            <w:webHidden/>
            <w:szCs w:val="32"/>
          </w:rPr>
          <w:fldChar w:fldCharType="end"/>
        </w:r>
      </w:hyperlink>
    </w:p>
    <w:p w14:paraId="6C0AE497" w14:textId="325E18F6" w:rsidR="00F016D6" w:rsidRPr="000F7EAF" w:rsidRDefault="00DA7866">
      <w:pPr>
        <w:pStyle w:val="31"/>
        <w:tabs>
          <w:tab w:val="right" w:leader="dot" w:pos="8630"/>
        </w:tabs>
        <w:rPr>
          <w:rFonts w:asciiTheme="minorHAnsi" w:eastAsiaTheme="minorEastAsia" w:hAnsiTheme="minorHAnsi"/>
          <w:color w:val="auto"/>
          <w:szCs w:val="32"/>
          <w:lang w:bidi="th-TH"/>
        </w:rPr>
      </w:pPr>
      <w:hyperlink w:anchor="_Toc58412974" w:history="1">
        <w:r w:rsidR="00F016D6" w:rsidRPr="000F7EAF">
          <w:rPr>
            <w:rStyle w:val="a5"/>
            <w:rFonts w:cstheme="majorBidi"/>
            <w:szCs w:val="32"/>
            <w14:scene3d>
              <w14:camera w14:prst="orthographicFront"/>
              <w14:lightRig w14:rig="threePt" w14:dir="t">
                <w14:rot w14:lat="0" w14:lon="0" w14:rev="0"/>
              </w14:lightRig>
            </w14:scene3d>
          </w:rPr>
          <w:t>3.2</w:t>
        </w:r>
        <w:r w:rsidR="00F016D6" w:rsidRPr="000F7EAF">
          <w:rPr>
            <w:rStyle w:val="a5"/>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4 \h </w:instrText>
        </w:r>
        <w:r w:rsidR="00F016D6" w:rsidRPr="000F7EAF">
          <w:rPr>
            <w:webHidden/>
            <w:szCs w:val="32"/>
          </w:rPr>
        </w:r>
        <w:r w:rsidR="00F016D6" w:rsidRPr="000F7EAF">
          <w:rPr>
            <w:webHidden/>
            <w:szCs w:val="32"/>
          </w:rPr>
          <w:fldChar w:fldCharType="separate"/>
        </w:r>
        <w:r w:rsidR="0056265B">
          <w:rPr>
            <w:noProof/>
            <w:webHidden/>
            <w:szCs w:val="32"/>
          </w:rPr>
          <w:t>29</w:t>
        </w:r>
        <w:r w:rsidR="00F016D6" w:rsidRPr="000F7EAF">
          <w:rPr>
            <w:webHidden/>
            <w:szCs w:val="32"/>
          </w:rPr>
          <w:fldChar w:fldCharType="end"/>
        </w:r>
      </w:hyperlink>
    </w:p>
    <w:p w14:paraId="78F06DDD" w14:textId="47322995" w:rsidR="00F016D6" w:rsidRPr="000F7EAF" w:rsidRDefault="00DA7866">
      <w:pPr>
        <w:pStyle w:val="31"/>
        <w:tabs>
          <w:tab w:val="right" w:leader="dot" w:pos="8630"/>
        </w:tabs>
        <w:rPr>
          <w:rFonts w:asciiTheme="minorHAnsi" w:eastAsiaTheme="minorEastAsia" w:hAnsiTheme="minorHAnsi"/>
          <w:color w:val="auto"/>
          <w:szCs w:val="32"/>
          <w:lang w:bidi="th-TH"/>
        </w:rPr>
      </w:pPr>
      <w:hyperlink w:anchor="_Toc58412975" w:history="1">
        <w:r w:rsidR="00F016D6" w:rsidRPr="000F7EAF">
          <w:rPr>
            <w:rStyle w:val="a5"/>
            <w:rFonts w:cstheme="majorBidi"/>
            <w:szCs w:val="32"/>
            <w14:scene3d>
              <w14:camera w14:prst="orthographicFront"/>
              <w14:lightRig w14:rig="threePt" w14:dir="t">
                <w14:rot w14:lat="0" w14:lon="0" w14:rev="0"/>
              </w14:lightRig>
            </w14:scene3d>
          </w:rPr>
          <w:t>3.3</w:t>
        </w:r>
        <w:r w:rsidR="00F016D6" w:rsidRPr="000F7EAF">
          <w:rPr>
            <w:rStyle w:val="a5"/>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5 \h </w:instrText>
        </w:r>
        <w:r w:rsidR="00F016D6" w:rsidRPr="000F7EAF">
          <w:rPr>
            <w:webHidden/>
            <w:szCs w:val="32"/>
          </w:rPr>
        </w:r>
        <w:r w:rsidR="00F016D6" w:rsidRPr="000F7EAF">
          <w:rPr>
            <w:webHidden/>
            <w:szCs w:val="32"/>
          </w:rPr>
          <w:fldChar w:fldCharType="separate"/>
        </w:r>
        <w:r w:rsidR="0056265B">
          <w:rPr>
            <w:noProof/>
            <w:webHidden/>
            <w:szCs w:val="32"/>
          </w:rPr>
          <w:t>35</w:t>
        </w:r>
        <w:r w:rsidR="00F016D6" w:rsidRPr="000F7EAF">
          <w:rPr>
            <w:webHidden/>
            <w:szCs w:val="32"/>
          </w:rPr>
          <w:fldChar w:fldCharType="end"/>
        </w:r>
      </w:hyperlink>
    </w:p>
    <w:p w14:paraId="3AB39E9D" w14:textId="372030D1" w:rsidR="00F016D6" w:rsidRPr="000F7EAF" w:rsidRDefault="00DA7866">
      <w:pPr>
        <w:pStyle w:val="31"/>
        <w:tabs>
          <w:tab w:val="right" w:leader="dot" w:pos="8630"/>
        </w:tabs>
        <w:rPr>
          <w:rFonts w:asciiTheme="minorHAnsi" w:eastAsiaTheme="minorEastAsia" w:hAnsiTheme="minorHAnsi"/>
          <w:color w:val="auto"/>
          <w:szCs w:val="32"/>
          <w:lang w:bidi="th-TH"/>
        </w:rPr>
      </w:pPr>
      <w:hyperlink w:anchor="_Toc58412976" w:history="1">
        <w:r w:rsidR="00F016D6" w:rsidRPr="000F7EAF">
          <w:rPr>
            <w:rStyle w:val="a5"/>
            <w:rFonts w:cstheme="majorBidi"/>
            <w:szCs w:val="32"/>
            <w14:scene3d>
              <w14:camera w14:prst="orthographicFront"/>
              <w14:lightRig w14:rig="threePt" w14:dir="t">
                <w14:rot w14:lat="0" w14:lon="0" w14:rev="0"/>
              </w14:lightRig>
            </w14:scene3d>
          </w:rPr>
          <w:t>3.4</w:t>
        </w:r>
        <w:r w:rsidR="00F016D6" w:rsidRPr="000F7EAF">
          <w:rPr>
            <w:rStyle w:val="a5"/>
            <w:rFonts w:cstheme="majorBidi"/>
            <w:szCs w:val="32"/>
            <w:cs/>
          </w:rPr>
          <w:t xml:space="preserve"> การประเมินผล (</w:t>
        </w:r>
        <w:r w:rsidR="00F016D6" w:rsidRPr="000F7EAF">
          <w:rPr>
            <w:rStyle w:val="a5"/>
            <w:rFonts w:cstheme="majorBidi"/>
            <w:szCs w:val="32"/>
          </w:rPr>
          <w:t>Evaluation</w:t>
        </w:r>
        <w:r w:rsidR="00F016D6" w:rsidRPr="000F7EAF">
          <w:rPr>
            <w:rStyle w:val="a5"/>
            <w:rFonts w:cstheme="majorBidi"/>
            <w:szCs w:val="32"/>
            <w:cs/>
          </w:rPr>
          <w:t>)</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6 \h </w:instrText>
        </w:r>
        <w:r w:rsidR="00F016D6" w:rsidRPr="000F7EAF">
          <w:rPr>
            <w:webHidden/>
            <w:szCs w:val="32"/>
          </w:rPr>
        </w:r>
        <w:r w:rsidR="00F016D6" w:rsidRPr="000F7EAF">
          <w:rPr>
            <w:webHidden/>
            <w:szCs w:val="32"/>
          </w:rPr>
          <w:fldChar w:fldCharType="separate"/>
        </w:r>
        <w:r w:rsidR="0056265B">
          <w:rPr>
            <w:noProof/>
            <w:webHidden/>
            <w:szCs w:val="32"/>
          </w:rPr>
          <w:t>36</w:t>
        </w:r>
        <w:r w:rsidR="00F016D6" w:rsidRPr="000F7EAF">
          <w:rPr>
            <w:webHidden/>
            <w:szCs w:val="32"/>
          </w:rPr>
          <w:fldChar w:fldCharType="end"/>
        </w:r>
      </w:hyperlink>
    </w:p>
    <w:p w14:paraId="17D8B319" w14:textId="61EC1B4A" w:rsidR="00F016D6" w:rsidRPr="000F7EAF" w:rsidRDefault="00DA7866">
      <w:pPr>
        <w:pStyle w:val="11"/>
        <w:rPr>
          <w:rFonts w:asciiTheme="minorHAnsi" w:eastAsiaTheme="minorEastAsia" w:hAnsiTheme="minorHAnsi" w:cstheme="minorBidi"/>
          <w:b w:val="0"/>
          <w:bCs w:val="0"/>
          <w:color w:val="auto"/>
          <w:lang w:bidi="th-TH"/>
        </w:rPr>
      </w:pPr>
      <w:hyperlink w:anchor="_Toc58412977" w:history="1">
        <w:r w:rsidR="00F016D6" w:rsidRPr="00D22C5F">
          <w:rPr>
            <w:rStyle w:val="a5"/>
            <w:cs/>
          </w:rPr>
          <w:t xml:space="preserve">บทที่ </w:t>
        </w:r>
        <w:r w:rsidR="00F016D6" w:rsidRPr="00D22C5F">
          <w:rPr>
            <w:rStyle w:val="a5"/>
          </w:rPr>
          <w:t>4</w:t>
        </w:r>
        <w:r w:rsidR="00F016D6">
          <w:rPr>
            <w:webHidden/>
          </w:rPr>
          <w:tab/>
        </w:r>
        <w:r w:rsidR="00F016D6">
          <w:rPr>
            <w:webHidden/>
          </w:rPr>
          <w:fldChar w:fldCharType="begin"/>
        </w:r>
        <w:r w:rsidR="00F016D6">
          <w:rPr>
            <w:webHidden/>
          </w:rPr>
          <w:instrText xml:space="preserve"> PAGEREF _Toc58412977 \h </w:instrText>
        </w:r>
        <w:r w:rsidR="00F016D6">
          <w:rPr>
            <w:webHidden/>
          </w:rPr>
        </w:r>
        <w:r w:rsidR="00F016D6">
          <w:rPr>
            <w:webHidden/>
          </w:rPr>
          <w:fldChar w:fldCharType="separate"/>
        </w:r>
        <w:r w:rsidR="0056265B">
          <w:rPr>
            <w:webHidden/>
          </w:rPr>
          <w:t>37</w:t>
        </w:r>
        <w:r w:rsidR="00F016D6">
          <w:rPr>
            <w:webHidden/>
          </w:rPr>
          <w:fldChar w:fldCharType="end"/>
        </w:r>
      </w:hyperlink>
    </w:p>
    <w:p w14:paraId="6F5B7330" w14:textId="5C2BFB71" w:rsidR="00F016D6" w:rsidRPr="000F7EAF" w:rsidRDefault="00DA7866">
      <w:pPr>
        <w:pStyle w:val="21"/>
        <w:rPr>
          <w:rFonts w:asciiTheme="minorHAnsi" w:eastAsiaTheme="minorEastAsia" w:hAnsiTheme="minorHAnsi" w:cstheme="minorBidi"/>
          <w:color w:val="auto"/>
          <w:lang w:bidi="th-TH"/>
        </w:rPr>
      </w:pPr>
      <w:hyperlink w:anchor="_Toc58412978" w:history="1">
        <w:r w:rsidR="00F016D6" w:rsidRPr="00D22C5F">
          <w:rPr>
            <w:rStyle w:val="a5"/>
            <w:cs/>
          </w:rPr>
          <w:t>การทดลองและผลลัพธ์ที่ได้จากระบบ</w:t>
        </w:r>
        <w:r w:rsidR="00F016D6">
          <w:rPr>
            <w:webHidden/>
          </w:rPr>
          <w:tab/>
        </w:r>
        <w:r w:rsidR="00F016D6">
          <w:rPr>
            <w:webHidden/>
          </w:rPr>
          <w:fldChar w:fldCharType="begin"/>
        </w:r>
        <w:r w:rsidR="00F016D6">
          <w:rPr>
            <w:webHidden/>
          </w:rPr>
          <w:instrText xml:space="preserve"> PAGEREF _Toc58412978 \h </w:instrText>
        </w:r>
        <w:r w:rsidR="00F016D6">
          <w:rPr>
            <w:webHidden/>
          </w:rPr>
        </w:r>
        <w:r w:rsidR="00F016D6">
          <w:rPr>
            <w:webHidden/>
          </w:rPr>
          <w:fldChar w:fldCharType="separate"/>
        </w:r>
        <w:r w:rsidR="0056265B">
          <w:rPr>
            <w:webHidden/>
          </w:rPr>
          <w:t>37</w:t>
        </w:r>
        <w:r w:rsidR="00F016D6">
          <w:rPr>
            <w:webHidden/>
          </w:rPr>
          <w:fldChar w:fldCharType="end"/>
        </w:r>
      </w:hyperlink>
    </w:p>
    <w:p w14:paraId="225EDF9E" w14:textId="7D11B14A" w:rsidR="00F016D6" w:rsidRPr="000F7EAF" w:rsidRDefault="00DA7866">
      <w:pPr>
        <w:pStyle w:val="31"/>
        <w:tabs>
          <w:tab w:val="right" w:leader="dot" w:pos="8630"/>
        </w:tabs>
        <w:rPr>
          <w:rFonts w:asciiTheme="minorHAnsi" w:eastAsiaTheme="minorEastAsia" w:hAnsiTheme="minorHAnsi"/>
          <w:color w:val="auto"/>
          <w:szCs w:val="32"/>
          <w:lang w:bidi="th-TH"/>
        </w:rPr>
      </w:pPr>
      <w:hyperlink w:anchor="_Toc58412979" w:history="1">
        <w:r w:rsidR="00F016D6" w:rsidRPr="000F7EAF">
          <w:rPr>
            <w:rStyle w:val="a5"/>
            <w:rFonts w:cstheme="majorBidi"/>
            <w:szCs w:val="32"/>
            <w14:scene3d>
              <w14:camera w14:prst="orthographicFront"/>
              <w14:lightRig w14:rig="threePt" w14:dir="t">
                <w14:rot w14:lat="0" w14:lon="0" w14:rev="0"/>
              </w14:lightRig>
            </w14:scene3d>
          </w:rPr>
          <w:t>4.1</w:t>
        </w:r>
        <w:r w:rsidR="00F016D6" w:rsidRPr="000F7EAF">
          <w:rPr>
            <w:rStyle w:val="a5"/>
            <w:rFonts w:cstheme="majorBidi"/>
            <w:szCs w:val="32"/>
            <w:cs/>
          </w:rPr>
          <w:t xml:space="preserve"> การวิเคราะห์ข้อมูลที่สร้างขึ้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9 \h </w:instrText>
        </w:r>
        <w:r w:rsidR="00F016D6" w:rsidRPr="000F7EAF">
          <w:rPr>
            <w:webHidden/>
            <w:szCs w:val="32"/>
          </w:rPr>
        </w:r>
        <w:r w:rsidR="00F016D6" w:rsidRPr="000F7EAF">
          <w:rPr>
            <w:webHidden/>
            <w:szCs w:val="32"/>
          </w:rPr>
          <w:fldChar w:fldCharType="separate"/>
        </w:r>
        <w:r w:rsidR="0056265B">
          <w:rPr>
            <w:noProof/>
            <w:webHidden/>
            <w:szCs w:val="32"/>
          </w:rPr>
          <w:t>37</w:t>
        </w:r>
        <w:r w:rsidR="00F016D6" w:rsidRPr="000F7EAF">
          <w:rPr>
            <w:webHidden/>
            <w:szCs w:val="32"/>
          </w:rPr>
          <w:fldChar w:fldCharType="end"/>
        </w:r>
      </w:hyperlink>
    </w:p>
    <w:p w14:paraId="2CB56885" w14:textId="56D43CDC" w:rsidR="00F016D6" w:rsidRPr="000F7EAF" w:rsidRDefault="00DA7866">
      <w:pPr>
        <w:pStyle w:val="31"/>
        <w:tabs>
          <w:tab w:val="right" w:leader="dot" w:pos="8630"/>
        </w:tabs>
        <w:rPr>
          <w:rFonts w:asciiTheme="minorHAnsi" w:eastAsiaTheme="minorEastAsia" w:hAnsiTheme="minorHAnsi"/>
          <w:color w:val="auto"/>
          <w:szCs w:val="32"/>
          <w:lang w:bidi="th-TH"/>
        </w:rPr>
      </w:pPr>
      <w:hyperlink w:anchor="_Toc58412981" w:history="1">
        <w:r w:rsidR="00F016D6" w:rsidRPr="000F7EAF">
          <w:rPr>
            <w:rStyle w:val="a5"/>
            <w:rFonts w:cstheme="majorBidi"/>
            <w:szCs w:val="32"/>
            <w14:scene3d>
              <w14:camera w14:prst="orthographicFront"/>
              <w14:lightRig w14:rig="threePt" w14:dir="t">
                <w14:rot w14:lat="0" w14:lon="0" w14:rev="0"/>
              </w14:lightRig>
            </w14:scene3d>
          </w:rPr>
          <w:t>4.2</w:t>
        </w:r>
        <w:r w:rsidR="00F016D6" w:rsidRPr="000F7EAF">
          <w:rPr>
            <w:rStyle w:val="a5"/>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1 \h </w:instrText>
        </w:r>
        <w:r w:rsidR="00F016D6" w:rsidRPr="000F7EAF">
          <w:rPr>
            <w:webHidden/>
            <w:szCs w:val="32"/>
          </w:rPr>
        </w:r>
        <w:r w:rsidR="00F016D6" w:rsidRPr="000F7EAF">
          <w:rPr>
            <w:webHidden/>
            <w:szCs w:val="32"/>
          </w:rPr>
          <w:fldChar w:fldCharType="separate"/>
        </w:r>
        <w:r w:rsidR="0056265B">
          <w:rPr>
            <w:noProof/>
            <w:webHidden/>
            <w:szCs w:val="32"/>
          </w:rPr>
          <w:t>43</w:t>
        </w:r>
        <w:r w:rsidR="00F016D6" w:rsidRPr="000F7EAF">
          <w:rPr>
            <w:webHidden/>
            <w:szCs w:val="32"/>
          </w:rPr>
          <w:fldChar w:fldCharType="end"/>
        </w:r>
      </w:hyperlink>
    </w:p>
    <w:p w14:paraId="46779207" w14:textId="6B1CD87B" w:rsidR="00F016D6" w:rsidRPr="000F7EAF" w:rsidRDefault="00DA7866">
      <w:pPr>
        <w:pStyle w:val="31"/>
        <w:tabs>
          <w:tab w:val="right" w:leader="dot" w:pos="8630"/>
        </w:tabs>
        <w:rPr>
          <w:rFonts w:asciiTheme="minorHAnsi" w:eastAsiaTheme="minorEastAsia" w:hAnsiTheme="minorHAnsi"/>
          <w:color w:val="auto"/>
          <w:szCs w:val="32"/>
          <w:lang w:bidi="th-TH"/>
        </w:rPr>
      </w:pPr>
      <w:hyperlink w:anchor="_Toc58412982" w:history="1">
        <w:r w:rsidR="00F016D6" w:rsidRPr="000F7EAF">
          <w:rPr>
            <w:rStyle w:val="a5"/>
            <w:rFonts w:cstheme="majorBidi"/>
            <w:szCs w:val="32"/>
            <w14:scene3d>
              <w14:camera w14:prst="orthographicFront"/>
              <w14:lightRig w14:rig="threePt" w14:dir="t">
                <w14:rot w14:lat="0" w14:lon="0" w14:rev="0"/>
              </w14:lightRig>
            </w14:scene3d>
          </w:rPr>
          <w:t>4.3</w:t>
        </w:r>
        <w:r w:rsidR="00F016D6" w:rsidRPr="000F7EAF">
          <w:rPr>
            <w:rStyle w:val="a5"/>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2 \h </w:instrText>
        </w:r>
        <w:r w:rsidR="00F016D6" w:rsidRPr="000F7EAF">
          <w:rPr>
            <w:webHidden/>
            <w:szCs w:val="32"/>
          </w:rPr>
        </w:r>
        <w:r w:rsidR="00F016D6" w:rsidRPr="000F7EAF">
          <w:rPr>
            <w:webHidden/>
            <w:szCs w:val="32"/>
          </w:rPr>
          <w:fldChar w:fldCharType="separate"/>
        </w:r>
        <w:r w:rsidR="0056265B">
          <w:rPr>
            <w:noProof/>
            <w:webHidden/>
            <w:szCs w:val="32"/>
          </w:rPr>
          <w:t>46</w:t>
        </w:r>
        <w:r w:rsidR="00F016D6" w:rsidRPr="000F7EAF">
          <w:rPr>
            <w:webHidden/>
            <w:szCs w:val="32"/>
          </w:rPr>
          <w:fldChar w:fldCharType="end"/>
        </w:r>
      </w:hyperlink>
    </w:p>
    <w:p w14:paraId="7429FCF8" w14:textId="2A6222F0" w:rsidR="00F016D6" w:rsidRPr="000F7EAF" w:rsidRDefault="00DA7866">
      <w:pPr>
        <w:pStyle w:val="31"/>
        <w:tabs>
          <w:tab w:val="right" w:leader="dot" w:pos="8630"/>
        </w:tabs>
        <w:rPr>
          <w:rFonts w:asciiTheme="minorHAnsi" w:eastAsiaTheme="minorEastAsia" w:hAnsiTheme="minorHAnsi"/>
          <w:color w:val="auto"/>
          <w:szCs w:val="32"/>
          <w:lang w:bidi="th-TH"/>
        </w:rPr>
      </w:pPr>
      <w:hyperlink w:anchor="_Toc58412983" w:history="1">
        <w:r w:rsidR="00F016D6" w:rsidRPr="000F7EAF">
          <w:rPr>
            <w:rStyle w:val="a5"/>
            <w:rFonts w:cstheme="majorBidi"/>
            <w:szCs w:val="32"/>
            <w14:scene3d>
              <w14:camera w14:prst="orthographicFront"/>
              <w14:lightRig w14:rig="threePt" w14:dir="t">
                <w14:rot w14:lat="0" w14:lon="0" w14:rev="0"/>
              </w14:lightRig>
            </w14:scene3d>
          </w:rPr>
          <w:t>4.4</w:t>
        </w:r>
        <w:r w:rsidR="00F016D6" w:rsidRPr="000F7EAF">
          <w:rPr>
            <w:rStyle w:val="a5"/>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3 \h </w:instrText>
        </w:r>
        <w:r w:rsidR="00F016D6" w:rsidRPr="000F7EAF">
          <w:rPr>
            <w:webHidden/>
            <w:szCs w:val="32"/>
          </w:rPr>
        </w:r>
        <w:r w:rsidR="00F016D6" w:rsidRPr="000F7EAF">
          <w:rPr>
            <w:webHidden/>
            <w:szCs w:val="32"/>
          </w:rPr>
          <w:fldChar w:fldCharType="separate"/>
        </w:r>
        <w:r w:rsidR="0056265B">
          <w:rPr>
            <w:noProof/>
            <w:webHidden/>
            <w:szCs w:val="32"/>
          </w:rPr>
          <w:t>54</w:t>
        </w:r>
        <w:r w:rsidR="00F016D6" w:rsidRPr="000F7EAF">
          <w:rPr>
            <w:webHidden/>
            <w:szCs w:val="32"/>
          </w:rPr>
          <w:fldChar w:fldCharType="end"/>
        </w:r>
      </w:hyperlink>
    </w:p>
    <w:p w14:paraId="09DA9B8D" w14:textId="51DFA9C2" w:rsidR="00F016D6" w:rsidRPr="000F7EAF" w:rsidRDefault="00DA7866">
      <w:pPr>
        <w:pStyle w:val="11"/>
        <w:rPr>
          <w:rFonts w:asciiTheme="minorHAnsi" w:eastAsiaTheme="minorEastAsia" w:hAnsiTheme="minorHAnsi" w:cstheme="minorBidi"/>
          <w:b w:val="0"/>
          <w:bCs w:val="0"/>
          <w:color w:val="auto"/>
          <w:lang w:bidi="th-TH"/>
        </w:rPr>
      </w:pPr>
      <w:hyperlink w:anchor="_Toc58412984" w:history="1">
        <w:r w:rsidR="00F016D6" w:rsidRPr="00D22C5F">
          <w:rPr>
            <w:rStyle w:val="a5"/>
            <w:cs/>
          </w:rPr>
          <w:t xml:space="preserve">บทที่ </w:t>
        </w:r>
        <w:r w:rsidR="00F016D6" w:rsidRPr="00D22C5F">
          <w:rPr>
            <w:rStyle w:val="a5"/>
          </w:rPr>
          <w:t>5</w:t>
        </w:r>
        <w:bookmarkStart w:id="1" w:name="_Hlt58413227"/>
        <w:r w:rsidR="00F016D6">
          <w:rPr>
            <w:webHidden/>
          </w:rPr>
          <w:tab/>
        </w:r>
        <w:bookmarkEnd w:id="1"/>
        <w:r w:rsidR="00F016D6">
          <w:rPr>
            <w:webHidden/>
          </w:rPr>
          <w:fldChar w:fldCharType="begin"/>
        </w:r>
        <w:r w:rsidR="00F016D6">
          <w:rPr>
            <w:webHidden/>
          </w:rPr>
          <w:instrText xml:space="preserve"> PAGEREF _Toc58412984 \h </w:instrText>
        </w:r>
        <w:r w:rsidR="00F016D6">
          <w:rPr>
            <w:webHidden/>
          </w:rPr>
        </w:r>
        <w:r w:rsidR="00F016D6">
          <w:rPr>
            <w:webHidden/>
          </w:rPr>
          <w:fldChar w:fldCharType="separate"/>
        </w:r>
        <w:r w:rsidR="0056265B">
          <w:rPr>
            <w:webHidden/>
          </w:rPr>
          <w:t>55</w:t>
        </w:r>
        <w:r w:rsidR="00F016D6">
          <w:rPr>
            <w:webHidden/>
          </w:rPr>
          <w:fldChar w:fldCharType="end"/>
        </w:r>
      </w:hyperlink>
    </w:p>
    <w:p w14:paraId="228E219A" w14:textId="34152712" w:rsidR="00F016D6" w:rsidRPr="000F7EAF" w:rsidRDefault="00DA7866">
      <w:pPr>
        <w:pStyle w:val="21"/>
        <w:rPr>
          <w:rFonts w:asciiTheme="minorHAnsi" w:eastAsiaTheme="minorEastAsia" w:hAnsiTheme="minorHAnsi" w:cstheme="minorBidi"/>
          <w:color w:val="auto"/>
          <w:lang w:bidi="th-TH"/>
        </w:rPr>
      </w:pPr>
      <w:hyperlink w:anchor="_Toc58412985" w:history="1">
        <w:r w:rsidR="00F016D6" w:rsidRPr="00D22C5F">
          <w:rPr>
            <w:rStyle w:val="a5"/>
            <w:cs/>
          </w:rPr>
          <w:t>บทสรุป</w:t>
        </w:r>
        <w:r w:rsidR="00F016D6">
          <w:rPr>
            <w:webHidden/>
          </w:rPr>
          <w:tab/>
        </w:r>
        <w:r w:rsidR="00F016D6">
          <w:rPr>
            <w:webHidden/>
          </w:rPr>
          <w:fldChar w:fldCharType="begin"/>
        </w:r>
        <w:r w:rsidR="00F016D6">
          <w:rPr>
            <w:webHidden/>
          </w:rPr>
          <w:instrText xml:space="preserve"> PAGEREF _Toc58412985 \h </w:instrText>
        </w:r>
        <w:r w:rsidR="00F016D6">
          <w:rPr>
            <w:webHidden/>
          </w:rPr>
        </w:r>
        <w:r w:rsidR="00F016D6">
          <w:rPr>
            <w:webHidden/>
          </w:rPr>
          <w:fldChar w:fldCharType="separate"/>
        </w:r>
        <w:r w:rsidR="0056265B">
          <w:rPr>
            <w:webHidden/>
          </w:rPr>
          <w:t>55</w:t>
        </w:r>
        <w:r w:rsidR="00F016D6">
          <w:rPr>
            <w:webHidden/>
          </w:rPr>
          <w:fldChar w:fldCharType="end"/>
        </w:r>
      </w:hyperlink>
    </w:p>
    <w:p w14:paraId="41ABDF52" w14:textId="5746948F" w:rsidR="00F016D6" w:rsidRPr="000F7EAF" w:rsidRDefault="00DA7866">
      <w:pPr>
        <w:pStyle w:val="31"/>
        <w:tabs>
          <w:tab w:val="right" w:leader="dot" w:pos="8630"/>
        </w:tabs>
        <w:rPr>
          <w:rFonts w:asciiTheme="minorHAnsi" w:eastAsiaTheme="minorEastAsia" w:hAnsiTheme="minorHAnsi"/>
          <w:color w:val="auto"/>
          <w:szCs w:val="32"/>
          <w:lang w:bidi="th-TH"/>
        </w:rPr>
      </w:pPr>
      <w:hyperlink w:anchor="_Toc58412986" w:history="1">
        <w:r w:rsidR="00F016D6" w:rsidRPr="000F7EAF">
          <w:rPr>
            <w:rStyle w:val="a5"/>
            <w:rFonts w:cstheme="majorBidi"/>
            <w:szCs w:val="32"/>
            <w14:scene3d>
              <w14:camera w14:prst="orthographicFront"/>
              <w14:lightRig w14:rig="threePt" w14:dir="t">
                <w14:rot w14:lat="0" w14:lon="0" w14:rev="0"/>
              </w14:lightRig>
            </w14:scene3d>
          </w:rPr>
          <w:t>5.1</w:t>
        </w:r>
        <w:r w:rsidR="00F016D6" w:rsidRPr="000F7EAF">
          <w:rPr>
            <w:rStyle w:val="a5"/>
            <w:rFonts w:cstheme="majorBidi"/>
            <w:szCs w:val="32"/>
            <w:cs/>
          </w:rPr>
          <w:t xml:space="preserve"> สรุปผลโครงงา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6 \h </w:instrText>
        </w:r>
        <w:r w:rsidR="00F016D6" w:rsidRPr="000F7EAF">
          <w:rPr>
            <w:webHidden/>
            <w:szCs w:val="32"/>
          </w:rPr>
        </w:r>
        <w:r w:rsidR="00F016D6" w:rsidRPr="000F7EAF">
          <w:rPr>
            <w:webHidden/>
            <w:szCs w:val="32"/>
          </w:rPr>
          <w:fldChar w:fldCharType="separate"/>
        </w:r>
        <w:r w:rsidR="0056265B">
          <w:rPr>
            <w:noProof/>
            <w:webHidden/>
            <w:szCs w:val="32"/>
          </w:rPr>
          <w:t>55</w:t>
        </w:r>
        <w:r w:rsidR="00F016D6" w:rsidRPr="000F7EAF">
          <w:rPr>
            <w:webHidden/>
            <w:szCs w:val="32"/>
          </w:rPr>
          <w:fldChar w:fldCharType="end"/>
        </w:r>
      </w:hyperlink>
    </w:p>
    <w:p w14:paraId="79A3267A" w14:textId="1D695871" w:rsidR="00F016D6" w:rsidRPr="000F7EAF" w:rsidRDefault="00DA7866">
      <w:pPr>
        <w:pStyle w:val="31"/>
        <w:tabs>
          <w:tab w:val="right" w:leader="dot" w:pos="8630"/>
        </w:tabs>
        <w:rPr>
          <w:rFonts w:asciiTheme="minorHAnsi" w:eastAsiaTheme="minorEastAsia" w:hAnsiTheme="minorHAnsi"/>
          <w:color w:val="auto"/>
          <w:szCs w:val="32"/>
          <w:lang w:bidi="th-TH"/>
        </w:rPr>
      </w:pPr>
      <w:hyperlink w:anchor="_Toc58412987" w:history="1">
        <w:r w:rsidR="00F016D6" w:rsidRPr="000F7EAF">
          <w:rPr>
            <w:rStyle w:val="a5"/>
            <w:rFonts w:cstheme="majorBidi"/>
            <w:szCs w:val="32"/>
            <w14:scene3d>
              <w14:camera w14:prst="orthographicFront"/>
              <w14:lightRig w14:rig="threePt" w14:dir="t">
                <w14:rot w14:lat="0" w14:lon="0" w14:rev="0"/>
              </w14:lightRig>
            </w14:scene3d>
          </w:rPr>
          <w:t>5.2</w:t>
        </w:r>
        <w:r w:rsidR="00F016D6" w:rsidRPr="000F7EAF">
          <w:rPr>
            <w:rStyle w:val="a5"/>
            <w:rFonts w:cstheme="majorBidi"/>
            <w:szCs w:val="32"/>
            <w:cs/>
          </w:rPr>
          <w:t xml:space="preserve"> ปัญหาในการพัฒนาโครงงานและสรุปผล</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7 \h </w:instrText>
        </w:r>
        <w:r w:rsidR="00F016D6" w:rsidRPr="000F7EAF">
          <w:rPr>
            <w:webHidden/>
            <w:szCs w:val="32"/>
          </w:rPr>
        </w:r>
        <w:r w:rsidR="00F016D6" w:rsidRPr="000F7EAF">
          <w:rPr>
            <w:webHidden/>
            <w:szCs w:val="32"/>
          </w:rPr>
          <w:fldChar w:fldCharType="separate"/>
        </w:r>
        <w:r w:rsidR="0056265B">
          <w:rPr>
            <w:noProof/>
            <w:webHidden/>
            <w:szCs w:val="32"/>
          </w:rPr>
          <w:t>56</w:t>
        </w:r>
        <w:r w:rsidR="00F016D6" w:rsidRPr="000F7EAF">
          <w:rPr>
            <w:webHidden/>
            <w:szCs w:val="32"/>
          </w:rPr>
          <w:fldChar w:fldCharType="end"/>
        </w:r>
      </w:hyperlink>
    </w:p>
    <w:p w14:paraId="0308006C" w14:textId="62DB04FA" w:rsidR="00F016D6" w:rsidRPr="000F7EAF" w:rsidRDefault="00DA7866">
      <w:pPr>
        <w:pStyle w:val="31"/>
        <w:tabs>
          <w:tab w:val="right" w:leader="dot" w:pos="8630"/>
        </w:tabs>
        <w:rPr>
          <w:rFonts w:asciiTheme="minorHAnsi" w:eastAsiaTheme="minorEastAsia" w:hAnsiTheme="minorHAnsi"/>
          <w:color w:val="auto"/>
          <w:szCs w:val="32"/>
          <w:lang w:bidi="th-TH"/>
        </w:rPr>
      </w:pPr>
      <w:hyperlink w:anchor="_Toc58412988" w:history="1">
        <w:r w:rsidR="00F016D6" w:rsidRPr="000F7EAF">
          <w:rPr>
            <w:rStyle w:val="a5"/>
            <w:rFonts w:cstheme="majorBidi"/>
            <w:szCs w:val="32"/>
            <w14:scene3d>
              <w14:camera w14:prst="orthographicFront"/>
              <w14:lightRig w14:rig="threePt" w14:dir="t">
                <w14:rot w14:lat="0" w14:lon="0" w14:rev="0"/>
              </w14:lightRig>
            </w14:scene3d>
          </w:rPr>
          <w:t>5.3</w:t>
        </w:r>
        <w:r w:rsidR="00F016D6" w:rsidRPr="000F7EAF">
          <w:rPr>
            <w:rStyle w:val="a5"/>
            <w:rFonts w:cstheme="majorBidi"/>
            <w:szCs w:val="32"/>
            <w:cs/>
          </w:rPr>
          <w:t xml:space="preserve"> แนวทางในการพัฒนาต่อ</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8 \h </w:instrText>
        </w:r>
        <w:r w:rsidR="00F016D6" w:rsidRPr="000F7EAF">
          <w:rPr>
            <w:webHidden/>
            <w:szCs w:val="32"/>
          </w:rPr>
        </w:r>
        <w:r w:rsidR="00F016D6" w:rsidRPr="000F7EAF">
          <w:rPr>
            <w:webHidden/>
            <w:szCs w:val="32"/>
          </w:rPr>
          <w:fldChar w:fldCharType="separate"/>
        </w:r>
        <w:r w:rsidR="0056265B">
          <w:rPr>
            <w:noProof/>
            <w:webHidden/>
            <w:szCs w:val="32"/>
          </w:rPr>
          <w:t>57</w:t>
        </w:r>
        <w:r w:rsidR="00F016D6" w:rsidRPr="000F7EAF">
          <w:rPr>
            <w:webHidden/>
            <w:szCs w:val="32"/>
          </w:rPr>
          <w:fldChar w:fldCharType="end"/>
        </w:r>
      </w:hyperlink>
    </w:p>
    <w:p w14:paraId="6504EA80" w14:textId="43BDF075" w:rsidR="00F016D6" w:rsidRPr="000F7EAF" w:rsidRDefault="00DA7866">
      <w:pPr>
        <w:pStyle w:val="21"/>
        <w:rPr>
          <w:rFonts w:asciiTheme="minorHAnsi" w:eastAsiaTheme="minorEastAsia" w:hAnsiTheme="minorHAnsi" w:cstheme="minorBidi"/>
          <w:color w:val="auto"/>
          <w:lang w:bidi="th-TH"/>
        </w:rPr>
      </w:pPr>
      <w:hyperlink w:anchor="_Toc58412989" w:history="1">
        <w:r w:rsidR="00F016D6" w:rsidRPr="00D22C5F">
          <w:rPr>
            <w:rStyle w:val="a5"/>
            <w:cs/>
          </w:rPr>
          <w:t>เอกสารอ้างอิง</w:t>
        </w:r>
        <w:r w:rsidR="00F016D6">
          <w:rPr>
            <w:webHidden/>
          </w:rPr>
          <w:tab/>
        </w:r>
        <w:r w:rsidR="00F016D6">
          <w:rPr>
            <w:webHidden/>
          </w:rPr>
          <w:fldChar w:fldCharType="begin"/>
        </w:r>
        <w:r w:rsidR="00F016D6">
          <w:rPr>
            <w:webHidden/>
          </w:rPr>
          <w:instrText xml:space="preserve"> PAGEREF _Toc58412989 \h </w:instrText>
        </w:r>
        <w:r w:rsidR="00F016D6">
          <w:rPr>
            <w:webHidden/>
          </w:rPr>
        </w:r>
        <w:r w:rsidR="00F016D6">
          <w:rPr>
            <w:webHidden/>
          </w:rPr>
          <w:fldChar w:fldCharType="separate"/>
        </w:r>
        <w:r w:rsidR="0056265B">
          <w:rPr>
            <w:webHidden/>
          </w:rPr>
          <w:t>58</w:t>
        </w:r>
        <w:r w:rsidR="00F016D6">
          <w:rPr>
            <w:webHidden/>
          </w:rPr>
          <w:fldChar w:fldCharType="end"/>
        </w:r>
      </w:hyperlink>
    </w:p>
    <w:p w14:paraId="2A50B910" w14:textId="25EEE195" w:rsidR="00E36CCC" w:rsidRPr="00BB2EE7" w:rsidRDefault="004316E3" w:rsidP="00E36CCC">
      <w:pPr>
        <w:tabs>
          <w:tab w:val="left" w:pos="2160"/>
        </w:tabs>
        <w:spacing w:after="0" w:line="240" w:lineRule="auto"/>
        <w:contextualSpacing/>
        <w:jc w:val="both"/>
        <w:rPr>
          <w:rFonts w:eastAsia="Times New Roman" w:cstheme="majorBidi"/>
          <w:b/>
          <w:bCs/>
          <w:szCs w:val="32"/>
          <w:lang w:bidi="th-TH"/>
        </w:rPr>
      </w:pPr>
      <w:r w:rsidRPr="00BB2EE7">
        <w:rPr>
          <w:rFonts w:eastAsia="Times New Roman" w:cstheme="majorBidi"/>
          <w:b/>
          <w:bCs/>
          <w:szCs w:val="32"/>
          <w:lang w:bidi="th-TH"/>
        </w:rPr>
        <w:fldChar w:fldCharType="end"/>
      </w:r>
      <w:r w:rsidR="006D7370" w:rsidRPr="00BB2EE7">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6F6B95ED" w14:textId="5C12FA03" w:rsidR="00010401" w:rsidRPr="00010401" w:rsidRDefault="00A459C2">
      <w:pPr>
        <w:pStyle w:val="af0"/>
        <w:tabs>
          <w:tab w:val="right" w:leader="dot" w:pos="8630"/>
        </w:tabs>
        <w:rPr>
          <w:rFonts w:eastAsiaTheme="minorEastAsia" w:cstheme="majorBidi"/>
          <w:color w:val="auto"/>
          <w:szCs w:val="32"/>
          <w:lang w:bidi="th-TH"/>
        </w:rPr>
      </w:pPr>
      <w:r w:rsidRPr="00501A25">
        <w:rPr>
          <w:rFonts w:cstheme="majorBidi"/>
          <w:b/>
          <w:bCs/>
          <w:szCs w:val="32"/>
          <w:lang w:bidi="th-TH"/>
        </w:rPr>
        <w:fldChar w:fldCharType="begin"/>
      </w:r>
      <w:r w:rsidRPr="00501A25">
        <w:rPr>
          <w:rFonts w:cstheme="majorBidi"/>
          <w:b/>
          <w:bCs/>
          <w:szCs w:val="32"/>
          <w:lang w:bidi="th-TH"/>
        </w:rPr>
        <w:instrText xml:space="preserve"> TOC \h \z \c "</w:instrText>
      </w:r>
      <w:r w:rsidRPr="00501A25">
        <w:rPr>
          <w:rFonts w:cstheme="majorBidi"/>
          <w:b/>
          <w:bCs/>
          <w:szCs w:val="32"/>
          <w:cs/>
          <w:lang w:bidi="th-TH"/>
        </w:rPr>
        <w:instrText>รูปที่"</w:instrText>
      </w:r>
      <w:r w:rsidRPr="00501A25">
        <w:rPr>
          <w:rFonts w:cstheme="majorBidi"/>
          <w:b/>
          <w:bCs/>
          <w:szCs w:val="32"/>
          <w:lang w:bidi="th-TH"/>
        </w:rPr>
        <w:instrText xml:space="preserve"> </w:instrText>
      </w:r>
      <w:r w:rsidRPr="00501A25">
        <w:rPr>
          <w:rFonts w:cstheme="majorBidi"/>
          <w:b/>
          <w:bCs/>
          <w:szCs w:val="32"/>
          <w:lang w:bidi="th-TH"/>
        </w:rPr>
        <w:fldChar w:fldCharType="separate"/>
      </w:r>
      <w:hyperlink w:anchor="_Toc58413971" w:history="1">
        <w:r w:rsidR="00010401" w:rsidRPr="00010401">
          <w:rPr>
            <w:rStyle w:val="a5"/>
            <w:rFonts w:cstheme="majorBidi"/>
            <w:b/>
            <w:bCs/>
            <w:noProof/>
            <w:szCs w:val="32"/>
            <w:cs/>
          </w:rPr>
          <w:t xml:space="preserve">รูปที่ 1.1 </w:t>
        </w:r>
        <w:r w:rsidR="00010401" w:rsidRPr="00010401">
          <w:rPr>
            <w:rStyle w:val="a5"/>
            <w:rFonts w:cstheme="majorBidi"/>
            <w:noProof/>
            <w:szCs w:val="32"/>
            <w:cs/>
          </w:rPr>
          <w:t>ขั้นตอนการดำเนินงา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5</w:t>
        </w:r>
        <w:r w:rsidR="00010401" w:rsidRPr="00010401">
          <w:rPr>
            <w:rFonts w:cstheme="majorBidi"/>
            <w:noProof/>
            <w:webHidden/>
            <w:szCs w:val="32"/>
          </w:rPr>
          <w:fldChar w:fldCharType="end"/>
        </w:r>
      </w:hyperlink>
    </w:p>
    <w:p w14:paraId="0D639E69" w14:textId="3F7437B7" w:rsidR="00010401" w:rsidRPr="00010401" w:rsidRDefault="00DA7866">
      <w:pPr>
        <w:pStyle w:val="af0"/>
        <w:tabs>
          <w:tab w:val="right" w:leader="dot" w:pos="8630"/>
        </w:tabs>
        <w:rPr>
          <w:rFonts w:eastAsiaTheme="minorEastAsia" w:cstheme="majorBidi"/>
          <w:color w:val="auto"/>
          <w:szCs w:val="32"/>
          <w:lang w:bidi="th-TH"/>
        </w:rPr>
      </w:pPr>
      <w:hyperlink w:anchor="_Toc58413972" w:history="1">
        <w:r w:rsidR="00010401" w:rsidRPr="00010401">
          <w:rPr>
            <w:rStyle w:val="a5"/>
            <w:rFonts w:cstheme="majorBidi"/>
            <w:b/>
            <w:bCs/>
            <w:noProof/>
            <w:szCs w:val="32"/>
            <w:cs/>
          </w:rPr>
          <w:t>รูปที่ 2.1</w:t>
        </w:r>
        <w:r w:rsidR="00010401" w:rsidRPr="00010401">
          <w:rPr>
            <w:rStyle w:val="a5"/>
            <w:rFonts w:cstheme="majorBidi"/>
            <w:noProof/>
            <w:szCs w:val="32"/>
            <w:cs/>
          </w:rPr>
          <w:t xml:space="preserve"> กระบวนการทำงานทั่วไปของการประมวลผลภาษาธรรมชาติ</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0</w:t>
        </w:r>
        <w:r w:rsidR="00010401" w:rsidRPr="00010401">
          <w:rPr>
            <w:rFonts w:cstheme="majorBidi"/>
            <w:noProof/>
            <w:webHidden/>
            <w:szCs w:val="32"/>
          </w:rPr>
          <w:fldChar w:fldCharType="end"/>
        </w:r>
      </w:hyperlink>
    </w:p>
    <w:p w14:paraId="41C0D89E" w14:textId="198E88C2" w:rsidR="00010401" w:rsidRPr="00010401" w:rsidRDefault="00DA7866">
      <w:pPr>
        <w:pStyle w:val="af0"/>
        <w:tabs>
          <w:tab w:val="right" w:leader="dot" w:pos="8630"/>
        </w:tabs>
        <w:rPr>
          <w:rFonts w:eastAsiaTheme="minorEastAsia" w:cstheme="majorBidi"/>
          <w:color w:val="auto"/>
          <w:szCs w:val="32"/>
          <w:lang w:bidi="th-TH"/>
        </w:rPr>
      </w:pPr>
      <w:hyperlink w:anchor="_Toc58413973" w:history="1">
        <w:r w:rsidR="00010401" w:rsidRPr="00010401">
          <w:rPr>
            <w:rStyle w:val="a5"/>
            <w:rFonts w:cstheme="majorBidi"/>
            <w:b/>
            <w:bCs/>
            <w:noProof/>
            <w:szCs w:val="32"/>
            <w:cs/>
          </w:rPr>
          <w:t>รูปที่ 2.2</w:t>
        </w:r>
        <w:r w:rsidR="00010401" w:rsidRPr="00010401">
          <w:rPr>
            <w:rStyle w:val="a5"/>
            <w:rFonts w:cstheme="majorBidi"/>
            <w:noProof/>
            <w:szCs w:val="32"/>
          </w:rPr>
          <w:t xml:space="preserve"> Pre-Trained Part-of-Speech Classification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2</w:t>
        </w:r>
        <w:r w:rsidR="00010401" w:rsidRPr="00010401">
          <w:rPr>
            <w:rFonts w:cstheme="majorBidi"/>
            <w:noProof/>
            <w:webHidden/>
            <w:szCs w:val="32"/>
          </w:rPr>
          <w:fldChar w:fldCharType="end"/>
        </w:r>
      </w:hyperlink>
    </w:p>
    <w:p w14:paraId="1E430143" w14:textId="72EF18A6" w:rsidR="00010401" w:rsidRPr="00010401" w:rsidRDefault="00DA7866">
      <w:pPr>
        <w:pStyle w:val="af0"/>
        <w:tabs>
          <w:tab w:val="right" w:leader="dot" w:pos="8630"/>
        </w:tabs>
        <w:rPr>
          <w:rFonts w:eastAsiaTheme="minorEastAsia" w:cstheme="majorBidi"/>
          <w:color w:val="auto"/>
          <w:szCs w:val="32"/>
          <w:lang w:bidi="th-TH"/>
        </w:rPr>
      </w:pPr>
      <w:hyperlink w:anchor="_Toc58413974" w:history="1">
        <w:r w:rsidR="00010401" w:rsidRPr="00010401">
          <w:rPr>
            <w:rStyle w:val="a5"/>
            <w:rFonts w:cstheme="majorBidi"/>
            <w:b/>
            <w:bCs/>
            <w:noProof/>
            <w:szCs w:val="32"/>
            <w:cs/>
          </w:rPr>
          <w:t>รูปที่ 2.3</w:t>
        </w:r>
        <w:r w:rsidR="00010401" w:rsidRPr="00010401">
          <w:rPr>
            <w:rStyle w:val="a5"/>
            <w:rFonts w:cstheme="majorBidi"/>
            <w:b/>
            <w:bCs/>
            <w:noProof/>
            <w:szCs w:val="32"/>
          </w:rPr>
          <w:t xml:space="preserve"> </w:t>
        </w:r>
        <w:r w:rsidR="00010401" w:rsidRPr="00010401">
          <w:rPr>
            <w:rStyle w:val="a5"/>
            <w:rFonts w:cstheme="majorBidi"/>
            <w:noProof/>
            <w:szCs w:val="32"/>
            <w:cs/>
          </w:rPr>
          <w:t>ผลลัพธ์ของการประมวลผลประโยคทั้งหม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2</w:t>
        </w:r>
        <w:r w:rsidR="00010401" w:rsidRPr="00010401">
          <w:rPr>
            <w:rFonts w:cstheme="majorBidi"/>
            <w:noProof/>
            <w:webHidden/>
            <w:szCs w:val="32"/>
          </w:rPr>
          <w:fldChar w:fldCharType="end"/>
        </w:r>
      </w:hyperlink>
    </w:p>
    <w:p w14:paraId="0B943558" w14:textId="42B9B7C8" w:rsidR="00010401" w:rsidRPr="00010401" w:rsidRDefault="00DA7866">
      <w:pPr>
        <w:pStyle w:val="af0"/>
        <w:tabs>
          <w:tab w:val="right" w:leader="dot" w:pos="8630"/>
        </w:tabs>
        <w:rPr>
          <w:rFonts w:eastAsiaTheme="minorEastAsia" w:cstheme="majorBidi"/>
          <w:color w:val="auto"/>
          <w:szCs w:val="32"/>
          <w:lang w:bidi="th-TH"/>
        </w:rPr>
      </w:pPr>
      <w:hyperlink w:anchor="_Toc58413975" w:history="1">
        <w:r w:rsidR="00010401" w:rsidRPr="00010401">
          <w:rPr>
            <w:rStyle w:val="a5"/>
            <w:rFonts w:cstheme="majorBidi"/>
            <w:b/>
            <w:bCs/>
            <w:noProof/>
            <w:szCs w:val="32"/>
            <w:cs/>
          </w:rPr>
          <w:t>รูปที่ 2.4</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รูปประโยคหลังการทำ </w:t>
        </w:r>
        <w:r w:rsidR="00010401" w:rsidRPr="00010401">
          <w:rPr>
            <w:rStyle w:val="a5"/>
            <w:rFonts w:cstheme="majorBidi"/>
            <w:noProof/>
            <w:szCs w:val="32"/>
          </w:rPr>
          <w:t>Lemmatiza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3</w:t>
        </w:r>
        <w:r w:rsidR="00010401" w:rsidRPr="00010401">
          <w:rPr>
            <w:rFonts w:cstheme="majorBidi"/>
            <w:noProof/>
            <w:webHidden/>
            <w:szCs w:val="32"/>
          </w:rPr>
          <w:fldChar w:fldCharType="end"/>
        </w:r>
      </w:hyperlink>
    </w:p>
    <w:p w14:paraId="4FCF27D1" w14:textId="5EFF24B6" w:rsidR="00010401" w:rsidRPr="00010401" w:rsidRDefault="00DA7866">
      <w:pPr>
        <w:pStyle w:val="af0"/>
        <w:tabs>
          <w:tab w:val="right" w:leader="dot" w:pos="8630"/>
        </w:tabs>
        <w:rPr>
          <w:rFonts w:eastAsiaTheme="minorEastAsia" w:cstheme="majorBidi"/>
          <w:color w:val="auto"/>
          <w:szCs w:val="32"/>
          <w:lang w:bidi="th-TH"/>
        </w:rPr>
      </w:pPr>
      <w:hyperlink w:anchor="_Toc58413976" w:history="1">
        <w:r w:rsidR="00010401" w:rsidRPr="00010401">
          <w:rPr>
            <w:rStyle w:val="a5"/>
            <w:rFonts w:cstheme="majorBidi"/>
            <w:b/>
            <w:bCs/>
            <w:noProof/>
            <w:szCs w:val="32"/>
            <w:cs/>
          </w:rPr>
          <w:t>รูปที่ 2.5</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ระบุ </w:t>
        </w:r>
        <w:r w:rsidR="00010401" w:rsidRPr="00010401">
          <w:rPr>
            <w:rStyle w:val="a5"/>
            <w:rFonts w:cstheme="majorBidi"/>
            <w:noProof/>
            <w:szCs w:val="32"/>
          </w:rPr>
          <w:t>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3</w:t>
        </w:r>
        <w:r w:rsidR="00010401" w:rsidRPr="00010401">
          <w:rPr>
            <w:rFonts w:cstheme="majorBidi"/>
            <w:noProof/>
            <w:webHidden/>
            <w:szCs w:val="32"/>
          </w:rPr>
          <w:fldChar w:fldCharType="end"/>
        </w:r>
      </w:hyperlink>
    </w:p>
    <w:p w14:paraId="59375544" w14:textId="3EE11D2F" w:rsidR="00010401" w:rsidRPr="00010401" w:rsidRDefault="00DA7866">
      <w:pPr>
        <w:pStyle w:val="af0"/>
        <w:tabs>
          <w:tab w:val="right" w:leader="dot" w:pos="8630"/>
        </w:tabs>
        <w:rPr>
          <w:rFonts w:eastAsiaTheme="minorEastAsia" w:cstheme="majorBidi"/>
          <w:color w:val="auto"/>
          <w:szCs w:val="32"/>
          <w:lang w:bidi="th-TH"/>
        </w:rPr>
      </w:pPr>
      <w:hyperlink w:anchor="_Toc58413977" w:history="1">
        <w:r w:rsidR="00010401" w:rsidRPr="00010401">
          <w:rPr>
            <w:rStyle w:val="a5"/>
            <w:rFonts w:cstheme="majorBidi"/>
            <w:b/>
            <w:bCs/>
            <w:noProof/>
            <w:szCs w:val="32"/>
            <w:cs/>
          </w:rPr>
          <w:t>รูปที่ 2.6</w:t>
        </w:r>
        <w:r w:rsidR="00010401" w:rsidRPr="00010401">
          <w:rPr>
            <w:rStyle w:val="a5"/>
            <w:rFonts w:cstheme="majorBidi"/>
            <w:b/>
            <w:bCs/>
            <w:noProof/>
            <w:szCs w:val="32"/>
          </w:rPr>
          <w:t xml:space="preserve"> </w:t>
        </w:r>
        <w:r w:rsidR="00010401" w:rsidRPr="00010401">
          <w:rPr>
            <w:rStyle w:val="a5"/>
            <w:rFonts w:cstheme="majorBidi"/>
            <w:noProof/>
            <w:szCs w:val="32"/>
            <w:cs/>
          </w:rPr>
          <w:t>การแยกการวิเคราะห์การพึ่งพ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4</w:t>
        </w:r>
        <w:r w:rsidR="00010401" w:rsidRPr="00010401">
          <w:rPr>
            <w:rFonts w:cstheme="majorBidi"/>
            <w:noProof/>
            <w:webHidden/>
            <w:szCs w:val="32"/>
          </w:rPr>
          <w:fldChar w:fldCharType="end"/>
        </w:r>
      </w:hyperlink>
    </w:p>
    <w:p w14:paraId="3ACEF176" w14:textId="17485441" w:rsidR="00010401" w:rsidRPr="00010401" w:rsidRDefault="00DA7866">
      <w:pPr>
        <w:pStyle w:val="af0"/>
        <w:tabs>
          <w:tab w:val="right" w:leader="dot" w:pos="8630"/>
        </w:tabs>
        <w:rPr>
          <w:rFonts w:eastAsiaTheme="minorEastAsia" w:cstheme="majorBidi"/>
          <w:color w:val="auto"/>
          <w:szCs w:val="32"/>
          <w:lang w:bidi="th-TH"/>
        </w:rPr>
      </w:pPr>
      <w:hyperlink w:anchor="_Toc58413978" w:history="1">
        <w:r w:rsidR="00010401" w:rsidRPr="00010401">
          <w:rPr>
            <w:rStyle w:val="a5"/>
            <w:rFonts w:cstheme="majorBidi"/>
            <w:b/>
            <w:bCs/>
            <w:noProof/>
            <w:szCs w:val="32"/>
            <w:cs/>
          </w:rPr>
          <w:t>รูปที่ 2.7</w:t>
        </w:r>
        <w:r w:rsidR="00010401" w:rsidRPr="00010401">
          <w:rPr>
            <w:rStyle w:val="a5"/>
            <w:rFonts w:cstheme="majorBidi"/>
            <w:b/>
            <w:bCs/>
            <w:noProof/>
            <w:szCs w:val="32"/>
          </w:rPr>
          <w:t xml:space="preserve"> </w:t>
        </w:r>
        <w:r w:rsidR="00010401" w:rsidRPr="00010401">
          <w:rPr>
            <w:rStyle w:val="a5"/>
            <w:rFonts w:cstheme="majorBidi"/>
            <w:noProof/>
            <w:szCs w:val="32"/>
            <w:cs/>
          </w:rPr>
          <w:t>การคาดเดาประเภทของความสัมพันธ์</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4</w:t>
        </w:r>
        <w:r w:rsidR="00010401" w:rsidRPr="00010401">
          <w:rPr>
            <w:rFonts w:cstheme="majorBidi"/>
            <w:noProof/>
            <w:webHidden/>
            <w:szCs w:val="32"/>
          </w:rPr>
          <w:fldChar w:fldCharType="end"/>
        </w:r>
      </w:hyperlink>
    </w:p>
    <w:p w14:paraId="30121AF4" w14:textId="2315AAA6" w:rsidR="00010401" w:rsidRPr="00010401" w:rsidRDefault="00DA7866">
      <w:pPr>
        <w:pStyle w:val="af0"/>
        <w:tabs>
          <w:tab w:val="right" w:leader="dot" w:pos="8630"/>
        </w:tabs>
        <w:rPr>
          <w:rFonts w:eastAsiaTheme="minorEastAsia" w:cstheme="majorBidi"/>
          <w:color w:val="auto"/>
          <w:szCs w:val="32"/>
          <w:lang w:bidi="th-TH"/>
        </w:rPr>
      </w:pPr>
      <w:hyperlink w:anchor="_Toc58413979" w:history="1">
        <w:r w:rsidR="00010401" w:rsidRPr="00010401">
          <w:rPr>
            <w:rStyle w:val="a5"/>
            <w:rFonts w:cstheme="majorBidi"/>
            <w:b/>
            <w:bCs/>
            <w:noProof/>
            <w:szCs w:val="32"/>
            <w:cs/>
          </w:rPr>
          <w:t>รูปที่ 2.8</w:t>
        </w:r>
        <w:r w:rsidR="00010401" w:rsidRPr="00010401">
          <w:rPr>
            <w:rStyle w:val="a5"/>
            <w:rFonts w:cstheme="majorBidi"/>
            <w:b/>
            <w:bCs/>
            <w:noProof/>
            <w:szCs w:val="32"/>
          </w:rPr>
          <w:t xml:space="preserve"> </w:t>
        </w:r>
        <w:r w:rsidR="00010401" w:rsidRPr="00010401">
          <w:rPr>
            <w:rStyle w:val="a5"/>
            <w:rFonts w:cstheme="majorBidi"/>
            <w:noProof/>
            <w:szCs w:val="32"/>
            <w:cs/>
          </w:rPr>
          <w:t>รูปประโยคก่อนการทำ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5</w:t>
        </w:r>
        <w:r w:rsidR="00010401" w:rsidRPr="00010401">
          <w:rPr>
            <w:rFonts w:cstheme="majorBidi"/>
            <w:noProof/>
            <w:webHidden/>
            <w:szCs w:val="32"/>
          </w:rPr>
          <w:fldChar w:fldCharType="end"/>
        </w:r>
      </w:hyperlink>
    </w:p>
    <w:p w14:paraId="41A0C960" w14:textId="6C94E669" w:rsidR="00010401" w:rsidRPr="00010401" w:rsidRDefault="00DA7866">
      <w:pPr>
        <w:pStyle w:val="af0"/>
        <w:tabs>
          <w:tab w:val="right" w:leader="dot" w:pos="8630"/>
        </w:tabs>
        <w:rPr>
          <w:rFonts w:eastAsiaTheme="minorEastAsia" w:cstheme="majorBidi"/>
          <w:color w:val="auto"/>
          <w:szCs w:val="32"/>
          <w:lang w:bidi="th-TH"/>
        </w:rPr>
      </w:pPr>
      <w:hyperlink w:anchor="_Toc58413980" w:history="1">
        <w:r w:rsidR="00010401" w:rsidRPr="00010401">
          <w:rPr>
            <w:rStyle w:val="a5"/>
            <w:rFonts w:cstheme="majorBidi"/>
            <w:b/>
            <w:bCs/>
            <w:noProof/>
            <w:szCs w:val="32"/>
            <w:cs/>
          </w:rPr>
          <w:t>รูปที่ 2.9</w:t>
        </w:r>
        <w:r w:rsidR="00010401" w:rsidRPr="00010401">
          <w:rPr>
            <w:rStyle w:val="a5"/>
            <w:rFonts w:cstheme="majorBidi"/>
            <w:b/>
            <w:bCs/>
            <w:noProof/>
            <w:szCs w:val="32"/>
          </w:rPr>
          <w:t xml:space="preserve"> </w:t>
        </w:r>
        <w:r w:rsidR="00010401" w:rsidRPr="00010401">
          <w:rPr>
            <w:rStyle w:val="a5"/>
            <w:rFonts w:cstheme="majorBidi"/>
            <w:noProof/>
            <w:szCs w:val="32"/>
            <w:cs/>
          </w:rPr>
          <w:t>รูปประโยคหลังจาก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5</w:t>
        </w:r>
        <w:r w:rsidR="00010401" w:rsidRPr="00010401">
          <w:rPr>
            <w:rFonts w:cstheme="majorBidi"/>
            <w:noProof/>
            <w:webHidden/>
            <w:szCs w:val="32"/>
          </w:rPr>
          <w:fldChar w:fldCharType="end"/>
        </w:r>
      </w:hyperlink>
    </w:p>
    <w:p w14:paraId="505A2D55" w14:textId="009F104A" w:rsidR="00010401" w:rsidRPr="00010401" w:rsidRDefault="00DA7866">
      <w:pPr>
        <w:pStyle w:val="af0"/>
        <w:tabs>
          <w:tab w:val="right" w:leader="dot" w:pos="8630"/>
        </w:tabs>
        <w:rPr>
          <w:rFonts w:eastAsiaTheme="minorEastAsia" w:cstheme="majorBidi"/>
          <w:color w:val="auto"/>
          <w:szCs w:val="32"/>
          <w:lang w:bidi="th-TH"/>
        </w:rPr>
      </w:pPr>
      <w:hyperlink w:anchor="_Toc58413981" w:history="1">
        <w:r w:rsidR="00010401" w:rsidRPr="00010401">
          <w:rPr>
            <w:rStyle w:val="a5"/>
            <w:rFonts w:cstheme="majorBidi"/>
            <w:b/>
            <w:bCs/>
            <w:noProof/>
            <w:szCs w:val="32"/>
            <w:cs/>
          </w:rPr>
          <w:t>รูปที่ 2.10</w:t>
        </w:r>
        <w:r w:rsidR="00010401" w:rsidRPr="00010401">
          <w:rPr>
            <w:rStyle w:val="a5"/>
            <w:rFonts w:cstheme="majorBidi"/>
            <w:b/>
            <w:bCs/>
            <w:noProof/>
            <w:szCs w:val="32"/>
          </w:rPr>
          <w:t xml:space="preserve"> </w:t>
        </w:r>
        <w:r w:rsidR="00010401" w:rsidRPr="00010401">
          <w:rPr>
            <w:rStyle w:val="a5"/>
            <w:rFonts w:cstheme="majorBidi"/>
            <w:noProof/>
            <w:szCs w:val="32"/>
            <w:cs/>
          </w:rPr>
          <w:t>คำนามของ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6</w:t>
        </w:r>
        <w:r w:rsidR="00010401" w:rsidRPr="00010401">
          <w:rPr>
            <w:rFonts w:cstheme="majorBidi"/>
            <w:noProof/>
            <w:webHidden/>
            <w:szCs w:val="32"/>
          </w:rPr>
          <w:fldChar w:fldCharType="end"/>
        </w:r>
      </w:hyperlink>
    </w:p>
    <w:p w14:paraId="2E89FE55" w14:textId="584E977F" w:rsidR="00010401" w:rsidRPr="00010401" w:rsidRDefault="00DA7866">
      <w:pPr>
        <w:pStyle w:val="af0"/>
        <w:tabs>
          <w:tab w:val="right" w:leader="dot" w:pos="8630"/>
        </w:tabs>
        <w:rPr>
          <w:rFonts w:eastAsiaTheme="minorEastAsia" w:cstheme="majorBidi"/>
          <w:color w:val="auto"/>
          <w:szCs w:val="32"/>
          <w:lang w:bidi="th-TH"/>
        </w:rPr>
      </w:pPr>
      <w:hyperlink w:anchor="_Toc58413982" w:history="1">
        <w:r w:rsidR="00010401" w:rsidRPr="00010401">
          <w:rPr>
            <w:rStyle w:val="a5"/>
            <w:rFonts w:cstheme="majorBidi"/>
            <w:b/>
            <w:bCs/>
            <w:noProof/>
            <w:szCs w:val="32"/>
            <w:cs/>
          </w:rPr>
          <w:t>รูปที่ 2.11</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ประโยคจากการใช้ </w:t>
        </w:r>
        <w:r w:rsidR="00010401" w:rsidRPr="00010401">
          <w:rPr>
            <w:rStyle w:val="a5"/>
            <w:rFonts w:cstheme="majorBidi"/>
            <w:noProof/>
            <w:szCs w:val="32"/>
          </w:rPr>
          <w:t>NER Tagging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6</w:t>
        </w:r>
        <w:r w:rsidR="00010401" w:rsidRPr="00010401">
          <w:rPr>
            <w:rFonts w:cstheme="majorBidi"/>
            <w:noProof/>
            <w:webHidden/>
            <w:szCs w:val="32"/>
          </w:rPr>
          <w:fldChar w:fldCharType="end"/>
        </w:r>
      </w:hyperlink>
    </w:p>
    <w:p w14:paraId="7EEEBE4B" w14:textId="3761FD37" w:rsidR="00010401" w:rsidRPr="00010401" w:rsidRDefault="00DA7866">
      <w:pPr>
        <w:pStyle w:val="af0"/>
        <w:tabs>
          <w:tab w:val="right" w:leader="dot" w:pos="8630"/>
        </w:tabs>
        <w:rPr>
          <w:rFonts w:eastAsiaTheme="minorEastAsia" w:cstheme="majorBidi"/>
          <w:color w:val="auto"/>
          <w:szCs w:val="32"/>
          <w:lang w:bidi="th-TH"/>
        </w:rPr>
      </w:pPr>
      <w:hyperlink w:anchor="_Toc58413983" w:history="1">
        <w:r w:rsidR="00010401" w:rsidRPr="00010401">
          <w:rPr>
            <w:rStyle w:val="a5"/>
            <w:rFonts w:cstheme="majorBidi"/>
            <w:b/>
            <w:bCs/>
            <w:noProof/>
            <w:szCs w:val="32"/>
            <w:cs/>
          </w:rPr>
          <w:t>รูปที่ 2.1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ทำ </w:t>
        </w:r>
        <w:r w:rsidR="00010401" w:rsidRPr="00010401">
          <w:rPr>
            <w:rStyle w:val="a5"/>
            <w:rFonts w:cstheme="majorBidi"/>
            <w:noProof/>
            <w:szCs w:val="32"/>
          </w:rPr>
          <w:t>Coreference Resolu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7</w:t>
        </w:r>
        <w:r w:rsidR="00010401" w:rsidRPr="00010401">
          <w:rPr>
            <w:rFonts w:cstheme="majorBidi"/>
            <w:noProof/>
            <w:webHidden/>
            <w:szCs w:val="32"/>
          </w:rPr>
          <w:fldChar w:fldCharType="end"/>
        </w:r>
      </w:hyperlink>
    </w:p>
    <w:p w14:paraId="28074506" w14:textId="27F8A0FC" w:rsidR="00010401" w:rsidRPr="00010401" w:rsidRDefault="00DA7866">
      <w:pPr>
        <w:pStyle w:val="af0"/>
        <w:tabs>
          <w:tab w:val="right" w:leader="dot" w:pos="8630"/>
        </w:tabs>
        <w:rPr>
          <w:rFonts w:eastAsiaTheme="minorEastAsia" w:cstheme="majorBidi"/>
          <w:color w:val="auto"/>
          <w:szCs w:val="32"/>
          <w:lang w:bidi="th-TH"/>
        </w:rPr>
      </w:pPr>
      <w:hyperlink w:anchor="_Toc58413984" w:history="1">
        <w:r w:rsidR="00010401" w:rsidRPr="00010401">
          <w:rPr>
            <w:rStyle w:val="a5"/>
            <w:rFonts w:cstheme="majorBidi"/>
            <w:b/>
            <w:bCs/>
            <w:noProof/>
            <w:szCs w:val="32"/>
            <w:cs/>
          </w:rPr>
          <w:t xml:space="preserve">รูปที่ 2.13 </w:t>
        </w:r>
        <w:r w:rsidR="00010401" w:rsidRPr="00010401">
          <w:rPr>
            <w:rStyle w:val="a5"/>
            <w:rFonts w:cstheme="majorBidi"/>
            <w:noProof/>
            <w:szCs w:val="32"/>
            <w:cs/>
          </w:rPr>
          <w:t xml:space="preserve">กระบวนการทำงานของ </w:t>
        </w:r>
        <w:r w:rsidR="00010401" w:rsidRPr="00010401">
          <w:rPr>
            <w:rStyle w:val="a5"/>
            <w:rFonts w:cstheme="majorBidi"/>
            <w:noProof/>
            <w:szCs w:val="32"/>
          </w:rPr>
          <w:t>Google Cloud Speech API</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9</w:t>
        </w:r>
        <w:r w:rsidR="00010401" w:rsidRPr="00010401">
          <w:rPr>
            <w:rFonts w:cstheme="majorBidi"/>
            <w:noProof/>
            <w:webHidden/>
            <w:szCs w:val="32"/>
          </w:rPr>
          <w:fldChar w:fldCharType="end"/>
        </w:r>
      </w:hyperlink>
    </w:p>
    <w:p w14:paraId="39EFC1BC" w14:textId="4B038B9C" w:rsidR="00010401" w:rsidRPr="00010401" w:rsidRDefault="00DA7866">
      <w:pPr>
        <w:pStyle w:val="af0"/>
        <w:tabs>
          <w:tab w:val="right" w:leader="dot" w:pos="8630"/>
        </w:tabs>
        <w:rPr>
          <w:rFonts w:eastAsiaTheme="minorEastAsia" w:cstheme="majorBidi"/>
          <w:color w:val="auto"/>
          <w:szCs w:val="32"/>
          <w:lang w:bidi="th-TH"/>
        </w:rPr>
      </w:pPr>
      <w:hyperlink w:anchor="_Toc58413985" w:history="1">
        <w:r w:rsidR="00010401" w:rsidRPr="00010401">
          <w:rPr>
            <w:rStyle w:val="a5"/>
            <w:rFonts w:cstheme="majorBidi"/>
            <w:b/>
            <w:bCs/>
            <w:noProof/>
            <w:szCs w:val="32"/>
            <w:cs/>
          </w:rPr>
          <w:t>รูปที่ 3.1</w:t>
        </w:r>
        <w:r w:rsidR="00010401" w:rsidRPr="00010401">
          <w:rPr>
            <w:rStyle w:val="a5"/>
            <w:rFonts w:cstheme="majorBidi"/>
            <w:b/>
            <w:bCs/>
            <w:noProof/>
            <w:szCs w:val="32"/>
          </w:rPr>
          <w:t xml:space="preserve"> </w:t>
        </w:r>
        <w:r w:rsidR="00010401" w:rsidRPr="00010401">
          <w:rPr>
            <w:rStyle w:val="a5"/>
            <w:rFonts w:cstheme="majorBidi"/>
            <w:noProof/>
            <w:szCs w:val="32"/>
            <w:cs/>
          </w:rPr>
          <w:t>แผนงานการปกป้องข้อมูลที่ระบุตัวบุคคล</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5</w:t>
        </w:r>
        <w:r w:rsidR="00010401" w:rsidRPr="00010401">
          <w:rPr>
            <w:rFonts w:cstheme="majorBidi"/>
            <w:noProof/>
            <w:webHidden/>
            <w:szCs w:val="32"/>
          </w:rPr>
          <w:fldChar w:fldCharType="end"/>
        </w:r>
      </w:hyperlink>
    </w:p>
    <w:p w14:paraId="3DE818DF" w14:textId="10246A13" w:rsidR="00010401" w:rsidRPr="00010401" w:rsidRDefault="00DA7866">
      <w:pPr>
        <w:pStyle w:val="af0"/>
        <w:tabs>
          <w:tab w:val="right" w:leader="dot" w:pos="8630"/>
        </w:tabs>
        <w:rPr>
          <w:rFonts w:eastAsiaTheme="minorEastAsia" w:cstheme="majorBidi"/>
          <w:color w:val="auto"/>
          <w:szCs w:val="32"/>
          <w:lang w:bidi="th-TH"/>
        </w:rPr>
      </w:pPr>
      <w:hyperlink w:anchor="_Toc58413986" w:history="1">
        <w:r w:rsidR="00010401" w:rsidRPr="00010401">
          <w:rPr>
            <w:rStyle w:val="a5"/>
            <w:rFonts w:cstheme="majorBidi"/>
            <w:b/>
            <w:bCs/>
            <w:noProof/>
            <w:szCs w:val="32"/>
            <w:cs/>
          </w:rPr>
          <w:t>รูปที่ 3.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เปิดใช้งาน </w:t>
        </w:r>
        <w:r w:rsidR="00010401" w:rsidRPr="00010401">
          <w:rPr>
            <w:rStyle w:val="a5"/>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6</w:t>
        </w:r>
        <w:r w:rsidR="00010401" w:rsidRPr="00010401">
          <w:rPr>
            <w:rFonts w:cstheme="majorBidi"/>
            <w:noProof/>
            <w:webHidden/>
            <w:szCs w:val="32"/>
          </w:rPr>
          <w:fldChar w:fldCharType="end"/>
        </w:r>
      </w:hyperlink>
    </w:p>
    <w:p w14:paraId="0C0EF91C" w14:textId="6636D051" w:rsidR="00010401" w:rsidRPr="00010401" w:rsidRDefault="00DA7866">
      <w:pPr>
        <w:pStyle w:val="af0"/>
        <w:tabs>
          <w:tab w:val="right" w:leader="dot" w:pos="8630"/>
        </w:tabs>
        <w:rPr>
          <w:rFonts w:eastAsiaTheme="minorEastAsia" w:cstheme="majorBidi"/>
          <w:color w:val="auto"/>
          <w:szCs w:val="32"/>
          <w:lang w:bidi="th-TH"/>
        </w:rPr>
      </w:pPr>
      <w:hyperlink w:anchor="_Toc58413987" w:history="1">
        <w:r w:rsidR="00010401" w:rsidRPr="00010401">
          <w:rPr>
            <w:rStyle w:val="a5"/>
            <w:rFonts w:cstheme="majorBidi"/>
            <w:b/>
            <w:bCs/>
            <w:noProof/>
            <w:szCs w:val="32"/>
            <w:cs/>
          </w:rPr>
          <w:t>รูปที่ 3.3</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เปิดใช้งาน </w:t>
        </w:r>
        <w:r w:rsidR="00010401" w:rsidRPr="00010401">
          <w:rPr>
            <w:rStyle w:val="a5"/>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35774F56" w14:textId="16993E98" w:rsidR="00010401" w:rsidRPr="00010401" w:rsidRDefault="00DA7866">
      <w:pPr>
        <w:pStyle w:val="af0"/>
        <w:tabs>
          <w:tab w:val="right" w:leader="dot" w:pos="8630"/>
        </w:tabs>
        <w:rPr>
          <w:rFonts w:eastAsiaTheme="minorEastAsia" w:cstheme="majorBidi"/>
          <w:color w:val="auto"/>
          <w:szCs w:val="32"/>
          <w:lang w:bidi="th-TH"/>
        </w:rPr>
      </w:pPr>
      <w:hyperlink w:anchor="_Toc58413988" w:history="1">
        <w:r w:rsidR="00010401" w:rsidRPr="00010401">
          <w:rPr>
            <w:rStyle w:val="a5"/>
            <w:rFonts w:cstheme="majorBidi"/>
            <w:b/>
            <w:bCs/>
            <w:noProof/>
            <w:szCs w:val="32"/>
            <w:cs/>
          </w:rPr>
          <w:t>รูปที่ 3.4</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อัปโหลดไฟล์เสียงขึ้นบน </w:t>
        </w:r>
        <w:r w:rsidR="00010401" w:rsidRPr="00010401">
          <w:rPr>
            <w:rStyle w:val="a5"/>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3D2B5781" w14:textId="611E5D3A" w:rsidR="00010401" w:rsidRPr="00010401" w:rsidRDefault="00DA7866">
      <w:pPr>
        <w:pStyle w:val="af0"/>
        <w:tabs>
          <w:tab w:val="right" w:leader="dot" w:pos="8630"/>
        </w:tabs>
        <w:rPr>
          <w:rFonts w:eastAsiaTheme="minorEastAsia" w:cstheme="majorBidi"/>
          <w:color w:val="auto"/>
          <w:szCs w:val="32"/>
          <w:lang w:bidi="th-TH"/>
        </w:rPr>
      </w:pPr>
      <w:hyperlink w:anchor="_Toc58413989" w:history="1">
        <w:r w:rsidR="00010401" w:rsidRPr="00010401">
          <w:rPr>
            <w:rStyle w:val="a5"/>
            <w:rFonts w:cstheme="majorBidi"/>
            <w:b/>
            <w:bCs/>
            <w:noProof/>
            <w:szCs w:val="32"/>
            <w:cs/>
          </w:rPr>
          <w:t>รูปที่ 3.5</w:t>
        </w:r>
        <w:r w:rsidR="00010401" w:rsidRPr="00010401">
          <w:rPr>
            <w:rStyle w:val="a5"/>
            <w:rFonts w:cstheme="majorBidi"/>
            <w:b/>
            <w:bCs/>
            <w:noProof/>
            <w:szCs w:val="32"/>
          </w:rPr>
          <w:t xml:space="preserve"> </w:t>
        </w:r>
        <w:r w:rsidR="00010401" w:rsidRPr="00010401">
          <w:rPr>
            <w:rStyle w:val="a5"/>
            <w:rFonts w:cstheme="majorBidi"/>
            <w:noProof/>
            <w:szCs w:val="32"/>
            <w:cs/>
          </w:rPr>
          <w:t>การนำเข้าข้อมูลเสียงและกำหนดค่าต่าง ๆ</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42C8D1B8" w14:textId="35CD82FC" w:rsidR="00010401" w:rsidRPr="00010401" w:rsidRDefault="00DA7866">
      <w:pPr>
        <w:pStyle w:val="af0"/>
        <w:tabs>
          <w:tab w:val="right" w:leader="dot" w:pos="8630"/>
        </w:tabs>
        <w:rPr>
          <w:rFonts w:eastAsiaTheme="minorEastAsia" w:cstheme="majorBidi"/>
          <w:color w:val="auto"/>
          <w:szCs w:val="32"/>
          <w:lang w:bidi="th-TH"/>
        </w:rPr>
      </w:pPr>
      <w:hyperlink w:anchor="_Toc58413990" w:history="1">
        <w:r w:rsidR="00010401" w:rsidRPr="00010401">
          <w:rPr>
            <w:rStyle w:val="a5"/>
            <w:rFonts w:cstheme="majorBidi"/>
            <w:b/>
            <w:bCs/>
            <w:noProof/>
            <w:szCs w:val="32"/>
            <w:cs/>
          </w:rPr>
          <w:t>รูปที่ 3.6</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แปลงเสียงพูดให้อยู่ในรูปแบบของข้อความตัวอักษร</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8</w:t>
        </w:r>
        <w:r w:rsidR="00010401" w:rsidRPr="00010401">
          <w:rPr>
            <w:rFonts w:cstheme="majorBidi"/>
            <w:noProof/>
            <w:webHidden/>
            <w:szCs w:val="32"/>
          </w:rPr>
          <w:fldChar w:fldCharType="end"/>
        </w:r>
      </w:hyperlink>
    </w:p>
    <w:p w14:paraId="2D22623A" w14:textId="75E539D7" w:rsidR="00010401" w:rsidRPr="00010401" w:rsidRDefault="00DA7866">
      <w:pPr>
        <w:pStyle w:val="af0"/>
        <w:tabs>
          <w:tab w:val="right" w:leader="dot" w:pos="8630"/>
        </w:tabs>
        <w:rPr>
          <w:rFonts w:eastAsiaTheme="minorEastAsia" w:cstheme="majorBidi"/>
          <w:color w:val="auto"/>
          <w:szCs w:val="32"/>
          <w:lang w:bidi="th-TH"/>
        </w:rPr>
      </w:pPr>
      <w:hyperlink w:anchor="_Toc58413991" w:history="1">
        <w:r w:rsidR="00010401" w:rsidRPr="00010401">
          <w:rPr>
            <w:rStyle w:val="a5"/>
            <w:rFonts w:cstheme="majorBidi"/>
            <w:b/>
            <w:bCs/>
            <w:noProof/>
            <w:szCs w:val="32"/>
            <w:cs/>
          </w:rPr>
          <w:t>รูปที่ 3.7</w:t>
        </w:r>
        <w:r w:rsidR="00010401" w:rsidRPr="00010401">
          <w:rPr>
            <w:rStyle w:val="a5"/>
            <w:rFonts w:cstheme="majorBidi"/>
            <w:b/>
            <w:bCs/>
            <w:noProof/>
            <w:szCs w:val="32"/>
          </w:rPr>
          <w:t xml:space="preserve"> </w:t>
        </w:r>
        <w:r w:rsidR="00010401" w:rsidRPr="00010401">
          <w:rPr>
            <w:rStyle w:val="a5"/>
            <w:rFonts w:cstheme="majorBidi"/>
            <w:noProof/>
            <w:szCs w:val="32"/>
            <w:cs/>
          </w:rPr>
          <w:t>การบันทึกไฟล์ข้อความเป็นไฟล์ประเภท .</w:t>
        </w:r>
        <w:r w:rsidR="00010401" w:rsidRPr="00010401">
          <w:rPr>
            <w:rStyle w:val="a5"/>
            <w:rFonts w:cstheme="majorBidi"/>
            <w:noProof/>
            <w:szCs w:val="32"/>
          </w:rPr>
          <w:t>js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9</w:t>
        </w:r>
        <w:r w:rsidR="00010401" w:rsidRPr="00010401">
          <w:rPr>
            <w:rFonts w:cstheme="majorBidi"/>
            <w:noProof/>
            <w:webHidden/>
            <w:szCs w:val="32"/>
          </w:rPr>
          <w:fldChar w:fldCharType="end"/>
        </w:r>
      </w:hyperlink>
    </w:p>
    <w:p w14:paraId="1B1F1181" w14:textId="02131667" w:rsidR="00010401" w:rsidRPr="00010401" w:rsidRDefault="00DA7866">
      <w:pPr>
        <w:pStyle w:val="af0"/>
        <w:tabs>
          <w:tab w:val="right" w:leader="dot" w:pos="8630"/>
        </w:tabs>
        <w:rPr>
          <w:rFonts w:eastAsiaTheme="minorEastAsia" w:cstheme="majorBidi"/>
          <w:color w:val="auto"/>
          <w:szCs w:val="32"/>
          <w:lang w:bidi="th-TH"/>
        </w:rPr>
      </w:pPr>
      <w:hyperlink w:anchor="_Toc58413992" w:history="1">
        <w:r w:rsidR="00010401" w:rsidRPr="00010401">
          <w:rPr>
            <w:rStyle w:val="a5"/>
            <w:rFonts w:cstheme="majorBidi"/>
            <w:b/>
            <w:bCs/>
            <w:noProof/>
            <w:szCs w:val="32"/>
            <w:cs/>
          </w:rPr>
          <w:t>รูปที่ 3.8</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Stanford NER</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0</w:t>
        </w:r>
        <w:r w:rsidR="00010401" w:rsidRPr="00010401">
          <w:rPr>
            <w:rFonts w:cstheme="majorBidi"/>
            <w:noProof/>
            <w:webHidden/>
            <w:szCs w:val="32"/>
          </w:rPr>
          <w:fldChar w:fldCharType="end"/>
        </w:r>
      </w:hyperlink>
    </w:p>
    <w:p w14:paraId="11EF51D1" w14:textId="413B1F0F" w:rsidR="00010401" w:rsidRDefault="00DA7866">
      <w:pPr>
        <w:pStyle w:val="af0"/>
        <w:tabs>
          <w:tab w:val="right" w:leader="dot" w:pos="8630"/>
        </w:tabs>
        <w:rPr>
          <w:rStyle w:val="a5"/>
          <w:rFonts w:cstheme="majorBidi"/>
          <w:noProof/>
          <w:szCs w:val="32"/>
        </w:rPr>
      </w:pPr>
      <w:hyperlink w:anchor="_Toc58413993" w:history="1">
        <w:r w:rsidR="00010401" w:rsidRPr="00010401">
          <w:rPr>
            <w:rStyle w:val="a5"/>
            <w:rFonts w:cstheme="majorBidi"/>
            <w:b/>
            <w:bCs/>
            <w:noProof/>
            <w:szCs w:val="32"/>
            <w:cs/>
          </w:rPr>
          <w:t>รูปที่ 3.9</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NLTK</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1</w:t>
        </w:r>
        <w:r w:rsidR="00010401" w:rsidRPr="00010401">
          <w:rPr>
            <w:rFonts w:cstheme="majorBidi"/>
            <w:noProof/>
            <w:webHidden/>
            <w:szCs w:val="32"/>
          </w:rPr>
          <w:fldChar w:fldCharType="end"/>
        </w:r>
      </w:hyperlink>
    </w:p>
    <w:p w14:paraId="7F705537" w14:textId="2FABFDEA" w:rsidR="000E3D7C" w:rsidRPr="004316E3" w:rsidRDefault="000E3D7C" w:rsidP="000E3D7C">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p>
    <w:p w14:paraId="08F6CF03" w14:textId="7145F9AC" w:rsidR="000E3D7C" w:rsidRPr="000E3D7C" w:rsidRDefault="000E3D7C" w:rsidP="000E3D7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25226B23" w14:textId="2BA0F42B" w:rsidR="00010401" w:rsidRPr="00010401" w:rsidRDefault="00DA7866">
      <w:pPr>
        <w:pStyle w:val="af0"/>
        <w:tabs>
          <w:tab w:val="right" w:leader="dot" w:pos="8630"/>
        </w:tabs>
        <w:rPr>
          <w:rFonts w:eastAsiaTheme="minorEastAsia" w:cstheme="majorBidi"/>
          <w:color w:val="auto"/>
          <w:szCs w:val="32"/>
          <w:lang w:bidi="th-TH"/>
        </w:rPr>
      </w:pPr>
      <w:hyperlink w:anchor="_Toc58413994" w:history="1">
        <w:r w:rsidR="00010401" w:rsidRPr="00010401">
          <w:rPr>
            <w:rStyle w:val="a5"/>
            <w:rFonts w:cstheme="majorBidi"/>
            <w:b/>
            <w:bCs/>
            <w:noProof/>
            <w:szCs w:val="32"/>
            <w:cs/>
          </w:rPr>
          <w:t>รูปที่ 3.10</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spaCy</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2</w:t>
        </w:r>
        <w:r w:rsidR="00010401" w:rsidRPr="00010401">
          <w:rPr>
            <w:rFonts w:cstheme="majorBidi"/>
            <w:noProof/>
            <w:webHidden/>
            <w:szCs w:val="32"/>
          </w:rPr>
          <w:fldChar w:fldCharType="end"/>
        </w:r>
      </w:hyperlink>
    </w:p>
    <w:p w14:paraId="3474D7A3" w14:textId="6DDAC9A7" w:rsidR="00010401" w:rsidRPr="00010401" w:rsidRDefault="00DA7866">
      <w:pPr>
        <w:pStyle w:val="af0"/>
        <w:tabs>
          <w:tab w:val="right" w:leader="dot" w:pos="8630"/>
        </w:tabs>
        <w:rPr>
          <w:rFonts w:eastAsiaTheme="minorEastAsia" w:cstheme="majorBidi"/>
          <w:color w:val="auto"/>
          <w:szCs w:val="32"/>
          <w:lang w:bidi="th-TH"/>
        </w:rPr>
      </w:pPr>
      <w:hyperlink w:anchor="_Toc58413995" w:history="1">
        <w:r w:rsidR="00010401" w:rsidRPr="00010401">
          <w:rPr>
            <w:rStyle w:val="a5"/>
            <w:rFonts w:cstheme="majorBidi"/>
            <w:b/>
            <w:bCs/>
            <w:noProof/>
            <w:szCs w:val="32"/>
            <w:cs/>
          </w:rPr>
          <w:t>รูปที่ 3.11</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เลือกการทำนายประเภทนิพจน์ระบุนามที่เหมือนกัน 2 ใน 3</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3</w:t>
        </w:r>
        <w:r w:rsidR="00010401" w:rsidRPr="00010401">
          <w:rPr>
            <w:rFonts w:cstheme="majorBidi"/>
            <w:noProof/>
            <w:webHidden/>
            <w:szCs w:val="32"/>
          </w:rPr>
          <w:fldChar w:fldCharType="end"/>
        </w:r>
      </w:hyperlink>
    </w:p>
    <w:p w14:paraId="01814B5B" w14:textId="575D8661" w:rsidR="00010401" w:rsidRPr="00010401" w:rsidRDefault="00DA7866">
      <w:pPr>
        <w:pStyle w:val="af0"/>
        <w:tabs>
          <w:tab w:val="right" w:leader="dot" w:pos="8630"/>
        </w:tabs>
        <w:rPr>
          <w:rFonts w:eastAsiaTheme="minorEastAsia" w:cstheme="majorBidi"/>
          <w:color w:val="auto"/>
          <w:szCs w:val="32"/>
          <w:lang w:bidi="th-TH"/>
        </w:rPr>
      </w:pPr>
      <w:hyperlink w:anchor="_Toc58413996" w:history="1">
        <w:r w:rsidR="00010401" w:rsidRPr="00010401">
          <w:rPr>
            <w:rStyle w:val="a5"/>
            <w:rFonts w:cstheme="majorBidi"/>
            <w:b/>
            <w:bCs/>
            <w:noProof/>
            <w:szCs w:val="32"/>
            <w:cs/>
          </w:rPr>
          <w:t>รูปที่ 3.1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สร้างนิพจน์ระบุนามใหม่โดยใช้ </w:t>
        </w:r>
        <w:r w:rsidR="00010401" w:rsidRPr="00010401">
          <w:rPr>
            <w:rStyle w:val="a5"/>
            <w:rFonts w:cstheme="majorBidi"/>
            <w:noProof/>
            <w:szCs w:val="32"/>
          </w:rPr>
          <w:t>Regular Expression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4</w:t>
        </w:r>
        <w:r w:rsidR="00010401" w:rsidRPr="00010401">
          <w:rPr>
            <w:rFonts w:cstheme="majorBidi"/>
            <w:noProof/>
            <w:webHidden/>
            <w:szCs w:val="32"/>
          </w:rPr>
          <w:fldChar w:fldCharType="end"/>
        </w:r>
      </w:hyperlink>
    </w:p>
    <w:p w14:paraId="58348BF1" w14:textId="27104FE6" w:rsidR="00010401" w:rsidRPr="00010401" w:rsidRDefault="00DA7866">
      <w:pPr>
        <w:pStyle w:val="af0"/>
        <w:tabs>
          <w:tab w:val="right" w:leader="dot" w:pos="8630"/>
        </w:tabs>
        <w:rPr>
          <w:rFonts w:eastAsiaTheme="minorEastAsia" w:cstheme="majorBidi"/>
          <w:color w:val="auto"/>
          <w:szCs w:val="32"/>
          <w:lang w:bidi="th-TH"/>
        </w:rPr>
      </w:pPr>
      <w:hyperlink w:anchor="_Toc58413997" w:history="1">
        <w:r w:rsidR="00010401" w:rsidRPr="00010401">
          <w:rPr>
            <w:rStyle w:val="a5"/>
            <w:rFonts w:cstheme="majorBidi"/>
            <w:b/>
            <w:bCs/>
            <w:noProof/>
            <w:szCs w:val="32"/>
            <w:cs/>
          </w:rPr>
          <w:t>รูปที่ 3.13</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รวมการทำนาย </w:t>
        </w:r>
        <w:r w:rsidR="00010401" w:rsidRPr="00010401">
          <w:rPr>
            <w:rStyle w:val="a5"/>
            <w:rFonts w:cstheme="majorBidi"/>
            <w:noProof/>
            <w:szCs w:val="32"/>
          </w:rPr>
          <w:t>Regular Expression</w:t>
        </w:r>
        <w:r w:rsidR="00010401" w:rsidRPr="00010401">
          <w:rPr>
            <w:rStyle w:val="a5"/>
            <w:rFonts w:cstheme="majorBidi"/>
            <w:noProof/>
            <w:szCs w:val="32"/>
            <w:cs/>
          </w:rPr>
          <w:t xml:space="preserve"> และค่าทำนายจริงเข้าด้วย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5</w:t>
        </w:r>
        <w:r w:rsidR="00010401" w:rsidRPr="00010401">
          <w:rPr>
            <w:rFonts w:cstheme="majorBidi"/>
            <w:noProof/>
            <w:webHidden/>
            <w:szCs w:val="32"/>
          </w:rPr>
          <w:fldChar w:fldCharType="end"/>
        </w:r>
      </w:hyperlink>
    </w:p>
    <w:p w14:paraId="72E98AFE" w14:textId="26FDB92D" w:rsidR="00010401" w:rsidRPr="00010401" w:rsidRDefault="00DA7866">
      <w:pPr>
        <w:pStyle w:val="af0"/>
        <w:tabs>
          <w:tab w:val="right" w:leader="dot" w:pos="8630"/>
        </w:tabs>
        <w:rPr>
          <w:rFonts w:eastAsiaTheme="minorEastAsia" w:cstheme="majorBidi"/>
          <w:color w:val="auto"/>
          <w:szCs w:val="32"/>
          <w:lang w:bidi="th-TH"/>
        </w:rPr>
      </w:pPr>
      <w:hyperlink w:anchor="_Toc58413998" w:history="1">
        <w:r w:rsidR="00010401" w:rsidRPr="00010401">
          <w:rPr>
            <w:rStyle w:val="a5"/>
            <w:rFonts w:cstheme="majorBidi"/>
            <w:b/>
            <w:bCs/>
            <w:noProof/>
            <w:szCs w:val="32"/>
            <w:cs/>
          </w:rPr>
          <w:t>รูปที่ 3.14</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6</w:t>
        </w:r>
        <w:r w:rsidR="00010401" w:rsidRPr="00010401">
          <w:rPr>
            <w:rFonts w:cstheme="majorBidi"/>
            <w:noProof/>
            <w:webHidden/>
            <w:szCs w:val="32"/>
          </w:rPr>
          <w:fldChar w:fldCharType="end"/>
        </w:r>
      </w:hyperlink>
    </w:p>
    <w:p w14:paraId="048633E7" w14:textId="4F487F36" w:rsidR="00010401" w:rsidRPr="00010401" w:rsidRDefault="00DA7866">
      <w:pPr>
        <w:pStyle w:val="af0"/>
        <w:tabs>
          <w:tab w:val="right" w:leader="dot" w:pos="8630"/>
        </w:tabs>
        <w:rPr>
          <w:rFonts w:eastAsiaTheme="minorEastAsia" w:cstheme="majorBidi"/>
          <w:color w:val="auto"/>
          <w:szCs w:val="32"/>
          <w:lang w:bidi="th-TH"/>
        </w:rPr>
      </w:pPr>
      <w:hyperlink w:anchor="_Toc58413999" w:history="1">
        <w:r w:rsidR="00010401" w:rsidRPr="00010401">
          <w:rPr>
            <w:rStyle w:val="a5"/>
            <w:rFonts w:cstheme="majorBidi"/>
            <w:b/>
            <w:bCs/>
            <w:noProof/>
            <w:szCs w:val="32"/>
            <w:cs/>
          </w:rPr>
          <w:t>รูปที่ 4.1</w:t>
        </w:r>
        <w:r w:rsidR="00010401" w:rsidRPr="00010401">
          <w:rPr>
            <w:rStyle w:val="a5"/>
            <w:rFonts w:cstheme="majorBidi"/>
            <w:b/>
            <w:bCs/>
            <w:noProof/>
            <w:szCs w:val="32"/>
          </w:rPr>
          <w:t xml:space="preserve"> </w:t>
        </w:r>
        <w:r w:rsidR="00010401" w:rsidRPr="00010401">
          <w:rPr>
            <w:rStyle w:val="a5"/>
            <w:rFonts w:cstheme="majorBidi"/>
            <w:noProof/>
            <w:szCs w:val="32"/>
            <w:cs/>
          </w:rPr>
          <w:t>ตัวอย่างบทสนทนาระหว่างลูกค้ากับศูนย์บริการข้อมูลลูกค้าทางโทรศัพ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7</w:t>
        </w:r>
        <w:r w:rsidR="00010401" w:rsidRPr="00010401">
          <w:rPr>
            <w:rFonts w:cstheme="majorBidi"/>
            <w:noProof/>
            <w:webHidden/>
            <w:szCs w:val="32"/>
          </w:rPr>
          <w:fldChar w:fldCharType="end"/>
        </w:r>
      </w:hyperlink>
    </w:p>
    <w:p w14:paraId="2B81E1B0" w14:textId="1775F86A" w:rsidR="00010401" w:rsidRPr="00010401" w:rsidRDefault="00DA7866">
      <w:pPr>
        <w:pStyle w:val="af0"/>
        <w:tabs>
          <w:tab w:val="right" w:leader="dot" w:pos="8630"/>
        </w:tabs>
        <w:rPr>
          <w:rFonts w:eastAsiaTheme="minorEastAsia" w:cstheme="majorBidi"/>
          <w:color w:val="auto"/>
          <w:szCs w:val="32"/>
          <w:lang w:bidi="th-TH"/>
        </w:rPr>
      </w:pPr>
      <w:hyperlink w:anchor="_Toc58414000" w:history="1">
        <w:r w:rsidR="00010401" w:rsidRPr="00010401">
          <w:rPr>
            <w:rStyle w:val="a5"/>
            <w:rFonts w:cstheme="majorBidi"/>
            <w:b/>
            <w:bCs/>
            <w:noProof/>
            <w:szCs w:val="32"/>
            <w:cs/>
          </w:rPr>
          <w:t>รูปที่ 4.2</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8</w:t>
        </w:r>
        <w:r w:rsidR="00010401" w:rsidRPr="00010401">
          <w:rPr>
            <w:rFonts w:cstheme="majorBidi"/>
            <w:noProof/>
            <w:webHidden/>
            <w:szCs w:val="32"/>
          </w:rPr>
          <w:fldChar w:fldCharType="end"/>
        </w:r>
      </w:hyperlink>
    </w:p>
    <w:p w14:paraId="30BBDC54" w14:textId="41FC8518" w:rsidR="00010401" w:rsidRPr="00010401" w:rsidRDefault="00DA7866">
      <w:pPr>
        <w:pStyle w:val="af0"/>
        <w:tabs>
          <w:tab w:val="right" w:leader="dot" w:pos="8630"/>
        </w:tabs>
        <w:rPr>
          <w:rFonts w:eastAsiaTheme="minorEastAsia" w:cstheme="majorBidi"/>
          <w:color w:val="auto"/>
          <w:szCs w:val="32"/>
          <w:lang w:bidi="th-TH"/>
        </w:rPr>
      </w:pPr>
      <w:hyperlink w:anchor="_Toc58414001" w:history="1">
        <w:r w:rsidR="00010401" w:rsidRPr="00010401">
          <w:rPr>
            <w:rStyle w:val="a5"/>
            <w:rFonts w:cstheme="majorBidi"/>
            <w:b/>
            <w:bCs/>
            <w:noProof/>
            <w:szCs w:val="32"/>
            <w:cs/>
          </w:rPr>
          <w:t>รูปที่ 4.3</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คำ</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8</w:t>
        </w:r>
        <w:r w:rsidR="00010401" w:rsidRPr="00010401">
          <w:rPr>
            <w:rFonts w:cstheme="majorBidi"/>
            <w:noProof/>
            <w:webHidden/>
            <w:szCs w:val="32"/>
          </w:rPr>
          <w:fldChar w:fldCharType="end"/>
        </w:r>
      </w:hyperlink>
    </w:p>
    <w:p w14:paraId="32004F9E" w14:textId="58802200" w:rsidR="00010401" w:rsidRPr="00010401" w:rsidRDefault="00DA7866">
      <w:pPr>
        <w:pStyle w:val="af0"/>
        <w:tabs>
          <w:tab w:val="right" w:leader="dot" w:pos="8630"/>
        </w:tabs>
        <w:rPr>
          <w:rFonts w:eastAsiaTheme="minorEastAsia" w:cstheme="majorBidi"/>
          <w:color w:val="auto"/>
          <w:szCs w:val="32"/>
          <w:lang w:bidi="th-TH"/>
        </w:rPr>
      </w:pPr>
      <w:hyperlink w:anchor="_Toc58414002" w:history="1">
        <w:r w:rsidR="00010401" w:rsidRPr="00010401">
          <w:rPr>
            <w:rStyle w:val="a5"/>
            <w:rFonts w:cstheme="majorBidi"/>
            <w:b/>
            <w:bCs/>
            <w:noProof/>
            <w:szCs w:val="32"/>
            <w:cs/>
          </w:rPr>
          <w:t>รูปที่ 4.4</w:t>
        </w:r>
        <w:r w:rsidR="00010401" w:rsidRPr="00010401">
          <w:rPr>
            <w:rStyle w:val="a5"/>
            <w:rFonts w:cstheme="majorBidi"/>
            <w:b/>
            <w:bCs/>
            <w:noProof/>
            <w:szCs w:val="32"/>
          </w:rPr>
          <w:t xml:space="preserve"> </w:t>
        </w:r>
        <w:r w:rsidR="00010401" w:rsidRPr="00010401">
          <w:rPr>
            <w:rStyle w:val="a5"/>
            <w:rFonts w:cstheme="majorBidi"/>
            <w:noProof/>
            <w:szCs w:val="32"/>
            <w:cs/>
          </w:rPr>
          <w:t>รายการของเครื่องหมายวรรคตอนและ</w:t>
        </w:r>
        <w:r w:rsidR="00010401" w:rsidRPr="00010401">
          <w:rPr>
            <w:rStyle w:val="a5"/>
            <w:rFonts w:cstheme="majorBidi"/>
            <w:noProof/>
            <w:szCs w:val="32"/>
          </w:rPr>
          <w:t xml:space="preserve"> 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9</w:t>
        </w:r>
        <w:r w:rsidR="00010401" w:rsidRPr="00010401">
          <w:rPr>
            <w:rFonts w:cstheme="majorBidi"/>
            <w:noProof/>
            <w:webHidden/>
            <w:szCs w:val="32"/>
          </w:rPr>
          <w:fldChar w:fldCharType="end"/>
        </w:r>
      </w:hyperlink>
    </w:p>
    <w:p w14:paraId="50FB36B7" w14:textId="4D4C338D" w:rsidR="00010401" w:rsidRPr="00010401" w:rsidRDefault="00DA7866">
      <w:pPr>
        <w:pStyle w:val="af0"/>
        <w:tabs>
          <w:tab w:val="right" w:leader="dot" w:pos="8630"/>
        </w:tabs>
        <w:rPr>
          <w:rFonts w:eastAsiaTheme="minorEastAsia" w:cstheme="majorBidi"/>
          <w:color w:val="auto"/>
          <w:szCs w:val="32"/>
          <w:lang w:bidi="th-TH"/>
        </w:rPr>
      </w:pPr>
      <w:hyperlink w:anchor="_Toc58414003" w:history="1">
        <w:r w:rsidR="00010401" w:rsidRPr="00010401">
          <w:rPr>
            <w:rStyle w:val="a5"/>
            <w:rFonts w:cstheme="majorBidi"/>
            <w:b/>
            <w:bCs/>
            <w:noProof/>
            <w:szCs w:val="32"/>
            <w:cs/>
          </w:rPr>
          <w:t>รูปที่ 4.5</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ความถี่ของคำที่ไม่ซ้ำ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9</w:t>
        </w:r>
        <w:r w:rsidR="00010401" w:rsidRPr="00010401">
          <w:rPr>
            <w:rFonts w:cstheme="majorBidi"/>
            <w:noProof/>
            <w:webHidden/>
            <w:szCs w:val="32"/>
          </w:rPr>
          <w:fldChar w:fldCharType="end"/>
        </w:r>
      </w:hyperlink>
    </w:p>
    <w:p w14:paraId="506EEDE9" w14:textId="7F7B049F" w:rsidR="00010401" w:rsidRPr="00010401" w:rsidRDefault="00DA7866">
      <w:pPr>
        <w:pStyle w:val="af0"/>
        <w:tabs>
          <w:tab w:val="right" w:leader="dot" w:pos="8630"/>
        </w:tabs>
        <w:rPr>
          <w:rFonts w:eastAsiaTheme="minorEastAsia" w:cstheme="majorBidi"/>
          <w:color w:val="auto"/>
          <w:szCs w:val="32"/>
          <w:lang w:bidi="th-TH"/>
        </w:rPr>
      </w:pPr>
      <w:hyperlink w:anchor="_Toc58414004" w:history="1">
        <w:r w:rsidR="00010401" w:rsidRPr="00010401">
          <w:rPr>
            <w:rStyle w:val="a5"/>
            <w:rFonts w:cstheme="majorBidi"/>
            <w:b/>
            <w:bCs/>
            <w:noProof/>
            <w:szCs w:val="32"/>
            <w:cs/>
          </w:rPr>
          <w:t>รูปที่ 4.6</w:t>
        </w:r>
        <w:r w:rsidR="00010401" w:rsidRPr="00010401">
          <w:rPr>
            <w:rStyle w:val="a5"/>
            <w:rFonts w:cstheme="majorBidi"/>
            <w:b/>
            <w:bCs/>
            <w:noProof/>
            <w:szCs w:val="32"/>
          </w:rPr>
          <w:t xml:space="preserve"> </w:t>
        </w:r>
        <w:r w:rsidR="00010401" w:rsidRPr="00010401">
          <w:rPr>
            <w:rStyle w:val="a5"/>
            <w:rFonts w:cstheme="majorBidi"/>
            <w:noProof/>
            <w:szCs w:val="32"/>
            <w:cs/>
          </w:rPr>
          <w:t>การแจกแจงความถี่ของคำที่ซ้ำกันของ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0</w:t>
        </w:r>
        <w:r w:rsidR="00010401" w:rsidRPr="00010401">
          <w:rPr>
            <w:rFonts w:cstheme="majorBidi"/>
            <w:noProof/>
            <w:webHidden/>
            <w:szCs w:val="32"/>
          </w:rPr>
          <w:fldChar w:fldCharType="end"/>
        </w:r>
      </w:hyperlink>
    </w:p>
    <w:p w14:paraId="4AA9DEE8" w14:textId="53CDA7B8" w:rsidR="00010401" w:rsidRPr="00010401" w:rsidRDefault="00DA7866">
      <w:pPr>
        <w:pStyle w:val="af0"/>
        <w:tabs>
          <w:tab w:val="right" w:leader="dot" w:pos="8630"/>
        </w:tabs>
        <w:rPr>
          <w:rFonts w:eastAsiaTheme="minorEastAsia" w:cstheme="majorBidi"/>
          <w:color w:val="auto"/>
          <w:szCs w:val="32"/>
          <w:lang w:bidi="th-TH"/>
        </w:rPr>
      </w:pPr>
      <w:hyperlink w:anchor="_Toc58414005" w:history="1">
        <w:r w:rsidR="00010401" w:rsidRPr="00010401">
          <w:rPr>
            <w:rStyle w:val="a5"/>
            <w:rFonts w:cstheme="majorBidi"/>
            <w:b/>
            <w:bCs/>
            <w:noProof/>
            <w:szCs w:val="32"/>
            <w:cs/>
          </w:rPr>
          <w:t>รูปที่ 4.7</w:t>
        </w:r>
        <w:r w:rsidR="00010401" w:rsidRPr="00010401">
          <w:rPr>
            <w:rStyle w:val="a5"/>
            <w:rFonts w:cstheme="majorBidi"/>
            <w:b/>
            <w:bCs/>
            <w:noProof/>
            <w:szCs w:val="32"/>
          </w:rPr>
          <w:t xml:space="preserve"> </w:t>
        </w:r>
        <w:r w:rsidR="00010401" w:rsidRPr="00010401">
          <w:rPr>
            <w:rStyle w:val="a5"/>
            <w:rFonts w:cstheme="majorBidi"/>
            <w:noProof/>
            <w:szCs w:val="32"/>
            <w:cs/>
          </w:rPr>
          <w:t>การแจกแจงความถี่ของคำที่ซ้ำกันของบทสนทนา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0</w:t>
        </w:r>
        <w:r w:rsidR="00010401" w:rsidRPr="00010401">
          <w:rPr>
            <w:rFonts w:cstheme="majorBidi"/>
            <w:noProof/>
            <w:webHidden/>
            <w:szCs w:val="32"/>
          </w:rPr>
          <w:fldChar w:fldCharType="end"/>
        </w:r>
      </w:hyperlink>
    </w:p>
    <w:p w14:paraId="71D94D42" w14:textId="33B279F6" w:rsidR="00010401" w:rsidRPr="00010401" w:rsidRDefault="00DA7866">
      <w:pPr>
        <w:pStyle w:val="af0"/>
        <w:tabs>
          <w:tab w:val="right" w:leader="dot" w:pos="8630"/>
        </w:tabs>
        <w:rPr>
          <w:rFonts w:eastAsiaTheme="minorEastAsia" w:cstheme="majorBidi"/>
          <w:color w:val="auto"/>
          <w:szCs w:val="32"/>
          <w:lang w:bidi="th-TH"/>
        </w:rPr>
      </w:pPr>
      <w:hyperlink w:anchor="_Toc58414006" w:history="1">
        <w:r w:rsidR="00010401" w:rsidRPr="00010401">
          <w:rPr>
            <w:rStyle w:val="a5"/>
            <w:rFonts w:cstheme="majorBidi"/>
            <w:b/>
            <w:bCs/>
            <w:noProof/>
            <w:szCs w:val="32"/>
            <w:cs/>
          </w:rPr>
          <w:t>รูปที่ 4.8</w:t>
        </w:r>
        <w:r w:rsidR="00010401" w:rsidRPr="00010401">
          <w:rPr>
            <w:rStyle w:val="a5"/>
            <w:rFonts w:cstheme="majorBidi"/>
            <w:b/>
            <w:bCs/>
            <w:noProof/>
            <w:szCs w:val="32"/>
          </w:rPr>
          <w:t xml:space="preserve"> </w:t>
        </w:r>
        <w:r w:rsidR="00010401" w:rsidRPr="00010401">
          <w:rPr>
            <w:rStyle w:val="a5"/>
            <w:rFonts w:cstheme="majorBidi"/>
            <w:noProof/>
            <w:szCs w:val="32"/>
            <w:cs/>
          </w:rPr>
          <w:t>รายการชื่อเสียงพูดที่ใช้ในการบันทึกเสียงบทสนทน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2</w:t>
        </w:r>
        <w:r w:rsidR="00010401" w:rsidRPr="00010401">
          <w:rPr>
            <w:rFonts w:cstheme="majorBidi"/>
            <w:noProof/>
            <w:webHidden/>
            <w:szCs w:val="32"/>
          </w:rPr>
          <w:fldChar w:fldCharType="end"/>
        </w:r>
      </w:hyperlink>
    </w:p>
    <w:p w14:paraId="3875DB28" w14:textId="7D852D47" w:rsidR="00010401" w:rsidRPr="00010401" w:rsidRDefault="00DA7866">
      <w:pPr>
        <w:pStyle w:val="af0"/>
        <w:tabs>
          <w:tab w:val="right" w:leader="dot" w:pos="8630"/>
        </w:tabs>
        <w:rPr>
          <w:rFonts w:eastAsiaTheme="minorEastAsia" w:cstheme="majorBidi"/>
          <w:color w:val="auto"/>
          <w:szCs w:val="32"/>
          <w:lang w:bidi="th-TH"/>
        </w:rPr>
      </w:pPr>
      <w:hyperlink w:anchor="_Toc58414007" w:history="1">
        <w:r w:rsidR="00010401" w:rsidRPr="00010401">
          <w:rPr>
            <w:rStyle w:val="a5"/>
            <w:rFonts w:cstheme="majorBidi"/>
            <w:b/>
            <w:bCs/>
            <w:noProof/>
            <w:szCs w:val="32"/>
            <w:cs/>
          </w:rPr>
          <w:t>รูปที่ 4.9</w:t>
        </w:r>
        <w:r w:rsidR="00010401" w:rsidRPr="00010401">
          <w:rPr>
            <w:rStyle w:val="a5"/>
            <w:rFonts w:cstheme="majorBidi"/>
            <w:b/>
            <w:bCs/>
            <w:noProof/>
            <w:szCs w:val="32"/>
          </w:rPr>
          <w:t xml:space="preserve"> </w:t>
        </w:r>
        <w:r w:rsidR="00010401" w:rsidRPr="00010401">
          <w:rPr>
            <w:rStyle w:val="a5"/>
            <w:rFonts w:cstheme="majorBidi"/>
            <w:noProof/>
            <w:szCs w:val="32"/>
            <w:cs/>
          </w:rPr>
          <w:t>ตัวอย่างไฟล์เสียงที่บันทึกจากสมาร์ทโฟ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2</w:t>
        </w:r>
        <w:r w:rsidR="00010401" w:rsidRPr="00010401">
          <w:rPr>
            <w:rFonts w:cstheme="majorBidi"/>
            <w:noProof/>
            <w:webHidden/>
            <w:szCs w:val="32"/>
          </w:rPr>
          <w:fldChar w:fldCharType="end"/>
        </w:r>
      </w:hyperlink>
    </w:p>
    <w:p w14:paraId="1C6562E1" w14:textId="67433A47" w:rsidR="00010401" w:rsidRPr="00010401" w:rsidRDefault="00DA7866">
      <w:pPr>
        <w:pStyle w:val="af0"/>
        <w:tabs>
          <w:tab w:val="right" w:leader="dot" w:pos="8630"/>
        </w:tabs>
        <w:rPr>
          <w:rFonts w:eastAsiaTheme="minorEastAsia" w:cstheme="majorBidi"/>
          <w:color w:val="auto"/>
          <w:szCs w:val="32"/>
          <w:lang w:bidi="th-TH"/>
        </w:rPr>
      </w:pPr>
      <w:hyperlink w:anchor="_Toc58414008" w:history="1">
        <w:r w:rsidR="00010401" w:rsidRPr="00010401">
          <w:rPr>
            <w:rStyle w:val="a5"/>
            <w:rFonts w:cstheme="majorBidi"/>
            <w:b/>
            <w:bCs/>
            <w:noProof/>
            <w:szCs w:val="32"/>
            <w:cs/>
          </w:rPr>
          <w:t xml:space="preserve">รูปที่ 4.10 </w:t>
        </w:r>
        <w:r w:rsidR="00010401" w:rsidRPr="00010401">
          <w:rPr>
            <w:rStyle w:val="a5"/>
            <w:rFonts w:cstheme="majorBidi"/>
            <w:noProof/>
            <w:szCs w:val="32"/>
            <w:cs/>
          </w:rPr>
          <w:t xml:space="preserve">ตัวอย่างการแปลงข้อมูลเสียงให้อยู่ในรูปแบบข้อความโดยใช้ </w:t>
        </w:r>
        <w:r w:rsidR="00010401" w:rsidRPr="00010401">
          <w:rPr>
            <w:rStyle w:val="a5"/>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3</w:t>
        </w:r>
        <w:r w:rsidR="00010401" w:rsidRPr="00010401">
          <w:rPr>
            <w:rFonts w:cstheme="majorBidi"/>
            <w:noProof/>
            <w:webHidden/>
            <w:szCs w:val="32"/>
          </w:rPr>
          <w:fldChar w:fldCharType="end"/>
        </w:r>
      </w:hyperlink>
    </w:p>
    <w:p w14:paraId="788F00F1" w14:textId="6BE9FF1B" w:rsidR="00010401" w:rsidRPr="00010401" w:rsidRDefault="00DA7866">
      <w:pPr>
        <w:pStyle w:val="af0"/>
        <w:tabs>
          <w:tab w:val="right" w:leader="dot" w:pos="8630"/>
        </w:tabs>
        <w:rPr>
          <w:rFonts w:eastAsiaTheme="minorEastAsia" w:cstheme="majorBidi"/>
          <w:color w:val="auto"/>
          <w:szCs w:val="32"/>
          <w:lang w:bidi="th-TH"/>
        </w:rPr>
      </w:pPr>
      <w:hyperlink w:anchor="_Toc58414009" w:history="1">
        <w:r w:rsidR="00010401" w:rsidRPr="00010401">
          <w:rPr>
            <w:rStyle w:val="a5"/>
            <w:rFonts w:cstheme="majorBidi"/>
            <w:b/>
            <w:bCs/>
            <w:noProof/>
            <w:szCs w:val="32"/>
            <w:cs/>
          </w:rPr>
          <w:t xml:space="preserve">รูปที่ 4.11 </w:t>
        </w:r>
        <w:r w:rsidR="00010401" w:rsidRPr="00010401">
          <w:rPr>
            <w:rStyle w:val="a5"/>
            <w:rFonts w:cstheme="majorBidi"/>
            <w:noProof/>
            <w:szCs w:val="32"/>
            <w:cs/>
          </w:rPr>
          <w:t>ข้อมูล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4</w:t>
        </w:r>
        <w:r w:rsidR="00010401" w:rsidRPr="00010401">
          <w:rPr>
            <w:rFonts w:cstheme="majorBidi"/>
            <w:noProof/>
            <w:webHidden/>
            <w:szCs w:val="32"/>
          </w:rPr>
          <w:fldChar w:fldCharType="end"/>
        </w:r>
      </w:hyperlink>
    </w:p>
    <w:p w14:paraId="21240807" w14:textId="3325AD4E" w:rsidR="00010401" w:rsidRPr="00010401" w:rsidRDefault="00DA7866">
      <w:pPr>
        <w:pStyle w:val="af0"/>
        <w:tabs>
          <w:tab w:val="right" w:leader="dot" w:pos="8630"/>
        </w:tabs>
        <w:rPr>
          <w:rFonts w:eastAsiaTheme="minorEastAsia" w:cstheme="majorBidi"/>
          <w:color w:val="auto"/>
          <w:szCs w:val="32"/>
          <w:lang w:bidi="th-TH"/>
        </w:rPr>
      </w:pPr>
      <w:hyperlink w:anchor="_Toc58414010" w:history="1">
        <w:r w:rsidR="00010401" w:rsidRPr="00010401">
          <w:rPr>
            <w:rStyle w:val="a5"/>
            <w:rFonts w:cstheme="majorBidi"/>
            <w:b/>
            <w:bCs/>
            <w:noProof/>
            <w:szCs w:val="32"/>
            <w:cs/>
          </w:rPr>
          <w:t xml:space="preserve">รูปที่ 4.12 </w:t>
        </w:r>
        <w:r w:rsidR="00010401" w:rsidRPr="00010401">
          <w:rPr>
            <w:rStyle w:val="a5"/>
            <w:rFonts w:cstheme="majorBidi"/>
            <w:noProof/>
            <w:szCs w:val="32"/>
            <w:cs/>
          </w:rPr>
          <w:t>บทสนทนาที่แบบจำลองทำนาย</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4</w:t>
        </w:r>
        <w:r w:rsidR="00010401" w:rsidRPr="00010401">
          <w:rPr>
            <w:rFonts w:cstheme="majorBidi"/>
            <w:noProof/>
            <w:webHidden/>
            <w:szCs w:val="32"/>
          </w:rPr>
          <w:fldChar w:fldCharType="end"/>
        </w:r>
      </w:hyperlink>
    </w:p>
    <w:p w14:paraId="7E54AC5C" w14:textId="23CA66E4" w:rsidR="00010401" w:rsidRPr="00010401" w:rsidRDefault="00DA7866">
      <w:pPr>
        <w:pStyle w:val="af0"/>
        <w:tabs>
          <w:tab w:val="right" w:leader="dot" w:pos="8630"/>
        </w:tabs>
        <w:rPr>
          <w:rFonts w:eastAsiaTheme="minorEastAsia" w:cstheme="majorBidi"/>
          <w:color w:val="auto"/>
          <w:szCs w:val="32"/>
          <w:lang w:bidi="th-TH"/>
        </w:rPr>
      </w:pPr>
      <w:hyperlink w:anchor="_Toc58414011" w:history="1">
        <w:r w:rsidR="00010401" w:rsidRPr="00010401">
          <w:rPr>
            <w:rStyle w:val="a5"/>
            <w:rFonts w:cstheme="majorBidi"/>
            <w:b/>
            <w:bCs/>
            <w:noProof/>
            <w:szCs w:val="32"/>
            <w:cs/>
          </w:rPr>
          <w:t xml:space="preserve">รูปที่ 4.13 </w:t>
        </w:r>
        <w:r w:rsidR="00010401" w:rsidRPr="00010401">
          <w:rPr>
            <w:rStyle w:val="a5"/>
            <w:rFonts w:cstheme="majorBidi"/>
            <w:noProof/>
            <w:szCs w:val="32"/>
            <w:cs/>
          </w:rPr>
          <w:t>บทสนทนาจริง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5</w:t>
        </w:r>
        <w:r w:rsidR="00010401" w:rsidRPr="00010401">
          <w:rPr>
            <w:rFonts w:cstheme="majorBidi"/>
            <w:noProof/>
            <w:webHidden/>
            <w:szCs w:val="32"/>
          </w:rPr>
          <w:fldChar w:fldCharType="end"/>
        </w:r>
      </w:hyperlink>
    </w:p>
    <w:p w14:paraId="116551FE" w14:textId="165BA3AF" w:rsidR="00010401" w:rsidRPr="00010401" w:rsidRDefault="00DA7866">
      <w:pPr>
        <w:pStyle w:val="af0"/>
        <w:tabs>
          <w:tab w:val="right" w:leader="dot" w:pos="8630"/>
        </w:tabs>
        <w:rPr>
          <w:rFonts w:eastAsiaTheme="minorEastAsia" w:cstheme="majorBidi"/>
          <w:color w:val="auto"/>
          <w:szCs w:val="32"/>
          <w:lang w:bidi="th-TH"/>
        </w:rPr>
      </w:pPr>
      <w:hyperlink w:anchor="_Toc58414012" w:history="1">
        <w:r w:rsidR="00010401" w:rsidRPr="00010401">
          <w:rPr>
            <w:rStyle w:val="a5"/>
            <w:rFonts w:cstheme="majorBidi"/>
            <w:b/>
            <w:bCs/>
            <w:noProof/>
            <w:szCs w:val="32"/>
            <w:cs/>
          </w:rPr>
          <w:t xml:space="preserve">รูปที่ 4.14 </w:t>
        </w:r>
        <w:r w:rsidR="00010401" w:rsidRPr="00010401">
          <w:rPr>
            <w:rStyle w:val="a5"/>
            <w:rFonts w:cstheme="majorBidi"/>
            <w:noProof/>
            <w:szCs w:val="32"/>
            <w:cs/>
          </w:rPr>
          <w:t>บทสนทนาที่แบบจำลองทำนาย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6</w:t>
        </w:r>
        <w:r w:rsidR="00010401" w:rsidRPr="00010401">
          <w:rPr>
            <w:rFonts w:cstheme="majorBidi"/>
            <w:noProof/>
            <w:webHidden/>
            <w:szCs w:val="32"/>
          </w:rPr>
          <w:fldChar w:fldCharType="end"/>
        </w:r>
      </w:hyperlink>
    </w:p>
    <w:p w14:paraId="77072774" w14:textId="14C71493" w:rsidR="00010401" w:rsidRPr="00010401" w:rsidRDefault="00DA7866">
      <w:pPr>
        <w:pStyle w:val="af0"/>
        <w:tabs>
          <w:tab w:val="right" w:leader="dot" w:pos="8630"/>
        </w:tabs>
        <w:rPr>
          <w:rFonts w:eastAsiaTheme="minorEastAsia" w:cstheme="majorBidi"/>
          <w:color w:val="auto"/>
          <w:szCs w:val="32"/>
          <w:lang w:bidi="th-TH"/>
        </w:rPr>
      </w:pPr>
      <w:hyperlink w:anchor="_Toc58414013" w:history="1">
        <w:r w:rsidR="00010401" w:rsidRPr="00010401">
          <w:rPr>
            <w:rStyle w:val="a5"/>
            <w:rFonts w:cstheme="majorBidi"/>
            <w:b/>
            <w:bCs/>
            <w:noProof/>
            <w:szCs w:val="32"/>
            <w:cs/>
          </w:rPr>
          <w:t>รูปที่ 4.15</w:t>
        </w:r>
        <w:r w:rsidR="00010401" w:rsidRPr="00010401">
          <w:rPr>
            <w:rStyle w:val="a5"/>
            <w:rFonts w:cstheme="majorBidi"/>
            <w:noProof/>
            <w:szCs w:val="32"/>
          </w:rPr>
          <w:t xml:space="preserve"> </w:t>
        </w:r>
        <w:r w:rsidR="00010401" w:rsidRPr="00010401">
          <w:rPr>
            <w:rStyle w:val="a5"/>
            <w:rFonts w:cstheme="majorBidi"/>
            <w:noProof/>
            <w:szCs w:val="32"/>
            <w:cs/>
          </w:rPr>
          <w:t>ตารางการทำนายประเภทของ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7</w:t>
        </w:r>
        <w:r w:rsidR="00010401" w:rsidRPr="00010401">
          <w:rPr>
            <w:rFonts w:cstheme="majorBidi"/>
            <w:noProof/>
            <w:webHidden/>
            <w:szCs w:val="32"/>
          </w:rPr>
          <w:fldChar w:fldCharType="end"/>
        </w:r>
      </w:hyperlink>
    </w:p>
    <w:p w14:paraId="68819775" w14:textId="55D0E005" w:rsidR="00010401" w:rsidRPr="00010401" w:rsidRDefault="00DA7866">
      <w:pPr>
        <w:pStyle w:val="af0"/>
        <w:tabs>
          <w:tab w:val="right" w:leader="dot" w:pos="8630"/>
        </w:tabs>
        <w:rPr>
          <w:rFonts w:eastAsiaTheme="minorEastAsia" w:cstheme="majorBidi"/>
          <w:color w:val="auto"/>
          <w:szCs w:val="32"/>
          <w:lang w:bidi="th-TH"/>
        </w:rPr>
      </w:pPr>
      <w:hyperlink w:anchor="_Toc58414014" w:history="1">
        <w:r w:rsidR="00010401" w:rsidRPr="00010401">
          <w:rPr>
            <w:rStyle w:val="a5"/>
            <w:rFonts w:cstheme="majorBidi"/>
            <w:b/>
            <w:bCs/>
            <w:noProof/>
            <w:szCs w:val="32"/>
            <w:cs/>
          </w:rPr>
          <w:t>รูปที่ 4.16</w:t>
        </w:r>
        <w:r w:rsidR="00010401" w:rsidRPr="00010401">
          <w:rPr>
            <w:rStyle w:val="a5"/>
            <w:rFonts w:cstheme="majorBidi"/>
            <w:b/>
            <w:bCs/>
            <w:noProof/>
            <w:szCs w:val="32"/>
          </w:rPr>
          <w:t xml:space="preserve"> </w:t>
        </w:r>
        <w:r w:rsidR="00010401" w:rsidRPr="00010401">
          <w:rPr>
            <w:rStyle w:val="a5"/>
            <w:rFonts w:cstheme="majorBidi"/>
            <w:noProof/>
            <w:szCs w:val="32"/>
            <w:cs/>
          </w:rPr>
          <w:t>ตารางค่าทำนายจริงเฉพาะที่มีการติดแท็ก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8</w:t>
        </w:r>
        <w:r w:rsidR="00010401" w:rsidRPr="00010401">
          <w:rPr>
            <w:rFonts w:cstheme="majorBidi"/>
            <w:noProof/>
            <w:webHidden/>
            <w:szCs w:val="32"/>
          </w:rPr>
          <w:fldChar w:fldCharType="end"/>
        </w:r>
      </w:hyperlink>
    </w:p>
    <w:p w14:paraId="4E9C4955" w14:textId="2B5A4620" w:rsidR="00010401" w:rsidRPr="00010401" w:rsidRDefault="00DA7866">
      <w:pPr>
        <w:pStyle w:val="af0"/>
        <w:tabs>
          <w:tab w:val="right" w:leader="dot" w:pos="8630"/>
        </w:tabs>
        <w:rPr>
          <w:rFonts w:eastAsiaTheme="minorEastAsia" w:cstheme="majorBidi"/>
          <w:color w:val="auto"/>
          <w:szCs w:val="32"/>
          <w:lang w:bidi="th-TH"/>
        </w:rPr>
      </w:pPr>
      <w:hyperlink w:anchor="_Toc58414015" w:history="1">
        <w:r w:rsidR="00010401" w:rsidRPr="00010401">
          <w:rPr>
            <w:rStyle w:val="a5"/>
            <w:rFonts w:cstheme="majorBidi"/>
            <w:b/>
            <w:bCs/>
            <w:noProof/>
            <w:szCs w:val="32"/>
            <w:cs/>
          </w:rPr>
          <w:t>รูปที่ 4.17</w:t>
        </w:r>
        <w:r w:rsidR="00010401" w:rsidRPr="00010401">
          <w:rPr>
            <w:rStyle w:val="a5"/>
            <w:rFonts w:cstheme="majorBidi"/>
            <w:b/>
            <w:bCs/>
            <w:noProof/>
            <w:szCs w:val="32"/>
          </w:rPr>
          <w:t xml:space="preserve"> </w:t>
        </w:r>
        <w:r w:rsidR="00010401" w:rsidRPr="00010401">
          <w:rPr>
            <w:rStyle w:val="a5"/>
            <w:rFonts w:cstheme="majorBidi"/>
            <w:noProof/>
            <w:szCs w:val="32"/>
            <w:cs/>
          </w:rPr>
          <w:t>กราฟเปรียบเทียบค่าความแม่นยำของการทำนายนิพจน์ระบุนามทุกประเภ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9</w:t>
        </w:r>
        <w:r w:rsidR="00010401" w:rsidRPr="00010401">
          <w:rPr>
            <w:rFonts w:cstheme="majorBidi"/>
            <w:noProof/>
            <w:webHidden/>
            <w:szCs w:val="32"/>
          </w:rPr>
          <w:fldChar w:fldCharType="end"/>
        </w:r>
      </w:hyperlink>
    </w:p>
    <w:p w14:paraId="5CB615F2" w14:textId="76E8412B" w:rsidR="00010401" w:rsidRPr="00010401" w:rsidRDefault="00DA7866">
      <w:pPr>
        <w:pStyle w:val="af0"/>
        <w:tabs>
          <w:tab w:val="right" w:leader="dot" w:pos="8630"/>
        </w:tabs>
        <w:rPr>
          <w:rFonts w:eastAsiaTheme="minorEastAsia" w:cstheme="majorBidi"/>
          <w:color w:val="auto"/>
          <w:szCs w:val="32"/>
          <w:lang w:bidi="th-TH"/>
        </w:rPr>
      </w:pPr>
      <w:hyperlink w:anchor="_Toc58414016" w:history="1">
        <w:r w:rsidR="00010401" w:rsidRPr="00010401">
          <w:rPr>
            <w:rStyle w:val="a5"/>
            <w:rFonts w:cstheme="majorBidi"/>
            <w:b/>
            <w:bCs/>
            <w:noProof/>
            <w:szCs w:val="32"/>
            <w:cs/>
          </w:rPr>
          <w:t>รูปที่ 4.18</w:t>
        </w:r>
        <w:r w:rsidR="00010401" w:rsidRPr="00010401">
          <w:rPr>
            <w:rStyle w:val="a5"/>
            <w:rFonts w:cstheme="majorBidi"/>
            <w:noProof/>
            <w:szCs w:val="32"/>
          </w:rPr>
          <w:t xml:space="preserve"> </w:t>
        </w:r>
        <w:r w:rsidR="00010401" w:rsidRPr="00010401">
          <w:rPr>
            <w:rStyle w:val="a5"/>
            <w:rFonts w:cstheme="majorBidi"/>
            <w:noProof/>
            <w:szCs w:val="32"/>
            <w:cs/>
          </w:rPr>
          <w:t>การบันทึกเสียงที่ผ่า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54</w:t>
        </w:r>
        <w:r w:rsidR="00010401" w:rsidRPr="00010401">
          <w:rPr>
            <w:rFonts w:cstheme="majorBidi"/>
            <w:noProof/>
            <w:webHidden/>
            <w:szCs w:val="32"/>
          </w:rPr>
          <w:fldChar w:fldCharType="end"/>
        </w:r>
      </w:hyperlink>
    </w:p>
    <w:p w14:paraId="2A579772" w14:textId="5074DD79" w:rsidR="003F5DDD" w:rsidRPr="00D91E5B" w:rsidRDefault="00A459C2" w:rsidP="00D91E5B">
      <w:pPr>
        <w:tabs>
          <w:tab w:val="left" w:pos="2160"/>
        </w:tabs>
        <w:spacing w:after="0" w:line="240" w:lineRule="auto"/>
        <w:jc w:val="center"/>
        <w:rPr>
          <w:rFonts w:cstheme="majorBidi"/>
          <w:b/>
          <w:bCs/>
          <w:szCs w:val="32"/>
          <w:lang w:bidi="th-TH"/>
        </w:rPr>
      </w:pPr>
      <w:r w:rsidRPr="00501A25">
        <w:rPr>
          <w:rFonts w:cstheme="majorBidi"/>
          <w:b/>
          <w:bCs/>
          <w:szCs w:val="32"/>
          <w:lang w:bidi="th-TH"/>
        </w:rPr>
        <w:lastRenderedPageBreak/>
        <w:fldChar w:fldCharType="end"/>
      </w:r>
      <w:r w:rsidR="003F5DDD" w:rsidRPr="003F5DDD">
        <w:rPr>
          <w:rFonts w:cstheme="majorBidi" w:hint="cs"/>
          <w:b/>
          <w:bCs/>
          <w:sz w:val="48"/>
          <w:szCs w:val="48"/>
          <w:cs/>
          <w:lang w:bidi="th-TH"/>
        </w:rPr>
        <w:t>สารบัญตาราง</w:t>
      </w:r>
    </w:p>
    <w:p w14:paraId="10C094AA" w14:textId="4BE22337" w:rsidR="003F5DDD" w:rsidRPr="003F5DDD" w:rsidRDefault="00B76B8D" w:rsidP="003F5DDD">
      <w:pPr>
        <w:jc w:val="right"/>
        <w:rPr>
          <w:rFonts w:cstheme="majorBidi"/>
          <w:b/>
          <w:bCs/>
          <w:szCs w:val="32"/>
          <w:lang w:bidi="th-TH"/>
        </w:rPr>
      </w:pPr>
      <w:r>
        <w:rPr>
          <w:rFonts w:cstheme="majorBidi" w:hint="cs"/>
          <w:b/>
          <w:bCs/>
          <w:szCs w:val="32"/>
          <w:cs/>
          <w:lang w:bidi="th-TH"/>
        </w:rPr>
        <w:t>หน้า</w:t>
      </w:r>
    </w:p>
    <w:p w14:paraId="1E7B684C" w14:textId="2751E6B7" w:rsidR="001160B2" w:rsidRPr="001160B2" w:rsidRDefault="00B76B8D">
      <w:pPr>
        <w:pStyle w:val="af0"/>
        <w:tabs>
          <w:tab w:val="right" w:leader="dot" w:pos="8630"/>
        </w:tabs>
        <w:rPr>
          <w:rFonts w:eastAsiaTheme="minorEastAsia" w:cstheme="majorBidi"/>
          <w:color w:val="auto"/>
          <w:szCs w:val="32"/>
          <w:lang w:bidi="th-TH"/>
        </w:rPr>
      </w:pPr>
      <w:r>
        <w:rPr>
          <w:rFonts w:cstheme="majorBidi"/>
          <w:b/>
          <w:bCs/>
          <w:szCs w:val="32"/>
          <w:cs/>
          <w:lang w:bidi="th-TH"/>
        </w:rPr>
        <w:fldChar w:fldCharType="begin"/>
      </w:r>
      <w:r>
        <w:rPr>
          <w:rFonts w:cstheme="majorBidi"/>
          <w:b/>
          <w:bCs/>
          <w:szCs w:val="32"/>
          <w:cs/>
          <w:lang w:bidi="th-TH"/>
        </w:rPr>
        <w:instrText xml:space="preserve"> </w:instrText>
      </w:r>
      <w:r>
        <w:rPr>
          <w:rFonts w:cstheme="majorBidi" w:hint="cs"/>
          <w:b/>
          <w:bCs/>
          <w:szCs w:val="32"/>
          <w:lang w:bidi="th-TH"/>
        </w:rPr>
        <w:instrText>TOC \h \z \c "</w:instrText>
      </w:r>
      <w:r>
        <w:rPr>
          <w:rFonts w:cstheme="majorBidi" w:hint="cs"/>
          <w:b/>
          <w:bCs/>
          <w:szCs w:val="32"/>
          <w:cs/>
          <w:lang w:bidi="th-TH"/>
        </w:rPr>
        <w:instrText>ตารางที่"</w:instrText>
      </w:r>
      <w:r>
        <w:rPr>
          <w:rFonts w:cstheme="majorBidi"/>
          <w:b/>
          <w:bCs/>
          <w:szCs w:val="32"/>
          <w:cs/>
          <w:lang w:bidi="th-TH"/>
        </w:rPr>
        <w:instrText xml:space="preserve"> </w:instrText>
      </w:r>
      <w:r>
        <w:rPr>
          <w:rFonts w:cstheme="majorBidi"/>
          <w:b/>
          <w:bCs/>
          <w:szCs w:val="32"/>
          <w:cs/>
          <w:lang w:bidi="th-TH"/>
        </w:rPr>
        <w:fldChar w:fldCharType="separate"/>
      </w:r>
      <w:hyperlink w:anchor="_Toc58413424" w:history="1">
        <w:r w:rsidR="001160B2" w:rsidRPr="001160B2">
          <w:rPr>
            <w:rStyle w:val="a5"/>
            <w:rFonts w:cstheme="majorBidi"/>
            <w:b/>
            <w:bCs/>
            <w:noProof/>
            <w:szCs w:val="32"/>
            <w:cs/>
          </w:rPr>
          <w:t xml:space="preserve">ตารางที่ 4.1 </w:t>
        </w:r>
        <w:r w:rsidR="001160B2" w:rsidRPr="001160B2">
          <w:rPr>
            <w:rStyle w:val="a5"/>
            <w:rFonts w:cstheme="majorBidi"/>
            <w:noProof/>
            <w:szCs w:val="32"/>
            <w:cs/>
          </w:rPr>
          <w:t>ตารางแสดงค่าความแม่นยำของการแปลงเสียงพูดให้อยู่ในรูปของข้อควา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4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5</w:t>
        </w:r>
        <w:r w:rsidR="001160B2" w:rsidRPr="001160B2">
          <w:rPr>
            <w:rFonts w:cstheme="majorBidi"/>
            <w:noProof/>
            <w:webHidden/>
            <w:szCs w:val="32"/>
          </w:rPr>
          <w:fldChar w:fldCharType="end"/>
        </w:r>
      </w:hyperlink>
    </w:p>
    <w:p w14:paraId="7F5CDB1C" w14:textId="5F436D1D" w:rsidR="001160B2" w:rsidRPr="001160B2" w:rsidRDefault="00DA7866">
      <w:pPr>
        <w:pStyle w:val="af0"/>
        <w:tabs>
          <w:tab w:val="right" w:leader="dot" w:pos="8630"/>
        </w:tabs>
        <w:rPr>
          <w:rFonts w:eastAsiaTheme="minorEastAsia" w:cstheme="majorBidi"/>
          <w:color w:val="auto"/>
          <w:szCs w:val="32"/>
          <w:lang w:bidi="th-TH"/>
        </w:rPr>
      </w:pPr>
      <w:hyperlink w:anchor="_Toc58413425" w:history="1">
        <w:r w:rsidR="001160B2" w:rsidRPr="001160B2">
          <w:rPr>
            <w:rStyle w:val="a5"/>
            <w:rFonts w:cstheme="majorBidi"/>
            <w:b/>
            <w:bCs/>
            <w:noProof/>
            <w:szCs w:val="32"/>
            <w:cs/>
          </w:rPr>
          <w:t xml:space="preserve">ตารางที่ 4.2 </w:t>
        </w:r>
        <w:r w:rsidR="001160B2" w:rsidRPr="001160B2">
          <w:rPr>
            <w:rStyle w:val="a5"/>
            <w:rFonts w:cstheme="majorBidi"/>
            <w:noProof/>
            <w:szCs w:val="32"/>
            <w:cs/>
          </w:rPr>
          <w:t>ตารางแสดงค่าความแม่นยำของการแปลงเสียงพูดให้อยู่ในรูปของข้อความ</w:t>
        </w:r>
        <w:r w:rsidR="001160B2" w:rsidRPr="001160B2">
          <w:rPr>
            <w:rStyle w:val="a5"/>
            <w:rFonts w:cstheme="majorBidi"/>
            <w:noProof/>
            <w:szCs w:val="32"/>
          </w:rPr>
          <w:t xml:space="preserve"> </w:t>
        </w:r>
        <w:r w:rsidR="001160B2" w:rsidRPr="001160B2">
          <w:rPr>
            <w:rStyle w:val="a5"/>
            <w:rFonts w:cstheme="majorBidi"/>
            <w:noProof/>
            <w:szCs w:val="32"/>
            <w:cs/>
          </w:rPr>
          <w:t>(ให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5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6</w:t>
        </w:r>
        <w:r w:rsidR="001160B2" w:rsidRPr="001160B2">
          <w:rPr>
            <w:rFonts w:cstheme="majorBidi"/>
            <w:noProof/>
            <w:webHidden/>
            <w:szCs w:val="32"/>
          </w:rPr>
          <w:fldChar w:fldCharType="end"/>
        </w:r>
      </w:hyperlink>
    </w:p>
    <w:p w14:paraId="284EC785" w14:textId="63A8D9A0" w:rsidR="001160B2" w:rsidRPr="001160B2" w:rsidRDefault="00DA7866">
      <w:pPr>
        <w:pStyle w:val="af0"/>
        <w:tabs>
          <w:tab w:val="right" w:leader="dot" w:pos="8630"/>
        </w:tabs>
        <w:rPr>
          <w:rFonts w:eastAsiaTheme="minorEastAsia" w:cstheme="majorBidi"/>
          <w:color w:val="auto"/>
          <w:szCs w:val="32"/>
          <w:lang w:bidi="th-TH"/>
        </w:rPr>
      </w:pPr>
      <w:hyperlink w:anchor="_Toc58413426" w:history="1">
        <w:r w:rsidR="001160B2" w:rsidRPr="001160B2">
          <w:rPr>
            <w:rStyle w:val="a5"/>
            <w:rFonts w:cstheme="majorBidi"/>
            <w:b/>
            <w:bCs/>
            <w:noProof/>
            <w:szCs w:val="32"/>
            <w:cs/>
          </w:rPr>
          <w:t xml:space="preserve">ตารางที่ 4.3 </w:t>
        </w:r>
        <w:r w:rsidR="001160B2" w:rsidRPr="001160B2">
          <w:rPr>
            <w:rStyle w:val="a5"/>
            <w:rFonts w:cstheme="majorBidi"/>
            <w:noProof/>
            <w:szCs w:val="32"/>
            <w:cs/>
          </w:rPr>
          <w:t>ตารางการแสดงค่าความแม่นยำของการทำนายนิพจน์ระบุนาม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6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8</w:t>
        </w:r>
        <w:r w:rsidR="001160B2" w:rsidRPr="001160B2">
          <w:rPr>
            <w:rFonts w:cstheme="majorBidi"/>
            <w:noProof/>
            <w:webHidden/>
            <w:szCs w:val="32"/>
          </w:rPr>
          <w:fldChar w:fldCharType="end"/>
        </w:r>
      </w:hyperlink>
    </w:p>
    <w:p w14:paraId="71490704" w14:textId="3DE27AF2" w:rsidR="001160B2" w:rsidRPr="001160B2" w:rsidRDefault="00DA7866">
      <w:pPr>
        <w:pStyle w:val="af0"/>
        <w:tabs>
          <w:tab w:val="right" w:leader="dot" w:pos="8630"/>
        </w:tabs>
        <w:rPr>
          <w:rFonts w:eastAsiaTheme="minorEastAsia" w:cstheme="majorBidi"/>
          <w:color w:val="auto"/>
          <w:szCs w:val="32"/>
          <w:lang w:bidi="th-TH"/>
        </w:rPr>
      </w:pPr>
      <w:hyperlink w:anchor="_Toc58413427" w:history="1">
        <w:r w:rsidR="001160B2" w:rsidRPr="001160B2">
          <w:rPr>
            <w:rStyle w:val="a5"/>
            <w:rFonts w:cstheme="majorBidi"/>
            <w:b/>
            <w:bCs/>
            <w:noProof/>
            <w:szCs w:val="32"/>
            <w:cs/>
          </w:rPr>
          <w:t xml:space="preserve">ตารางที่ 4.4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PERS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7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0</w:t>
        </w:r>
        <w:r w:rsidR="001160B2" w:rsidRPr="001160B2">
          <w:rPr>
            <w:rFonts w:cstheme="majorBidi"/>
            <w:noProof/>
            <w:webHidden/>
            <w:szCs w:val="32"/>
          </w:rPr>
          <w:fldChar w:fldCharType="end"/>
        </w:r>
      </w:hyperlink>
    </w:p>
    <w:p w14:paraId="199F0C28" w14:textId="16E57448" w:rsidR="001160B2" w:rsidRPr="001160B2" w:rsidRDefault="00DA7866">
      <w:pPr>
        <w:pStyle w:val="af0"/>
        <w:tabs>
          <w:tab w:val="right" w:leader="dot" w:pos="8630"/>
        </w:tabs>
        <w:rPr>
          <w:rFonts w:eastAsiaTheme="minorEastAsia" w:cstheme="majorBidi"/>
          <w:color w:val="auto"/>
          <w:szCs w:val="32"/>
          <w:lang w:bidi="th-TH"/>
        </w:rPr>
      </w:pPr>
      <w:hyperlink w:anchor="_Toc58413428" w:history="1">
        <w:r w:rsidR="001160B2" w:rsidRPr="001160B2">
          <w:rPr>
            <w:rStyle w:val="a5"/>
            <w:rFonts w:cstheme="majorBidi"/>
            <w:b/>
            <w:bCs/>
            <w:noProof/>
            <w:szCs w:val="32"/>
            <w:cs/>
          </w:rPr>
          <w:t xml:space="preserve">ตารางที่ 4.5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ORGANIZ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8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0</w:t>
        </w:r>
        <w:r w:rsidR="001160B2" w:rsidRPr="001160B2">
          <w:rPr>
            <w:rFonts w:cstheme="majorBidi"/>
            <w:noProof/>
            <w:webHidden/>
            <w:szCs w:val="32"/>
          </w:rPr>
          <w:fldChar w:fldCharType="end"/>
        </w:r>
      </w:hyperlink>
    </w:p>
    <w:p w14:paraId="05A21CFF" w14:textId="5B63BCE5" w:rsidR="001160B2" w:rsidRPr="001160B2" w:rsidRDefault="00DA7866">
      <w:pPr>
        <w:pStyle w:val="af0"/>
        <w:tabs>
          <w:tab w:val="right" w:leader="dot" w:pos="8630"/>
        </w:tabs>
        <w:rPr>
          <w:rFonts w:eastAsiaTheme="minorEastAsia" w:cstheme="majorBidi"/>
          <w:color w:val="auto"/>
          <w:szCs w:val="32"/>
          <w:lang w:bidi="th-TH"/>
        </w:rPr>
      </w:pPr>
      <w:hyperlink w:anchor="_Toc58413429" w:history="1">
        <w:r w:rsidR="001160B2" w:rsidRPr="001160B2">
          <w:rPr>
            <w:rStyle w:val="a5"/>
            <w:rFonts w:cstheme="majorBidi"/>
            <w:b/>
            <w:bCs/>
            <w:noProof/>
            <w:szCs w:val="32"/>
            <w:cs/>
          </w:rPr>
          <w:t xml:space="preserve">ตารางที่ 4.6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LOC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9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1</w:t>
        </w:r>
        <w:r w:rsidR="001160B2" w:rsidRPr="001160B2">
          <w:rPr>
            <w:rFonts w:cstheme="majorBidi"/>
            <w:noProof/>
            <w:webHidden/>
            <w:szCs w:val="32"/>
          </w:rPr>
          <w:fldChar w:fldCharType="end"/>
        </w:r>
      </w:hyperlink>
    </w:p>
    <w:p w14:paraId="373F1A89" w14:textId="2353F814" w:rsidR="001160B2" w:rsidRPr="001160B2" w:rsidRDefault="00DA7866">
      <w:pPr>
        <w:pStyle w:val="af0"/>
        <w:tabs>
          <w:tab w:val="right" w:leader="dot" w:pos="8630"/>
        </w:tabs>
        <w:rPr>
          <w:rFonts w:eastAsiaTheme="minorEastAsia" w:cstheme="majorBidi"/>
          <w:color w:val="auto"/>
          <w:szCs w:val="32"/>
          <w:lang w:bidi="th-TH"/>
        </w:rPr>
      </w:pPr>
      <w:hyperlink w:anchor="_Toc58413430" w:history="1">
        <w:r w:rsidR="001160B2" w:rsidRPr="001160B2">
          <w:rPr>
            <w:rStyle w:val="a5"/>
            <w:rFonts w:cstheme="majorBidi"/>
            <w:b/>
            <w:bCs/>
            <w:noProof/>
            <w:szCs w:val="32"/>
            <w:cs/>
          </w:rPr>
          <w:t xml:space="preserve">ตารางที่ 4.7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0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2</w:t>
        </w:r>
        <w:r w:rsidR="001160B2" w:rsidRPr="001160B2">
          <w:rPr>
            <w:rFonts w:cstheme="majorBidi"/>
            <w:noProof/>
            <w:webHidden/>
            <w:szCs w:val="32"/>
          </w:rPr>
          <w:fldChar w:fldCharType="end"/>
        </w:r>
      </w:hyperlink>
    </w:p>
    <w:p w14:paraId="0AE9C095" w14:textId="0BA9FA85" w:rsidR="001160B2" w:rsidRPr="001160B2" w:rsidRDefault="00DA7866">
      <w:pPr>
        <w:pStyle w:val="af0"/>
        <w:tabs>
          <w:tab w:val="right" w:leader="dot" w:pos="8630"/>
        </w:tabs>
        <w:rPr>
          <w:rFonts w:eastAsiaTheme="minorEastAsia" w:cstheme="majorBidi"/>
          <w:color w:val="auto"/>
          <w:szCs w:val="32"/>
          <w:lang w:bidi="th-TH"/>
        </w:rPr>
      </w:pPr>
      <w:hyperlink w:anchor="_Toc58413431" w:history="1">
        <w:r w:rsidR="001160B2" w:rsidRPr="001160B2">
          <w:rPr>
            <w:rStyle w:val="a5"/>
            <w:rFonts w:cstheme="majorBidi"/>
            <w:b/>
            <w:bCs/>
            <w:noProof/>
            <w:szCs w:val="32"/>
            <w:cs/>
          </w:rPr>
          <w:t xml:space="preserve">ตารางที่ 4.8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1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2</w:t>
        </w:r>
        <w:r w:rsidR="001160B2" w:rsidRPr="001160B2">
          <w:rPr>
            <w:rFonts w:cstheme="majorBidi"/>
            <w:noProof/>
            <w:webHidden/>
            <w:szCs w:val="32"/>
          </w:rPr>
          <w:fldChar w:fldCharType="end"/>
        </w:r>
      </w:hyperlink>
    </w:p>
    <w:p w14:paraId="448DBA31" w14:textId="7BB92FFB" w:rsidR="001160B2" w:rsidRPr="001160B2" w:rsidRDefault="00DA7866">
      <w:pPr>
        <w:pStyle w:val="af0"/>
        <w:tabs>
          <w:tab w:val="right" w:leader="dot" w:pos="8630"/>
        </w:tabs>
        <w:rPr>
          <w:rFonts w:eastAsiaTheme="minorEastAsia" w:cstheme="majorBidi"/>
          <w:color w:val="auto"/>
          <w:szCs w:val="32"/>
          <w:lang w:bidi="th-TH"/>
        </w:rPr>
      </w:pPr>
      <w:hyperlink w:anchor="_Toc58413432" w:history="1">
        <w:r w:rsidR="001160B2" w:rsidRPr="001160B2">
          <w:rPr>
            <w:rStyle w:val="a5"/>
            <w:rFonts w:cstheme="majorBidi"/>
            <w:b/>
            <w:bCs/>
            <w:noProof/>
            <w:szCs w:val="32"/>
            <w:cs/>
          </w:rPr>
          <w:t xml:space="preserve">ตารางที่ 4.9 </w:t>
        </w:r>
        <w:r w:rsidR="001160B2" w:rsidRPr="001160B2">
          <w:rPr>
            <w:rStyle w:val="a5"/>
            <w:rFonts w:cstheme="majorBidi"/>
            <w:noProof/>
            <w:szCs w:val="32"/>
            <w:cs/>
          </w:rPr>
          <w:t xml:space="preserve">ตารางการแสดงค่าความแม่นยำของการติดแท็กคำของ </w:t>
        </w:r>
        <w:r w:rsidR="001160B2" w:rsidRPr="001160B2">
          <w:rPr>
            <w:rStyle w:val="a5"/>
            <w:rFonts w:cstheme="majorBidi"/>
            <w:noProof/>
            <w:szCs w:val="32"/>
          </w:rPr>
          <w:t xml:space="preserve">PII Number </w:t>
        </w:r>
        <w:r w:rsidR="001160B2" w:rsidRPr="001160B2">
          <w:rPr>
            <w:rStyle w:val="a5"/>
            <w:rFonts w:cstheme="majorBidi"/>
            <w:noProof/>
            <w:szCs w:val="32"/>
            <w:cs/>
          </w:rPr>
          <w:t>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2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3</w:t>
        </w:r>
        <w:r w:rsidR="001160B2" w:rsidRPr="001160B2">
          <w:rPr>
            <w:rFonts w:cstheme="majorBidi"/>
            <w:noProof/>
            <w:webHidden/>
            <w:szCs w:val="32"/>
          </w:rPr>
          <w:fldChar w:fldCharType="end"/>
        </w:r>
      </w:hyperlink>
    </w:p>
    <w:p w14:paraId="3B05848B" w14:textId="5E3FED2B" w:rsidR="00B76B8D" w:rsidRPr="003F5DDD" w:rsidRDefault="00B76B8D" w:rsidP="00B76B8D">
      <w:pPr>
        <w:rPr>
          <w:rFonts w:cstheme="majorBidi"/>
          <w:b/>
          <w:bCs/>
          <w:szCs w:val="32"/>
          <w:lang w:bidi="th-TH"/>
        </w:rPr>
      </w:pPr>
      <w:r>
        <w:rPr>
          <w:rFonts w:cstheme="majorBidi"/>
          <w:b/>
          <w:bCs/>
          <w:szCs w:val="32"/>
          <w:cs/>
          <w:lang w:bidi="th-TH"/>
        </w:rPr>
        <w:fldChar w:fldCharType="end"/>
      </w:r>
    </w:p>
    <w:p w14:paraId="08ACC438" w14:textId="77777777" w:rsidR="001A21A9" w:rsidRPr="003F5DDD" w:rsidRDefault="001A21A9" w:rsidP="003F5DDD">
      <w:pPr>
        <w:sectPr w:rsidR="001A21A9" w:rsidRPr="003F5DDD"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p>
    <w:p w14:paraId="31B1B834" w14:textId="5CE1762D" w:rsidR="00A249B9" w:rsidRPr="00430F90" w:rsidRDefault="00A249B9" w:rsidP="005340B3">
      <w:pPr>
        <w:pStyle w:val="1"/>
        <w:numPr>
          <w:ilvl w:val="0"/>
          <w:numId w:val="9"/>
        </w:numPr>
        <w:spacing w:after="120"/>
        <w:rPr>
          <w:rFonts w:asciiTheme="majorBidi" w:hAnsiTheme="majorBidi" w:cstheme="majorBidi"/>
        </w:rPr>
      </w:pPr>
      <w:bookmarkStart w:id="2" w:name="_Toc58412956"/>
      <w:bookmarkEnd w:id="2"/>
    </w:p>
    <w:p w14:paraId="42C3D9F2" w14:textId="7D990762" w:rsidR="00637695" w:rsidRPr="00430F90" w:rsidRDefault="00A249B9" w:rsidP="005340B3">
      <w:pPr>
        <w:pStyle w:val="2"/>
        <w:numPr>
          <w:ilvl w:val="1"/>
          <w:numId w:val="9"/>
        </w:numPr>
        <w:spacing w:after="120" w:line="240" w:lineRule="auto"/>
        <w:rPr>
          <w:rFonts w:asciiTheme="majorBidi" w:hAnsiTheme="majorBidi" w:cstheme="majorBidi"/>
        </w:rPr>
      </w:pPr>
      <w:bookmarkStart w:id="3" w:name="_Toc58412957"/>
      <w:r w:rsidRPr="00430F90">
        <w:rPr>
          <w:rFonts w:asciiTheme="majorBidi" w:hAnsiTheme="majorBidi" w:cstheme="majorBidi"/>
          <w:cs/>
        </w:rPr>
        <w:t>บทนำ</w:t>
      </w:r>
      <w:bookmarkEnd w:id="3"/>
    </w:p>
    <w:p w14:paraId="52EE97FC" w14:textId="3540020F" w:rsidR="0094601C" w:rsidRPr="00430F90" w:rsidRDefault="00A249B9" w:rsidP="005340B3">
      <w:pPr>
        <w:pStyle w:val="3"/>
        <w:spacing w:after="120" w:line="240" w:lineRule="auto"/>
        <w:rPr>
          <w:rFonts w:asciiTheme="majorBidi" w:hAnsiTheme="majorBidi" w:cstheme="majorBidi"/>
        </w:rPr>
      </w:pPr>
      <w:bookmarkStart w:id="4" w:name="_Toc58412958"/>
      <w:r w:rsidRPr="00430F90">
        <w:rPr>
          <w:rFonts w:asciiTheme="majorBidi" w:hAnsiTheme="majorBidi" w:cstheme="majorBidi"/>
          <w:cs/>
        </w:rPr>
        <w:t>ที่มาและความสำคัญ</w:t>
      </w:r>
      <w:bookmarkEnd w:id="4"/>
    </w:p>
    <w:p w14:paraId="6F65A062" w14:textId="4AFA47F3" w:rsidR="00410DF4" w:rsidRPr="00CA471E" w:rsidRDefault="00410DF4" w:rsidP="005340B3">
      <w:pPr>
        <w:spacing w:after="120" w:line="240" w:lineRule="auto"/>
        <w:ind w:firstLine="720"/>
        <w:jc w:val="thaiDistribute"/>
        <w:rPr>
          <w:rFonts w:cstheme="majorBidi"/>
          <w:color w:val="000000"/>
          <w:szCs w:val="32"/>
          <w:lang w:bidi="th-TH"/>
        </w:rPr>
      </w:pP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 xml:space="preserve"> (</w:t>
      </w:r>
      <w:r w:rsidRPr="001368C9">
        <w:rPr>
          <w:rFonts w:cstheme="majorBidi"/>
          <w:color w:val="000000"/>
          <w:szCs w:val="32"/>
        </w:rPr>
        <w:t xml:space="preserve">Privacy) </w:t>
      </w:r>
      <w:r w:rsidRPr="001368C9">
        <w:rPr>
          <w:rFonts w:cstheme="majorBidi"/>
          <w:color w:val="000000"/>
          <w:szCs w:val="32"/>
          <w:cs/>
        </w:rPr>
        <w:t>คือ</w:t>
      </w:r>
      <w:r w:rsidR="00875785">
        <w:rPr>
          <w:rFonts w:cstheme="majorBidi"/>
          <w:color w:val="000000"/>
          <w:szCs w:val="32"/>
        </w:rPr>
        <w:t xml:space="preserve"> </w:t>
      </w:r>
      <w:r w:rsidRPr="001368C9">
        <w:rPr>
          <w:rFonts w:cstheme="majorBidi"/>
          <w:color w:val="000000"/>
          <w:szCs w:val="32"/>
          <w:cs/>
        </w:rPr>
        <w:t>การที่บุคคลมีสิทธิ์อันชอบธรรมที่จะอยู่อย่างสันโดษ ปราศจากการรบกวน จากบุคคลอื่นที่ไม่ได้รับอนุญาตในการเข้าถึงข้อมูล หรือ การนำข้อมูลไปแสวงหาผลประโยชน์ จึงนำมาซึ่งความเสียหายแก่บุคคลนั้น ความเป็น</w:t>
      </w:r>
      <w:r>
        <w:rPr>
          <w:rFonts w:cstheme="majorBidi"/>
          <w:color w:val="000000"/>
          <w:szCs w:val="32"/>
          <w:cs/>
        </w:rPr>
        <w:t>ส่วนบุคคล</w:t>
      </w:r>
      <w:r w:rsidRPr="001368C9">
        <w:rPr>
          <w:rFonts w:cstheme="majorBidi"/>
          <w:color w:val="000000"/>
          <w:szCs w:val="32"/>
          <w:cs/>
        </w:rPr>
        <w:t xml:space="preserve">สามารถแบ่งออกเป็น </w:t>
      </w:r>
      <w:r w:rsidRPr="001368C9">
        <w:rPr>
          <w:rFonts w:cstheme="majorBidi"/>
          <w:color w:val="000000"/>
          <w:szCs w:val="32"/>
        </w:rPr>
        <w:t xml:space="preserve">2 </w:t>
      </w:r>
      <w:r w:rsidRPr="001368C9">
        <w:rPr>
          <w:rFonts w:cstheme="majorBidi"/>
          <w:color w:val="000000"/>
          <w:szCs w:val="32"/>
          <w:cs/>
        </w:rPr>
        <w:t>ประเภท โดยประเภทแรก คือ ความเป็น</w:t>
      </w:r>
      <w:r>
        <w:rPr>
          <w:rFonts w:cstheme="majorBidi"/>
          <w:color w:val="000000"/>
          <w:szCs w:val="32"/>
          <w:cs/>
        </w:rPr>
        <w:t>ส่วนบุคคล</w:t>
      </w:r>
      <w:r w:rsidRPr="001368C9">
        <w:rPr>
          <w:rFonts w:cstheme="majorBidi"/>
          <w:color w:val="000000"/>
          <w:szCs w:val="32"/>
          <w:cs/>
        </w:rPr>
        <w:t>ทางกายภาพ (</w:t>
      </w:r>
      <w:r w:rsidRPr="001368C9">
        <w:rPr>
          <w:rFonts w:cstheme="majorBidi"/>
          <w:color w:val="000000"/>
          <w:szCs w:val="32"/>
        </w:rPr>
        <w:t xml:space="preserve">Physical Privacy) </w:t>
      </w:r>
      <w:r w:rsidRPr="001368C9">
        <w:rPr>
          <w:rFonts w:cstheme="majorBidi"/>
          <w:color w:val="000000"/>
          <w:szCs w:val="32"/>
          <w:cs/>
        </w:rPr>
        <w:t>ซึ่งหมายถึง สิทธิในสถานที่ เวลา และสินทรัพย์ที่บุคคลพึงมี เพื่อหลีกเลี่ยงจากการถูกละเมิดหรือถูกรบกวนจากบุคคลอื่น ประเภทที่สอง คือ 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ซึ่งหมายถึง ข้อมูลทั่วไปเกี่ยวกับตัวบุคคล เช่น ชื่อ-นามสกุล ที่อยู่ หมายเลขโทรศัพท์ หมายเลขบัตรเครดิต เลขที่บัญชีธนาคาร หรือ หมายเลขบัตรประจำตัวประชาชน ที่บุคคลอื่นห้ามนำมาเปิดเผย หากไม่ได้รับอนุญาต</w:t>
      </w:r>
      <w:r w:rsidRPr="001368C9">
        <w:rPr>
          <w:rFonts w:cstheme="majorBidi" w:hint="cs"/>
          <w:color w:val="000000"/>
          <w:szCs w:val="32"/>
          <w:cs/>
        </w:rPr>
        <w:t xml:space="preserve"> </w:t>
      </w:r>
      <w:r w:rsidR="00305469">
        <w:rPr>
          <w:rFonts w:cstheme="majorBidi"/>
          <w:color w:val="000000"/>
          <w:szCs w:val="32"/>
          <w:cs/>
        </w:rPr>
        <w:fldChar w:fldCharType="begin" w:fldLock="1"/>
      </w:r>
      <w:r w:rsidR="00F717BF">
        <w:rPr>
          <w:rFonts w:cstheme="majorBidi"/>
          <w:color w:val="000000"/>
          <w:szCs w:val="32"/>
        </w:rPr>
        <w:instrText>ADDIN CSL_CITATION {"citationItems":[{"id":"ITEM-1","itemData":{"author":[{"dropping-particle":"","family":"</w:instrText>
      </w:r>
      <w:r w:rsidR="00F717BF">
        <w:rPr>
          <w:rFonts w:cstheme="majorBidi"/>
          <w:color w:val="000000"/>
          <w:szCs w:val="32"/>
          <w:cs/>
          <w:lang w:bidi="th-TH"/>
        </w:rPr>
        <w:instrText>สวัสดิ์พงศ์ธาดา"</w:instrText>
      </w:r>
      <w:r w:rsidR="00F717BF">
        <w:rPr>
          <w:rFonts w:cstheme="majorBidi"/>
          <w:color w:val="000000"/>
          <w:szCs w:val="32"/>
        </w:rPr>
        <w:instrText>,"given":"</w:instrText>
      </w:r>
      <w:r w:rsidR="00F717BF">
        <w:rPr>
          <w:rFonts w:cstheme="majorBidi"/>
          <w:color w:val="000000"/>
          <w:szCs w:val="32"/>
          <w:cs/>
          <w:lang w:bidi="th-TH"/>
        </w:rPr>
        <w:instrText>ศุภเลิศ"</w:instrText>
      </w:r>
      <w:r w:rsidR="00F717BF">
        <w:rPr>
          <w:rFonts w:cstheme="majorBidi"/>
          <w:color w:val="000000"/>
          <w:szCs w:val="32"/>
        </w:rPr>
        <w:instrText>,"non-dropping-particle":"","parse-names":false,"suffix":""}],"id":"ITEM-1","issued":{"date-parts":[["2015"]]},"page":"1","title":"</w:instrText>
      </w:r>
      <w:r w:rsidR="00F717BF">
        <w:rPr>
          <w:rFonts w:cstheme="majorBidi"/>
          <w:color w:val="000000"/>
          <w:szCs w:val="32"/>
          <w:cs/>
          <w:lang w:bidi="th-TH"/>
        </w:rPr>
        <w:instrText>ความเป็นส่วนตัว (</w:instrText>
      </w:r>
      <w:r w:rsidR="00F717BF">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Pr>
          <w:rFonts w:cstheme="majorBidi"/>
          <w:color w:val="000000"/>
          <w:szCs w:val="32"/>
          <w:cs/>
        </w:rPr>
        <w:fldChar w:fldCharType="separate"/>
      </w:r>
      <w:r w:rsidR="00305469" w:rsidRPr="00305469">
        <w:rPr>
          <w:rFonts w:cstheme="majorBidi"/>
          <w:noProof/>
          <w:color w:val="000000"/>
          <w:szCs w:val="32"/>
        </w:rPr>
        <w:t>[1]</w:t>
      </w:r>
      <w:r w:rsidR="00305469">
        <w:rPr>
          <w:rFonts w:cstheme="majorBidi"/>
          <w:color w:val="000000"/>
          <w:szCs w:val="32"/>
          <w:cs/>
        </w:rPr>
        <w:fldChar w:fldCharType="end"/>
      </w:r>
    </w:p>
    <w:p w14:paraId="28C6B1C2" w14:textId="479A2322"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พูด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เนื่องจากในคำพูดนั้น ๆ มักจะประกอบไปด้วยข้อมูลต่าง ๆ เกี่ยวกับ เพศ สำเนียง จริยธรรม สภาพอารมณ์ของผู้พูดนอกเหนือจากเนื้อหาของข้อความ </w:t>
      </w:r>
      <w:r w:rsidR="00F717BF">
        <w:rPr>
          <w:rFonts w:cstheme="majorBidi"/>
          <w:color w:val="000000"/>
          <w:szCs w:val="32"/>
          <w:cs/>
        </w:rPr>
        <w:fldChar w:fldCharType="begin" w:fldLock="1"/>
      </w:r>
      <w:r w:rsidR="00226A30">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Pr>
          <w:rFonts w:cstheme="majorBidi"/>
          <w:color w:val="000000"/>
          <w:szCs w:val="32"/>
          <w:cs/>
        </w:rPr>
        <w:fldChar w:fldCharType="separate"/>
      </w:r>
      <w:r w:rsidR="00F717BF" w:rsidRPr="00F717BF">
        <w:rPr>
          <w:rFonts w:cstheme="majorBidi"/>
          <w:noProof/>
          <w:color w:val="000000"/>
          <w:szCs w:val="32"/>
        </w:rPr>
        <w:t>[2]</w:t>
      </w:r>
      <w:r w:rsidR="00F717BF">
        <w:rPr>
          <w:rFonts w:cstheme="majorBidi"/>
          <w:color w:val="000000"/>
          <w:szCs w:val="32"/>
          <w:cs/>
        </w:rPr>
        <w:fldChar w:fldCharType="end"/>
      </w:r>
      <w:r w:rsidRPr="001368C9">
        <w:rPr>
          <w:rFonts w:cstheme="majorBidi" w:hint="cs"/>
          <w:color w:val="000000"/>
          <w:szCs w:val="32"/>
          <w:cs/>
        </w:rPr>
        <w:t xml:space="preserve"> ดังนั้น ความเป็น</w:t>
      </w:r>
      <w:r>
        <w:rPr>
          <w:rFonts w:cstheme="majorBidi" w:hint="cs"/>
          <w:color w:val="000000"/>
          <w:szCs w:val="32"/>
          <w:cs/>
        </w:rPr>
        <w:t>ส่วนบุคคล</w:t>
      </w:r>
      <w:r w:rsidRPr="001368C9">
        <w:rPr>
          <w:rFonts w:cstheme="majorBidi" w:hint="cs"/>
          <w:color w:val="000000"/>
          <w:szCs w:val="32"/>
          <w:cs/>
        </w:rPr>
        <w:t xml:space="preserve">ของคำพูด </w:t>
      </w:r>
      <w:r w:rsidRPr="001368C9">
        <w:rPr>
          <w:rFonts w:cstheme="majorBidi"/>
          <w:color w:val="000000"/>
          <w:szCs w:val="32"/>
        </w:rPr>
        <w:t>(The privacy of speech)</w:t>
      </w:r>
      <w:r w:rsidRPr="001368C9">
        <w:rPr>
          <w:rFonts w:cstheme="majorBidi" w:hint="cs"/>
          <w:color w:val="000000"/>
          <w:szCs w:val="32"/>
          <w:cs/>
        </w:rPr>
        <w:t xml:space="preserve"> ก็ถือเป็นสิ่งที่ควรพึงตระหนักเช่นกัน หากมีผู้นำการสนทนาเหล่านั้นไปใช้ในทางที่ไม่ถูกต้องตามกฎหมาย ซึ่งนั่นหมายความว่า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โดยโครงงานฉบับนี้ จะมุ่งไปยัง</w:t>
      </w:r>
      <w:r w:rsidRPr="001368C9">
        <w:rPr>
          <w:rFonts w:cstheme="majorBidi" w:hint="cs"/>
          <w:color w:val="000000"/>
          <w:szCs w:val="32"/>
          <w:cs/>
        </w:rPr>
        <w:t>การสนทนาต่าง ๆ 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นั้นเกิดขึ้นเป็นจำนวนมาก และสามารถเกิดขึ้นได้ในหลายรูปแบบ เพราะเทคโนโลยีการสื่อสารมีประสิทธิภาพสูง ข้อมูล</w:t>
      </w:r>
      <w:r>
        <w:rPr>
          <w:rFonts w:cstheme="majorBidi"/>
          <w:color w:val="000000"/>
          <w:szCs w:val="32"/>
          <w:cs/>
        </w:rPr>
        <w:t>ส่วนบุคคล</w:t>
      </w:r>
      <w:r w:rsidRPr="001368C9">
        <w:rPr>
          <w:rFonts w:cstheme="majorBidi"/>
          <w:color w:val="000000"/>
          <w:szCs w:val="32"/>
          <w:cs/>
        </w:rPr>
        <w:t>ต่าง ๆ ของบุคคลกลายเป็นที่ต้องการอย่างมากเพื่อนำไปประกอบธุรกิจส่วนบุคคล โดยไม่คำนึงว่าได้มาโดยวิธีใด ไม่ว่าจะเป็นข้อมูลที่ลูกค้าทำการกรอกลงในเว็บไซต์ ข้อมูลตำแหน่งที่อยู่ 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 ๆ สามารถนำไปซื้อและขายกันได้เช่นกัน</w:t>
      </w:r>
    </w:p>
    <w:p w14:paraId="75C4AD33" w14:textId="43B23AB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ในบางครั้ง 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 เช่น การสนทนาพูดคุยกันในคลินิกเล็ก ๆ ข้าง ๆ ห้องรอคิว การประชุมแลกเปลี่ยนความเห็นทางด้านภาษี ต่าง ๆ ในสำนักงาน การประชุมหาแนวทางปฏิบัติในการสอนในโรงเรียน ก็ถือว่ามีความเสี่ยงที่ข้อมูลเหล่านั้นจะรั่วไหลออกไปจากการที่มีบุคคลในห้องข้าง ๆ ได้ยิน ได้รับฟังไปด้วย จึงมีการแก้ปัญหาโดยการสร้างเสียง</w:t>
      </w:r>
      <w:r w:rsidRPr="001368C9">
        <w:rPr>
          <w:rFonts w:cstheme="majorBidi" w:hint="cs"/>
          <w:color w:val="000000"/>
          <w:szCs w:val="32"/>
          <w:cs/>
        </w:rPr>
        <w:lastRenderedPageBreak/>
        <w:t>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ไม่ให้ผู้อื่นสามารถรับรู้หรือได้ยินข้อมูลเหล่านั้นได้ จากการวัดเสียงพูดต่าง ๆ เพื่อหาจุดที่ดังที่สุดของเสียงนั้น จากนั้นทำการดูความสัมพันธ์ของคลื่นเสียง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sidR="00226A30">
        <w:rPr>
          <w:rFonts w:cstheme="majorBidi"/>
          <w:color w:val="000000"/>
          <w:szCs w:val="32"/>
          <w:cs/>
        </w:rPr>
        <w:fldChar w:fldCharType="begin" w:fldLock="1"/>
      </w:r>
      <w:r w:rsidR="00972EAA">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Pr>
          <w:rFonts w:cstheme="majorBidi"/>
          <w:color w:val="000000"/>
          <w:szCs w:val="32"/>
          <w:cs/>
        </w:rPr>
        <w:fldChar w:fldCharType="separate"/>
      </w:r>
      <w:r w:rsidR="00226A30" w:rsidRPr="00226A30">
        <w:rPr>
          <w:rFonts w:cstheme="majorBidi"/>
          <w:noProof/>
          <w:color w:val="000000"/>
          <w:szCs w:val="32"/>
        </w:rPr>
        <w:t>[3]</w:t>
      </w:r>
      <w:r w:rsidR="00226A30">
        <w:rPr>
          <w:rFonts w:cstheme="majorBidi"/>
          <w:color w:val="000000"/>
          <w:szCs w:val="32"/>
          <w:cs/>
        </w:rPr>
        <w:fldChar w:fldCharType="end"/>
      </w:r>
    </w:p>
    <w:p w14:paraId="15356D19" w14:textId="72A79B05"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ก็ถือเป็นเรื่องที่มีความละเอียดอ่อนมากเช่นกัน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r w:rsidRPr="001368C9">
        <w:rPr>
          <w:rFonts w:cstheme="majorBidi" w:hint="cs"/>
          <w:color w:val="000000"/>
          <w:szCs w:val="32"/>
          <w:cs/>
        </w:rPr>
        <w:t xml:space="preserve">และลูกค้าของศูนย์บริการ </w:t>
      </w:r>
      <w:r w:rsidR="00972EAA">
        <w:rPr>
          <w:rFonts w:cstheme="majorBidi"/>
          <w:color w:val="000000"/>
          <w:szCs w:val="32"/>
          <w:cs/>
        </w:rPr>
        <w:fldChar w:fldCharType="begin" w:fldLock="1"/>
      </w:r>
      <w:r w:rsidR="00E43D4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Pr>
          <w:rFonts w:cstheme="majorBidi"/>
          <w:color w:val="000000"/>
          <w:szCs w:val="32"/>
          <w:cs/>
        </w:rPr>
        <w:fldChar w:fldCharType="separate"/>
      </w:r>
      <w:r w:rsidR="00972EAA" w:rsidRPr="00972EAA">
        <w:rPr>
          <w:rFonts w:cstheme="majorBidi"/>
          <w:noProof/>
          <w:color w:val="000000"/>
          <w:szCs w:val="32"/>
        </w:rPr>
        <w:t>[4]</w:t>
      </w:r>
      <w:r w:rsidR="00972EAA">
        <w:rPr>
          <w:rFonts w:cstheme="majorBidi"/>
          <w:color w:val="000000"/>
          <w:szCs w:val="32"/>
          <w:cs/>
        </w:rPr>
        <w:fldChar w:fldCharType="end"/>
      </w:r>
    </w:p>
    <w:p w14:paraId="3DA71D6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ทางผู้จัดทำได้พิจารณาถึงความสำคัญของการรักษาข้อมูลส่วนบุคคล โดยมีการมุ่งเน้นไปที่ปัญหาของการทำธุรกรรมต่าง ๆ กับทางธนาคาร</w:t>
      </w:r>
      <w:r w:rsidRPr="001368C9">
        <w:rPr>
          <w:rFonts w:cstheme="majorBidi"/>
          <w:color w:val="000000"/>
          <w:szCs w:val="32"/>
        </w:rPr>
        <w:t xml:space="preserve"> </w:t>
      </w:r>
      <w:r w:rsidRPr="001368C9">
        <w:rPr>
          <w:rFonts w:cstheme="majorBidi"/>
          <w:color w:val="000000"/>
          <w:szCs w:val="32"/>
          <w:cs/>
        </w:rPr>
        <w:t>การทำธุรกรรมกับทางธนาคารนั้น มีความเสี่ยงที่จะถูกรุกล้ำความเป็นส่วนตัวของบุคคล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r w:rsidRPr="001368C9">
        <w:rPr>
          <w:rFonts w:cstheme="majorBidi"/>
          <w:color w:val="000000"/>
          <w:szCs w:val="32"/>
          <w:cs/>
        </w:rPr>
        <w:t>ของธนาคารนั้น ก็ถือเป็นความเสี่ยงที่ต้องพึงตระหนักเช่นกัน เนื่องจากการทำงานขององค์กรทางการเงิน จำเป็นต้องนำข้อมูลต่าง ๆ มาทำการวิเคราะห์เพื่อสนับสนุนการตัดสินใจในการทำกิจกรรมต่าง ๆ เช่น วิเคราะห์ความพึงพอใจของลูกค้า วิเคราะห์ความต้องการของลูกค้า และวิเคราะห์ปัญหาต่าง ๆ ที่เกิดขึ้นในระหว่างการดำเนินการกับทางธนาคาร เพื่อนำไปปรับปรุงและแก้ไข แต่ในกระบวนการวิเคราะห์นั้น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56044773" w14:textId="3496169C" w:rsidR="00AA073F" w:rsidRPr="006073E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ดังนั้น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w:t>
      </w:r>
      <w:r w:rsidR="002A3621" w:rsidRPr="002A3621">
        <w:rPr>
          <w:rFonts w:cs="Angsana New"/>
          <w:color w:val="000000"/>
          <w:szCs w:val="32"/>
          <w:cs/>
          <w:lang w:bidi="th-TH"/>
        </w:rPr>
        <w:t>โดยมีการทดลองสร้างระบบในการปกปิดข้อมูลที่ระบุตัวบุคคล ซึ่งภายในระบบจะดำเนินการแปลงไฟล์เสียงพูดให้อยู่ในรูปแบบข้อความ จากนั้น</w:t>
      </w:r>
      <w:r w:rsidR="009A1E87">
        <w:rPr>
          <w:rFonts w:cs="Angsana New" w:hint="cs"/>
          <w:color w:val="000000"/>
          <w:szCs w:val="32"/>
          <w:cs/>
          <w:lang w:bidi="th-TH"/>
        </w:rPr>
        <w:t>ตรวจจับ</w:t>
      </w:r>
      <w:r w:rsidR="002A3621" w:rsidRPr="002A3621">
        <w:rPr>
          <w:rFonts w:cs="Angsana New"/>
          <w:color w:val="000000"/>
          <w:szCs w:val="32"/>
          <w:cs/>
          <w:lang w:bidi="th-TH"/>
        </w:rPr>
        <w:t>คำที่เป็นข้อมูลส่วนบุคคลพร้อมกับเก็บค่าของระยะเวลาที่พูดในไฟล์</w:t>
      </w:r>
      <w:r w:rsidR="002A3621" w:rsidRPr="002A3621">
        <w:rPr>
          <w:rFonts w:cs="Angsana New"/>
          <w:color w:val="000000"/>
          <w:szCs w:val="32"/>
          <w:cs/>
          <w:lang w:bidi="th-TH"/>
        </w:rPr>
        <w:lastRenderedPageBreak/>
        <w:t>เสียงนั้น ระบบจะทำการแทรกเสียงรบกวนแทนที่คำพูดที่เป็นข้อมูลส่วนบุคคล และผลลัพธ์ที่ได้คือไฟล์เสียงที่ผ่านการปกปิดข้อมูลส่วนบุคคลแล้ว ซึ่งสามารถนำไปใช้ประโยชน์ในการวิเคราะห์ทางด้านอื่น ๆ ต่อไป</w:t>
      </w:r>
    </w:p>
    <w:p w14:paraId="0CC7C091" w14:textId="2DF17BA2" w:rsidR="00A249B9" w:rsidRPr="00430F90" w:rsidRDefault="00A249B9" w:rsidP="005340B3">
      <w:pPr>
        <w:pStyle w:val="3"/>
        <w:spacing w:after="120" w:line="240" w:lineRule="auto"/>
        <w:rPr>
          <w:rFonts w:asciiTheme="majorBidi" w:hAnsiTheme="majorBidi" w:cstheme="majorBidi"/>
        </w:rPr>
      </w:pPr>
      <w:bookmarkStart w:id="5" w:name="_Toc58412959"/>
      <w:r w:rsidRPr="00430F90">
        <w:rPr>
          <w:rFonts w:asciiTheme="majorBidi" w:hAnsiTheme="majorBidi" w:cstheme="majorBidi"/>
          <w:cs/>
        </w:rPr>
        <w:t>ความมุ่งหมายและวัตถุประสงค์ของการศึกษา</w:t>
      </w:r>
      <w:bookmarkEnd w:id="5"/>
    </w:p>
    <w:p w14:paraId="7F916CA1" w14:textId="77777777" w:rsidR="0069765F" w:rsidRPr="0069765F" w:rsidRDefault="00410DF4" w:rsidP="005340B3">
      <w:pPr>
        <w:pStyle w:val="a0"/>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กระบวนการประมวลผลภาษาธรรมชาติ (</w:t>
      </w:r>
      <w:r w:rsidRPr="0069765F">
        <w:rPr>
          <w:rFonts w:cstheme="majorBidi"/>
          <w:color w:val="000000"/>
          <w:szCs w:val="32"/>
        </w:rPr>
        <w:t>Natural Language Processing)</w:t>
      </w:r>
    </w:p>
    <w:p w14:paraId="5EA775A1" w14:textId="3754A90F" w:rsidR="0069765F" w:rsidRPr="0069765F" w:rsidRDefault="00410DF4" w:rsidP="005340B3">
      <w:pPr>
        <w:pStyle w:val="a0"/>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รูปแบบของการ</w:t>
      </w:r>
      <w:r w:rsidRPr="0069765F">
        <w:rPr>
          <w:rFonts w:cstheme="majorBidi" w:hint="cs"/>
          <w:color w:val="000000"/>
          <w:szCs w:val="32"/>
          <w:cs/>
        </w:rPr>
        <w:t>รู้จำเสียงพูด</w:t>
      </w:r>
      <w:r w:rsidR="004C1043">
        <w:rPr>
          <w:rFonts w:eastAsia="Times New Roman" w:cstheme="majorBidi"/>
          <w:szCs w:val="32"/>
          <w:lang w:bidi="th-TH"/>
        </w:rPr>
        <w:t xml:space="preserve"> (</w:t>
      </w:r>
      <w:r w:rsidR="002248E3">
        <w:rPr>
          <w:rFonts w:eastAsia="Times New Roman" w:cstheme="majorBidi"/>
          <w:szCs w:val="32"/>
          <w:lang w:bidi="th-TH"/>
        </w:rPr>
        <w:t>S</w:t>
      </w:r>
      <w:r w:rsidR="00CF68E7">
        <w:rPr>
          <w:rFonts w:eastAsia="Times New Roman" w:cstheme="majorBidi"/>
          <w:szCs w:val="32"/>
          <w:lang w:bidi="th-TH"/>
        </w:rPr>
        <w:t>peech Recognition</w:t>
      </w:r>
      <w:r w:rsidR="004C1043">
        <w:rPr>
          <w:rFonts w:eastAsia="Times New Roman" w:cstheme="majorBidi" w:hint="cs"/>
          <w:szCs w:val="32"/>
          <w:cs/>
          <w:lang w:bidi="th-TH"/>
        </w:rPr>
        <w:t>)</w:t>
      </w:r>
    </w:p>
    <w:p w14:paraId="71B5569E" w14:textId="416FEAD2" w:rsidR="00336912" w:rsidRPr="0069765F" w:rsidRDefault="001B1CF5" w:rsidP="005340B3">
      <w:pPr>
        <w:pStyle w:val="a0"/>
        <w:numPr>
          <w:ilvl w:val="0"/>
          <w:numId w:val="2"/>
        </w:numPr>
        <w:spacing w:after="120" w:line="240" w:lineRule="auto"/>
        <w:rPr>
          <w:rFonts w:eastAsia="Times New Roman" w:cstheme="majorBidi"/>
          <w:szCs w:val="32"/>
          <w:lang w:bidi="th-TH"/>
        </w:rPr>
      </w:pPr>
      <w:r>
        <w:rPr>
          <w:rFonts w:eastAsia="Times New Roman" w:cstheme="majorBidi" w:hint="cs"/>
          <w:szCs w:val="32"/>
          <w:cs/>
          <w:lang w:bidi="th-TH"/>
        </w:rPr>
        <w:t>เพื่อศึกษารายละเอียด</w:t>
      </w:r>
      <w:r w:rsidR="009C7381">
        <w:rPr>
          <w:rFonts w:eastAsia="Times New Roman" w:cstheme="majorBidi" w:hint="cs"/>
          <w:szCs w:val="32"/>
          <w:cs/>
          <w:lang w:bidi="th-TH"/>
        </w:rPr>
        <w:t>ของข้อมูลส่วนบุคคล</w:t>
      </w:r>
    </w:p>
    <w:p w14:paraId="008805A2" w14:textId="66B7F681" w:rsidR="008E17D1" w:rsidRPr="0069765F" w:rsidRDefault="00BD17D6" w:rsidP="005340B3">
      <w:pPr>
        <w:pStyle w:val="a0"/>
        <w:numPr>
          <w:ilvl w:val="0"/>
          <w:numId w:val="2"/>
        </w:numPr>
        <w:spacing w:after="120" w:line="240" w:lineRule="auto"/>
        <w:rPr>
          <w:rFonts w:eastAsia="Times New Roman" w:cstheme="majorBidi"/>
          <w:szCs w:val="32"/>
          <w:lang w:bidi="th-TH"/>
        </w:rPr>
      </w:pPr>
      <w:r>
        <w:rPr>
          <w:rFonts w:cstheme="majorBidi" w:hint="cs"/>
          <w:color w:val="000000"/>
          <w:szCs w:val="32"/>
          <w:cs/>
          <w:lang w:bidi="th-TH"/>
        </w:rPr>
        <w:t>ดำเนินการปกปิดข้อมูลที่สำคัญในรูปแบบเสียง</w:t>
      </w:r>
      <w:r w:rsidR="00410DF4" w:rsidRPr="0069765F">
        <w:rPr>
          <w:rFonts w:cstheme="majorBidi"/>
          <w:color w:val="000000"/>
          <w:szCs w:val="32"/>
          <w:cs/>
        </w:rPr>
        <w:t>เพื่อเพิ่มความปลอดภัยในการนำข้อมูล</w:t>
      </w:r>
      <w:r w:rsidR="00F7604A">
        <w:rPr>
          <w:rFonts w:cstheme="majorBidi" w:hint="cs"/>
          <w:color w:val="000000"/>
          <w:szCs w:val="32"/>
          <w:cs/>
          <w:lang w:bidi="th-TH"/>
        </w:rPr>
        <w:t>เหล่านั้นไปดำเนินการวิเคราะห์ต่อ</w:t>
      </w:r>
    </w:p>
    <w:p w14:paraId="1EBF6F6B" w14:textId="63CC739A" w:rsidR="006B11FE" w:rsidRPr="00430F90" w:rsidRDefault="00A249B9" w:rsidP="005340B3">
      <w:pPr>
        <w:pStyle w:val="3"/>
        <w:numPr>
          <w:ilvl w:val="2"/>
          <w:numId w:val="9"/>
        </w:numPr>
        <w:spacing w:after="120" w:line="240" w:lineRule="auto"/>
        <w:rPr>
          <w:rFonts w:asciiTheme="majorBidi" w:hAnsiTheme="majorBidi" w:cstheme="majorBidi"/>
        </w:rPr>
      </w:pPr>
      <w:bookmarkStart w:id="6" w:name="_Toc58412960"/>
      <w:r w:rsidRPr="00430F90">
        <w:rPr>
          <w:rFonts w:asciiTheme="majorBidi" w:hAnsiTheme="majorBidi" w:cstheme="majorBidi"/>
          <w:cs/>
        </w:rPr>
        <w:t>ขอบเขตการพัฒนาโครงงาน</w:t>
      </w:r>
      <w:bookmarkEnd w:id="6"/>
    </w:p>
    <w:p w14:paraId="7DBD4F6B" w14:textId="76936AFF" w:rsidR="00410DF4" w:rsidRPr="00410DF4" w:rsidRDefault="00605310" w:rsidP="005340B3">
      <w:pPr>
        <w:pStyle w:val="a0"/>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ชุดข้อมูล</w:t>
      </w:r>
    </w:p>
    <w:p w14:paraId="54C129BD" w14:textId="4BC76692" w:rsidR="00A819F6" w:rsidRPr="00A819F6" w:rsidRDefault="00A819F6" w:rsidP="00997114">
      <w:pPr>
        <w:pStyle w:val="a0"/>
        <w:numPr>
          <w:ilvl w:val="0"/>
          <w:numId w:val="11"/>
        </w:numPr>
        <w:spacing w:after="120" w:line="240" w:lineRule="auto"/>
        <w:jc w:val="thaiDistribute"/>
        <w:rPr>
          <w:rFonts w:cs="Angsana New"/>
          <w:color w:val="000000"/>
          <w:szCs w:val="32"/>
        </w:rPr>
      </w:pPr>
      <w:r w:rsidRPr="00430F90">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367AFA7A" w:rsidR="0029293F" w:rsidRPr="00A819F6" w:rsidRDefault="00543752" w:rsidP="00997114">
      <w:pPr>
        <w:pStyle w:val="a0"/>
        <w:numPr>
          <w:ilvl w:val="0"/>
          <w:numId w:val="11"/>
        </w:numPr>
        <w:spacing w:after="120" w:line="240" w:lineRule="auto"/>
        <w:jc w:val="thaiDistribute"/>
        <w:rPr>
          <w:rFonts w:eastAsiaTheme="minorHAnsi" w:cstheme="majorBidi"/>
          <w:color w:val="000000"/>
          <w:szCs w:val="32"/>
        </w:rPr>
      </w:pPr>
      <w:r w:rsidRPr="00430F90">
        <w:rPr>
          <w:rFonts w:cstheme="majorBidi" w:hint="cs"/>
          <w:color w:val="000000"/>
          <w:szCs w:val="32"/>
          <w:cs/>
          <w:lang w:bidi="th-TH"/>
        </w:rPr>
        <w:t>สร้างไฟล์เสียง</w:t>
      </w:r>
      <w:r w:rsidR="00E4357B" w:rsidRPr="00430F90">
        <w:rPr>
          <w:rFonts w:cstheme="majorBidi" w:hint="cs"/>
          <w:color w:val="000000"/>
          <w:szCs w:val="32"/>
          <w:cs/>
          <w:lang w:bidi="th-TH"/>
        </w:rPr>
        <w:t>จากการ</w:t>
      </w:r>
      <w:r w:rsidR="00A819F6" w:rsidRPr="00430F90">
        <w:rPr>
          <w:rFonts w:cstheme="majorBidi"/>
          <w:color w:val="000000"/>
          <w:szCs w:val="32"/>
          <w:cs/>
          <w:lang w:bidi="th-TH"/>
        </w:rPr>
        <w:t xml:space="preserve">นำชุดข้อมูลที่ได้สร้างขึ้นมาบันทึกเสียงโดยใช้รายชื่อเสียงของระบบปฏิบัติการ </w:t>
      </w:r>
      <w:r w:rsidR="00A819F6" w:rsidRPr="00A819F6">
        <w:rPr>
          <w:rFonts w:cs="Angsana New"/>
          <w:color w:val="000000"/>
          <w:szCs w:val="32"/>
        </w:rPr>
        <w:t xml:space="preserve">iOS </w:t>
      </w:r>
      <w:r w:rsidR="00A819F6" w:rsidRPr="00430F90">
        <w:rPr>
          <w:rFonts w:cstheme="majorBidi"/>
          <w:color w:val="000000"/>
          <w:szCs w:val="32"/>
          <w:cs/>
          <w:lang w:bidi="th-TH"/>
        </w:rPr>
        <w:t>ในการอ่านบทสนทนา</w:t>
      </w:r>
      <w:r w:rsidR="0084391B" w:rsidRPr="00430F90">
        <w:rPr>
          <w:rFonts w:cstheme="majorBidi" w:hint="cs"/>
          <w:color w:val="000000"/>
          <w:szCs w:val="32"/>
          <w:cs/>
          <w:lang w:bidi="th-TH"/>
        </w:rPr>
        <w:t xml:space="preserve"> 3 เสียง และ</w:t>
      </w:r>
      <w:r w:rsidR="00A819F6" w:rsidRPr="00430F90">
        <w:rPr>
          <w:rFonts w:cstheme="majorBidi"/>
          <w:color w:val="000000"/>
          <w:szCs w:val="32"/>
          <w:cs/>
          <w:lang w:bidi="th-TH"/>
        </w:rPr>
        <w:t xml:space="preserve"> 2 เพศ ได้แก่ เพศหญิง</w:t>
      </w:r>
      <w:r w:rsidR="0084391B" w:rsidRPr="00430F90">
        <w:rPr>
          <w:rFonts w:cstheme="majorBidi" w:hint="cs"/>
          <w:color w:val="000000"/>
          <w:szCs w:val="32"/>
          <w:cs/>
          <w:lang w:bidi="th-TH"/>
        </w:rPr>
        <w:t xml:space="preserve"> 2 เสียง</w:t>
      </w:r>
      <w:r w:rsidR="00A819F6" w:rsidRPr="00430F90">
        <w:rPr>
          <w:rFonts w:cstheme="majorBidi"/>
          <w:color w:val="000000"/>
          <w:szCs w:val="32"/>
          <w:cs/>
          <w:lang w:bidi="th-TH"/>
        </w:rPr>
        <w:t xml:space="preserve"> </w:t>
      </w:r>
      <w:r w:rsidR="00AE69BD" w:rsidRPr="00430F90">
        <w:rPr>
          <w:rFonts w:cstheme="majorBidi" w:hint="cs"/>
          <w:color w:val="000000"/>
          <w:szCs w:val="32"/>
          <w:cs/>
          <w:lang w:bidi="th-TH"/>
        </w:rPr>
        <w:t>และเพศชาย</w:t>
      </w:r>
      <w:r w:rsidR="0084391B" w:rsidRPr="00430F90">
        <w:rPr>
          <w:rFonts w:cstheme="majorBidi" w:hint="cs"/>
          <w:color w:val="000000"/>
          <w:szCs w:val="32"/>
          <w:cs/>
          <w:lang w:bidi="th-TH"/>
        </w:rPr>
        <w:t xml:space="preserve"> 1 เสียง</w:t>
      </w:r>
    </w:p>
    <w:p w14:paraId="489D1100" w14:textId="6307B8DA" w:rsidR="00410DF4" w:rsidRPr="00410DF4" w:rsidRDefault="00410DF4" w:rsidP="005340B3">
      <w:pPr>
        <w:pStyle w:val="a0"/>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w:t>
      </w:r>
      <w:r w:rsidR="00A819F6" w:rsidRPr="00430F90">
        <w:rPr>
          <w:rFonts w:eastAsia="Times New Roman" w:cstheme="majorBidi" w:hint="cs"/>
          <w:szCs w:val="32"/>
          <w:cs/>
          <w:lang w:bidi="th-TH"/>
        </w:rPr>
        <w:t>การพัฒนา</w:t>
      </w:r>
      <w:r w:rsidR="009013AD" w:rsidRPr="00430F90">
        <w:rPr>
          <w:rFonts w:eastAsia="Times New Roman" w:cstheme="majorBidi" w:hint="cs"/>
          <w:szCs w:val="32"/>
          <w:cs/>
          <w:lang w:bidi="th-TH"/>
        </w:rPr>
        <w:t>ระบบ</w:t>
      </w:r>
    </w:p>
    <w:p w14:paraId="2BAF3F46" w14:textId="0D80AE7B" w:rsidR="00A819F6" w:rsidRDefault="00A819F6" w:rsidP="00997114">
      <w:pPr>
        <w:pStyle w:val="a0"/>
        <w:numPr>
          <w:ilvl w:val="0"/>
          <w:numId w:val="12"/>
        </w:numPr>
        <w:spacing w:after="120" w:line="240" w:lineRule="auto"/>
        <w:ind w:left="1440"/>
        <w:jc w:val="thaiDistribute"/>
        <w:rPr>
          <w:rFonts w:eastAsia="Times New Roman" w:cstheme="majorBidi"/>
          <w:szCs w:val="32"/>
        </w:rPr>
      </w:pPr>
      <w:r w:rsidRPr="00430F90">
        <w:rPr>
          <w:rFonts w:eastAsia="Times New Roman" w:cstheme="majorBidi"/>
          <w:szCs w:val="32"/>
          <w:cs/>
          <w:lang w:bidi="th-TH"/>
        </w:rPr>
        <w:t xml:space="preserve">ผู้จัดทำได้เลือกใช้ </w:t>
      </w:r>
      <w:r w:rsidRPr="00A819F6">
        <w:rPr>
          <w:rFonts w:eastAsia="Times New Roman" w:cstheme="majorBidi"/>
          <w:szCs w:val="32"/>
        </w:rPr>
        <w:t xml:space="preserve">The Cloud Speech To Text </w:t>
      </w:r>
      <w:r w:rsidRPr="00430F90">
        <w:rPr>
          <w:rFonts w:eastAsia="Times New Roman" w:cstheme="majorBidi"/>
          <w:szCs w:val="32"/>
          <w:cs/>
          <w:lang w:bidi="th-TH"/>
        </w:rPr>
        <w:t>ในการแปล</w:t>
      </w:r>
      <w:r w:rsidR="00DB6F79" w:rsidRPr="00430F90">
        <w:rPr>
          <w:rFonts w:eastAsia="Times New Roman" w:cstheme="majorBidi" w:hint="cs"/>
          <w:szCs w:val="32"/>
          <w:cs/>
          <w:lang w:bidi="th-TH"/>
        </w:rPr>
        <w:t>งเสียงพูดให้อยู่ในรูปแบบข้อความ</w:t>
      </w:r>
      <w:r w:rsidRPr="00430F90">
        <w:rPr>
          <w:rFonts w:eastAsia="Times New Roman" w:cstheme="majorBidi"/>
          <w:szCs w:val="32"/>
          <w:cs/>
          <w:lang w:bidi="th-TH"/>
        </w:rPr>
        <w:t xml:space="preserve"> (</w:t>
      </w:r>
      <w:r w:rsidRPr="00A819F6">
        <w:rPr>
          <w:rFonts w:eastAsia="Times New Roman" w:cstheme="majorBidi"/>
          <w:szCs w:val="32"/>
        </w:rPr>
        <w:t>Speech-to-Text)</w:t>
      </w:r>
    </w:p>
    <w:p w14:paraId="35254C3B" w14:textId="2D7798D5" w:rsidR="001D2E0D" w:rsidRPr="001D2E0D" w:rsidRDefault="003555A3" w:rsidP="00997114">
      <w:pPr>
        <w:pStyle w:val="a0"/>
        <w:numPr>
          <w:ilvl w:val="0"/>
          <w:numId w:val="12"/>
        </w:numPr>
        <w:spacing w:after="120" w:line="240" w:lineRule="auto"/>
        <w:ind w:left="1440"/>
        <w:jc w:val="thaiDistribute"/>
        <w:rPr>
          <w:rFonts w:eastAsia="Times New Roman" w:cstheme="majorBidi"/>
          <w:szCs w:val="32"/>
        </w:rPr>
      </w:pPr>
      <w:r w:rsidRPr="00722482">
        <w:rPr>
          <w:rFonts w:cstheme="majorBidi" w:hint="cs"/>
          <w:szCs w:val="32"/>
          <w:cs/>
          <w:lang w:bidi="th-TH"/>
        </w:rPr>
        <w:t xml:space="preserve">นำ </w:t>
      </w:r>
      <w:r w:rsidRPr="00A2144A">
        <w:rPr>
          <w:rFonts w:cstheme="majorBidi"/>
          <w:szCs w:val="32"/>
          <w:lang w:bidi="th-TH"/>
        </w:rPr>
        <w:t>Stanford Named Entity Recognizer</w:t>
      </w:r>
      <w:r w:rsidR="00E14728">
        <w:rPr>
          <w:rFonts w:cstheme="majorBidi"/>
          <w:szCs w:val="32"/>
          <w:lang w:bidi="th-TH"/>
        </w:rPr>
        <w:t xml:space="preserve">, Natural Language Toolkit (NLTK) </w:t>
      </w:r>
      <w:r w:rsidR="00E14728">
        <w:rPr>
          <w:rFonts w:cstheme="majorBidi" w:hint="cs"/>
          <w:szCs w:val="32"/>
          <w:cs/>
          <w:lang w:bidi="th-TH"/>
        </w:rPr>
        <w:t xml:space="preserve">และ </w:t>
      </w:r>
      <w:proofErr w:type="spellStart"/>
      <w:r w:rsidR="00E14728">
        <w:rPr>
          <w:rFonts w:cstheme="majorBidi"/>
          <w:szCs w:val="32"/>
          <w:lang w:bidi="th-TH"/>
        </w:rPr>
        <w:t>spaCy</w:t>
      </w:r>
      <w:proofErr w:type="spellEnd"/>
      <w:r w:rsidR="00E14728">
        <w:rPr>
          <w:rFonts w:cstheme="majorBidi"/>
          <w:szCs w:val="32"/>
          <w:lang w:bidi="th-TH"/>
        </w:rPr>
        <w:t xml:space="preserve"> </w:t>
      </w:r>
      <w:r w:rsidRPr="00722482">
        <w:rPr>
          <w:rFonts w:cstheme="majorBidi" w:hint="cs"/>
          <w:szCs w:val="32"/>
          <w:cs/>
          <w:lang w:bidi="th-TH"/>
        </w:rPr>
        <w:t>มา</w:t>
      </w:r>
      <w:r w:rsidR="00E14728">
        <w:rPr>
          <w:rFonts w:cstheme="majorBidi" w:hint="cs"/>
          <w:szCs w:val="32"/>
          <w:cs/>
          <w:lang w:bidi="th-TH"/>
        </w:rPr>
        <w:t>ประยุกต์ใช้ในการ</w:t>
      </w:r>
      <w:r w:rsidRPr="00722482">
        <w:rPr>
          <w:rFonts w:cstheme="majorBidi" w:hint="cs"/>
          <w:szCs w:val="32"/>
          <w:cs/>
          <w:lang w:bidi="th-TH"/>
        </w:rPr>
        <w:t>วิเคราะห์และประมวลผลข้อความ</w:t>
      </w:r>
      <w:r w:rsidR="00FB4FE5">
        <w:rPr>
          <w:rFonts w:cstheme="majorBidi" w:hint="cs"/>
          <w:szCs w:val="32"/>
          <w:cs/>
          <w:lang w:bidi="th-TH"/>
        </w:rPr>
        <w:t>เพื่อ</w:t>
      </w:r>
      <w:r w:rsidR="00C13A96">
        <w:rPr>
          <w:rFonts w:cstheme="majorBidi" w:hint="cs"/>
          <w:szCs w:val="32"/>
          <w:cs/>
          <w:lang w:bidi="th-TH"/>
        </w:rPr>
        <w:t>ทำนาย</w:t>
      </w:r>
      <w:r w:rsidR="00A3644F">
        <w:rPr>
          <w:rFonts w:cstheme="majorBidi" w:hint="cs"/>
          <w:szCs w:val="32"/>
          <w:cs/>
          <w:lang w:bidi="th-TH"/>
        </w:rPr>
        <w:t>คำที่เป็นข้อมูลส่วนบุคคล</w:t>
      </w:r>
    </w:p>
    <w:p w14:paraId="7CF29C7E" w14:textId="0C80062C" w:rsidR="001D2E0D" w:rsidRPr="001D2E0D" w:rsidRDefault="001D2E0D" w:rsidP="00997114">
      <w:pPr>
        <w:pStyle w:val="a0"/>
        <w:numPr>
          <w:ilvl w:val="0"/>
          <w:numId w:val="12"/>
        </w:numPr>
        <w:spacing w:after="120" w:line="240" w:lineRule="auto"/>
        <w:ind w:left="1440"/>
        <w:jc w:val="thaiDistribute"/>
        <w:rPr>
          <w:rFonts w:eastAsia="Times New Roman" w:cstheme="majorBidi"/>
          <w:szCs w:val="32"/>
        </w:rPr>
      </w:pPr>
      <w:r w:rsidRPr="001D2E0D">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1D2E0D">
        <w:rPr>
          <w:rFonts w:cstheme="majorBidi"/>
          <w:szCs w:val="32"/>
          <w:lang w:bidi="th-TH"/>
        </w:rPr>
        <w:t>Regular Expressions</w:t>
      </w:r>
    </w:p>
    <w:p w14:paraId="493B9E87" w14:textId="631C3CFD" w:rsidR="00CA698C" w:rsidRDefault="003D36A7"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ดำเนินการแทนที่เสียงที่เป็นข้อมูลส่วนบุคคลด้วยเสียงรบกวน</w:t>
      </w:r>
      <w:r w:rsidR="000A43EC">
        <w:rPr>
          <w:rFonts w:eastAsia="Times New Roman" w:cstheme="majorBidi" w:hint="cs"/>
          <w:szCs w:val="32"/>
          <w:cs/>
          <w:lang w:bidi="th-TH"/>
        </w:rPr>
        <w:t xml:space="preserve">โดยใช้ไลบรารีของ </w:t>
      </w:r>
      <w:proofErr w:type="spellStart"/>
      <w:r w:rsidR="000A43EC">
        <w:rPr>
          <w:rFonts w:eastAsia="Times New Roman" w:cstheme="majorBidi"/>
          <w:szCs w:val="32"/>
          <w:lang w:bidi="th-TH"/>
        </w:rPr>
        <w:t>Pydub</w:t>
      </w:r>
      <w:proofErr w:type="spellEnd"/>
    </w:p>
    <w:p w14:paraId="6A808441" w14:textId="452A6585" w:rsidR="001775FD" w:rsidRDefault="00C0017F"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lastRenderedPageBreak/>
        <w:t>ประเมินผล</w:t>
      </w:r>
      <w:r w:rsidR="00A0044A">
        <w:rPr>
          <w:rFonts w:eastAsia="Times New Roman" w:cstheme="majorBidi" w:hint="cs"/>
          <w:szCs w:val="32"/>
          <w:cs/>
          <w:lang w:bidi="th-TH"/>
        </w:rPr>
        <w:t>การแปลงเสียง</w:t>
      </w:r>
      <w:r w:rsidR="00D308FA">
        <w:rPr>
          <w:rFonts w:eastAsia="Times New Roman" w:cstheme="majorBidi" w:hint="cs"/>
          <w:szCs w:val="32"/>
          <w:cs/>
          <w:lang w:bidi="th-TH"/>
        </w:rPr>
        <w:t>พูด</w:t>
      </w:r>
      <w:r w:rsidR="009A5A44">
        <w:rPr>
          <w:rFonts w:eastAsia="Times New Roman" w:cstheme="majorBidi" w:hint="cs"/>
          <w:szCs w:val="32"/>
          <w:cs/>
          <w:lang w:bidi="th-TH"/>
        </w:rPr>
        <w:t>ให้</w:t>
      </w:r>
      <w:r w:rsidR="00D308FA">
        <w:rPr>
          <w:rFonts w:eastAsia="Times New Roman" w:cstheme="majorBidi" w:hint="cs"/>
          <w:szCs w:val="32"/>
          <w:cs/>
          <w:lang w:bidi="th-TH"/>
        </w:rPr>
        <w:t>อยู่ในรูปของข้อความ</w:t>
      </w:r>
      <w:r w:rsidR="00572480">
        <w:rPr>
          <w:rFonts w:eastAsia="Times New Roman" w:cstheme="majorBidi" w:hint="cs"/>
          <w:szCs w:val="32"/>
          <w:cs/>
          <w:lang w:bidi="th-TH"/>
        </w:rPr>
        <w:t>โดย</w:t>
      </w:r>
      <w:r w:rsidR="00452B1C">
        <w:rPr>
          <w:rFonts w:eastAsia="Times New Roman" w:cstheme="majorBidi" w:hint="cs"/>
          <w:szCs w:val="32"/>
          <w:cs/>
          <w:lang w:bidi="th-TH"/>
        </w:rPr>
        <w:t xml:space="preserve">ใช้แนวคิดของ </w:t>
      </w:r>
      <w:r w:rsidR="00452B1C" w:rsidRPr="00452B1C">
        <w:rPr>
          <w:rFonts w:eastAsia="Times New Roman" w:cstheme="majorBidi"/>
          <w:szCs w:val="32"/>
          <w:lang w:bidi="th-TH"/>
        </w:rPr>
        <w:t>Jaccard’s Coefficient Similarity</w:t>
      </w:r>
    </w:p>
    <w:p w14:paraId="4AD05655" w14:textId="39DAEF8C" w:rsidR="00910AF5" w:rsidRDefault="00910AF5"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 xml:space="preserve">ประเมินผลความแม่นยำของการตรวจจับข้อมูลส่วนบุคคลโดยวัดจากค่า </w:t>
      </w:r>
      <w:r>
        <w:rPr>
          <w:rFonts w:eastAsia="Times New Roman" w:cstheme="majorBidi"/>
          <w:szCs w:val="32"/>
          <w:lang w:bidi="th-TH"/>
        </w:rPr>
        <w:t xml:space="preserve">Accuracy </w:t>
      </w:r>
      <w:r>
        <w:rPr>
          <w:rFonts w:eastAsia="Times New Roman" w:cstheme="majorBidi" w:hint="cs"/>
          <w:szCs w:val="32"/>
          <w:cs/>
          <w:lang w:bidi="th-TH"/>
        </w:rPr>
        <w:t>จากการสร้างผลเฉลยของ</w:t>
      </w:r>
      <w:r w:rsidR="00FC4995">
        <w:rPr>
          <w:rFonts w:eastAsia="Times New Roman" w:cstheme="majorBidi" w:hint="cs"/>
          <w:szCs w:val="32"/>
          <w:cs/>
          <w:lang w:bidi="th-TH"/>
        </w:rPr>
        <w:t>ข้อมูลเหล่านั้น และเปรียบเทียบความถูกต้องกับข้อมูลที่ทำนาย</w:t>
      </w:r>
    </w:p>
    <w:p w14:paraId="343AC497" w14:textId="73AA9C77" w:rsidR="00910AF5" w:rsidRPr="00910AF5" w:rsidRDefault="00910AF5" w:rsidP="00910AF5">
      <w:pPr>
        <w:rPr>
          <w:rFonts w:eastAsia="Times New Roman" w:cstheme="majorBidi"/>
          <w:szCs w:val="32"/>
        </w:rPr>
      </w:pPr>
      <w:r>
        <w:rPr>
          <w:rFonts w:eastAsia="Times New Roman" w:cstheme="majorBidi"/>
          <w:szCs w:val="32"/>
        </w:rPr>
        <w:br w:type="page"/>
      </w:r>
    </w:p>
    <w:p w14:paraId="4D3815D1" w14:textId="6099B648" w:rsidR="00CA698C" w:rsidRPr="00016F88" w:rsidRDefault="00A249B9" w:rsidP="005340B3">
      <w:pPr>
        <w:pStyle w:val="3"/>
        <w:spacing w:after="120" w:line="240" w:lineRule="auto"/>
        <w:rPr>
          <w:rFonts w:asciiTheme="majorBidi" w:hAnsiTheme="majorBidi" w:cstheme="majorBidi"/>
        </w:rPr>
      </w:pPr>
      <w:bookmarkStart w:id="7" w:name="_Toc58412961"/>
      <w:r w:rsidRPr="00CA698C">
        <w:rPr>
          <w:rFonts w:asciiTheme="majorBidi" w:hAnsiTheme="majorBidi" w:cstheme="majorBidi"/>
          <w:cs/>
        </w:rPr>
        <w:lastRenderedPageBreak/>
        <w:t>ขั้นตอนการดำเนินงาน</w:t>
      </w:r>
      <w:bookmarkEnd w:id="7"/>
      <w:r w:rsidR="00876BF9" w:rsidRPr="00CA698C">
        <w:rPr>
          <w:rFonts w:asciiTheme="majorBidi" w:hAnsiTheme="majorBidi" w:cstheme="majorBidi" w:hint="cs"/>
          <w:cs/>
        </w:rPr>
        <w:t xml:space="preserve"> </w:t>
      </w:r>
    </w:p>
    <w:p w14:paraId="1E0A2811" w14:textId="74EDDE65" w:rsidR="003B6CBD" w:rsidRDefault="00CE1F92" w:rsidP="003B6CBD">
      <w:pPr>
        <w:keepNext/>
        <w:spacing w:after="120" w:line="240" w:lineRule="auto"/>
        <w:jc w:val="center"/>
        <w:rPr>
          <w:lang w:bidi="th-TH"/>
        </w:rPr>
      </w:pPr>
      <w:r w:rsidRPr="00CE1F92">
        <w:rPr>
          <w:noProof/>
        </w:rPr>
        <w:drawing>
          <wp:inline distT="0" distB="0" distL="0" distR="0" wp14:anchorId="6479B077" wp14:editId="55EA06E7">
            <wp:extent cx="3131932" cy="7248525"/>
            <wp:effectExtent l="0" t="0" r="508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131932" cy="7248525"/>
                    </a:xfrm>
                    <a:prstGeom prst="rect">
                      <a:avLst/>
                    </a:prstGeom>
                  </pic:spPr>
                </pic:pic>
              </a:graphicData>
            </a:graphic>
          </wp:inline>
        </w:drawing>
      </w:r>
    </w:p>
    <w:p w14:paraId="36F2ED21" w14:textId="0F6A9677" w:rsidR="00CA698C" w:rsidRDefault="003B6CBD" w:rsidP="003B6CBD">
      <w:pPr>
        <w:pStyle w:val="af"/>
        <w:rPr>
          <w:rFonts w:cstheme="majorBidi"/>
          <w:color w:val="000000"/>
        </w:rPr>
      </w:pPr>
      <w:bookmarkStart w:id="8" w:name="_Toc58413971"/>
      <w:r w:rsidRPr="003B6CB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1</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w:t>
      </w:r>
      <w:r w:rsidR="007A3EBD">
        <w:rPr>
          <w:b/>
          <w:bCs/>
          <w:cs/>
        </w:rPr>
        <w:fldChar w:fldCharType="end"/>
      </w:r>
      <w:r w:rsidR="00D86CB9">
        <w:rPr>
          <w:rFonts w:hint="cs"/>
          <w:b/>
          <w:bCs/>
          <w:cs/>
        </w:rPr>
        <w:t xml:space="preserve"> </w:t>
      </w:r>
      <w:r w:rsidR="00D86CB9">
        <w:rPr>
          <w:rFonts w:cstheme="majorBidi" w:hint="cs"/>
          <w:color w:val="000000"/>
          <w:cs/>
        </w:rPr>
        <w:t>ขั้นตอนการดำเนินงาน</w:t>
      </w:r>
      <w:bookmarkEnd w:id="8"/>
    </w:p>
    <w:p w14:paraId="1BC9E291" w14:textId="317F1255" w:rsidR="00FC003C" w:rsidRPr="00FC003C" w:rsidRDefault="00FC003C" w:rsidP="00FC003C">
      <w:pPr>
        <w:rPr>
          <w:rFonts w:cstheme="majorBidi"/>
          <w:szCs w:val="32"/>
          <w:lang w:bidi="th-TH"/>
        </w:rPr>
      </w:pPr>
      <w:r>
        <w:rPr>
          <w:rFonts w:cstheme="majorBidi"/>
          <w:szCs w:val="32"/>
          <w:cs/>
          <w:lang w:bidi="th-TH"/>
        </w:rPr>
        <w:lastRenderedPageBreak/>
        <w:tab/>
      </w:r>
      <w:r w:rsidR="000F0BD7">
        <w:rPr>
          <w:rFonts w:cstheme="majorBidi" w:hint="cs"/>
          <w:szCs w:val="32"/>
          <w:cs/>
          <w:lang w:bidi="th-TH"/>
        </w:rPr>
        <w:t>รูป 1</w:t>
      </w:r>
      <w:r w:rsidR="00E227CE">
        <w:rPr>
          <w:rFonts w:cstheme="majorBidi" w:hint="cs"/>
          <w:szCs w:val="32"/>
          <w:cs/>
          <w:lang w:bidi="th-TH"/>
        </w:rPr>
        <w:t>.1</w:t>
      </w:r>
      <w:r w:rsidR="000F0BD7">
        <w:rPr>
          <w:rFonts w:cstheme="majorBidi" w:hint="cs"/>
          <w:szCs w:val="32"/>
          <w:cs/>
          <w:lang w:bidi="th-TH"/>
        </w:rPr>
        <w:t xml:space="preserve"> </w:t>
      </w:r>
      <w:r w:rsidR="00E227CE">
        <w:rPr>
          <w:rFonts w:cstheme="majorBidi" w:hint="cs"/>
          <w:szCs w:val="32"/>
          <w:cs/>
          <w:lang w:bidi="th-TH"/>
        </w:rPr>
        <w:t>ผู้จัดทำ</w:t>
      </w:r>
      <w:r w:rsidR="00E619A5">
        <w:rPr>
          <w:rFonts w:cstheme="majorBidi" w:hint="cs"/>
          <w:szCs w:val="32"/>
          <w:cs/>
          <w:lang w:bidi="th-TH"/>
        </w:rPr>
        <w:t>ออกแบบขั้นตอนการดำเนินงานโดยมีกระบวนการ ดังนี้</w:t>
      </w:r>
      <w:r w:rsidRPr="00FC003C">
        <w:rPr>
          <w:rFonts w:cstheme="majorBidi"/>
          <w:szCs w:val="32"/>
          <w:cs/>
          <w:lang w:bidi="th-TH"/>
        </w:rPr>
        <w:tab/>
      </w:r>
    </w:p>
    <w:p w14:paraId="401E672A" w14:textId="4F2D70F3" w:rsidR="00612F0B" w:rsidRPr="00AB3484" w:rsidRDefault="001C26D0" w:rsidP="00997114">
      <w:pPr>
        <w:pStyle w:val="4"/>
        <w:spacing w:after="120"/>
        <w:ind w:left="993" w:hanging="567"/>
        <w:rPr>
          <w:rFonts w:asciiTheme="majorBidi" w:hAnsiTheme="majorBidi" w:cstheme="majorBidi"/>
        </w:rPr>
      </w:pPr>
      <w:r w:rsidRPr="00AB3484">
        <w:rPr>
          <w:rFonts w:asciiTheme="majorBidi" w:hAnsiTheme="majorBidi" w:cstheme="majorBidi" w:hint="cs"/>
          <w:cs/>
        </w:rPr>
        <w:t>กำหนด</w:t>
      </w:r>
      <w:r w:rsidR="00A6107B" w:rsidRPr="00AB3484">
        <w:rPr>
          <w:rFonts w:asciiTheme="majorBidi" w:hAnsiTheme="majorBidi" w:cstheme="majorBidi" w:hint="cs"/>
          <w:cs/>
        </w:rPr>
        <w:t>ขอบเขต</w:t>
      </w:r>
    </w:p>
    <w:p w14:paraId="3E9FEF0B" w14:textId="4C1173E0" w:rsidR="007B2E12" w:rsidRPr="009A1BF6" w:rsidRDefault="00B7516B" w:rsidP="00D573EF">
      <w:pPr>
        <w:pStyle w:val="a0"/>
        <w:numPr>
          <w:ilvl w:val="0"/>
          <w:numId w:val="34"/>
        </w:numPr>
        <w:tabs>
          <w:tab w:val="left" w:pos="709"/>
        </w:tabs>
        <w:spacing w:after="120" w:line="240" w:lineRule="auto"/>
        <w:rPr>
          <w:rFonts w:cstheme="majorBidi"/>
          <w:szCs w:val="32"/>
        </w:rPr>
      </w:pPr>
      <w:r w:rsidRPr="009A1BF6">
        <w:rPr>
          <w:rFonts w:cstheme="majorBidi"/>
          <w:szCs w:val="32"/>
          <w:cs/>
          <w:lang w:bidi="th-TH"/>
        </w:rPr>
        <w:t>กำหนด</w:t>
      </w:r>
      <w:r w:rsidRPr="009A1BF6">
        <w:rPr>
          <w:rFonts w:cstheme="majorBidi" w:hint="cs"/>
          <w:szCs w:val="32"/>
          <w:cs/>
          <w:lang w:bidi="th-TH"/>
        </w:rPr>
        <w:t>ขอบเขตของ</w:t>
      </w:r>
      <w:r w:rsidR="00B9268E" w:rsidRPr="009A1BF6">
        <w:rPr>
          <w:rFonts w:cstheme="majorBidi" w:hint="cs"/>
          <w:szCs w:val="32"/>
          <w:cs/>
          <w:lang w:bidi="th-TH"/>
        </w:rPr>
        <w:t>โครงงานและ</w:t>
      </w:r>
      <w:r w:rsidR="003674C0" w:rsidRPr="009A1BF6">
        <w:rPr>
          <w:rFonts w:cstheme="majorBidi" w:hint="cs"/>
          <w:szCs w:val="32"/>
          <w:cs/>
          <w:lang w:bidi="th-TH"/>
        </w:rPr>
        <w:t>วัตถุประ</w:t>
      </w:r>
      <w:r w:rsidR="008E57A3" w:rsidRPr="009A1BF6">
        <w:rPr>
          <w:rFonts w:cstheme="majorBidi" w:hint="cs"/>
          <w:szCs w:val="32"/>
          <w:cs/>
          <w:lang w:bidi="th-TH"/>
        </w:rPr>
        <w:t>ส</w:t>
      </w:r>
      <w:r w:rsidR="003674C0" w:rsidRPr="009A1BF6">
        <w:rPr>
          <w:rFonts w:cstheme="majorBidi" w:hint="cs"/>
          <w:szCs w:val="32"/>
          <w:cs/>
          <w:lang w:bidi="th-TH"/>
        </w:rPr>
        <w:t>งค์</w:t>
      </w:r>
      <w:r w:rsidR="006D74CA" w:rsidRPr="009A1BF6">
        <w:rPr>
          <w:rFonts w:cstheme="majorBidi" w:hint="cs"/>
          <w:szCs w:val="32"/>
          <w:cs/>
          <w:lang w:bidi="th-TH"/>
        </w:rPr>
        <w:t>ของโครงงาน</w:t>
      </w:r>
    </w:p>
    <w:p w14:paraId="2A5658BF" w14:textId="759A0071" w:rsidR="007B2E12" w:rsidRPr="00D36A62" w:rsidRDefault="00D71D6C" w:rsidP="00D573EF">
      <w:pPr>
        <w:pStyle w:val="a0"/>
        <w:numPr>
          <w:ilvl w:val="0"/>
          <w:numId w:val="34"/>
        </w:numPr>
        <w:tabs>
          <w:tab w:val="left" w:pos="709"/>
        </w:tabs>
        <w:spacing w:after="120" w:line="240" w:lineRule="auto"/>
        <w:rPr>
          <w:rFonts w:cstheme="majorBidi"/>
          <w:szCs w:val="32"/>
        </w:rPr>
      </w:pPr>
      <w:r w:rsidRPr="00D36A62">
        <w:rPr>
          <w:rFonts w:cstheme="majorBidi" w:hint="cs"/>
          <w:szCs w:val="32"/>
          <w:cs/>
          <w:lang w:bidi="th-TH"/>
        </w:rPr>
        <w:t>ศึกษา</w:t>
      </w:r>
      <w:r w:rsidR="001D450A" w:rsidRPr="00D36A62">
        <w:rPr>
          <w:rFonts w:cstheme="majorBidi" w:hint="cs"/>
          <w:szCs w:val="32"/>
          <w:cs/>
          <w:lang w:bidi="th-TH"/>
        </w:rPr>
        <w:t>เครื่องมือและเทคโนโลยีที่</w:t>
      </w:r>
      <w:r w:rsidRPr="00D36A62">
        <w:rPr>
          <w:rFonts w:cstheme="majorBidi" w:hint="cs"/>
          <w:szCs w:val="32"/>
          <w:cs/>
          <w:lang w:bidi="th-TH"/>
        </w:rPr>
        <w:t>สามารถ</w:t>
      </w:r>
      <w:r w:rsidR="001D450A" w:rsidRPr="00D36A62">
        <w:rPr>
          <w:rFonts w:cstheme="majorBidi" w:hint="cs"/>
          <w:szCs w:val="32"/>
          <w:cs/>
          <w:lang w:bidi="th-TH"/>
        </w:rPr>
        <w:t>นำมา</w:t>
      </w:r>
      <w:r w:rsidR="009261A2" w:rsidRPr="00D36A62">
        <w:rPr>
          <w:rFonts w:cstheme="majorBidi" w:hint="cs"/>
          <w:szCs w:val="32"/>
          <w:cs/>
          <w:lang w:bidi="th-TH"/>
        </w:rPr>
        <w:t>ใช้</w:t>
      </w:r>
      <w:r w:rsidR="00880017" w:rsidRPr="00D36A62">
        <w:rPr>
          <w:rFonts w:cstheme="majorBidi" w:hint="cs"/>
          <w:szCs w:val="32"/>
          <w:cs/>
          <w:lang w:bidi="th-TH"/>
        </w:rPr>
        <w:t>กับโครงงาน</w:t>
      </w:r>
    </w:p>
    <w:p w14:paraId="6B606DAE" w14:textId="059BB222" w:rsidR="009D3A0A" w:rsidRPr="00D36A62" w:rsidRDefault="00590367" w:rsidP="00D573EF">
      <w:pPr>
        <w:pStyle w:val="a0"/>
        <w:numPr>
          <w:ilvl w:val="0"/>
          <w:numId w:val="34"/>
        </w:numPr>
        <w:spacing w:after="120" w:line="240" w:lineRule="auto"/>
        <w:rPr>
          <w:rFonts w:cstheme="majorBidi"/>
          <w:szCs w:val="32"/>
        </w:rPr>
      </w:pPr>
      <w:r w:rsidRPr="00D36A62">
        <w:rPr>
          <w:rFonts w:cstheme="majorBidi" w:hint="cs"/>
          <w:szCs w:val="32"/>
          <w:cs/>
          <w:lang w:bidi="th-TH"/>
        </w:rPr>
        <w:t>เลือกเครื่องมือและเทคโนโลยีที่เหมาะสมกับโครงงาน</w:t>
      </w:r>
    </w:p>
    <w:p w14:paraId="5B66BED8" w14:textId="7F4B0462" w:rsidR="00410DF4" w:rsidRPr="00AB3484" w:rsidRDefault="00D21948" w:rsidP="00997114">
      <w:pPr>
        <w:pStyle w:val="4"/>
        <w:spacing w:after="120"/>
        <w:ind w:left="993" w:hanging="567"/>
        <w:rPr>
          <w:rFonts w:asciiTheme="majorBidi" w:eastAsia="MS Mincho" w:hAnsiTheme="majorBidi" w:cstheme="majorBidi"/>
          <w:lang w:bidi="ar-SA"/>
        </w:rPr>
      </w:pPr>
      <w:r>
        <w:rPr>
          <w:rFonts w:asciiTheme="majorBidi" w:hAnsiTheme="majorBidi" w:cstheme="majorBidi" w:hint="cs"/>
          <w:cs/>
        </w:rPr>
        <w:t>การ</w:t>
      </w:r>
      <w:r w:rsidR="007B2E12" w:rsidRPr="00AB3484">
        <w:rPr>
          <w:rFonts w:asciiTheme="majorBidi" w:hAnsiTheme="majorBidi" w:cstheme="majorBidi" w:hint="cs"/>
          <w:cs/>
        </w:rPr>
        <w:t>สร้าง</w:t>
      </w:r>
      <w:r>
        <w:rPr>
          <w:rFonts w:asciiTheme="majorBidi" w:hAnsiTheme="majorBidi" w:cstheme="majorBidi" w:hint="cs"/>
          <w:cs/>
        </w:rPr>
        <w:t>ชุด</w:t>
      </w:r>
      <w:r w:rsidR="00410DF4" w:rsidRPr="00AB3484">
        <w:rPr>
          <w:rFonts w:asciiTheme="majorBidi" w:hAnsiTheme="majorBidi" w:cstheme="majorBidi"/>
          <w:cs/>
        </w:rPr>
        <w:t>ข้อมูล</w:t>
      </w:r>
    </w:p>
    <w:p w14:paraId="31FFE47C" w14:textId="29C380A6" w:rsidR="00AA127A" w:rsidRPr="00D36A62" w:rsidRDefault="00410DF4" w:rsidP="00D573EF">
      <w:pPr>
        <w:pStyle w:val="a0"/>
        <w:numPr>
          <w:ilvl w:val="0"/>
          <w:numId w:val="35"/>
        </w:numPr>
        <w:spacing w:after="120" w:line="240" w:lineRule="auto"/>
        <w:jc w:val="thaiDistribute"/>
        <w:rPr>
          <w:rFonts w:cstheme="majorBidi"/>
          <w:szCs w:val="32"/>
          <w:lang w:bidi="th-TH"/>
        </w:rPr>
      </w:pPr>
      <w:r w:rsidRPr="00D36A62">
        <w:rPr>
          <w:rFonts w:eastAsia="Times New Roman" w:cstheme="majorBidi"/>
          <w:szCs w:val="32"/>
          <w:cs/>
          <w:lang w:bidi="th-TH"/>
        </w:rPr>
        <w:t>ดำเนินการสร้างข้อมูล</w:t>
      </w:r>
      <w:r w:rsidR="009A7494" w:rsidRPr="00D36A62">
        <w:rPr>
          <w:rFonts w:eastAsia="Times New Roman" w:cstheme="majorBidi" w:hint="cs"/>
          <w:szCs w:val="32"/>
          <w:cs/>
          <w:lang w:bidi="th-TH"/>
        </w:rPr>
        <w:t>บทสนทนาในรูปแบบข้อความ</w:t>
      </w:r>
      <w:r w:rsidRPr="00D36A62">
        <w:rPr>
          <w:rFonts w:eastAsia="Times New Roman" w:cstheme="majorBidi"/>
          <w:szCs w:val="32"/>
          <w:cs/>
          <w:lang w:bidi="th-TH"/>
        </w:rPr>
        <w:t>ขึ้นเอง</w:t>
      </w:r>
      <w:r w:rsidR="002C3A48" w:rsidRPr="00D36A62">
        <w:rPr>
          <w:rFonts w:eastAsia="Times New Roman" w:cstheme="majorBidi" w:hint="cs"/>
          <w:szCs w:val="32"/>
          <w:cs/>
          <w:lang w:bidi="th-TH"/>
        </w:rPr>
        <w:t xml:space="preserve"> </w:t>
      </w:r>
      <w:r w:rsidR="006C2805" w:rsidRPr="00D36A62">
        <w:rPr>
          <w:rFonts w:eastAsia="Times New Roman" w:cstheme="majorBidi" w:hint="cs"/>
          <w:szCs w:val="32"/>
          <w:cs/>
          <w:lang w:bidi="th-TH"/>
        </w:rPr>
        <w:t>ซึ่ง</w:t>
      </w:r>
      <w:r w:rsidRPr="00D36A62">
        <w:rPr>
          <w:rFonts w:eastAsia="Times New Roman" w:cstheme="majorBidi"/>
          <w:szCs w:val="32"/>
          <w:cs/>
          <w:lang w:bidi="th-TH"/>
        </w:rPr>
        <w:t>เนื้อหา</w:t>
      </w:r>
      <w:r w:rsidR="001D7D79" w:rsidRPr="00D36A62">
        <w:rPr>
          <w:rFonts w:eastAsia="Times New Roman" w:cstheme="majorBidi" w:hint="cs"/>
          <w:szCs w:val="32"/>
          <w:cs/>
          <w:lang w:bidi="th-TH"/>
        </w:rPr>
        <w:t>ข้อมูลส่วนบุคคล</w:t>
      </w:r>
      <w:r w:rsidRPr="00D36A62">
        <w:rPr>
          <w:rFonts w:eastAsia="Times New Roman" w:cstheme="majorBidi"/>
          <w:szCs w:val="32"/>
          <w:cs/>
          <w:lang w:bidi="th-TH"/>
        </w:rPr>
        <w:t>ของ</w:t>
      </w:r>
      <w:r w:rsidR="001D7D79" w:rsidRPr="00D36A62">
        <w:rPr>
          <w:rFonts w:eastAsia="Times New Roman" w:cstheme="majorBidi" w:hint="cs"/>
          <w:szCs w:val="32"/>
          <w:cs/>
          <w:lang w:bidi="th-TH"/>
        </w:rPr>
        <w:t>บท</w:t>
      </w:r>
      <w:r w:rsidRPr="00D36A62">
        <w:rPr>
          <w:rFonts w:eastAsia="Times New Roman" w:cstheme="majorBidi"/>
          <w:szCs w:val="32"/>
          <w:cs/>
          <w:lang w:bidi="th-TH"/>
        </w:rPr>
        <w:t>สนทนาจะประกอบด้วย</w:t>
      </w:r>
      <w:r w:rsidR="007B2E12" w:rsidRPr="00D36A62">
        <w:rPr>
          <w:rFonts w:eastAsia="Times New Roman" w:cstheme="majorBidi" w:hint="cs"/>
          <w:szCs w:val="32"/>
          <w:cs/>
          <w:lang w:bidi="th-TH"/>
        </w:rPr>
        <w:t xml:space="preserve"> </w:t>
      </w:r>
      <w:r w:rsidRPr="00D36A62">
        <w:rPr>
          <w:rFonts w:cstheme="majorBidi"/>
          <w:color w:val="000000"/>
          <w:szCs w:val="32"/>
          <w:cs/>
          <w:lang w:bidi="th-TH"/>
        </w:rPr>
        <w:t xml:space="preserve">ชื่อ </w:t>
      </w:r>
      <w:r w:rsidR="0025723F" w:rsidRPr="00D36A62">
        <w:rPr>
          <w:rFonts w:cstheme="majorBidi" w:hint="cs"/>
          <w:color w:val="000000"/>
          <w:szCs w:val="32"/>
          <w:cs/>
          <w:lang w:bidi="th-TH"/>
        </w:rPr>
        <w:t>-</w:t>
      </w:r>
      <w:r w:rsidRPr="00D36A62">
        <w:rPr>
          <w:rFonts w:cstheme="majorBidi"/>
          <w:color w:val="000000"/>
          <w:szCs w:val="32"/>
          <w:cs/>
          <w:lang w:bidi="th-TH"/>
        </w:rPr>
        <w:t xml:space="preserve"> นามสกุล</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ที่บัญชี</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เลขบัตรเดบิต หรือ</w:t>
      </w:r>
      <w:r w:rsidR="007A2517" w:rsidRPr="00D36A62">
        <w:rPr>
          <w:rFonts w:cstheme="majorBidi" w:hint="cs"/>
          <w:color w:val="000000"/>
          <w:szCs w:val="32"/>
          <w:cs/>
          <w:lang w:bidi="th-TH"/>
        </w:rPr>
        <w:t xml:space="preserve"> </w:t>
      </w:r>
      <w:r w:rsidR="00CE00E8" w:rsidRPr="00D36A62">
        <w:rPr>
          <w:rFonts w:cstheme="majorBidi" w:hint="cs"/>
          <w:color w:val="000000"/>
          <w:szCs w:val="32"/>
          <w:cs/>
          <w:lang w:bidi="th-TH"/>
        </w:rPr>
        <w:t>เครดิต</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บัตรประชาชน</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วันเกิด</w:t>
      </w:r>
      <w:r w:rsidR="007B2E12" w:rsidRPr="00D36A62">
        <w:rPr>
          <w:rFonts w:cstheme="majorBidi" w:hint="cs"/>
          <w:color w:val="000000"/>
          <w:szCs w:val="32"/>
          <w:cs/>
          <w:lang w:bidi="th-TH"/>
        </w:rPr>
        <w:t xml:space="preserve"> </w:t>
      </w:r>
      <w:r w:rsidR="00B83FD8" w:rsidRPr="00D36A62">
        <w:rPr>
          <w:rFonts w:cstheme="majorBidi" w:hint="cs"/>
          <w:color w:val="000000"/>
          <w:szCs w:val="32"/>
          <w:cs/>
          <w:lang w:bidi="th-TH"/>
        </w:rPr>
        <w:t>ที่อยู่</w:t>
      </w:r>
      <w:r w:rsidR="007B2E12" w:rsidRPr="00D36A62">
        <w:rPr>
          <w:rFonts w:cstheme="majorBidi" w:hint="cs"/>
          <w:color w:val="000000"/>
          <w:szCs w:val="32"/>
          <w:cs/>
          <w:lang w:bidi="th-TH"/>
        </w:rPr>
        <w:t xml:space="preserve"> และ</w:t>
      </w:r>
      <w:r w:rsidR="00AA127A" w:rsidRPr="00D36A62">
        <w:rPr>
          <w:rFonts w:cstheme="majorBidi" w:hint="cs"/>
          <w:color w:val="000000"/>
          <w:szCs w:val="32"/>
          <w:cs/>
          <w:lang w:bidi="th-TH"/>
        </w:rPr>
        <w:t>เบอร์โทรศัพท์</w:t>
      </w:r>
    </w:p>
    <w:p w14:paraId="70C1060F" w14:textId="127FB037" w:rsidR="0045215D" w:rsidRPr="00D26F89" w:rsidRDefault="00D26F89" w:rsidP="00D573EF">
      <w:pPr>
        <w:pStyle w:val="a0"/>
        <w:numPr>
          <w:ilvl w:val="0"/>
          <w:numId w:val="35"/>
        </w:numPr>
        <w:rPr>
          <w:rFonts w:cstheme="majorBidi"/>
          <w:color w:val="000000"/>
          <w:szCs w:val="32"/>
        </w:rPr>
      </w:pPr>
      <w:r w:rsidRPr="00D26F89">
        <w:rPr>
          <w:rFonts w:cs="Angsana New"/>
          <w:color w:val="000000"/>
          <w:szCs w:val="32"/>
          <w:cs/>
          <w:lang w:bidi="th-TH"/>
        </w:rPr>
        <w:t>นำข้อมูลบทสนทนาในรูปแบบข้อความมาดำเนินการบันทึกเสียงและบันทึกเป็นไฟล์เสียง</w:t>
      </w:r>
    </w:p>
    <w:p w14:paraId="431527A2" w14:textId="715FE2FC" w:rsidR="00410DF4" w:rsidRDefault="00056636" w:rsidP="00997114">
      <w:pPr>
        <w:pStyle w:val="4"/>
        <w:spacing w:after="120"/>
        <w:ind w:left="993" w:hanging="567"/>
        <w:rPr>
          <w:rFonts w:asciiTheme="majorBidi" w:hAnsiTheme="majorBidi" w:cstheme="majorBidi"/>
        </w:rPr>
      </w:pPr>
      <w:r w:rsidRPr="00AB3484">
        <w:rPr>
          <w:rFonts w:asciiTheme="majorBidi" w:hAnsiTheme="majorBidi" w:cstheme="majorBidi" w:hint="cs"/>
          <w:cs/>
        </w:rPr>
        <w:t>ดำเนินการพัฒนาแบบจำลอง</w:t>
      </w:r>
      <w:r w:rsidR="003B532A">
        <w:rPr>
          <w:rFonts w:asciiTheme="majorBidi" w:hAnsiTheme="majorBidi" w:cstheme="majorBidi" w:hint="cs"/>
          <w:cs/>
        </w:rPr>
        <w:t>และเครื่องมือ</w:t>
      </w:r>
      <w:r w:rsidR="004C1693">
        <w:rPr>
          <w:rFonts w:asciiTheme="majorBidi" w:hAnsiTheme="majorBidi" w:cstheme="majorBidi" w:hint="cs"/>
          <w:cs/>
        </w:rPr>
        <w:t>ในการพัฒนาระบบ</w:t>
      </w:r>
    </w:p>
    <w:p w14:paraId="01C8085F" w14:textId="2776F61E" w:rsidR="004C1693" w:rsidRPr="00243AA6" w:rsidRDefault="004C1693" w:rsidP="00D573EF">
      <w:pPr>
        <w:pStyle w:val="a0"/>
        <w:numPr>
          <w:ilvl w:val="0"/>
          <w:numId w:val="36"/>
        </w:numPr>
        <w:rPr>
          <w:rFonts w:cstheme="majorBidi"/>
          <w:szCs w:val="32"/>
          <w:lang w:bidi="th-TH"/>
        </w:rPr>
      </w:pPr>
      <w:r w:rsidRPr="004D1D81">
        <w:rPr>
          <w:rFonts w:cs="Angsana New"/>
          <w:szCs w:val="32"/>
          <w:cs/>
          <w:lang w:bidi="th-TH"/>
        </w:rPr>
        <w:t>นำข้อมูลเสียง</w:t>
      </w:r>
      <w:r w:rsidR="00BA6861">
        <w:rPr>
          <w:rFonts w:cs="Angsana New" w:hint="cs"/>
          <w:szCs w:val="32"/>
          <w:cs/>
          <w:lang w:bidi="th-TH"/>
        </w:rPr>
        <w:t>ที่สร้างขึ้นมา</w:t>
      </w:r>
      <w:r w:rsidRPr="004D1D81">
        <w:rPr>
          <w:rFonts w:cs="Angsana New"/>
          <w:szCs w:val="32"/>
          <w:cs/>
          <w:lang w:bidi="th-TH"/>
        </w:rPr>
        <w:t>ใช้กับ</w:t>
      </w:r>
      <w:r w:rsidR="00BA6861">
        <w:rPr>
          <w:rFonts w:cs="Angsana New" w:hint="cs"/>
          <w:szCs w:val="32"/>
          <w:cs/>
          <w:lang w:bidi="th-TH"/>
        </w:rPr>
        <w:t>การ</w:t>
      </w:r>
      <w:r w:rsidRPr="004D1D81">
        <w:rPr>
          <w:rFonts w:cs="Angsana New"/>
          <w:szCs w:val="32"/>
          <w:cs/>
          <w:lang w:bidi="th-TH"/>
        </w:rPr>
        <w:t>พัฒนาแบบจำลอง โดยการแปลงเสียงพูดให้อยู่ในรูปแบบข้อความ และสังเกตว่าแบบจำลองที่ทดลองมาสัมฤทธิ์ผลหรือไม่</w:t>
      </w:r>
    </w:p>
    <w:p w14:paraId="5685C8DD" w14:textId="7E309DA8" w:rsidR="00243AA6" w:rsidRPr="004D1D81" w:rsidRDefault="003E218B" w:rsidP="00D573EF">
      <w:pPr>
        <w:pStyle w:val="a0"/>
        <w:numPr>
          <w:ilvl w:val="0"/>
          <w:numId w:val="36"/>
        </w:numPr>
        <w:rPr>
          <w:rFonts w:cstheme="majorBidi"/>
          <w:szCs w:val="32"/>
          <w:lang w:bidi="th-TH"/>
        </w:rPr>
      </w:pPr>
      <w:r w:rsidRPr="003E218B">
        <w:rPr>
          <w:rFonts w:cs="Angsana New"/>
          <w:szCs w:val="32"/>
          <w:cs/>
          <w:lang w:bidi="th-TH"/>
        </w:rPr>
        <w:t>นำ</w:t>
      </w:r>
      <w:r w:rsidR="009B3C4B">
        <w:rPr>
          <w:rFonts w:cs="Angsana New" w:hint="cs"/>
          <w:szCs w:val="32"/>
          <w:cs/>
          <w:lang w:bidi="th-TH"/>
        </w:rPr>
        <w:t>ผลลัพธ์</w:t>
      </w:r>
      <w:r w:rsidRPr="003E218B">
        <w:rPr>
          <w:rFonts w:cs="Angsana New"/>
          <w:szCs w:val="32"/>
          <w:cs/>
          <w:lang w:bidi="th-TH"/>
        </w:rPr>
        <w:t>บทสนทนา</w:t>
      </w:r>
      <w:r>
        <w:rPr>
          <w:rFonts w:cs="Angsana New" w:hint="cs"/>
          <w:szCs w:val="32"/>
          <w:cs/>
          <w:lang w:bidi="th-TH"/>
        </w:rPr>
        <w:t>ที่ได้จากกระบวนการก่อนหน้า</w:t>
      </w:r>
      <w:r w:rsidRPr="003E218B">
        <w:rPr>
          <w:rFonts w:cs="Angsana New"/>
          <w:szCs w:val="32"/>
          <w:cs/>
          <w:lang w:bidi="th-TH"/>
        </w:rPr>
        <w:t xml:space="preserve"> มาวิเคราะห์และทดลองใช้ไลบรารีต่าง ๆ ที่ใช้ในการระบุนิพจน์ระบุนาม</w:t>
      </w:r>
      <w:r>
        <w:rPr>
          <w:rFonts w:cs="Angsana New" w:hint="cs"/>
          <w:szCs w:val="32"/>
          <w:cs/>
          <w:lang w:bidi="th-TH"/>
        </w:rPr>
        <w:t xml:space="preserve"> </w:t>
      </w:r>
      <w:r>
        <w:rPr>
          <w:rFonts w:cs="Angsana New"/>
          <w:szCs w:val="32"/>
          <w:lang w:bidi="th-TH"/>
        </w:rPr>
        <w:t>(Named Entities)</w:t>
      </w:r>
    </w:p>
    <w:p w14:paraId="649D422D" w14:textId="3863E25B" w:rsidR="008627D9" w:rsidRPr="00AB3484" w:rsidRDefault="008627D9" w:rsidP="00997114">
      <w:pPr>
        <w:pStyle w:val="4"/>
        <w:spacing w:after="120"/>
        <w:ind w:left="993" w:hanging="567"/>
        <w:rPr>
          <w:rFonts w:asciiTheme="majorBidi" w:hAnsiTheme="majorBidi" w:cstheme="majorBidi"/>
        </w:rPr>
      </w:pPr>
      <w:r w:rsidRPr="00AB3484">
        <w:rPr>
          <w:rFonts w:asciiTheme="majorBidi" w:hAnsiTheme="majorBidi" w:cstheme="majorBidi" w:hint="cs"/>
          <w:cs/>
        </w:rPr>
        <w:t>ประเมินผลความแม่นยำของเครื่องมือที่ใช้</w:t>
      </w:r>
    </w:p>
    <w:p w14:paraId="1D37ACF3" w14:textId="25E6D714" w:rsidR="00F7584F" w:rsidRPr="00F7584F" w:rsidRDefault="00F7584F" w:rsidP="00D573EF">
      <w:pPr>
        <w:pStyle w:val="a0"/>
        <w:numPr>
          <w:ilvl w:val="0"/>
          <w:numId w:val="32"/>
        </w:numPr>
        <w:spacing w:after="120" w:line="240" w:lineRule="auto"/>
        <w:ind w:left="1134" w:hanging="283"/>
        <w:rPr>
          <w:rFonts w:cstheme="majorBidi"/>
          <w:szCs w:val="32"/>
        </w:rPr>
      </w:pPr>
      <w:r w:rsidRPr="00F7584F">
        <w:rPr>
          <w:rFonts w:cstheme="majorBidi"/>
          <w:szCs w:val="32"/>
          <w:cs/>
          <w:lang w:bidi="th-TH"/>
        </w:rPr>
        <w:t>ประเมินผลความแม่นยำของการแปลงข้อมูลเสียงให้อยู่ในรูปแบบข้อความโดย</w:t>
      </w:r>
      <w:r>
        <w:rPr>
          <w:rFonts w:cstheme="majorBidi" w:hint="cs"/>
          <w:szCs w:val="32"/>
          <w:cs/>
          <w:lang w:bidi="th-TH"/>
        </w:rPr>
        <w:t>เปรียบ</w:t>
      </w:r>
      <w:r w:rsidRPr="00F7584F">
        <w:rPr>
          <w:rFonts w:cstheme="majorBidi"/>
          <w:szCs w:val="32"/>
          <w:cs/>
          <w:lang w:bidi="th-TH"/>
        </w:rPr>
        <w:t>เทียบจากข้อมูลจริงในรูปแบบข้อความที่มีการสร้างขึ้นมาก่อนหน้านี้</w:t>
      </w:r>
    </w:p>
    <w:p w14:paraId="023B013A" w14:textId="5A88BFED" w:rsidR="008627D9" w:rsidRPr="00692248" w:rsidRDefault="00692248" w:rsidP="00D573EF">
      <w:pPr>
        <w:pStyle w:val="a0"/>
        <w:numPr>
          <w:ilvl w:val="0"/>
          <w:numId w:val="32"/>
        </w:numPr>
        <w:spacing w:after="120" w:line="240" w:lineRule="auto"/>
        <w:ind w:left="1134" w:hanging="283"/>
        <w:rPr>
          <w:szCs w:val="32"/>
          <w:lang w:bidi="th-TH"/>
        </w:rPr>
      </w:pPr>
      <w:r w:rsidRPr="00692248">
        <w:rPr>
          <w:rFonts w:cstheme="majorBidi" w:hint="cs"/>
          <w:szCs w:val="32"/>
          <w:cs/>
          <w:lang w:bidi="th-TH"/>
        </w:rPr>
        <w:t>ประเมินผลความแม่นยำของเครื่องมือที่ใช้ในการตรวจจับข้อมูลที่ระบุตัวบุคคล</w:t>
      </w:r>
      <w:r w:rsidR="008F1A56">
        <w:rPr>
          <w:rFonts w:cstheme="majorBidi" w:hint="cs"/>
          <w:szCs w:val="32"/>
          <w:cs/>
          <w:lang w:bidi="th-TH"/>
        </w:rPr>
        <w:t>โดย</w:t>
      </w:r>
      <w:r w:rsidR="00884DF6">
        <w:rPr>
          <w:rFonts w:cstheme="majorBidi" w:hint="cs"/>
          <w:szCs w:val="32"/>
          <w:cs/>
          <w:lang w:bidi="th-TH"/>
        </w:rPr>
        <w:t xml:space="preserve">วัดจากค่า </w:t>
      </w:r>
      <w:r w:rsidR="00884DF6">
        <w:rPr>
          <w:rFonts w:cstheme="majorBidi"/>
          <w:szCs w:val="32"/>
          <w:lang w:bidi="th-TH"/>
        </w:rPr>
        <w:t xml:space="preserve">Accuracy </w:t>
      </w:r>
      <w:r w:rsidR="00884DF6">
        <w:rPr>
          <w:rFonts w:cstheme="majorBidi" w:hint="cs"/>
          <w:szCs w:val="32"/>
          <w:cs/>
          <w:lang w:bidi="th-TH"/>
        </w:rPr>
        <w:t>จากข้อมูลที่</w:t>
      </w:r>
      <w:r w:rsidR="00630F53">
        <w:rPr>
          <w:rFonts w:cstheme="majorBidi" w:hint="cs"/>
          <w:szCs w:val="32"/>
          <w:cs/>
          <w:lang w:bidi="th-TH"/>
        </w:rPr>
        <w:t>มีการเฉลยผลการทำนายไว้</w:t>
      </w:r>
    </w:p>
    <w:p w14:paraId="1AF856E3" w14:textId="44804870" w:rsidR="005049BD" w:rsidRPr="009D3A0A" w:rsidRDefault="005049BD" w:rsidP="00997114">
      <w:pPr>
        <w:pStyle w:val="4"/>
        <w:spacing w:after="120"/>
        <w:ind w:left="993" w:hanging="567"/>
      </w:pPr>
      <w:r w:rsidRPr="009D3A0A">
        <w:rPr>
          <w:cs/>
        </w:rPr>
        <w:t>ดำเนินการ</w:t>
      </w:r>
      <w:r w:rsidR="00C7122E" w:rsidRPr="009D3A0A">
        <w:rPr>
          <w:rFonts w:hint="cs"/>
          <w:cs/>
        </w:rPr>
        <w:t>แทนที่</w:t>
      </w:r>
      <w:r w:rsidRPr="009D3A0A">
        <w:rPr>
          <w:rFonts w:hint="cs"/>
          <w:cs/>
        </w:rPr>
        <w:t>คำพูดที่เป็นข้อมูลส่วนบุคคล</w:t>
      </w:r>
      <w:r w:rsidR="00C7122E" w:rsidRPr="009D3A0A">
        <w:rPr>
          <w:rFonts w:hint="cs"/>
          <w:cs/>
        </w:rPr>
        <w:t>ด้วยเสียงรบกวน</w:t>
      </w:r>
      <w:r w:rsidRPr="009D3A0A">
        <w:rPr>
          <w:rFonts w:hint="cs"/>
          <w:cs/>
        </w:rPr>
        <w:t>จากไฟล์บันทึกเสียง</w:t>
      </w:r>
    </w:p>
    <w:p w14:paraId="1BB2F00E" w14:textId="0B32F008" w:rsidR="0054344F" w:rsidRDefault="005049BD" w:rsidP="00D573EF">
      <w:pPr>
        <w:pStyle w:val="a0"/>
        <w:numPr>
          <w:ilvl w:val="0"/>
          <w:numId w:val="33"/>
        </w:numPr>
        <w:spacing w:after="120" w:line="240" w:lineRule="auto"/>
        <w:ind w:left="1134" w:hanging="283"/>
        <w:jc w:val="thaiDistribute"/>
        <w:rPr>
          <w:rFonts w:eastAsia="Times New Roman" w:cstheme="majorBidi"/>
          <w:szCs w:val="32"/>
          <w:lang w:bidi="th-TH"/>
        </w:rPr>
      </w:pPr>
      <w:r w:rsidRPr="00567A8F">
        <w:rPr>
          <w:rFonts w:eastAsia="Times New Roman" w:cstheme="majorBidi" w:hint="cs"/>
          <w:szCs w:val="32"/>
          <w:cs/>
          <w:lang w:bidi="th-TH"/>
        </w:rPr>
        <w:t>หลังจาก</w:t>
      </w:r>
      <w:r w:rsidR="000A5476" w:rsidRPr="00567A8F">
        <w:rPr>
          <w:rFonts w:eastAsia="Times New Roman" w:cstheme="majorBidi" w:hint="cs"/>
          <w:szCs w:val="32"/>
          <w:cs/>
          <w:lang w:bidi="th-TH"/>
        </w:rPr>
        <w:t>ตรวจจับข้อมูล</w:t>
      </w:r>
      <w:r w:rsidR="00E05DC1" w:rsidRPr="00567A8F">
        <w:rPr>
          <w:rFonts w:eastAsia="Times New Roman" w:cstheme="majorBidi" w:hint="cs"/>
          <w:szCs w:val="32"/>
          <w:cs/>
          <w:lang w:bidi="th-TH"/>
        </w:rPr>
        <w:t>ส่วนบุคคลในรูปแบบข้อความได้แล้ว จึงดำเนินการจับคู่เวลาของคำนั้นในไฟล์เสียง และดำเนินการ</w:t>
      </w:r>
      <w:r w:rsidR="00D139F8" w:rsidRPr="00567A8F">
        <w:rPr>
          <w:rFonts w:eastAsia="Times New Roman" w:cstheme="majorBidi" w:hint="cs"/>
          <w:szCs w:val="32"/>
          <w:cs/>
          <w:lang w:bidi="th-TH"/>
        </w:rPr>
        <w:t>แทนที่</w:t>
      </w:r>
      <w:r w:rsidR="00E05DC1" w:rsidRPr="00567A8F">
        <w:rPr>
          <w:rFonts w:eastAsia="Times New Roman" w:cstheme="majorBidi" w:hint="cs"/>
          <w:szCs w:val="32"/>
          <w:cs/>
          <w:lang w:bidi="th-TH"/>
        </w:rPr>
        <w:t>เสียง</w:t>
      </w:r>
      <w:r w:rsidR="00D139F8" w:rsidRPr="00567A8F">
        <w:rPr>
          <w:rFonts w:eastAsia="Times New Roman" w:cstheme="majorBidi" w:hint="cs"/>
          <w:szCs w:val="32"/>
          <w:cs/>
          <w:lang w:bidi="th-TH"/>
        </w:rPr>
        <w:t>ด้วยเสียงรบกว</w:t>
      </w:r>
      <w:r w:rsidR="00567A8F" w:rsidRPr="00567A8F">
        <w:rPr>
          <w:rFonts w:eastAsia="Times New Roman" w:cstheme="majorBidi" w:hint="cs"/>
          <w:szCs w:val="32"/>
          <w:cs/>
          <w:lang w:bidi="th-TH"/>
        </w:rPr>
        <w:t>น</w:t>
      </w:r>
    </w:p>
    <w:p w14:paraId="12997D43" w14:textId="5D14CD8D" w:rsidR="00F00323" w:rsidRPr="00567A8F" w:rsidRDefault="00F00323" w:rsidP="00D573EF">
      <w:pPr>
        <w:pStyle w:val="a0"/>
        <w:numPr>
          <w:ilvl w:val="0"/>
          <w:numId w:val="33"/>
        </w:numPr>
        <w:spacing w:after="120" w:line="240" w:lineRule="auto"/>
        <w:ind w:left="1134" w:hanging="283"/>
        <w:jc w:val="thaiDistribute"/>
        <w:rPr>
          <w:rFonts w:eastAsia="Times New Roman" w:cstheme="majorBidi"/>
          <w:szCs w:val="32"/>
          <w:lang w:bidi="th-TH"/>
        </w:rPr>
      </w:pPr>
      <w:r>
        <w:rPr>
          <w:rFonts w:eastAsia="Times New Roman" w:cs="Angsana New" w:hint="cs"/>
          <w:szCs w:val="32"/>
          <w:cs/>
          <w:lang w:bidi="th-TH"/>
        </w:rPr>
        <w:t>บั</w:t>
      </w:r>
      <w:r w:rsidRPr="00F00323">
        <w:rPr>
          <w:rFonts w:eastAsia="Times New Roman" w:cs="Angsana New"/>
          <w:szCs w:val="32"/>
          <w:cs/>
          <w:lang w:bidi="th-TH"/>
        </w:rPr>
        <w:t>นทึกไฟล์เสียงที่ผ่านการแทนที่เสียงด้วยเสียงรบกวน</w:t>
      </w:r>
      <w:r>
        <w:rPr>
          <w:rFonts w:eastAsia="Times New Roman" w:cs="Angsana New" w:hint="cs"/>
          <w:szCs w:val="32"/>
          <w:cs/>
          <w:lang w:bidi="th-TH"/>
        </w:rPr>
        <w:t xml:space="preserve"> เ</w:t>
      </w:r>
      <w:r w:rsidRPr="00F0032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430F90" w:rsidRDefault="00A249B9" w:rsidP="005340B3">
      <w:pPr>
        <w:pStyle w:val="3"/>
        <w:spacing w:after="120" w:line="240" w:lineRule="auto"/>
        <w:rPr>
          <w:rFonts w:asciiTheme="majorBidi" w:hAnsiTheme="majorBidi" w:cstheme="majorBidi"/>
        </w:rPr>
      </w:pPr>
      <w:bookmarkStart w:id="9" w:name="_Toc58412962"/>
      <w:r w:rsidRPr="00430F90">
        <w:rPr>
          <w:rFonts w:asciiTheme="majorBidi" w:hAnsiTheme="majorBidi" w:cstheme="majorBidi"/>
          <w:cs/>
        </w:rPr>
        <w:lastRenderedPageBreak/>
        <w:t>ประโยชน์ที่คาดว่าจะได้รับ</w:t>
      </w:r>
      <w:bookmarkEnd w:id="9"/>
    </w:p>
    <w:p w14:paraId="25670B52" w14:textId="610526F1" w:rsidR="00B32ACA" w:rsidRDefault="00555674"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w:t>
      </w:r>
      <w:r w:rsidR="00B32ACA" w:rsidRPr="00430F90">
        <w:rPr>
          <w:rFonts w:eastAsia="Times New Roman" w:cstheme="majorBidi"/>
          <w:szCs w:val="32"/>
          <w:cs/>
          <w:lang w:bidi="th-TH"/>
        </w:rPr>
        <w:t>กระบวนการนำข้อมูลเสียงเข้า</w:t>
      </w:r>
      <w:r w:rsidR="009D5161">
        <w:rPr>
          <w:rFonts w:eastAsia="Times New Roman" w:cstheme="majorBidi" w:hint="cs"/>
          <w:szCs w:val="32"/>
          <w:cs/>
          <w:lang w:bidi="th-TH"/>
        </w:rPr>
        <w:t>ระบบ</w:t>
      </w:r>
      <w:r w:rsidR="00B32ACA" w:rsidRPr="00430F90">
        <w:rPr>
          <w:rFonts w:eastAsia="Times New Roman" w:cstheme="majorBidi"/>
          <w:szCs w:val="32"/>
          <w:cs/>
          <w:lang w:bidi="th-TH"/>
        </w:rPr>
        <w:t>และทำการ</w:t>
      </w:r>
      <w:r w:rsidR="00303778" w:rsidRPr="00430F90">
        <w:rPr>
          <w:rFonts w:eastAsia="Times New Roman" w:cstheme="majorBidi" w:hint="cs"/>
          <w:szCs w:val="32"/>
          <w:cs/>
          <w:lang w:bidi="th-TH"/>
        </w:rPr>
        <w:t>ปิดบังข้อมูล</w:t>
      </w:r>
      <w:r w:rsidR="00110068" w:rsidRPr="00430F90">
        <w:rPr>
          <w:rFonts w:eastAsia="Times New Roman" w:cstheme="majorBidi" w:hint="cs"/>
          <w:szCs w:val="32"/>
          <w:cs/>
          <w:lang w:bidi="th-TH"/>
        </w:rPr>
        <w:t>ส่วนบุคคล</w:t>
      </w:r>
      <w:r w:rsidR="00B32ACA" w:rsidRPr="00430F90">
        <w:rPr>
          <w:rFonts w:eastAsia="Times New Roman" w:cstheme="majorBidi"/>
          <w:szCs w:val="32"/>
          <w:cs/>
          <w:lang w:bidi="th-TH"/>
        </w:rPr>
        <w:t>เพื่อรักษา</w:t>
      </w:r>
      <w:r w:rsidR="00D45DD2" w:rsidRPr="00430F90">
        <w:rPr>
          <w:rFonts w:eastAsia="Times New Roman" w:cstheme="majorBidi" w:hint="cs"/>
          <w:szCs w:val="32"/>
          <w:cs/>
          <w:lang w:bidi="th-TH"/>
        </w:rPr>
        <w:t>สิทธิส่วนบุคคล</w:t>
      </w:r>
      <w:r w:rsidR="00B32ACA" w:rsidRPr="00430F90">
        <w:rPr>
          <w:rFonts w:eastAsia="Times New Roman" w:cstheme="majorBidi"/>
          <w:szCs w:val="32"/>
          <w:cs/>
          <w:lang w:bidi="th-TH"/>
        </w:rPr>
        <w:t>ของลูกค้า</w:t>
      </w:r>
      <w:r w:rsidR="00805168" w:rsidRPr="00430F90">
        <w:rPr>
          <w:rFonts w:eastAsia="Times New Roman" w:cstheme="majorBidi" w:hint="cs"/>
          <w:szCs w:val="32"/>
          <w:cs/>
          <w:lang w:bidi="th-TH"/>
        </w:rPr>
        <w:t xml:space="preserve"> และสร้างความน่าเชื่อถือให้</w:t>
      </w:r>
      <w:r w:rsidR="00FC47B1" w:rsidRPr="00430F90">
        <w:rPr>
          <w:rFonts w:eastAsia="Times New Roman" w:cstheme="majorBidi" w:hint="cs"/>
          <w:szCs w:val="32"/>
          <w:cs/>
          <w:lang w:bidi="th-TH"/>
        </w:rPr>
        <w:t>กับ</w:t>
      </w:r>
      <w:r w:rsidR="00805168" w:rsidRPr="00430F90">
        <w:rPr>
          <w:rFonts w:eastAsia="Times New Roman" w:cstheme="majorBidi" w:hint="cs"/>
          <w:szCs w:val="32"/>
          <w:cs/>
          <w:lang w:bidi="th-TH"/>
        </w:rPr>
        <w:t>องค์กร</w:t>
      </w:r>
    </w:p>
    <w:p w14:paraId="5CC65A5D" w14:textId="131509DD" w:rsidR="005E32EA" w:rsidRPr="00D75470" w:rsidRDefault="00792A75"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เข้าใจในการจัดการคุณภาพของเสียงมากขึ้น</w:t>
      </w:r>
      <w:r w:rsidR="0004246B" w:rsidRPr="00430F90">
        <w:rPr>
          <w:rFonts w:eastAsia="Times New Roman" w:cstheme="majorBidi" w:hint="cs"/>
          <w:szCs w:val="32"/>
          <w:cs/>
          <w:lang w:bidi="th-TH"/>
        </w:rPr>
        <w:t xml:space="preserve"> เพื่อนำไปพัฒนา</w:t>
      </w:r>
      <w:r w:rsidR="008B637B" w:rsidRPr="00430F90">
        <w:rPr>
          <w:rFonts w:eastAsia="Times New Roman" w:cstheme="majorBidi" w:hint="cs"/>
          <w:szCs w:val="32"/>
          <w:cs/>
          <w:lang w:bidi="th-TH"/>
        </w:rPr>
        <w:t>ในงานวิจัยด้านอื่น ๆ ที่เกี่ยวข้อง</w:t>
      </w:r>
      <w:r w:rsidR="00954890" w:rsidRPr="00430F90">
        <w:rPr>
          <w:rFonts w:eastAsia="Times New Roman" w:cstheme="majorBidi" w:hint="cs"/>
          <w:szCs w:val="32"/>
          <w:cs/>
          <w:lang w:bidi="th-TH"/>
        </w:rPr>
        <w:t>ต่อ</w:t>
      </w:r>
    </w:p>
    <w:p w14:paraId="1019A804" w14:textId="7883E184" w:rsidR="003A1757" w:rsidRDefault="00B32ACA"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szCs w:val="32"/>
          <w:cs/>
          <w:lang w:bidi="th-TH"/>
        </w:rPr>
        <w:t>มีการแปลงข้อมูลเสียงให้อยู่ในรูป</w:t>
      </w:r>
      <w:r w:rsidR="00AE200D" w:rsidRPr="00430F90">
        <w:rPr>
          <w:rFonts w:eastAsia="Times New Roman" w:cstheme="majorBidi" w:hint="cs"/>
          <w:szCs w:val="32"/>
          <w:cs/>
          <w:lang w:bidi="th-TH"/>
        </w:rPr>
        <w:t>แบบ</w:t>
      </w:r>
      <w:r w:rsidRPr="00430F90">
        <w:rPr>
          <w:rFonts w:eastAsia="Times New Roman" w:cstheme="majorBidi"/>
          <w:szCs w:val="32"/>
          <w:cs/>
          <w:lang w:bidi="th-TH"/>
        </w:rPr>
        <w:t>ของข้อความเพื่อ</w:t>
      </w:r>
      <w:r w:rsidR="006638FA" w:rsidRPr="00430F90">
        <w:rPr>
          <w:rFonts w:eastAsia="Times New Roman" w:cstheme="majorBidi" w:hint="cs"/>
          <w:szCs w:val="32"/>
          <w:cs/>
          <w:lang w:bidi="th-TH"/>
        </w:rPr>
        <w:t>ความ</w:t>
      </w:r>
      <w:r w:rsidRPr="00430F90">
        <w:rPr>
          <w:rFonts w:eastAsia="Times New Roman" w:cstheme="majorBidi"/>
          <w:szCs w:val="32"/>
          <w:cs/>
          <w:lang w:bidi="th-TH"/>
        </w:rPr>
        <w:t>สะดวกต่อการนำไปวิเคราะห์ข้อมูล</w:t>
      </w:r>
      <w:r w:rsidR="00F44FD1" w:rsidRPr="00430F90">
        <w:rPr>
          <w:rFonts w:eastAsia="Times New Roman" w:cstheme="majorBidi" w:hint="cs"/>
          <w:szCs w:val="32"/>
          <w:cs/>
          <w:lang w:bidi="th-TH"/>
        </w:rPr>
        <w:t>รูปแบบ</w:t>
      </w:r>
      <w:r w:rsidR="006B4949" w:rsidRPr="00430F90">
        <w:rPr>
          <w:rFonts w:eastAsia="Times New Roman" w:cstheme="majorBidi" w:hint="cs"/>
          <w:szCs w:val="32"/>
          <w:cs/>
          <w:lang w:bidi="th-TH"/>
        </w:rPr>
        <w:t>ข้อควา</w:t>
      </w:r>
      <w:r w:rsidR="00A91543" w:rsidRPr="00430F90">
        <w:rPr>
          <w:rFonts w:eastAsia="Times New Roman" w:cstheme="majorBidi" w:hint="cs"/>
          <w:szCs w:val="32"/>
          <w:cs/>
          <w:lang w:bidi="th-TH"/>
        </w:rPr>
        <w:t>ม</w:t>
      </w:r>
      <w:r w:rsidR="00B87300" w:rsidRPr="00430F90">
        <w:rPr>
          <w:rFonts w:eastAsia="Times New Roman" w:cstheme="majorBidi" w:hint="cs"/>
          <w:szCs w:val="32"/>
          <w:cs/>
          <w:lang w:bidi="th-TH"/>
        </w:rPr>
        <w:t>ใน</w:t>
      </w:r>
      <w:r w:rsidR="00F44FD1" w:rsidRPr="00430F90">
        <w:rPr>
          <w:rFonts w:eastAsia="Times New Roman" w:cstheme="majorBidi" w:hint="cs"/>
          <w:szCs w:val="32"/>
          <w:cs/>
          <w:lang w:bidi="th-TH"/>
        </w:rPr>
        <w:t>อนาคต</w:t>
      </w:r>
    </w:p>
    <w:p w14:paraId="40837047" w14:textId="065DF9A1" w:rsidR="00E02708" w:rsidRDefault="008E118C"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w:t>
      </w:r>
      <w:r w:rsidR="003A1757" w:rsidRPr="00430F90">
        <w:rPr>
          <w:rFonts w:eastAsia="Times New Roman" w:cstheme="majorBidi" w:hint="cs"/>
          <w:szCs w:val="32"/>
          <w:cs/>
          <w:lang w:bidi="th-TH"/>
        </w:rPr>
        <w:t>เข้าใจกระบวนการทำ</w:t>
      </w:r>
      <w:r w:rsidR="00F87275" w:rsidRPr="00430F90">
        <w:rPr>
          <w:rFonts w:eastAsia="Times New Roman" w:cstheme="majorBidi" w:hint="cs"/>
          <w:szCs w:val="32"/>
          <w:cs/>
          <w:lang w:bidi="th-TH"/>
        </w:rPr>
        <w:t>งานของการประมวลผลภาษา</w:t>
      </w:r>
      <w:r w:rsidR="00EF0F8B" w:rsidRPr="00430F90">
        <w:rPr>
          <w:rFonts w:eastAsia="Times New Roman" w:cstheme="majorBidi" w:hint="cs"/>
          <w:szCs w:val="32"/>
          <w:cs/>
          <w:lang w:bidi="th-TH"/>
        </w:rPr>
        <w:t>ธรรมชาติมากขึ้น และสามารถนำไปประยุกต์</w:t>
      </w:r>
      <w:r w:rsidR="008F3AB6" w:rsidRPr="00430F90">
        <w:rPr>
          <w:rFonts w:eastAsia="Times New Roman" w:cstheme="majorBidi" w:hint="cs"/>
          <w:szCs w:val="32"/>
          <w:cs/>
          <w:lang w:bidi="th-TH"/>
        </w:rPr>
        <w:t>ใช้กับการพัฒนาอื่น ๆ ที่เกี่ยวข้อง</w:t>
      </w:r>
      <w:r w:rsidR="00843148" w:rsidRPr="00430F90">
        <w:rPr>
          <w:rFonts w:eastAsia="Times New Roman" w:cstheme="majorBidi" w:hint="cs"/>
          <w:szCs w:val="32"/>
          <w:cs/>
          <w:lang w:bidi="th-TH"/>
        </w:rPr>
        <w:t>กับเทคโนโลยีนี้ต่อได้</w:t>
      </w:r>
    </w:p>
    <w:p w14:paraId="2ED6B518" w14:textId="437FB4DF" w:rsidR="00C35780" w:rsidRPr="005E32EA" w:rsidRDefault="00AF73F9" w:rsidP="00997114">
      <w:pPr>
        <w:pStyle w:val="a0"/>
        <w:numPr>
          <w:ilvl w:val="0"/>
          <w:numId w:val="13"/>
        </w:numPr>
        <w:spacing w:after="120" w:line="240" w:lineRule="auto"/>
        <w:ind w:left="1134" w:hanging="283"/>
        <w:jc w:val="thaiDistribute"/>
        <w:rPr>
          <w:rFonts w:eastAsia="Times New Roman" w:cs="Angsana New"/>
          <w:szCs w:val="32"/>
        </w:rPr>
      </w:pPr>
      <w:r>
        <w:rPr>
          <w:rFonts w:eastAsia="Times New Roman" w:cstheme="majorBidi" w:hint="cs"/>
          <w:szCs w:val="32"/>
          <w:cs/>
          <w:lang w:bidi="th-TH"/>
        </w:rPr>
        <w:t>มี</w:t>
      </w:r>
      <w:r w:rsidR="004F4C3B">
        <w:rPr>
          <w:rFonts w:eastAsia="Times New Roman" w:cstheme="majorBidi" w:hint="cs"/>
          <w:szCs w:val="32"/>
          <w:cs/>
          <w:lang w:bidi="th-TH"/>
        </w:rPr>
        <w:t>ระบบ</w:t>
      </w:r>
      <w:r w:rsidR="00C63050">
        <w:rPr>
          <w:rFonts w:eastAsia="Times New Roman" w:cstheme="majorBidi" w:hint="cs"/>
          <w:szCs w:val="32"/>
          <w:cs/>
          <w:lang w:bidi="th-TH"/>
        </w:rPr>
        <w:t>ที่สามารถปกปิด</w:t>
      </w:r>
      <w:r w:rsidR="00D34478">
        <w:rPr>
          <w:rFonts w:eastAsia="Times New Roman" w:cstheme="majorBidi" w:hint="cs"/>
          <w:szCs w:val="32"/>
          <w:cs/>
          <w:lang w:bidi="th-TH"/>
        </w:rPr>
        <w:t>ข้อความเสียงในส่วนที่เป็นข้อมูลส่วนบุคคล</w:t>
      </w:r>
    </w:p>
    <w:p w14:paraId="45B1316B" w14:textId="77777777" w:rsidR="003A1757" w:rsidRDefault="003A1757" w:rsidP="005340B3">
      <w:pPr>
        <w:spacing w:after="120" w:line="240" w:lineRule="auto"/>
        <w:jc w:val="thaiDistribute"/>
        <w:rPr>
          <w:rFonts w:eastAsia="Times New Roman" w:cs="Angsana New"/>
          <w:szCs w:val="32"/>
          <w:lang w:bidi="th-TH"/>
        </w:rPr>
      </w:pPr>
    </w:p>
    <w:p w14:paraId="59FBB132" w14:textId="2177C610" w:rsidR="003A1757" w:rsidRPr="003A1757" w:rsidRDefault="003A1757" w:rsidP="005340B3">
      <w:pPr>
        <w:spacing w:after="120" w:line="240" w:lineRule="auto"/>
        <w:jc w:val="thaiDistribute"/>
        <w:rPr>
          <w:rFonts w:eastAsia="Times New Roman" w:cstheme="majorBidi"/>
          <w:szCs w:val="32"/>
          <w:cs/>
          <w:lang w:bidi="th-TH"/>
        </w:rPr>
        <w:sectPr w:rsidR="003A1757" w:rsidRPr="003A1757" w:rsidSect="002A6AA6">
          <w:headerReference w:type="default" r:id="rId13"/>
          <w:footerReference w:type="default" r:id="rId14"/>
          <w:pgSz w:w="12240" w:h="15840"/>
          <w:pgMar w:top="1440" w:right="1440" w:bottom="1440" w:left="2160" w:header="720" w:footer="720" w:gutter="0"/>
          <w:pgNumType w:start="1" w:chapStyle="1"/>
          <w:cols w:space="720"/>
          <w:titlePg/>
          <w:docGrid w:linePitch="360"/>
        </w:sectPr>
      </w:pPr>
    </w:p>
    <w:p w14:paraId="6392D1A2" w14:textId="2CAE4716" w:rsidR="00A249B9" w:rsidRPr="00430F90" w:rsidRDefault="00A249B9" w:rsidP="005340B3">
      <w:pPr>
        <w:pStyle w:val="1"/>
        <w:numPr>
          <w:ilvl w:val="0"/>
          <w:numId w:val="9"/>
        </w:numPr>
        <w:spacing w:after="120"/>
        <w:rPr>
          <w:rFonts w:asciiTheme="majorBidi" w:hAnsiTheme="majorBidi" w:cstheme="majorBidi"/>
          <w:cs/>
        </w:rPr>
      </w:pPr>
      <w:bookmarkStart w:id="10" w:name="_Toc58412963"/>
      <w:bookmarkEnd w:id="10"/>
    </w:p>
    <w:p w14:paraId="2615BC8C" w14:textId="34A34E62" w:rsidR="004634E0" w:rsidRDefault="00B32ACA" w:rsidP="005340B3">
      <w:pPr>
        <w:pStyle w:val="2"/>
        <w:spacing w:after="120" w:line="240" w:lineRule="auto"/>
        <w:rPr>
          <w:rFonts w:asciiTheme="majorBidi" w:hAnsiTheme="majorBidi" w:cstheme="majorBidi"/>
        </w:rPr>
      </w:pPr>
      <w:bookmarkStart w:id="11" w:name="_Toc58412964"/>
      <w:r w:rsidRPr="00430F90">
        <w:rPr>
          <w:rFonts w:asciiTheme="majorBidi" w:hAnsiTheme="majorBidi" w:cstheme="majorBidi"/>
          <w:cs/>
        </w:rPr>
        <w:t xml:space="preserve">แนวคิด </w:t>
      </w:r>
      <w:r w:rsidR="0004636C">
        <w:rPr>
          <w:rFonts w:asciiTheme="majorBidi" w:hAnsiTheme="majorBidi" w:cstheme="majorBidi" w:hint="cs"/>
          <w:cs/>
        </w:rPr>
        <w:t>ทฤษฎี</w:t>
      </w:r>
      <w:r w:rsidR="00AC467F">
        <w:rPr>
          <w:rFonts w:asciiTheme="majorBidi" w:hAnsiTheme="majorBidi" w:cstheme="majorBidi" w:hint="cs"/>
          <w:cs/>
        </w:rPr>
        <w:t xml:space="preserve"> </w:t>
      </w:r>
      <w:r w:rsidRPr="00430F90">
        <w:rPr>
          <w:rFonts w:asciiTheme="majorBidi" w:hAnsiTheme="majorBidi" w:cstheme="majorBidi"/>
          <w:cs/>
        </w:rPr>
        <w:t>เทคโนโลยี</w:t>
      </w:r>
      <w:r w:rsidR="00AC467F">
        <w:rPr>
          <w:rFonts w:asciiTheme="majorBidi" w:hAnsiTheme="majorBidi" w:cstheme="majorBidi" w:hint="cs"/>
          <w:cs/>
        </w:rPr>
        <w:t>และเครื่องมือ</w:t>
      </w:r>
      <w:r w:rsidRPr="00430F90">
        <w:rPr>
          <w:rFonts w:asciiTheme="majorBidi" w:hAnsiTheme="majorBidi" w:cstheme="majorBidi"/>
          <w:cs/>
        </w:rPr>
        <w:t>ที่เกี่ยวข้อง</w:t>
      </w:r>
      <w:bookmarkEnd w:id="11"/>
    </w:p>
    <w:p w14:paraId="7DDC2FFD" w14:textId="6647BC84" w:rsidR="00390A23" w:rsidRPr="00DE1580" w:rsidRDefault="00390A23" w:rsidP="00DE1580">
      <w:pPr>
        <w:rPr>
          <w:rFonts w:cstheme="majorBidi"/>
          <w:szCs w:val="32"/>
        </w:rPr>
      </w:pPr>
      <w:r>
        <w:rPr>
          <w:cs/>
        </w:rPr>
        <w:tab/>
      </w:r>
      <w:r w:rsidR="0045608E" w:rsidRPr="00DE1580">
        <w:rPr>
          <w:rFonts w:cstheme="majorBidi"/>
          <w:szCs w:val="32"/>
          <w:cs/>
        </w:rPr>
        <w:t>ผู้จัดทำ</w:t>
      </w:r>
      <w:r w:rsidR="00DE1580">
        <w:rPr>
          <w:rFonts w:cstheme="majorBidi" w:hint="cs"/>
          <w:szCs w:val="32"/>
          <w:cs/>
          <w:lang w:bidi="th-TH"/>
        </w:rPr>
        <w:t>ได้</w:t>
      </w:r>
      <w:r w:rsidR="0045608E" w:rsidRPr="00DE1580">
        <w:rPr>
          <w:rFonts w:cstheme="majorBidi"/>
          <w:szCs w:val="32"/>
          <w:cs/>
        </w:rPr>
        <w:t>แบ่งรายละเอียดของ</w:t>
      </w:r>
      <w:r w:rsidR="00DE1580" w:rsidRPr="00DE1580">
        <w:rPr>
          <w:rFonts w:cstheme="majorBidi"/>
          <w:szCs w:val="32"/>
          <w:cs/>
        </w:rPr>
        <w:t>แนวคิด ทฤษฎี เทคโนโลยี</w:t>
      </w:r>
      <w:r w:rsidR="00CE0535">
        <w:rPr>
          <w:rFonts w:cstheme="majorBidi" w:hint="cs"/>
          <w:szCs w:val="32"/>
          <w:cs/>
          <w:lang w:bidi="th-TH"/>
        </w:rPr>
        <w:t>และเครื่องมือ</w:t>
      </w:r>
      <w:r w:rsidR="00DE1580" w:rsidRPr="00DE1580">
        <w:rPr>
          <w:rFonts w:cstheme="majorBidi"/>
          <w:szCs w:val="32"/>
          <w:cs/>
        </w:rPr>
        <w:t>ที่เกี่ยวข้อง</w:t>
      </w:r>
      <w:r w:rsidR="00F11FF0">
        <w:rPr>
          <w:rFonts w:cstheme="majorBidi" w:hint="cs"/>
          <w:szCs w:val="32"/>
          <w:cs/>
          <w:lang w:bidi="th-TH"/>
        </w:rPr>
        <w:t>ที่จะนำมาใช้กับการพัฒนาระบบ</w:t>
      </w:r>
      <w:r w:rsidR="00DE1580" w:rsidRPr="00DE1580">
        <w:rPr>
          <w:rFonts w:cstheme="majorBidi"/>
          <w:szCs w:val="32"/>
          <w:cs/>
        </w:rPr>
        <w:t>เป็น 3 ส่วนหลัก ๆ ดังนี้</w:t>
      </w:r>
    </w:p>
    <w:p w14:paraId="2C4CE3FE" w14:textId="33348183" w:rsidR="004634E0" w:rsidRPr="00430F90" w:rsidRDefault="00FB544B" w:rsidP="005340B3">
      <w:pPr>
        <w:pStyle w:val="3"/>
        <w:spacing w:after="120" w:line="240" w:lineRule="auto"/>
        <w:rPr>
          <w:rFonts w:asciiTheme="majorBidi" w:hAnsiTheme="majorBidi" w:cstheme="majorBidi"/>
        </w:rPr>
      </w:pPr>
      <w:bookmarkStart w:id="12" w:name="_Toc58412965"/>
      <w:r w:rsidRPr="00430F90">
        <w:rPr>
          <w:rFonts w:asciiTheme="majorBidi" w:hAnsiTheme="majorBidi" w:cstheme="majorBidi" w:hint="cs"/>
          <w:cs/>
        </w:rPr>
        <w:t>แนวคิดที่เกี่ยวข้อง</w:t>
      </w:r>
      <w:bookmarkEnd w:id="12"/>
    </w:p>
    <w:p w14:paraId="53C47B8B" w14:textId="668794AF" w:rsidR="00430377" w:rsidRPr="00430F90" w:rsidRDefault="00722C9E" w:rsidP="00997114">
      <w:pPr>
        <w:pStyle w:val="4"/>
        <w:numPr>
          <w:ilvl w:val="2"/>
          <w:numId w:val="24"/>
        </w:numPr>
        <w:spacing w:after="120"/>
        <w:rPr>
          <w:rFonts w:asciiTheme="majorBidi" w:hAnsiTheme="majorBidi" w:cstheme="majorBidi"/>
        </w:rPr>
      </w:pPr>
      <w:r w:rsidRPr="00430F90">
        <w:rPr>
          <w:rFonts w:asciiTheme="majorBidi" w:hAnsiTheme="majorBidi" w:cstheme="majorBidi" w:hint="cs"/>
          <w:cs/>
        </w:rPr>
        <w:t>สิทธิความเป็นอยู่ส่วนบุคคล</w:t>
      </w:r>
    </w:p>
    <w:p w14:paraId="048E4C0D" w14:textId="3C69D35B" w:rsidR="00D63481" w:rsidRPr="00430F90" w:rsidRDefault="00D63481" w:rsidP="005340B3">
      <w:pPr>
        <w:pStyle w:val="a4"/>
        <w:spacing w:before="0" w:beforeAutospacing="0" w:after="120" w:afterAutospacing="0"/>
        <w:ind w:firstLine="720"/>
        <w:jc w:val="thaiDistribute"/>
        <w:rPr>
          <w:rFonts w:asciiTheme="majorBidi" w:hAnsiTheme="majorBidi" w:cstheme="majorBidi"/>
          <w:color w:val="000000"/>
          <w:szCs w:val="32"/>
          <w:cs/>
        </w:rPr>
      </w:pPr>
      <w:r w:rsidRPr="00430F90">
        <w:rPr>
          <w:rFonts w:asciiTheme="majorBidi" w:hAnsiTheme="majorBidi" w:cstheme="majorBidi"/>
          <w:color w:val="000000"/>
          <w:szCs w:val="32"/>
          <w:cs/>
        </w:rPr>
        <w:t xml:space="preserve">สิทธิความเป็นอยู่ส่วนบุคคล </w:t>
      </w:r>
      <w:r w:rsidRPr="00312D71">
        <w:rPr>
          <w:rFonts w:asciiTheme="majorBidi" w:hAnsiTheme="majorBidi" w:cstheme="majorBidi"/>
          <w:color w:val="000000"/>
          <w:sz w:val="32"/>
          <w:szCs w:val="32"/>
          <w:cs/>
        </w:rPr>
        <w:t>(</w:t>
      </w:r>
      <w:r w:rsidRPr="00312D71">
        <w:rPr>
          <w:rFonts w:asciiTheme="majorBidi" w:hAnsiTheme="majorBidi" w:cstheme="majorBidi"/>
          <w:color w:val="000000"/>
          <w:sz w:val="32"/>
          <w:szCs w:val="32"/>
        </w:rPr>
        <w:t>Privacy Right)</w:t>
      </w:r>
      <w:r w:rsidR="00312D71">
        <w:rPr>
          <w:rFonts w:asciiTheme="majorBidi" w:hAnsiTheme="majorBidi" w:cstheme="majorBidi" w:hint="cs"/>
          <w:color w:val="000000"/>
          <w:sz w:val="32"/>
          <w:szCs w:val="32"/>
          <w:cs/>
        </w:rPr>
        <w:t xml:space="preserve"> </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การบัญญัติรับรองสิทธิดังกล่าวมาแล้วในรัฐธรรมนูญ ถึง </w:t>
      </w:r>
      <w:r w:rsidRPr="00A91B86">
        <w:rPr>
          <w:rFonts w:asciiTheme="majorBidi" w:hAnsiTheme="majorBidi" w:cstheme="majorBidi"/>
          <w:color w:val="000000"/>
          <w:sz w:val="32"/>
          <w:szCs w:val="32"/>
        </w:rPr>
        <w:t>3</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 ฉบับแรกคือ รัฐธรรมนูญแห่งราชอาณาจักรไทย พ.ศ. </w:t>
      </w:r>
      <w:r w:rsidRPr="00A91B86">
        <w:rPr>
          <w:rFonts w:asciiTheme="majorBidi" w:hAnsiTheme="majorBidi" w:cstheme="majorBidi"/>
          <w:color w:val="000000"/>
          <w:sz w:val="32"/>
          <w:szCs w:val="32"/>
        </w:rPr>
        <w:t>254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4</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ที่สองคือ รัฐธรรมนูญแห่งราชอาณาจักรไทย พ.ศ. </w:t>
      </w:r>
      <w:r w:rsidRPr="00A91B86">
        <w:rPr>
          <w:rFonts w:asciiTheme="majorBidi" w:hAnsiTheme="majorBidi" w:cstheme="majorBidi"/>
          <w:color w:val="000000"/>
          <w:sz w:val="32"/>
          <w:szCs w:val="32"/>
        </w:rPr>
        <w:t>255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5</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Pr="003B15CE">
        <w:rPr>
          <w:rFonts w:asciiTheme="majorBidi" w:hAnsiTheme="majorBidi" w:cstheme="majorBidi"/>
          <w:color w:val="000000"/>
          <w:sz w:val="32"/>
          <w:szCs w:val="32"/>
        </w:rPr>
        <w:t>256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3B15CE">
        <w:rPr>
          <w:rFonts w:asciiTheme="majorBidi" w:hAnsiTheme="majorBidi" w:cstheme="majorBidi"/>
          <w:color w:val="000000"/>
          <w:sz w:val="32"/>
          <w:szCs w:val="32"/>
        </w:rPr>
        <w:t>32</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ก็รับรองสิทธิดังกล่าวเช่นเดียวกัน</w:t>
      </w:r>
      <w:r w:rsidR="009467A7" w:rsidRPr="00430F90">
        <w:rPr>
          <w:rFonts w:asciiTheme="majorBidi" w:hAnsiTheme="majorBidi" w:cstheme="majorBidi" w:hint="cs"/>
          <w:color w:val="000000"/>
          <w:szCs w:val="32"/>
          <w:cs/>
        </w:rPr>
        <w:t xml:space="preserve"> </w:t>
      </w:r>
      <w:r w:rsidR="00E43D43">
        <w:rPr>
          <w:rFonts w:asciiTheme="majorBidi" w:hAnsiTheme="majorBidi" w:cstheme="majorBidi"/>
          <w:color w:val="000000"/>
          <w:szCs w:val="32"/>
          <w:cs/>
        </w:rPr>
        <w:fldChar w:fldCharType="begin" w:fldLock="1"/>
      </w:r>
      <w:r w:rsidR="00880F3D">
        <w:rPr>
          <w:rFonts w:asciiTheme="majorBidi" w:hAnsiTheme="majorBidi" w:cstheme="majorBidi"/>
          <w:color w:val="000000"/>
          <w:szCs w:val="32"/>
        </w:rPr>
        <w:instrText>ADDIN CSL_CITATION {"citationItems":[{"id":"ITEM-1","itemData":{"author":[{"dropping-particle":"","family":"</w:instrText>
      </w:r>
      <w:r w:rsidR="00880F3D">
        <w:rPr>
          <w:rFonts w:asciiTheme="majorBidi" w:hAnsiTheme="majorBidi" w:cstheme="majorBidi"/>
          <w:color w:val="000000"/>
          <w:szCs w:val="32"/>
          <w:cs/>
        </w:rPr>
        <w:instrText>สนั่นศิลป์"</w:instrText>
      </w:r>
      <w:r w:rsidR="00880F3D">
        <w:rPr>
          <w:rFonts w:asciiTheme="majorBidi" w:hAnsiTheme="majorBidi" w:cstheme="majorBidi"/>
          <w:color w:val="000000"/>
          <w:szCs w:val="32"/>
        </w:rPr>
        <w:instrText>,"given":"</w:instrText>
      </w:r>
      <w:r w:rsidR="00880F3D">
        <w:rPr>
          <w:rFonts w:asciiTheme="majorBidi" w:hAnsiTheme="majorBidi" w:cstheme="majorBidi"/>
          <w:color w:val="000000"/>
          <w:szCs w:val="32"/>
          <w:cs/>
        </w:rPr>
        <w:instrText>อมลณัฐ"</w:instrText>
      </w:r>
      <w:r w:rsidR="00880F3D">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Pr>
          <w:rFonts w:asciiTheme="majorBidi" w:hAnsiTheme="majorBidi" w:cstheme="majorBidi"/>
          <w:color w:val="000000"/>
          <w:szCs w:val="32"/>
          <w:cs/>
        </w:rPr>
        <w:fldChar w:fldCharType="separate"/>
      </w:r>
      <w:r w:rsidR="00E43D43" w:rsidRPr="00E43D43">
        <w:rPr>
          <w:rFonts w:asciiTheme="majorBidi" w:hAnsiTheme="majorBidi" w:cstheme="majorBidi"/>
          <w:noProof/>
          <w:color w:val="000000"/>
          <w:szCs w:val="32"/>
        </w:rPr>
        <w:t>[</w:t>
      </w:r>
      <w:r w:rsidR="00E43D43" w:rsidRPr="00E43D43">
        <w:rPr>
          <w:rFonts w:asciiTheme="majorBidi" w:hAnsiTheme="majorBidi" w:cstheme="majorBidi"/>
          <w:noProof/>
          <w:color w:val="000000"/>
          <w:sz w:val="32"/>
          <w:szCs w:val="40"/>
        </w:rPr>
        <w:t>5</w:t>
      </w:r>
      <w:r w:rsidR="00E43D43" w:rsidRPr="00E43D43">
        <w:rPr>
          <w:rFonts w:asciiTheme="majorBidi" w:hAnsiTheme="majorBidi" w:cstheme="majorBidi"/>
          <w:noProof/>
          <w:color w:val="000000"/>
          <w:szCs w:val="32"/>
        </w:rPr>
        <w:t>]</w:t>
      </w:r>
      <w:r w:rsidR="00E43D43">
        <w:rPr>
          <w:rFonts w:asciiTheme="majorBidi" w:hAnsiTheme="majorBidi" w:cstheme="majorBidi"/>
          <w:color w:val="000000"/>
          <w:szCs w:val="32"/>
          <w:cs/>
        </w:rPr>
        <w:fldChar w:fldCharType="end"/>
      </w:r>
    </w:p>
    <w:p w14:paraId="6208548E" w14:textId="72C98FB8" w:rsidR="00D63481" w:rsidRPr="00430F90" w:rsidRDefault="00D63481" w:rsidP="005340B3">
      <w:pPr>
        <w:pStyle w:val="a4"/>
        <w:spacing w:before="0" w:beforeAutospacing="0" w:after="120" w:afterAutospacing="0"/>
        <w:ind w:firstLine="720"/>
        <w:jc w:val="thaiDistribute"/>
        <w:rPr>
          <w:rFonts w:asciiTheme="majorBidi" w:hAnsiTheme="majorBidi" w:cstheme="majorBidi"/>
          <w:color w:val="000000"/>
          <w:szCs w:val="32"/>
        </w:rPr>
      </w:pPr>
      <w:r w:rsidRPr="00430F90">
        <w:rPr>
          <w:rFonts w:asciiTheme="majorBidi" w:hAnsiTheme="majorBidi"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sidRPr="00430F90">
        <w:rPr>
          <w:rFonts w:asciiTheme="majorBidi" w:hAnsiTheme="majorBidi" w:cstheme="majorBidi" w:hint="cs"/>
          <w:color w:val="000000"/>
          <w:szCs w:val="32"/>
          <w:cs/>
        </w:rPr>
        <w:t>ธุร</w:t>
      </w:r>
      <w:r w:rsidRPr="00430F90">
        <w:rPr>
          <w:rFonts w:asciiTheme="majorBidi" w:hAnsiTheme="majorBidi"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p>
    <w:p w14:paraId="5F20B12A" w14:textId="41EE9CC9" w:rsidR="00845FF8" w:rsidRPr="00430F90" w:rsidRDefault="00D63481" w:rsidP="005340B3">
      <w:pPr>
        <w:pStyle w:val="4"/>
        <w:spacing w:after="120"/>
        <w:ind w:left="360"/>
        <w:rPr>
          <w:rFonts w:asciiTheme="majorBidi" w:hAnsiTheme="majorBidi" w:cstheme="majorBidi"/>
          <w:cs/>
        </w:rPr>
      </w:pPr>
      <w:r w:rsidRPr="00430F90">
        <w:rPr>
          <w:rFonts w:asciiTheme="majorBidi" w:hAnsiTheme="majorBidi" w:cstheme="majorBidi"/>
        </w:rPr>
        <w:br w:type="page"/>
      </w:r>
    </w:p>
    <w:p w14:paraId="1D39B352" w14:textId="7B7462E5" w:rsidR="00BC2F9A" w:rsidRPr="00430F90" w:rsidRDefault="006C3BBB" w:rsidP="005340B3">
      <w:pPr>
        <w:pStyle w:val="3"/>
        <w:spacing w:after="120" w:line="240" w:lineRule="auto"/>
        <w:rPr>
          <w:rFonts w:asciiTheme="majorBidi" w:hAnsiTheme="majorBidi" w:cstheme="majorBidi"/>
        </w:rPr>
      </w:pPr>
      <w:bookmarkStart w:id="13" w:name="_Toc58412966"/>
      <w:r>
        <w:rPr>
          <w:rFonts w:asciiTheme="majorBidi" w:hAnsiTheme="majorBidi" w:cstheme="majorBidi" w:hint="cs"/>
          <w:cs/>
        </w:rPr>
        <w:lastRenderedPageBreak/>
        <w:t>ทฤษฎี</w:t>
      </w:r>
      <w:r w:rsidR="00731A92">
        <w:rPr>
          <w:rFonts w:asciiTheme="majorBidi" w:hAnsiTheme="majorBidi" w:cstheme="majorBidi" w:hint="cs"/>
          <w:cs/>
        </w:rPr>
        <w:t>ที่เกี่ยวข้อง</w:t>
      </w:r>
      <w:bookmarkEnd w:id="13"/>
    </w:p>
    <w:p w14:paraId="452AF686" w14:textId="77777777" w:rsidR="00E826B1" w:rsidRPr="00430F90" w:rsidRDefault="00E826B1" w:rsidP="005340B3">
      <w:pPr>
        <w:pStyle w:val="4"/>
        <w:spacing w:after="120"/>
        <w:rPr>
          <w:rFonts w:asciiTheme="majorBidi" w:hAnsiTheme="majorBidi" w:cstheme="majorBidi"/>
        </w:rPr>
      </w:pPr>
      <w:r w:rsidRPr="00430F90">
        <w:rPr>
          <w:rFonts w:asciiTheme="majorBidi" w:hAnsiTheme="majorBidi" w:cstheme="majorBidi" w:hint="cs"/>
          <w:cs/>
        </w:rPr>
        <w:t xml:space="preserve">การรู้จำเสียงพูด </w:t>
      </w:r>
      <w:r w:rsidRPr="00430F90">
        <w:rPr>
          <w:rFonts w:asciiTheme="majorBidi" w:hAnsiTheme="majorBidi" w:cstheme="majorBidi"/>
        </w:rPr>
        <w:t>(Speech Recognition)</w:t>
      </w:r>
    </w:p>
    <w:p w14:paraId="6C455F25" w14:textId="2C094E97" w:rsidR="00E826B1" w:rsidRDefault="00E826B1" w:rsidP="008E6807">
      <w:pPr>
        <w:spacing w:after="120" w:line="240" w:lineRule="auto"/>
        <w:ind w:firstLine="720"/>
        <w:jc w:val="thaiDistribute"/>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Pr>
          <w:rFonts w:cstheme="majorBidi"/>
          <w:szCs w:val="32"/>
          <w:lang w:bidi="th-TH"/>
        </w:rPr>
        <w:t xml:space="preserve">(Voice Recognition) </w:t>
      </w:r>
      <w:r>
        <w:rPr>
          <w:rFonts w:cstheme="majorBidi" w:hint="cs"/>
          <w:szCs w:val="32"/>
          <w:cs/>
          <w:lang w:bidi="th-TH"/>
        </w:rPr>
        <w:t xml:space="preserve">แต่การรู้จำเสียงพูด </w:t>
      </w:r>
      <w:r>
        <w:rPr>
          <w:rFonts w:cstheme="majorBidi"/>
          <w:szCs w:val="32"/>
          <w:lang w:bidi="th-TH"/>
        </w:rPr>
        <w:t xml:space="preserve">(Speech Recognition) </w:t>
      </w:r>
      <w:r>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Pr>
          <w:rFonts w:cstheme="majorBidi"/>
          <w:szCs w:val="32"/>
          <w:lang w:bidi="th-TH"/>
        </w:rPr>
        <w:t>(Voice Recognition)</w:t>
      </w:r>
      <w:r>
        <w:rPr>
          <w:rFonts w:cstheme="majorBidi" w:hint="cs"/>
          <w:szCs w:val="32"/>
          <w:cs/>
          <w:lang w:bidi="th-TH"/>
        </w:rPr>
        <w:t xml:space="preserve"> เป็นเพียงแค่การพยายามระบุเสียงของผู้ใช้แต่ละคน</w:t>
      </w:r>
      <w:r w:rsidR="004449A1">
        <w:rPr>
          <w:rFonts w:cstheme="majorBidi" w:hint="cs"/>
          <w:szCs w:val="32"/>
          <w:cs/>
          <w:lang w:bidi="th-TH"/>
        </w:rPr>
        <w:t xml:space="preserve"> ซึ่ง</w:t>
      </w: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w:t>
      </w:r>
      <w:r w:rsidR="00973BFB">
        <w:rPr>
          <w:rFonts w:cstheme="majorBidi" w:hint="cs"/>
          <w:szCs w:val="32"/>
          <w:cs/>
          <w:lang w:bidi="th-TH"/>
        </w:rPr>
        <w:t xml:space="preserve"> </w:t>
      </w:r>
      <w:r>
        <w:rPr>
          <w:rFonts w:cstheme="majorBidi" w:hint="cs"/>
          <w:szCs w:val="32"/>
          <w:cs/>
          <w:lang w:bidi="th-TH"/>
        </w:rPr>
        <w:t>ดังนี้</w:t>
      </w:r>
      <w:r w:rsidR="00633934">
        <w:rPr>
          <w:rFonts w:cstheme="majorBidi" w:hint="cs"/>
          <w:szCs w:val="32"/>
          <w:cs/>
          <w:lang w:bidi="th-TH"/>
        </w:rPr>
        <w:t xml:space="preserve"> </w:t>
      </w:r>
      <w:r w:rsidR="00880F3D">
        <w:rPr>
          <w:rFonts w:cstheme="majorBidi"/>
          <w:szCs w:val="32"/>
          <w:cs/>
          <w:lang w:bidi="th-TH"/>
        </w:rPr>
        <w:fldChar w:fldCharType="begin" w:fldLock="1"/>
      </w:r>
      <w:r w:rsidR="005A3980">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6]","plainTextFormattedCitation":"[6]","previouslyFormattedCitation":"[6]"},"properties":{"noteIndex":0},"schema":"https://github.com/citation-style-language/schema/raw/master/csl-citation.json"}</w:instrText>
      </w:r>
      <w:r w:rsidR="00880F3D">
        <w:rPr>
          <w:rFonts w:cstheme="majorBidi"/>
          <w:szCs w:val="32"/>
          <w:cs/>
          <w:lang w:bidi="th-TH"/>
        </w:rPr>
        <w:fldChar w:fldCharType="separate"/>
      </w:r>
      <w:r w:rsidR="00880F3D" w:rsidRPr="00880F3D">
        <w:rPr>
          <w:rFonts w:cstheme="majorBidi"/>
          <w:noProof/>
          <w:szCs w:val="32"/>
          <w:lang w:bidi="th-TH"/>
        </w:rPr>
        <w:t>[6]</w:t>
      </w:r>
      <w:r w:rsidR="00880F3D">
        <w:rPr>
          <w:rFonts w:cstheme="majorBidi"/>
          <w:szCs w:val="32"/>
          <w:cs/>
          <w:lang w:bidi="th-TH"/>
        </w:rPr>
        <w:fldChar w:fldCharType="end"/>
      </w:r>
    </w:p>
    <w:p w14:paraId="3C600FEB"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atural Language Processing (NLP): NLP </w:t>
      </w:r>
      <w:r>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Pr>
          <w:rFonts w:asciiTheme="majorBidi" w:hAnsiTheme="majorBidi" w:cstheme="majorBidi"/>
          <w:color w:val="000000"/>
          <w:sz w:val="32"/>
          <w:szCs w:val="32"/>
        </w:rPr>
        <w:t>(</w:t>
      </w:r>
      <w:r w:rsidRPr="002C6D10">
        <w:rPr>
          <w:rFonts w:asciiTheme="majorBidi" w:hAnsiTheme="majorBidi" w:cstheme="majorBidi"/>
          <w:color w:val="000000"/>
          <w:sz w:val="32"/>
          <w:szCs w:val="32"/>
        </w:rPr>
        <w:t>Artificial Intelligence</w:t>
      </w:r>
      <w:r>
        <w:rPr>
          <w:rFonts w:asciiTheme="majorBidi" w:hAnsiTheme="majorBidi" w:cstheme="majorBidi"/>
          <w:color w:val="000000"/>
          <w:sz w:val="32"/>
          <w:szCs w:val="32"/>
        </w:rPr>
        <w:t>)</w:t>
      </w:r>
      <w:r>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Pr>
          <w:rFonts w:asciiTheme="majorBidi" w:hAnsiTheme="majorBidi" w:cstheme="majorBidi"/>
          <w:color w:val="000000"/>
          <w:sz w:val="32"/>
          <w:szCs w:val="32"/>
        </w:rPr>
        <w:t>(Siri)</w:t>
      </w:r>
    </w:p>
    <w:p w14:paraId="4C4F7F6A"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HMM </w:t>
      </w:r>
      <w:r>
        <w:rPr>
          <w:rFonts w:asciiTheme="majorBidi" w:hAnsiTheme="majorBidi" w:cstheme="majorBidi" w:hint="cs"/>
          <w:color w:val="000000"/>
          <w:sz w:val="32"/>
          <w:szCs w:val="32"/>
          <w:cs/>
        </w:rPr>
        <w:t xml:space="preserve">ช่วยให้สามารถรวมเหตุการณ์ที่ซ่อนอยู่ เช่น การติดแท็กส่วนของคำพูด </w:t>
      </w:r>
      <w:r>
        <w:rPr>
          <w:rFonts w:asciiTheme="majorBidi" w:hAnsiTheme="majorBidi" w:cstheme="majorBidi"/>
          <w:color w:val="000000"/>
          <w:sz w:val="32"/>
          <w:szCs w:val="32"/>
        </w:rPr>
        <w:t>(Part-of-speech tags)</w:t>
      </w:r>
      <w:r>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Pr>
          <w:rFonts w:asciiTheme="majorBidi" w:hAnsiTheme="majorBidi" w:cstheme="majorBidi"/>
          <w:color w:val="000000"/>
          <w:sz w:val="32"/>
          <w:szCs w:val="32"/>
        </w:rPr>
        <w:t>(Speech Recognition)</w:t>
      </w:r>
      <w:r>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Pr>
          <w:rFonts w:asciiTheme="majorBidi" w:hAnsiTheme="majorBidi" w:cstheme="majorBidi" w:hint="cs"/>
          <w:color w:val="000000"/>
          <w:sz w:val="32"/>
          <w:szCs w:val="32"/>
          <w:cs/>
        </w:rPr>
        <w:t xml:space="preserve">เป็นรูปแบบของแบบจำลองทางภาษา </w:t>
      </w:r>
      <w:r>
        <w:rPr>
          <w:rFonts w:asciiTheme="majorBidi" w:hAnsiTheme="majorBidi" w:cstheme="majorBidi"/>
          <w:color w:val="000000"/>
          <w:sz w:val="32"/>
          <w:szCs w:val="32"/>
        </w:rPr>
        <w:t xml:space="preserve">(Language model: LM) </w:t>
      </w:r>
      <w:r>
        <w:rPr>
          <w:rFonts w:asciiTheme="majorBidi" w:hAnsiTheme="majorBidi" w:cstheme="majorBidi" w:hint="cs"/>
          <w:color w:val="000000"/>
          <w:sz w:val="32"/>
          <w:szCs w:val="32"/>
          <w:cs/>
        </w:rPr>
        <w:t>ที่ง่ายที่สุด</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Pr>
          <w:rFonts w:asciiTheme="majorBidi" w:hAnsiTheme="majorBidi" w:cstheme="majorBidi"/>
          <w:color w:val="000000"/>
          <w:sz w:val="32"/>
          <w:szCs w:val="32"/>
        </w:rPr>
        <w:t xml:space="preserve">N-gram </w:t>
      </w:r>
      <w:r>
        <w:rPr>
          <w:rFonts w:asciiTheme="majorBidi" w:hAnsiTheme="majorBidi" w:cstheme="majorBidi" w:hint="cs"/>
          <w:color w:val="000000"/>
          <w:sz w:val="32"/>
          <w:szCs w:val="32"/>
          <w:cs/>
        </w:rPr>
        <w:t xml:space="preserve">คือลำดับขั้นของ </w:t>
      </w:r>
      <w:r>
        <w:rPr>
          <w:rFonts w:asciiTheme="majorBidi" w:hAnsiTheme="majorBidi" w:cstheme="majorBidi"/>
          <w:color w:val="000000"/>
          <w:sz w:val="32"/>
          <w:szCs w:val="32"/>
        </w:rPr>
        <w:t>N-words</w:t>
      </w:r>
      <w:r>
        <w:rPr>
          <w:rFonts w:asciiTheme="majorBidi" w:hAnsiTheme="majorBidi" w:cstheme="majorBidi" w:hint="cs"/>
          <w:color w:val="000000"/>
          <w:sz w:val="32"/>
          <w:szCs w:val="32"/>
          <w:cs/>
        </w:rPr>
        <w:t xml:space="preserve"> ตัวอย่างเช่น </w:t>
      </w:r>
      <w:r>
        <w:rPr>
          <w:rFonts w:asciiTheme="majorBidi" w:hAnsiTheme="majorBidi" w:cstheme="majorBidi"/>
          <w:color w:val="000000"/>
          <w:sz w:val="32"/>
          <w:szCs w:val="32"/>
        </w:rPr>
        <w:t xml:space="preserve">“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 xml:space="preserve">3-gram </w:t>
      </w:r>
      <w:r>
        <w:rPr>
          <w:rFonts w:asciiTheme="majorBidi" w:hAnsiTheme="majorBidi" w:cstheme="majorBidi" w:hint="cs"/>
          <w:color w:val="000000"/>
          <w:sz w:val="32"/>
          <w:szCs w:val="32"/>
          <w:cs/>
        </w:rPr>
        <w:t xml:space="preserve">และ </w:t>
      </w:r>
      <w:r>
        <w:rPr>
          <w:rFonts w:asciiTheme="majorBidi" w:hAnsiTheme="majorBidi" w:cstheme="majorBidi"/>
          <w:color w:val="000000"/>
          <w:sz w:val="32"/>
          <w:szCs w:val="32"/>
        </w:rPr>
        <w:t xml:space="preserve">“Please 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4-gram</w:t>
      </w:r>
      <w:r>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Pr>
          <w:rFonts w:asciiTheme="majorBidi" w:hAnsiTheme="majorBidi" w:cstheme="majorBidi"/>
          <w:color w:val="000000"/>
          <w:sz w:val="32"/>
          <w:szCs w:val="32"/>
        </w:rPr>
        <w:t xml:space="preserve">(Recognition) </w:t>
      </w:r>
      <w:r>
        <w:rPr>
          <w:rFonts w:asciiTheme="majorBidi" w:hAnsiTheme="majorBidi" w:cstheme="majorBidi" w:hint="cs"/>
          <w:color w:val="000000"/>
          <w:sz w:val="32"/>
          <w:szCs w:val="32"/>
          <w:cs/>
        </w:rPr>
        <w:t xml:space="preserve">และความแม่นยำ </w:t>
      </w:r>
      <w:r>
        <w:rPr>
          <w:rFonts w:asciiTheme="majorBidi" w:hAnsiTheme="majorBidi" w:cstheme="majorBidi"/>
          <w:color w:val="000000"/>
          <w:sz w:val="32"/>
          <w:szCs w:val="32"/>
        </w:rPr>
        <w:t>(Accuracy)</w:t>
      </w:r>
    </w:p>
    <w:p w14:paraId="0A18B7BF"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53FE8501"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738D0148"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lastRenderedPageBreak/>
        <w:t xml:space="preserve">Neural networks: </w:t>
      </w:r>
      <w:r>
        <w:rPr>
          <w:rFonts w:asciiTheme="majorBidi" w:hAnsiTheme="majorBidi" w:cstheme="majorBidi" w:hint="cs"/>
          <w:color w:val="000000"/>
          <w:sz w:val="32"/>
          <w:szCs w:val="32"/>
          <w:cs/>
        </w:rPr>
        <w:t xml:space="preserve">มีการใช้ประโยชน์จากอัลกอริทึมการเรียนรู้เชิงลึก </w:t>
      </w:r>
      <w:r>
        <w:rPr>
          <w:rFonts w:asciiTheme="majorBidi" w:hAnsiTheme="majorBidi" w:cstheme="majorBidi"/>
          <w:color w:val="000000"/>
          <w:sz w:val="32"/>
          <w:szCs w:val="32"/>
        </w:rPr>
        <w:t>(Deep Learning)</w:t>
      </w:r>
      <w:r>
        <w:rPr>
          <w:rFonts w:asciiTheme="majorBidi" w:hAnsiTheme="majorBidi" w:cstheme="majorBidi" w:hint="cs"/>
          <w:color w:val="000000"/>
          <w:sz w:val="32"/>
          <w:szCs w:val="32"/>
          <w:cs/>
        </w:rPr>
        <w:t xml:space="preserve"> เป็นหลัก</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โดยที่โครงข่ายประสาทเทียม </w:t>
      </w:r>
      <w:r>
        <w:rPr>
          <w:rFonts w:asciiTheme="majorBidi" w:hAnsiTheme="majorBidi" w:cstheme="majorBidi"/>
          <w:color w:val="000000"/>
          <w:sz w:val="32"/>
          <w:szCs w:val="32"/>
        </w:rPr>
        <w:t xml:space="preserve">(Neural networks) </w:t>
      </w:r>
      <w:r>
        <w:rPr>
          <w:rFonts w:asciiTheme="majorBidi" w:hAnsiTheme="majorBidi" w:cstheme="majorBidi" w:hint="cs"/>
          <w:color w:val="000000"/>
          <w:sz w:val="32"/>
          <w:szCs w:val="32"/>
          <w:cs/>
        </w:rPr>
        <w:t xml:space="preserve">มีการประมวลข้อมูลที่มีการฝึกฝน </w:t>
      </w:r>
      <w:r>
        <w:rPr>
          <w:rFonts w:asciiTheme="majorBidi" w:hAnsiTheme="majorBidi" w:cstheme="majorBidi"/>
          <w:color w:val="000000"/>
          <w:sz w:val="32"/>
          <w:szCs w:val="32"/>
        </w:rPr>
        <w:t>(Training data)</w:t>
      </w:r>
      <w:r>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Pr>
          <w:rFonts w:asciiTheme="majorBidi" w:hAnsiTheme="majorBidi" w:cstheme="majorBidi"/>
          <w:color w:val="000000"/>
          <w:sz w:val="32"/>
          <w:szCs w:val="32"/>
        </w:rPr>
        <w:t xml:space="preserve"> Node </w:t>
      </w:r>
      <w:r>
        <w:rPr>
          <w:rFonts w:asciiTheme="majorBidi" w:hAnsiTheme="majorBidi" w:cstheme="majorBidi" w:hint="cs"/>
          <w:color w:val="000000"/>
          <w:sz w:val="32"/>
          <w:szCs w:val="32"/>
          <w:cs/>
        </w:rPr>
        <w:t xml:space="preserve">โดยที่แต่ละ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ถูกสร้างมาจาก ข้อมูลนำเข้า </w:t>
      </w:r>
      <w:r>
        <w:rPr>
          <w:rFonts w:asciiTheme="majorBidi" w:hAnsiTheme="majorBidi" w:cstheme="majorBidi"/>
          <w:color w:val="000000"/>
          <w:sz w:val="32"/>
          <w:szCs w:val="32"/>
        </w:rPr>
        <w:t xml:space="preserve">(Inputs), </w:t>
      </w:r>
      <w:r>
        <w:rPr>
          <w:rFonts w:asciiTheme="majorBidi" w:hAnsiTheme="majorBidi" w:cstheme="majorBidi" w:hint="cs"/>
          <w:color w:val="000000"/>
          <w:sz w:val="32"/>
          <w:szCs w:val="32"/>
          <w:cs/>
        </w:rPr>
        <w:t xml:space="preserve">น้ำหนัก </w:t>
      </w:r>
      <w:r>
        <w:rPr>
          <w:rFonts w:asciiTheme="majorBidi" w:hAnsiTheme="majorBidi" w:cstheme="majorBidi"/>
          <w:color w:val="000000"/>
          <w:sz w:val="32"/>
          <w:szCs w:val="32"/>
        </w:rPr>
        <w:t xml:space="preserve">(Weights), </w:t>
      </w:r>
      <w:r>
        <w:rPr>
          <w:rFonts w:asciiTheme="majorBidi" w:hAnsiTheme="majorBidi" w:cstheme="majorBidi" w:hint="cs"/>
          <w:color w:val="000000"/>
          <w:sz w:val="32"/>
          <w:szCs w:val="32"/>
          <w:cs/>
        </w:rPr>
        <w:t xml:space="preserve">ความโน้มเอียงหรือเกณฑ์ </w:t>
      </w:r>
      <w:r>
        <w:rPr>
          <w:rFonts w:asciiTheme="majorBidi" w:hAnsiTheme="majorBidi" w:cstheme="majorBidi"/>
          <w:color w:val="000000"/>
          <w:sz w:val="32"/>
          <w:szCs w:val="32"/>
        </w:rPr>
        <w:t xml:space="preserve">(A bias or threshold), </w:t>
      </w:r>
      <w:r>
        <w:rPr>
          <w:rFonts w:asciiTheme="majorBidi" w:hAnsiTheme="majorBidi" w:cstheme="majorBidi" w:hint="cs"/>
          <w:color w:val="000000"/>
          <w:sz w:val="32"/>
          <w:szCs w:val="32"/>
          <w:cs/>
        </w:rPr>
        <w:t xml:space="preserve">และผลลัพธ์ </w:t>
      </w:r>
      <w:r>
        <w:rPr>
          <w:rFonts w:asciiTheme="majorBidi" w:hAnsiTheme="majorBidi" w:cstheme="majorBidi"/>
          <w:color w:val="000000"/>
          <w:sz w:val="32"/>
          <w:szCs w:val="32"/>
        </w:rPr>
        <w:t>(Output)</w:t>
      </w:r>
      <w:r>
        <w:rPr>
          <w:rFonts w:asciiTheme="majorBidi" w:hAnsiTheme="majorBidi" w:cstheme="majorBidi" w:hint="cs"/>
          <w:color w:val="000000"/>
          <w:sz w:val="32"/>
          <w:szCs w:val="32"/>
          <w:cs/>
        </w:rPr>
        <w:t xml:space="preserve"> หากค่าผลลัพธ์นั้นเกินเกณฑ์ที่กำหนด </w:t>
      </w:r>
      <w:r>
        <w:rPr>
          <w:rFonts w:asciiTheme="majorBidi" w:hAnsiTheme="majorBidi" w:cstheme="majorBidi"/>
          <w:color w:val="000000"/>
          <w:sz w:val="32"/>
          <w:szCs w:val="32"/>
        </w:rPr>
        <w:t>Neural networks</w:t>
      </w:r>
      <w:r>
        <w:rPr>
          <w:rFonts w:asciiTheme="majorBidi" w:hAnsiTheme="majorBidi" w:cstheme="majorBidi" w:hint="cs"/>
          <w:color w:val="000000"/>
          <w:sz w:val="32"/>
          <w:szCs w:val="32"/>
          <w:cs/>
        </w:rPr>
        <w:t xml:space="preserve"> จะทำการกระตุ้น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ให้ส่งข้อมูลไปยังชั้นถัดไปในเครือข่าย </w:t>
      </w:r>
      <w:r>
        <w:rPr>
          <w:rFonts w:asciiTheme="majorBidi" w:hAnsiTheme="majorBidi" w:cstheme="majorBidi"/>
          <w:color w:val="000000"/>
          <w:sz w:val="32"/>
          <w:szCs w:val="32"/>
        </w:rPr>
        <w:t>(Network)</w:t>
      </w:r>
      <w:r>
        <w:rPr>
          <w:rFonts w:asciiTheme="majorBidi" w:hAnsiTheme="majorBidi" w:cstheme="majorBidi" w:hint="cs"/>
          <w:color w:val="000000"/>
          <w:sz w:val="32"/>
          <w:szCs w:val="32"/>
          <w:cs/>
        </w:rPr>
        <w:t xml:space="preserve"> เนื่องจากวิธีนี้เป็นการเรียนรู้แบบ </w:t>
      </w:r>
      <w:r>
        <w:rPr>
          <w:rFonts w:asciiTheme="majorBidi" w:hAnsiTheme="majorBidi" w:cstheme="majorBidi"/>
          <w:color w:val="000000"/>
          <w:sz w:val="32"/>
          <w:szCs w:val="32"/>
        </w:rPr>
        <w:t xml:space="preserve">Supervised learning </w:t>
      </w:r>
      <w:r>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Pr>
          <w:rFonts w:asciiTheme="majorBidi" w:hAnsiTheme="majorBidi" w:cstheme="majorBidi"/>
          <w:color w:val="000000"/>
          <w:sz w:val="32"/>
          <w:szCs w:val="32"/>
        </w:rPr>
        <w:t xml:space="preserve"> </w:t>
      </w:r>
    </w:p>
    <w:p w14:paraId="0FE89094" w14:textId="14909E9B" w:rsidR="005F47E1" w:rsidRDefault="00E826B1" w:rsidP="00D86CB9">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t xml:space="preserve">Speaker </w:t>
      </w:r>
      <w:proofErr w:type="spellStart"/>
      <w:r w:rsidRPr="00B13E4A">
        <w:rPr>
          <w:rFonts w:asciiTheme="majorBidi" w:hAnsiTheme="majorBidi" w:cstheme="majorBidi"/>
          <w:color w:val="000000"/>
          <w:sz w:val="32"/>
          <w:szCs w:val="32"/>
        </w:rPr>
        <w:t>Diarization</w:t>
      </w:r>
      <w:proofErr w:type="spellEnd"/>
      <w:r w:rsidRPr="00B13E4A">
        <w:rPr>
          <w:rFonts w:asciiTheme="majorBidi" w:hAnsiTheme="majorBidi" w:cstheme="majorBidi"/>
          <w:color w:val="000000"/>
          <w:sz w:val="32"/>
          <w:szCs w:val="32"/>
        </w:rPr>
        <w:t xml:space="preserve">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p>
    <w:p w14:paraId="20A76CE2" w14:textId="77777777" w:rsidR="00687FE2" w:rsidRPr="00687FE2" w:rsidRDefault="00687FE2" w:rsidP="00687FE2">
      <w:pPr>
        <w:pStyle w:val="a4"/>
        <w:spacing w:before="0" w:beforeAutospacing="0" w:after="120" w:afterAutospacing="0"/>
        <w:ind w:left="720"/>
        <w:jc w:val="thaiDistribute"/>
        <w:rPr>
          <w:rFonts w:asciiTheme="majorBidi" w:hAnsiTheme="majorBidi" w:cstheme="majorBidi"/>
          <w:color w:val="000000"/>
          <w:sz w:val="6"/>
          <w:szCs w:val="6"/>
        </w:rPr>
      </w:pPr>
    </w:p>
    <w:p w14:paraId="1B8C15AE" w14:textId="3C6F2765" w:rsidR="00584D4C" w:rsidRPr="00731A92" w:rsidRDefault="00584D4C" w:rsidP="00671751">
      <w:pPr>
        <w:pStyle w:val="a4"/>
        <w:spacing w:before="0" w:beforeAutospacing="0" w:after="120" w:afterAutospacing="0"/>
        <w:ind w:firstLine="720"/>
        <w:jc w:val="thaiDistribute"/>
        <w:rPr>
          <w:rFonts w:asciiTheme="majorBidi" w:hAnsiTheme="majorBidi" w:cstheme="majorBidi"/>
          <w:color w:val="000000"/>
          <w:sz w:val="32"/>
          <w:szCs w:val="32"/>
        </w:rPr>
      </w:pPr>
      <w:r>
        <w:rPr>
          <w:rFonts w:asciiTheme="majorBidi" w:hAnsiTheme="majorBidi" w:cstheme="majorBidi" w:hint="cs"/>
          <w:color w:val="000000"/>
          <w:sz w:val="32"/>
          <w:szCs w:val="32"/>
          <w:cs/>
        </w:rPr>
        <w:t>ผู้จัดทำนำทฤษฎีนี้มาใช้ในการ</w:t>
      </w:r>
      <w:r w:rsidR="00615F11">
        <w:rPr>
          <w:rFonts w:asciiTheme="majorBidi" w:hAnsiTheme="majorBidi" w:cstheme="majorBidi" w:hint="cs"/>
          <w:color w:val="000000"/>
          <w:sz w:val="32"/>
          <w:szCs w:val="32"/>
          <w:cs/>
        </w:rPr>
        <w:t>นำเทคโนโลยีเหล่านั้นมา</w:t>
      </w:r>
      <w:r>
        <w:rPr>
          <w:rFonts w:asciiTheme="majorBidi" w:hAnsiTheme="majorBidi" w:cstheme="majorBidi" w:hint="cs"/>
          <w:color w:val="000000"/>
          <w:sz w:val="32"/>
          <w:szCs w:val="32"/>
          <w:cs/>
        </w:rPr>
        <w:t>แปลงเสียงพูดให้อยู่ในรูปแบบข้อความ</w:t>
      </w:r>
      <w:r w:rsidR="008F3532">
        <w:rPr>
          <w:rFonts w:asciiTheme="majorBidi" w:hAnsiTheme="majorBidi" w:cstheme="majorBidi" w:hint="cs"/>
          <w:color w:val="000000"/>
          <w:sz w:val="32"/>
          <w:szCs w:val="32"/>
          <w:cs/>
        </w:rPr>
        <w:t>ซึ่งอยู่ในขั้นตอนแรกของการพัฒนาระบบ</w:t>
      </w:r>
      <w:r>
        <w:rPr>
          <w:rFonts w:asciiTheme="majorBidi" w:hAnsiTheme="majorBidi" w:cstheme="majorBidi" w:hint="cs"/>
          <w:color w:val="000000"/>
          <w:sz w:val="32"/>
          <w:szCs w:val="32"/>
          <w:cs/>
        </w:rPr>
        <w:t xml:space="preserve"> เพื่อนำ</w:t>
      </w:r>
      <w:r w:rsidR="00615F11">
        <w:rPr>
          <w:rFonts w:asciiTheme="majorBidi" w:hAnsiTheme="majorBidi" w:cstheme="majorBidi" w:hint="cs"/>
          <w:color w:val="000000"/>
          <w:sz w:val="32"/>
          <w:szCs w:val="32"/>
          <w:cs/>
        </w:rPr>
        <w:t>ผลลัพธ์ที่ได้ไปดำเนินการ</w:t>
      </w:r>
      <w:r w:rsidR="008F3532">
        <w:rPr>
          <w:rFonts w:asciiTheme="majorBidi" w:hAnsiTheme="majorBidi" w:cstheme="majorBidi" w:hint="cs"/>
          <w:color w:val="000000"/>
          <w:sz w:val="32"/>
          <w:szCs w:val="32"/>
          <w:cs/>
        </w:rPr>
        <w:t>พัฒนาระบบในขั้นตอนถัดไป</w:t>
      </w:r>
    </w:p>
    <w:p w14:paraId="1DD57975" w14:textId="43D37F21" w:rsidR="00982E71" w:rsidRPr="00016F88" w:rsidRDefault="00187ADF" w:rsidP="005340B3">
      <w:pPr>
        <w:pStyle w:val="4"/>
        <w:spacing w:after="120"/>
        <w:rPr>
          <w:rFonts w:asciiTheme="majorBidi" w:hAnsiTheme="majorBidi" w:cstheme="majorBidi"/>
          <w:color w:val="000000"/>
        </w:rPr>
      </w:pPr>
      <w:r w:rsidRPr="00430F90">
        <w:rPr>
          <w:rFonts w:asciiTheme="majorBidi" w:hAnsiTheme="majorBidi" w:cstheme="majorBidi"/>
        </w:rPr>
        <w:tab/>
      </w:r>
      <w:r w:rsidR="003D4957" w:rsidRPr="00430F90">
        <w:rPr>
          <w:rFonts w:asciiTheme="majorBidi" w:hAnsiTheme="majorBidi" w:cstheme="majorBidi" w:hint="cs"/>
          <w:color w:val="000000"/>
          <w:cs/>
        </w:rPr>
        <w:t xml:space="preserve">การประมวลผลภาษาธรรมชาติ </w:t>
      </w:r>
      <w:r w:rsidR="003D4957" w:rsidRPr="00430F90">
        <w:rPr>
          <w:rFonts w:asciiTheme="majorBidi" w:hAnsiTheme="majorBidi" w:cstheme="majorBidi"/>
          <w:color w:val="000000"/>
        </w:rPr>
        <w:t>(Natural Language Processing: NLP</w:t>
      </w:r>
      <w:r w:rsidR="003D4957" w:rsidRPr="00430F90">
        <w:rPr>
          <w:rFonts w:asciiTheme="majorBidi" w:hAnsiTheme="majorBidi" w:cstheme="majorBidi" w:hint="cs"/>
          <w:color w:val="000000"/>
          <w:cs/>
        </w:rPr>
        <w:t>)</w:t>
      </w:r>
    </w:p>
    <w:p w14:paraId="02E73F9A" w14:textId="77777777" w:rsidR="00982E71" w:rsidRDefault="00982E71" w:rsidP="005340B3">
      <w:pPr>
        <w:keepNext/>
        <w:spacing w:after="120" w:line="240" w:lineRule="auto"/>
      </w:pPr>
      <w:r>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604AA55D" w:rsidR="00B65668" w:rsidRPr="004C0755" w:rsidRDefault="00982E71" w:rsidP="005340B3">
      <w:pPr>
        <w:pStyle w:val="af"/>
        <w:spacing w:after="120"/>
        <w:rPr>
          <w:rFonts w:cstheme="majorBidi"/>
          <w:color w:val="000000"/>
        </w:rPr>
      </w:pPr>
      <w:bookmarkStart w:id="14" w:name="_Toc40111970"/>
      <w:bookmarkStart w:id="15" w:name="_Toc58413972"/>
      <w:r w:rsidRPr="003774BE">
        <w:rPr>
          <w:rFonts w:cstheme="majorBidi"/>
          <w:b/>
          <w:bCs/>
          <w:cs/>
        </w:rPr>
        <w:t xml:space="preserve">รูปที่ </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TYLEREF </w:instrText>
      </w:r>
      <w:r w:rsidR="007A3EBD">
        <w:rPr>
          <w:rFonts w:cstheme="majorBidi"/>
          <w:b/>
          <w:bCs/>
          <w:cs/>
        </w:rPr>
        <w:instrText xml:space="preserve">1 </w:instrText>
      </w:r>
      <w:r w:rsidR="007A3EBD">
        <w:rPr>
          <w:rFonts w:cstheme="majorBidi"/>
          <w:b/>
          <w:bCs/>
        </w:rPr>
        <w:instrText>\s</w:instrText>
      </w:r>
      <w:r w:rsidR="007A3EBD">
        <w:rPr>
          <w:rFonts w:cstheme="majorBidi"/>
          <w:b/>
          <w:bCs/>
          <w:cs/>
        </w:rPr>
        <w:instrText xml:space="preserve"> </w:instrText>
      </w:r>
      <w:r w:rsidR="007A3EBD">
        <w:rPr>
          <w:rFonts w:cstheme="majorBidi"/>
          <w:b/>
          <w:bCs/>
          <w:cs/>
        </w:rPr>
        <w:fldChar w:fldCharType="separate"/>
      </w:r>
      <w:r w:rsidR="0056265B">
        <w:rPr>
          <w:rFonts w:cstheme="majorBidi"/>
          <w:b/>
          <w:bCs/>
          <w:noProof/>
          <w:cs/>
        </w:rPr>
        <w:t>2</w:t>
      </w:r>
      <w:r w:rsidR="007A3EBD">
        <w:rPr>
          <w:rFonts w:cstheme="majorBidi"/>
          <w:b/>
          <w:bCs/>
          <w:cs/>
        </w:rPr>
        <w:fldChar w:fldCharType="end"/>
      </w:r>
      <w:r w:rsidR="007A3EBD">
        <w:rPr>
          <w:rFonts w:cstheme="majorBidi"/>
          <w:b/>
          <w:bCs/>
          <w:cs/>
        </w:rPr>
        <w:t>.</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EQ </w:instrText>
      </w:r>
      <w:r w:rsidR="007A3EBD">
        <w:rPr>
          <w:rFonts w:cstheme="majorBidi"/>
          <w:b/>
          <w:bCs/>
          <w:cs/>
        </w:rPr>
        <w:instrText xml:space="preserve">รูปที่ </w:instrText>
      </w:r>
      <w:r w:rsidR="007A3EBD">
        <w:rPr>
          <w:rFonts w:cstheme="majorBidi"/>
          <w:b/>
          <w:bCs/>
        </w:rPr>
        <w:instrText xml:space="preserve">\* ARABIC \s </w:instrText>
      </w:r>
      <w:r w:rsidR="007A3EBD">
        <w:rPr>
          <w:rFonts w:cstheme="majorBidi"/>
          <w:b/>
          <w:bCs/>
          <w:cs/>
        </w:rPr>
        <w:instrText xml:space="preserve">1 </w:instrText>
      </w:r>
      <w:r w:rsidR="007A3EBD">
        <w:rPr>
          <w:rFonts w:cstheme="majorBidi"/>
          <w:b/>
          <w:bCs/>
          <w:cs/>
        </w:rPr>
        <w:fldChar w:fldCharType="separate"/>
      </w:r>
      <w:r w:rsidR="0056265B">
        <w:rPr>
          <w:rFonts w:cstheme="majorBidi"/>
          <w:b/>
          <w:bCs/>
          <w:noProof/>
          <w:cs/>
        </w:rPr>
        <w:t>1</w:t>
      </w:r>
      <w:r w:rsidR="007A3EBD">
        <w:rPr>
          <w:rFonts w:cstheme="majorBidi"/>
          <w:b/>
          <w:bCs/>
          <w:cs/>
        </w:rPr>
        <w:fldChar w:fldCharType="end"/>
      </w:r>
      <w:r w:rsidR="00555792" w:rsidRPr="003774BE">
        <w:rPr>
          <w:rFonts w:cstheme="majorBidi" w:hint="cs"/>
          <w:cs/>
        </w:rPr>
        <w:t xml:space="preserve"> </w:t>
      </w:r>
      <w:r w:rsidR="00555792" w:rsidRPr="00555792">
        <w:rPr>
          <w:rFonts w:cstheme="majorBidi"/>
          <w:color w:val="000000"/>
          <w:cs/>
        </w:rPr>
        <w:t>กระบวนการทำงานทั่วไปของการ</w:t>
      </w:r>
      <w:r w:rsidR="00555792" w:rsidRPr="00555792">
        <w:rPr>
          <w:rFonts w:cstheme="majorBidi" w:hint="cs"/>
          <w:color w:val="000000"/>
          <w:cs/>
        </w:rPr>
        <w:t>ประมวลผลภาษาธรรมชาติ</w:t>
      </w:r>
      <w:bookmarkEnd w:id="14"/>
      <w:bookmarkEnd w:id="15"/>
    </w:p>
    <w:p w14:paraId="72365A5C" w14:textId="1348CD15" w:rsidR="00F443E0" w:rsidRPr="003774BE"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lastRenderedPageBreak/>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00A879BF">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EE509B">
        <w:rPr>
          <w:rFonts w:asciiTheme="majorBidi" w:hAnsiTheme="majorBidi" w:cstheme="majorBidi"/>
          <w:color w:val="000000"/>
          <w:sz w:val="32"/>
          <w:szCs w:val="32"/>
          <w:cs/>
        </w:rPr>
        <w:instrText xml:space="preserve">คืออะไร รวมคำศัพท์เกี่ยวกับ </w:instrText>
      </w:r>
      <w:r w:rsidR="00EE509B">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7]","plainTextFormattedCitation":"[7]","previouslyFormattedCitation":"[7]"},"properties":{"noteIndex":0},"schema":"https://github.com/citation-style-language/schema/raw/master/csl-citation.json"}</w:instrText>
      </w:r>
      <w:r w:rsidR="00A879BF">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7]</w:t>
      </w:r>
      <w:r w:rsidR="00A879BF">
        <w:rPr>
          <w:rFonts w:asciiTheme="majorBidi" w:hAnsiTheme="majorBidi" w:cstheme="majorBidi"/>
          <w:color w:val="000000"/>
          <w:sz w:val="32"/>
          <w:szCs w:val="32"/>
        </w:rPr>
        <w:fldChar w:fldCharType="end"/>
      </w:r>
      <w:bookmarkStart w:id="16" w:name="_Hlk33946785"/>
    </w:p>
    <w:bookmarkEnd w:id="16"/>
    <w:p w14:paraId="35788DA5" w14:textId="22731997" w:rsidR="0081287C" w:rsidRPr="001F64B8" w:rsidRDefault="00F443E0" w:rsidP="001F64B8">
      <w:pPr>
        <w:pStyle w:val="a4"/>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0081287C">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8]","plainTextFormattedCitation":"[8]","previouslyFormattedCitation":"[8]"},"properties":{"noteIndex":0},"schema":"https://github.com/citation-style-language/schema/raw/master/csl-citation.json"}</w:instrText>
      </w:r>
      <w:r w:rsidR="0081287C">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8]</w:t>
      </w:r>
      <w:r w:rsidR="0081287C">
        <w:rPr>
          <w:rFonts w:asciiTheme="majorBidi" w:hAnsiTheme="majorBidi" w:cstheme="majorBidi"/>
          <w:color w:val="000000"/>
          <w:sz w:val="32"/>
          <w:szCs w:val="32"/>
        </w:rPr>
        <w:fldChar w:fldCharType="end"/>
      </w:r>
    </w:p>
    <w:p w14:paraId="6A3F7A49" w14:textId="77777777" w:rsidR="00273D12"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50C0AEAE" w14:textId="7EAA9944" w:rsidR="006E2BBC" w:rsidRPr="00273D12" w:rsidRDefault="00933FF4"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430F90">
        <w:rPr>
          <w:rFonts w:asciiTheme="majorBidi" w:hAnsiTheme="majorBidi" w:cstheme="majorBidi" w:hint="cs"/>
          <w:color w:val="000000"/>
          <w:szCs w:val="32"/>
          <w:cs/>
        </w:rPr>
        <w:t xml:space="preserve">การแบ่งส่วนประโยค </w:t>
      </w:r>
      <w:r w:rsidRPr="00925726">
        <w:rPr>
          <w:rFonts w:asciiTheme="majorBidi" w:hAnsiTheme="majorBidi" w:cstheme="majorBidi"/>
          <w:color w:val="000000"/>
          <w:sz w:val="32"/>
          <w:szCs w:val="32"/>
        </w:rPr>
        <w:t>(Sentence Segmentation)</w:t>
      </w:r>
    </w:p>
    <w:p w14:paraId="12CA96DA" w14:textId="77777777" w:rsidR="00B11C70" w:rsidRDefault="00C2086F"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เช่น</w:t>
      </w:r>
    </w:p>
    <w:p w14:paraId="7F56492F" w14:textId="7C38315C" w:rsidR="00BA3E7A" w:rsidRDefault="00C43637"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w:t>
      </w:r>
      <w:r w:rsidR="00273D12">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Kingdom.”</w:t>
      </w:r>
    </w:p>
    <w:p w14:paraId="355B0FBE" w14:textId="77777777" w:rsidR="00213580" w:rsidRDefault="00C43637" w:rsidP="005340B3">
      <w:pPr>
        <w:pStyle w:val="a4"/>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925726" w:rsidRDefault="00226D32"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925726">
        <w:rPr>
          <w:rFonts w:asciiTheme="majorBidi" w:hAnsiTheme="majorBidi" w:cstheme="majorBidi"/>
          <w:color w:val="000000"/>
          <w:sz w:val="32"/>
          <w:szCs w:val="32"/>
        </w:rPr>
        <w:t>Word Tokenization</w:t>
      </w:r>
    </w:p>
    <w:p w14:paraId="049C6C00" w14:textId="5905B668" w:rsidR="002A1561" w:rsidRDefault="005F5CE0" w:rsidP="005340B3">
      <w:pPr>
        <w:pStyle w:val="a4"/>
        <w:spacing w:before="0" w:beforeAutospacing="0" w:after="120" w:afterAutospacing="0"/>
        <w:ind w:left="720" w:firstLine="720"/>
        <w:jc w:val="thaiDistribute"/>
        <w:rPr>
          <w:rFonts w:asciiTheme="majorBidi" w:hAnsiTheme="majorBidi" w:cstheme="majorBidi"/>
          <w:color w:val="000000"/>
          <w:sz w:val="32"/>
          <w:szCs w:val="32"/>
          <w:cs/>
        </w:rPr>
      </w:pPr>
      <w:r w:rsidRPr="004449A1">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4449A1">
        <w:rPr>
          <w:rFonts w:asciiTheme="majorBidi" w:hAnsiTheme="majorBidi" w:cstheme="majorBidi"/>
          <w:color w:val="000000"/>
          <w:sz w:val="32"/>
          <w:szCs w:val="32"/>
        </w:rPr>
        <w:t xml:space="preserve">Tokenization </w:t>
      </w:r>
      <w:r w:rsidR="00996B0C">
        <w:rPr>
          <w:rFonts w:asciiTheme="majorBidi" w:hAnsiTheme="majorBidi" w:cstheme="majorBidi" w:hint="cs"/>
          <w:color w:val="000000"/>
          <w:sz w:val="32"/>
          <w:szCs w:val="32"/>
          <w:cs/>
        </w:rPr>
        <w:t>เช่น</w:t>
      </w:r>
    </w:p>
    <w:p w14:paraId="61C632EB" w14:textId="4303D202" w:rsidR="005F5CE0" w:rsidRPr="006649BA"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0B9C4268" w14:textId="4B3397A9" w:rsidR="005F5CE0" w:rsidRPr="006649BA"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w:t>
      </w:r>
      <w:r w:rsidR="00996B0C">
        <w:rPr>
          <w:rFonts w:asciiTheme="majorBidi" w:hAnsiTheme="majorBidi" w:cstheme="majorBidi" w:hint="cs"/>
          <w:color w:val="000000"/>
          <w:sz w:val="32"/>
          <w:szCs w:val="32"/>
          <w:cs/>
        </w:rPr>
        <w:t xml:space="preserve"> </w:t>
      </w:r>
      <w:r w:rsidRPr="006649BA">
        <w:rPr>
          <w:rFonts w:asciiTheme="majorBidi" w:hAnsiTheme="majorBidi" w:cstheme="majorBidi" w:hint="cs"/>
          <w:color w:val="000000"/>
          <w:sz w:val="32"/>
          <w:szCs w:val="32"/>
          <w:cs/>
        </w:rPr>
        <w:t>ดังนี้</w:t>
      </w:r>
    </w:p>
    <w:p w14:paraId="11D8AE16" w14:textId="77777777" w:rsidR="002A1561"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w:t>
      </w:r>
      <w:r w:rsidR="002A1561">
        <w:rPr>
          <w:rFonts w:asciiTheme="majorBidi" w:hAnsiTheme="majorBidi" w:cstheme="majorBidi"/>
          <w:color w:val="000000"/>
          <w:sz w:val="32"/>
          <w:szCs w:val="32"/>
          <w:cs/>
        </w:rPr>
        <w:tab/>
      </w:r>
      <w:r w:rsidRPr="006649BA">
        <w:rPr>
          <w:rFonts w:asciiTheme="majorBidi" w:hAnsiTheme="majorBidi" w:cstheme="majorBidi"/>
          <w:color w:val="000000"/>
          <w:sz w:val="32"/>
          <w:szCs w:val="32"/>
        </w:rPr>
        <w:t>“the”, “United”, “Kingdom”, “.”</w:t>
      </w:r>
    </w:p>
    <w:p w14:paraId="11CFC119" w14:textId="5C3C56BE" w:rsidR="005F5CE0" w:rsidRPr="006649BA" w:rsidRDefault="005F5CE0" w:rsidP="005340B3">
      <w:pPr>
        <w:pStyle w:val="a4"/>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ยก เนื่องจากเครื่องหมายวรรคตอนก็มีความหมายเช่นกัน</w:t>
      </w:r>
    </w:p>
    <w:p w14:paraId="58122FE0" w14:textId="3AEE7B1B" w:rsidR="00AF1833" w:rsidRPr="006649BA" w:rsidRDefault="00AF1833"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น</w:t>
      </w:r>
    </w:p>
    <w:p w14:paraId="38DBE143" w14:textId="484D1556" w:rsidR="009677F5" w:rsidRPr="004C0755" w:rsidRDefault="00AF1833"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lastRenderedPageBreak/>
        <w:t>ขั้นตอนต่อไปคือการสำรวจ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ละพยายามคาดเดาส่วนขอ</w:t>
      </w:r>
      <w:r w:rsidR="00D235C4">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31108C41" w14:textId="77777777" w:rsidR="00D66A8C" w:rsidRDefault="006526B1" w:rsidP="00D66A8C">
      <w:pPr>
        <w:pStyle w:val="a4"/>
        <w:keepNext/>
        <w:spacing w:before="0" w:beforeAutospacing="0" w:after="120" w:afterAutospacing="0"/>
        <w:jc w:val="center"/>
      </w:pPr>
      <w:r w:rsidRPr="00430F90">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08055E8F" w14:textId="4A5D59C0" w:rsidR="006526B1" w:rsidRPr="00430F90" w:rsidRDefault="00D66A8C" w:rsidP="00D66A8C">
      <w:pPr>
        <w:pStyle w:val="af"/>
        <w:rPr>
          <w:rFonts w:cstheme="majorBidi"/>
        </w:rPr>
      </w:pPr>
      <w:bookmarkStart w:id="17" w:name="_Toc58413973"/>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2</w:t>
      </w:r>
      <w:r w:rsidR="007A3EBD">
        <w:rPr>
          <w:b/>
          <w:bCs/>
          <w:cs/>
        </w:rPr>
        <w:fldChar w:fldCharType="end"/>
      </w:r>
      <w:r>
        <w:t xml:space="preserve"> </w:t>
      </w:r>
      <w:r w:rsidRPr="00534FAE">
        <w:rPr>
          <w:rFonts w:cstheme="majorBidi"/>
          <w:color w:val="000000"/>
        </w:rPr>
        <w:t>Pre-Trained Part-of-Speech Classification Model</w:t>
      </w:r>
      <w:bookmarkEnd w:id="17"/>
    </w:p>
    <w:p w14:paraId="62FA1525" w14:textId="3734F0E8" w:rsidR="00050727" w:rsidRPr="006649BA" w:rsidRDefault="00050727"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แท็ก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Default="00F5184D" w:rsidP="00D66A8C">
      <w:pPr>
        <w:pStyle w:val="a4"/>
        <w:keepNext/>
        <w:spacing w:before="0" w:beforeAutospacing="0" w:after="120" w:afterAutospacing="0"/>
        <w:jc w:val="center"/>
      </w:pPr>
      <w:r w:rsidRPr="00430F90">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5425FF5D" w:rsidR="00F5184D" w:rsidRPr="00D66A8C" w:rsidRDefault="00D66A8C" w:rsidP="00D66A8C">
      <w:pPr>
        <w:pStyle w:val="af"/>
        <w:rPr>
          <w:rFonts w:cstheme="majorBidi"/>
          <w:b/>
          <w:bCs/>
        </w:rPr>
      </w:pPr>
      <w:bookmarkStart w:id="18" w:name="_Toc58413974"/>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3</w:t>
      </w:r>
      <w:r w:rsidR="007A3EBD">
        <w:rPr>
          <w:b/>
          <w:bCs/>
          <w:cs/>
        </w:rPr>
        <w:fldChar w:fldCharType="end"/>
      </w:r>
      <w:r>
        <w:rPr>
          <w:b/>
          <w:bCs/>
        </w:rPr>
        <w:t xml:space="preserve"> </w:t>
      </w:r>
      <w:r w:rsidRPr="00C808B3">
        <w:rPr>
          <w:rFonts w:cstheme="majorBidi" w:hint="cs"/>
          <w:color w:val="000000"/>
          <w:cs/>
        </w:rPr>
        <w:t>ผลลัพธ์ของการประมวลผลประโยคทั้งหมด</w:t>
      </w:r>
      <w:bookmarkEnd w:id="18"/>
    </w:p>
    <w:p w14:paraId="59C80AF9" w14:textId="16C2D4E8" w:rsidR="00CC37FD" w:rsidRPr="003C5E74" w:rsidRDefault="00861EC7"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4</w:t>
      </w:r>
      <w:r w:rsidRPr="003C5E74">
        <w:rPr>
          <w:rFonts w:cstheme="majorBidi" w:hint="cs"/>
          <w:color w:val="000000"/>
          <w:szCs w:val="32"/>
          <w:cs/>
        </w:rPr>
        <w:t xml:space="preserve"> แบบจำลองสามารถเริ่มรวบรวมความหมายพื้นฐานบางประการได้แล้ว ยกตัวอย่างเช่น คำนามในประโยคนี้ประกอบไปด้วยคำว่า </w:t>
      </w:r>
      <w:r w:rsidRPr="003C5E74">
        <w:rPr>
          <w:rFonts w:cstheme="majorBidi"/>
          <w:color w:val="000000"/>
          <w:szCs w:val="32"/>
        </w:rPr>
        <w:t xml:space="preserve">“London” </w:t>
      </w:r>
      <w:r w:rsidRPr="003C5E74">
        <w:rPr>
          <w:rFonts w:cstheme="majorBidi" w:hint="cs"/>
          <w:color w:val="000000"/>
          <w:szCs w:val="32"/>
          <w:cs/>
        </w:rPr>
        <w:t xml:space="preserve">และ </w:t>
      </w:r>
      <w:r w:rsidRPr="003C5E74">
        <w:rPr>
          <w:rFonts w:cstheme="majorBidi"/>
          <w:color w:val="000000"/>
          <w:szCs w:val="32"/>
        </w:rPr>
        <w:t xml:space="preserve">“Capital” </w:t>
      </w:r>
      <w:r w:rsidRPr="003C5E74">
        <w:rPr>
          <w:rFonts w:cstheme="majorBidi" w:hint="cs"/>
          <w:color w:val="000000"/>
          <w:szCs w:val="32"/>
          <w:cs/>
        </w:rPr>
        <w:t xml:space="preserve">ดังนั้นจึงสรุปได้ว่าประโยคนั้นอาจกล่าวถึงเรื่องที่เกี่ยวกับ </w:t>
      </w:r>
      <w:r w:rsidRPr="003C5E74">
        <w:rPr>
          <w:rFonts w:cstheme="majorBidi"/>
          <w:color w:val="000000"/>
          <w:szCs w:val="32"/>
        </w:rPr>
        <w:t>London</w:t>
      </w:r>
    </w:p>
    <w:p w14:paraId="3FB07109" w14:textId="48E379E4" w:rsidR="00CE69B4" w:rsidRPr="00EB4CA9" w:rsidRDefault="00CE69B4" w:rsidP="00997114">
      <w:pPr>
        <w:pStyle w:val="a0"/>
        <w:numPr>
          <w:ilvl w:val="0"/>
          <w:numId w:val="19"/>
        </w:numPr>
        <w:spacing w:after="120" w:line="240" w:lineRule="auto"/>
        <w:jc w:val="thaiDistribute"/>
        <w:rPr>
          <w:rFonts w:cstheme="majorBidi"/>
          <w:color w:val="000000"/>
          <w:szCs w:val="32"/>
        </w:rPr>
      </w:pPr>
      <w:r w:rsidRPr="00EB4CA9">
        <w:rPr>
          <w:rFonts w:cstheme="majorBidi"/>
          <w:color w:val="000000"/>
          <w:szCs w:val="32"/>
        </w:rPr>
        <w:t xml:space="preserve">Text </w:t>
      </w:r>
      <w:bookmarkStart w:id="19" w:name="_Hlk40104127"/>
      <w:r w:rsidRPr="00EB4CA9">
        <w:rPr>
          <w:rFonts w:cstheme="majorBidi"/>
          <w:color w:val="000000"/>
          <w:szCs w:val="32"/>
        </w:rPr>
        <w:t>Lemmatization</w:t>
      </w:r>
      <w:bookmarkEnd w:id="19"/>
    </w:p>
    <w:p w14:paraId="7EC0C404" w14:textId="5A84E8DE" w:rsidR="00B37356" w:rsidRPr="003C5E74" w:rsidRDefault="00CC37FD"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ในภาษาอังกฤษ และภาษาส่วนใหญ่คำจะปรากฏในรูปแบบที่แตกต่างกัน เช่น</w:t>
      </w:r>
      <w:r w:rsidRPr="003C5E74">
        <w:rPr>
          <w:rFonts w:cstheme="majorBidi"/>
          <w:color w:val="000000"/>
          <w:szCs w:val="32"/>
        </w:rPr>
        <w:t xml:space="preserve"> “I had a </w:t>
      </w:r>
      <w:r w:rsidRPr="003C5E74">
        <w:rPr>
          <w:rFonts w:cstheme="majorBidi"/>
          <w:b/>
          <w:bCs/>
          <w:color w:val="000000"/>
          <w:szCs w:val="32"/>
        </w:rPr>
        <w:t>pony.</w:t>
      </w:r>
      <w:r w:rsidRPr="003C5E74">
        <w:rPr>
          <w:rFonts w:cstheme="majorBidi"/>
          <w:color w:val="000000"/>
          <w:szCs w:val="32"/>
        </w:rPr>
        <w:t xml:space="preserve">”, “I had two </w:t>
      </w:r>
      <w:r w:rsidRPr="003C5E74">
        <w:rPr>
          <w:rFonts w:cstheme="majorBidi"/>
          <w:b/>
          <w:bCs/>
          <w:color w:val="000000"/>
          <w:szCs w:val="32"/>
        </w:rPr>
        <w:t>ponies.</w:t>
      </w:r>
      <w:r w:rsidRPr="003C5E74">
        <w:rPr>
          <w:rFonts w:cstheme="majorBidi"/>
          <w:color w:val="000000"/>
          <w:szCs w:val="32"/>
        </w:rPr>
        <w:t xml:space="preserve">” </w:t>
      </w:r>
      <w:r w:rsidRPr="003C5E74">
        <w:rPr>
          <w:rFonts w:cstheme="majorBidi" w:hint="cs"/>
          <w:color w:val="000000"/>
          <w:szCs w:val="32"/>
          <w:cs/>
        </w:rPr>
        <w:t xml:space="preserve">จะสังเกตได้ว่าประโยคทั้งคู่นี้กล่าวถึงคำนามที่เป็น </w:t>
      </w:r>
      <w:r w:rsidRPr="003C5E74">
        <w:rPr>
          <w:rFonts w:cstheme="majorBidi"/>
          <w:color w:val="000000"/>
          <w:szCs w:val="32"/>
        </w:rPr>
        <w:t xml:space="preserve">Pony </w:t>
      </w:r>
      <w:r w:rsidRPr="003C5E74">
        <w:rPr>
          <w:rFonts w:cstheme="majorBidi" w:hint="cs"/>
          <w:color w:val="000000"/>
          <w:szCs w:val="32"/>
          <w:cs/>
        </w:rPr>
        <w:t>แต่มีการใช้รูปคำที่ไม่เหมือนกัน เมื่อมีการทำงานกับข้อความในคอมพิวเตอร์ การรู้รูปแบบพื้นฐานของ</w:t>
      </w:r>
      <w:r w:rsidRPr="003C5E74">
        <w:rPr>
          <w:rFonts w:cstheme="majorBidi" w:hint="cs"/>
          <w:color w:val="000000"/>
          <w:szCs w:val="32"/>
          <w:cs/>
        </w:rPr>
        <w:lastRenderedPageBreak/>
        <w:t>คำแต่ละคำในประโยคนั้นมีประโยชน์อย่างมาก เพราะจะช่วยให้ทราบได้ว่าทั้งสองประโยค</w:t>
      </w:r>
      <w:r w:rsidR="006B646D" w:rsidRPr="003C5E74">
        <w:rPr>
          <w:rFonts w:cstheme="majorBidi" w:hint="cs"/>
          <w:color w:val="000000"/>
          <w:szCs w:val="32"/>
          <w:cs/>
          <w:lang w:bidi="th-TH"/>
        </w:rPr>
        <w:t>นั้นกำลั</w:t>
      </w:r>
      <w:r w:rsidR="00D03738" w:rsidRPr="003C5E74">
        <w:rPr>
          <w:rFonts w:cstheme="majorBidi" w:hint="cs"/>
          <w:color w:val="000000"/>
          <w:szCs w:val="32"/>
          <w:cs/>
          <w:lang w:bidi="th-TH"/>
        </w:rPr>
        <w:t>ง</w:t>
      </w:r>
      <w:r w:rsidRPr="003C5E74">
        <w:rPr>
          <w:rFonts w:cstheme="majorBidi" w:hint="cs"/>
          <w:color w:val="000000"/>
          <w:szCs w:val="32"/>
          <w:cs/>
        </w:rPr>
        <w:t xml:space="preserve">กล่าวถึงสิ่งที่เป็นแนว ๆ เดียวกัน มิฉะนั้นคำว่า </w:t>
      </w:r>
      <w:r w:rsidRPr="003C5E74">
        <w:rPr>
          <w:rFonts w:cstheme="majorBidi"/>
          <w:color w:val="000000"/>
          <w:szCs w:val="32"/>
        </w:rPr>
        <w:t xml:space="preserve">“Pony” </w:t>
      </w:r>
      <w:r w:rsidRPr="003C5E74">
        <w:rPr>
          <w:rFonts w:cstheme="majorBidi" w:hint="cs"/>
          <w:color w:val="000000"/>
          <w:szCs w:val="32"/>
          <w:cs/>
        </w:rPr>
        <w:t xml:space="preserve">และ </w:t>
      </w:r>
      <w:r w:rsidRPr="003C5E74">
        <w:rPr>
          <w:rFonts w:cstheme="majorBidi"/>
          <w:color w:val="000000"/>
          <w:szCs w:val="32"/>
        </w:rPr>
        <w:t xml:space="preserve">“Ponies” </w:t>
      </w:r>
      <w:r w:rsidRPr="003C5E74">
        <w:rPr>
          <w:rFonts w:cstheme="majorBidi" w:hint="cs"/>
          <w:color w:val="000000"/>
          <w:szCs w:val="32"/>
          <w:cs/>
        </w:rPr>
        <w:t xml:space="preserve">จะมีความหมายแตกต่างกันโดยสิ้นเชิงต่อคอมพิวเตอร์ สรุปได้ว่าในกระบวนการนี้จะเป็นการหารูปแบบที่เป็นพื้นฐานมากที่สุดในประโยค หลังจากทำการ </w:t>
      </w:r>
      <w:r w:rsidRPr="003C5E74">
        <w:rPr>
          <w:rFonts w:cstheme="majorBidi"/>
          <w:color w:val="000000"/>
          <w:szCs w:val="32"/>
        </w:rPr>
        <w:t xml:space="preserve">Lemmatization </w:t>
      </w:r>
      <w:r w:rsidRPr="003C5E74">
        <w:rPr>
          <w:rFonts w:cstheme="majorBidi" w:hint="cs"/>
          <w:color w:val="000000"/>
          <w:szCs w:val="32"/>
          <w:cs/>
        </w:rPr>
        <w:t>เพิ่มในรูปแบบรากของคำกริยา จะมีลักษณะดังนี้</w:t>
      </w:r>
    </w:p>
    <w:p w14:paraId="3823B49B" w14:textId="77777777" w:rsidR="00542330" w:rsidRDefault="00B37356" w:rsidP="00542330">
      <w:pPr>
        <w:keepNext/>
        <w:spacing w:after="120" w:line="240" w:lineRule="auto"/>
        <w:jc w:val="center"/>
      </w:pPr>
      <w:r>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3FAF44F7" w:rsidR="0098341D" w:rsidRPr="00542330" w:rsidRDefault="00542330" w:rsidP="00542330">
      <w:pPr>
        <w:pStyle w:val="af"/>
        <w:rPr>
          <w:b/>
          <w:bCs/>
        </w:rPr>
      </w:pPr>
      <w:bookmarkStart w:id="20" w:name="_Toc58413975"/>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4</w:t>
      </w:r>
      <w:r w:rsidR="007A3EBD">
        <w:rPr>
          <w:b/>
          <w:bCs/>
          <w:cs/>
        </w:rPr>
        <w:fldChar w:fldCharType="end"/>
      </w:r>
      <w:r>
        <w:rPr>
          <w:b/>
          <w:b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bookmarkEnd w:id="20"/>
    </w:p>
    <w:p w14:paraId="7B639D3E" w14:textId="77777777" w:rsidR="00945643" w:rsidRPr="003C5E74" w:rsidRDefault="00945643" w:rsidP="005340B3">
      <w:pPr>
        <w:spacing w:after="120" w:line="240" w:lineRule="auto"/>
        <w:ind w:left="360" w:firstLine="720"/>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5</w:t>
      </w:r>
      <w:r w:rsidRPr="003C5E74">
        <w:rPr>
          <w:rFonts w:cstheme="majorBidi" w:hint="cs"/>
          <w:color w:val="000000"/>
          <w:szCs w:val="32"/>
          <w:cs/>
        </w:rPr>
        <w:t xml:space="preserve"> จะสังเกตได้ว่ามีการเปลี่ยนแปลงเพียงที่เดียวคือ </w:t>
      </w:r>
      <w:r w:rsidRPr="003C5E74">
        <w:rPr>
          <w:rFonts w:cstheme="majorBidi"/>
          <w:color w:val="000000"/>
          <w:szCs w:val="32"/>
        </w:rPr>
        <w:t>“is”</w:t>
      </w:r>
      <w:r w:rsidRPr="003C5E74">
        <w:rPr>
          <w:rFonts w:cstheme="majorBidi" w:hint="cs"/>
          <w:color w:val="000000"/>
          <w:szCs w:val="32"/>
          <w:cs/>
        </w:rPr>
        <w:t xml:space="preserve"> เปลี่ยนเป็น </w:t>
      </w:r>
      <w:r w:rsidRPr="003C5E74">
        <w:rPr>
          <w:rFonts w:cstheme="majorBidi"/>
          <w:color w:val="000000"/>
          <w:szCs w:val="32"/>
        </w:rPr>
        <w:t>“be”</w:t>
      </w:r>
    </w:p>
    <w:p w14:paraId="182650D7" w14:textId="77777777" w:rsidR="007E630C" w:rsidRPr="00D51853" w:rsidRDefault="007E630C" w:rsidP="00997114">
      <w:pPr>
        <w:pStyle w:val="a0"/>
        <w:numPr>
          <w:ilvl w:val="0"/>
          <w:numId w:val="19"/>
        </w:numPr>
        <w:spacing w:after="120" w:line="240" w:lineRule="auto"/>
        <w:jc w:val="thaiDistribute"/>
        <w:rPr>
          <w:rFonts w:cstheme="majorBidi"/>
          <w:color w:val="000000"/>
          <w:szCs w:val="32"/>
        </w:rPr>
      </w:pPr>
      <w:r w:rsidRPr="00D51853">
        <w:rPr>
          <w:rFonts w:cstheme="majorBidi" w:hint="cs"/>
          <w:color w:val="000000"/>
          <w:szCs w:val="32"/>
          <w:cs/>
        </w:rPr>
        <w:t xml:space="preserve">การระบุ </w:t>
      </w:r>
      <w:r w:rsidRPr="00D51853">
        <w:rPr>
          <w:rFonts w:cstheme="majorBidi"/>
          <w:color w:val="000000"/>
          <w:szCs w:val="32"/>
        </w:rPr>
        <w:t>Stop words</w:t>
      </w:r>
    </w:p>
    <w:p w14:paraId="3A5B7603" w14:textId="0CFDE1C3" w:rsidR="001F64B8" w:rsidRDefault="005669AD" w:rsidP="001F64B8">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ขั้นตอนต่อไปเป็นการพิจารณาความสำคัญของแต่ละคำในประโยค เนื่องจากในภาษาอังกฤษมีคำเพิ่มเติมค่อนข้างมากเช่น </w:t>
      </w:r>
      <w:r w:rsidRPr="00430F90">
        <w:rPr>
          <w:rFonts w:cstheme="majorBidi"/>
          <w:color w:val="000000"/>
          <w:szCs w:val="32"/>
          <w:cs/>
        </w:rPr>
        <w:t>“</w:t>
      </w:r>
      <w:r w:rsidRPr="003C5E74">
        <w:rPr>
          <w:rFonts w:cstheme="majorBidi"/>
          <w:color w:val="000000"/>
          <w:szCs w:val="32"/>
        </w:rPr>
        <w:t>and”, “the”</w:t>
      </w:r>
      <w:r w:rsidRPr="003C5E74">
        <w:rPr>
          <w:rFonts w:cstheme="majorBidi" w:hint="cs"/>
          <w:color w:val="000000"/>
          <w:szCs w:val="32"/>
          <w:cs/>
        </w:rPr>
        <w:t xml:space="preserve"> และ</w:t>
      </w:r>
      <w:r w:rsidRPr="003C5E74">
        <w:rPr>
          <w:rFonts w:cstheme="majorBidi"/>
          <w:color w:val="000000"/>
          <w:szCs w:val="32"/>
        </w:rPr>
        <w:t xml:space="preserve"> “a”</w:t>
      </w:r>
      <w:r w:rsidRPr="003C5E74">
        <w:rPr>
          <w:rFonts w:cstheme="majorBidi" w:hint="cs"/>
          <w:color w:val="000000"/>
          <w:szCs w:val="32"/>
          <w:cs/>
        </w:rPr>
        <w:t xml:space="preserve"> เมื่อทำสถิติกับข้อความ คำเหล่านี้จะมีการรบกวนต่อแบบจำลองมากหากมีการปรากฏมากกว่าคำอื่น ๆ ดังนั้นในการประมวลผลภาษาธรรมชาติจึงจัดให้คำกลุ่มนี้เป็น </w:t>
      </w:r>
      <w:r w:rsidRPr="003C5E74">
        <w:rPr>
          <w:rFonts w:cstheme="majorBidi"/>
          <w:color w:val="000000"/>
          <w:szCs w:val="32"/>
        </w:rPr>
        <w:t>Stop words</w:t>
      </w:r>
      <w:r w:rsidRPr="003C5E74">
        <w:rPr>
          <w:rFonts w:cstheme="majorBidi" w:hint="cs"/>
          <w:color w:val="000000"/>
          <w:szCs w:val="32"/>
          <w:cs/>
        </w:rPr>
        <w:t xml:space="preserve"> นั่นคือคำที่จำเป็นต้องทำการตัดออกก่อนนำไปทำการวิเคราะห์ทางสถิติ</w:t>
      </w:r>
    </w:p>
    <w:p w14:paraId="36FBD580" w14:textId="77777777" w:rsidR="00076282" w:rsidRDefault="00076282" w:rsidP="00076282">
      <w:pPr>
        <w:keepNext/>
        <w:spacing w:after="120" w:line="240" w:lineRule="auto"/>
        <w:jc w:val="center"/>
      </w:pPr>
      <w:r>
        <w:rPr>
          <w:noProof/>
        </w:rPr>
        <w:drawing>
          <wp:inline distT="0" distB="0" distL="0" distR="0" wp14:anchorId="33C8AEB3" wp14:editId="34E2E3B1">
            <wp:extent cx="4377090" cy="673100"/>
            <wp:effectExtent l="0" t="0" r="4445" b="0"/>
            <wp:docPr id="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0867" cy="690596"/>
                    </a:xfrm>
                    <a:prstGeom prst="rect">
                      <a:avLst/>
                    </a:prstGeom>
                    <a:noFill/>
                    <a:ln>
                      <a:noFill/>
                    </a:ln>
                  </pic:spPr>
                </pic:pic>
              </a:graphicData>
            </a:graphic>
          </wp:inline>
        </w:drawing>
      </w:r>
    </w:p>
    <w:p w14:paraId="763A5987" w14:textId="7B3459EE" w:rsidR="00076282" w:rsidRPr="00542330" w:rsidRDefault="00076282" w:rsidP="00076282">
      <w:pPr>
        <w:pStyle w:val="af"/>
        <w:rPr>
          <w:rFonts w:cstheme="majorBidi"/>
          <w:b/>
          <w:bCs/>
        </w:rPr>
      </w:pPr>
      <w:bookmarkStart w:id="21" w:name="_Toc58413976"/>
      <w:r w:rsidRPr="00542330">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56265B">
        <w:rPr>
          <w:b/>
          <w:bCs/>
          <w:noProof/>
          <w:cs/>
        </w:rPr>
        <w:t>5</w:t>
      </w:r>
      <w:r>
        <w:rPr>
          <w:b/>
          <w:bCs/>
          <w:cs/>
        </w:rPr>
        <w:fldChar w:fldCharType="end"/>
      </w:r>
      <w:r>
        <w:rPr>
          <w:b/>
          <w:bCs/>
        </w:rPr>
        <w:t xml:space="preserve"> </w:t>
      </w:r>
      <w:r w:rsidRPr="00AC775F">
        <w:rPr>
          <w:rFonts w:cstheme="majorBidi"/>
          <w:color w:val="000000"/>
          <w:cs/>
        </w:rPr>
        <w:t xml:space="preserve">การระบุ </w:t>
      </w:r>
      <w:r w:rsidRPr="00D63720">
        <w:rPr>
          <w:rFonts w:cstheme="majorBidi"/>
          <w:color w:val="000000"/>
        </w:rPr>
        <w:t>Stop words</w:t>
      </w:r>
      <w:bookmarkEnd w:id="21"/>
    </w:p>
    <w:p w14:paraId="37899292" w14:textId="77777777" w:rsidR="00076282" w:rsidRPr="00AC775F" w:rsidRDefault="00076282" w:rsidP="00076282">
      <w:pPr>
        <w:keepNext/>
        <w:spacing w:after="120" w:line="240" w:lineRule="auto"/>
        <w:ind w:left="720" w:firstLine="720"/>
        <w:jc w:val="thaiDistribute"/>
      </w:pPr>
      <w:r w:rsidRPr="003C5E74">
        <w:rPr>
          <w:rFonts w:cstheme="majorBidi" w:hint="cs"/>
          <w:color w:val="000000"/>
          <w:szCs w:val="32"/>
          <w:cs/>
        </w:rPr>
        <w:t xml:space="preserve">การทำการกำหนด </w:t>
      </w:r>
      <w:r w:rsidRPr="003C5E74">
        <w:rPr>
          <w:rFonts w:cstheme="majorBidi"/>
          <w:color w:val="000000"/>
          <w:szCs w:val="32"/>
        </w:rPr>
        <w:t xml:space="preserve">Stop words </w:t>
      </w:r>
      <w:r w:rsidRPr="003C5E74">
        <w:rPr>
          <w:rFonts w:cstheme="majorBidi" w:hint="cs"/>
          <w:color w:val="000000"/>
          <w:szCs w:val="32"/>
          <w:cs/>
        </w:rPr>
        <w:t xml:space="preserve">นั้น ไม่มีมาตรฐานที่ตายตัวในการประยุกต์ใช้ การตัดคำบางคำออกไปนั้นขึ้นอยู่กับจุดประสงค์ของการประยุกต์ใช้ด้วย เช่น การทำเครื่องมือค้นหาวงดนตรีร็อค </w:t>
      </w:r>
      <w:r w:rsidRPr="003C5E74">
        <w:rPr>
          <w:rFonts w:cstheme="majorBidi"/>
          <w:color w:val="000000"/>
          <w:szCs w:val="32"/>
        </w:rPr>
        <w:t>(Rock Band Search Engine)</w:t>
      </w:r>
      <w:r w:rsidRPr="003C5E74">
        <w:rPr>
          <w:rFonts w:cstheme="majorBidi" w:hint="cs"/>
          <w:color w:val="000000"/>
          <w:szCs w:val="32"/>
          <w:cs/>
        </w:rPr>
        <w:t xml:space="preserve"> ผู้ทำจะต้องไม่ทำการตัดคำว่า </w:t>
      </w:r>
      <w:r w:rsidRPr="003C5E74">
        <w:rPr>
          <w:rFonts w:cstheme="majorBidi"/>
          <w:color w:val="000000"/>
          <w:szCs w:val="32"/>
        </w:rPr>
        <w:t xml:space="preserve">“The” </w:t>
      </w:r>
      <w:r w:rsidRPr="003C5E74">
        <w:rPr>
          <w:rFonts w:cstheme="majorBidi" w:hint="cs"/>
          <w:color w:val="000000"/>
          <w:szCs w:val="32"/>
          <w:cs/>
        </w:rPr>
        <w:t xml:space="preserve">ออก เนื่องจากบางวงดนตรีอาจมีการใช้ชื่อวงที่มีคำว่า </w:t>
      </w:r>
      <w:r w:rsidRPr="003C5E74">
        <w:rPr>
          <w:rFonts w:cstheme="majorBidi"/>
          <w:color w:val="000000"/>
          <w:szCs w:val="32"/>
        </w:rPr>
        <w:t xml:space="preserve">“The” </w:t>
      </w:r>
      <w:r w:rsidRPr="003C5E74">
        <w:rPr>
          <w:rFonts w:cstheme="majorBidi" w:hint="cs"/>
          <w:color w:val="000000"/>
          <w:szCs w:val="32"/>
          <w:cs/>
        </w:rPr>
        <w:t>นำหน้า</w:t>
      </w:r>
    </w:p>
    <w:p w14:paraId="02CABE86" w14:textId="77777777" w:rsidR="00076282" w:rsidRPr="001F64B8" w:rsidRDefault="00076282" w:rsidP="00076282">
      <w:pPr>
        <w:spacing w:after="120" w:line="240" w:lineRule="auto"/>
        <w:jc w:val="thaiDistribute"/>
        <w:rPr>
          <w:rFonts w:cstheme="majorBidi"/>
          <w:color w:val="000000"/>
          <w:szCs w:val="32"/>
        </w:rPr>
      </w:pPr>
    </w:p>
    <w:p w14:paraId="2B6D9E03" w14:textId="1D04359E" w:rsidR="005669AD" w:rsidRPr="00076282" w:rsidRDefault="002A4B0C" w:rsidP="00076282">
      <w:pPr>
        <w:keepNext/>
        <w:spacing w:after="120" w:line="240" w:lineRule="auto"/>
        <w:jc w:val="center"/>
        <w:rPr>
          <w:rFonts w:cstheme="majorBidi"/>
          <w:color w:val="000000"/>
          <w:szCs w:val="32"/>
        </w:rPr>
      </w:pPr>
      <w:r w:rsidRPr="001F64B8">
        <w:rPr>
          <w:rFonts w:cstheme="majorBidi"/>
          <w:szCs w:val="32"/>
        </w:rPr>
        <w:br w:type="page"/>
      </w:r>
    </w:p>
    <w:p w14:paraId="416968EA" w14:textId="77777777" w:rsidR="0065350D" w:rsidRPr="00D51853" w:rsidRDefault="0065350D" w:rsidP="00997114">
      <w:pPr>
        <w:pStyle w:val="a0"/>
        <w:numPr>
          <w:ilvl w:val="0"/>
          <w:numId w:val="19"/>
        </w:numPr>
        <w:spacing w:after="120" w:line="240" w:lineRule="auto"/>
        <w:jc w:val="thaiDistribute"/>
        <w:rPr>
          <w:rFonts w:cstheme="majorBidi"/>
          <w:color w:val="000000"/>
          <w:szCs w:val="32"/>
        </w:rPr>
      </w:pPr>
      <w:r w:rsidRPr="00D51853">
        <w:rPr>
          <w:rFonts w:cstheme="majorBidi" w:hint="cs"/>
          <w:szCs w:val="32"/>
          <w:cs/>
          <w:lang w:bidi="th-TH"/>
        </w:rPr>
        <w:lastRenderedPageBreak/>
        <w:t>ก</w:t>
      </w:r>
      <w:r w:rsidRPr="00D51853">
        <w:rPr>
          <w:rFonts w:cstheme="majorBidi" w:hint="cs"/>
          <w:color w:val="000000"/>
          <w:szCs w:val="32"/>
          <w:cs/>
        </w:rPr>
        <w:t>ารแยกการวิเคราะห์การพึ่งพา</w:t>
      </w:r>
      <w:r w:rsidRPr="00D51853">
        <w:rPr>
          <w:rFonts w:cstheme="majorBidi"/>
          <w:color w:val="000000"/>
          <w:szCs w:val="32"/>
        </w:rPr>
        <w:t xml:space="preserve"> (Dependency Parsing)</w:t>
      </w:r>
    </w:p>
    <w:p w14:paraId="1E623A38" w14:textId="16857CE8" w:rsidR="00036D26" w:rsidRPr="00447A4D" w:rsidRDefault="00AD2785"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ขั้นตอนนี้เป็นการค้นหาความเกี่ยวข้องกันของคำทั้งหมดในประโยค โดยมีจุดประสงค์คือการสร้างต้นไม้ที่มีพ่อแม่ </w:t>
      </w:r>
      <w:r w:rsidRPr="00447A4D">
        <w:rPr>
          <w:rFonts w:cstheme="majorBidi"/>
          <w:color w:val="000000"/>
          <w:szCs w:val="32"/>
        </w:rPr>
        <w:t xml:space="preserve">(Parent) </w:t>
      </w:r>
      <w:r w:rsidRPr="00447A4D">
        <w:rPr>
          <w:rFonts w:cstheme="majorBidi" w:hint="cs"/>
          <w:color w:val="000000"/>
          <w:szCs w:val="32"/>
          <w:cs/>
        </w:rPr>
        <w:t xml:space="preserve">เป็นคำเดียวให้กับแต่ละคำในประโยค โดยราก </w:t>
      </w:r>
      <w:r w:rsidRPr="00447A4D">
        <w:rPr>
          <w:rFonts w:cstheme="majorBidi"/>
          <w:color w:val="000000"/>
          <w:szCs w:val="32"/>
        </w:rPr>
        <w:t>(Root)</w:t>
      </w:r>
      <w:r w:rsidRPr="00447A4D">
        <w:rPr>
          <w:rFonts w:cstheme="majorBidi" w:hint="cs"/>
          <w:color w:val="000000"/>
          <w:szCs w:val="32"/>
          <w:cs/>
        </w:rPr>
        <w:t xml:space="preserve"> ของต้นไม้จะเป็นกริยาหลัก </w:t>
      </w:r>
      <w:r w:rsidRPr="00447A4D">
        <w:rPr>
          <w:rFonts w:cstheme="majorBidi"/>
          <w:color w:val="000000"/>
          <w:szCs w:val="32"/>
        </w:rPr>
        <w:t xml:space="preserve">(Main Verb) </w:t>
      </w:r>
      <w:r w:rsidRPr="00447A4D">
        <w:rPr>
          <w:rFonts w:cstheme="majorBidi" w:hint="cs"/>
          <w:color w:val="000000"/>
          <w:szCs w:val="32"/>
          <w:cs/>
        </w:rPr>
        <w:t xml:space="preserve">ของประโยค เมื่อทำการแยกการวิเคราะห์ </w:t>
      </w:r>
      <w:r w:rsidRPr="00447A4D">
        <w:rPr>
          <w:rFonts w:cstheme="majorBidi"/>
          <w:color w:val="000000"/>
          <w:szCs w:val="32"/>
        </w:rPr>
        <w:t>(Parsing)</w:t>
      </w:r>
      <w:r w:rsidRPr="00447A4D">
        <w:rPr>
          <w:rFonts w:cstheme="majorBidi" w:hint="cs"/>
          <w:color w:val="000000"/>
          <w:szCs w:val="32"/>
          <w:cs/>
        </w:rPr>
        <w:t xml:space="preserve"> ผลลัพธ์จะเป็นดังรูปที่ </w:t>
      </w:r>
      <w:r w:rsidRPr="00447A4D">
        <w:rPr>
          <w:rFonts w:cstheme="majorBidi"/>
          <w:color w:val="000000"/>
          <w:szCs w:val="32"/>
        </w:rPr>
        <w:t>2.7</w:t>
      </w:r>
    </w:p>
    <w:p w14:paraId="2CF5DD28" w14:textId="77777777" w:rsidR="00542330" w:rsidRDefault="00AA073F" w:rsidP="00542330">
      <w:pPr>
        <w:keepNext/>
        <w:spacing w:after="120" w:line="240" w:lineRule="auto"/>
        <w:jc w:val="center"/>
      </w:pPr>
      <w:r>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6E7036F9" w:rsidR="00AA073F" w:rsidRPr="00542330" w:rsidRDefault="00542330" w:rsidP="00542330">
      <w:pPr>
        <w:pStyle w:val="af"/>
        <w:rPr>
          <w:b/>
          <w:bCs/>
        </w:rPr>
      </w:pPr>
      <w:bookmarkStart w:id="22" w:name="_Toc58413977"/>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6</w:t>
      </w:r>
      <w:r w:rsidR="007A3EBD">
        <w:rPr>
          <w:b/>
          <w:bCs/>
          <w:cs/>
        </w:rPr>
        <w:fldChar w:fldCharType="end"/>
      </w:r>
      <w:r>
        <w:rPr>
          <w:b/>
          <w:bCs/>
        </w:rPr>
        <w:t xml:space="preserve"> </w:t>
      </w:r>
      <w:r w:rsidRPr="00D63720">
        <w:rPr>
          <w:rFonts w:cstheme="majorBidi" w:hint="cs"/>
          <w:color w:val="000000"/>
          <w:cs/>
        </w:rPr>
        <w:t>การแยกการวิเคราะห์การพึ่งพา</w:t>
      </w:r>
      <w:bookmarkEnd w:id="22"/>
    </w:p>
    <w:p w14:paraId="4D82D9F5" w14:textId="1AC3F3FE" w:rsidR="002E663B" w:rsidRPr="00447A4D" w:rsidRDefault="00414385" w:rsidP="005340B3">
      <w:pPr>
        <w:spacing w:after="120" w:line="240" w:lineRule="auto"/>
        <w:ind w:firstLine="720"/>
        <w:jc w:val="thaiDistribute"/>
        <w:rPr>
          <w:rFonts w:cstheme="majorBidi"/>
          <w:color w:val="000000"/>
          <w:szCs w:val="32"/>
        </w:rPr>
      </w:pPr>
      <w:r w:rsidRPr="00447A4D">
        <w:rPr>
          <w:rFonts w:cstheme="majorBidi" w:hint="cs"/>
          <w:color w:val="000000"/>
          <w:szCs w:val="32"/>
          <w:cs/>
        </w:rPr>
        <w:t xml:space="preserve">นอกจากนี้ ยังสามารถคาดเดาประเภทของความสัมพันธ์ที่มีอยู่ระหว่างสองคำนี้ได้ ดังรูปที่ </w:t>
      </w:r>
      <w:r w:rsidRPr="00447A4D">
        <w:rPr>
          <w:rFonts w:cstheme="majorBidi"/>
          <w:color w:val="000000"/>
          <w:szCs w:val="32"/>
        </w:rPr>
        <w:t>2.8</w:t>
      </w:r>
    </w:p>
    <w:p w14:paraId="3D3CC4F0" w14:textId="77777777" w:rsidR="00B34D75" w:rsidRDefault="00AA073F" w:rsidP="00B34D75">
      <w:pPr>
        <w:keepNext/>
        <w:spacing w:after="120" w:line="240" w:lineRule="auto"/>
        <w:jc w:val="center"/>
      </w:pPr>
      <w:r>
        <w:rPr>
          <w:noProof/>
        </w:rPr>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673AD8F7" w:rsidR="00AA073F" w:rsidRPr="007B70B1" w:rsidRDefault="00B34D75" w:rsidP="00B34D75">
      <w:pPr>
        <w:pStyle w:val="af"/>
        <w:rPr>
          <w:b/>
          <w:bCs/>
        </w:rPr>
      </w:pPr>
      <w:bookmarkStart w:id="23" w:name="_Toc58413978"/>
      <w:r w:rsidRPr="007B70B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7</w:t>
      </w:r>
      <w:r w:rsidR="007A3EBD">
        <w:rPr>
          <w:b/>
          <w:bCs/>
          <w:cs/>
        </w:rPr>
        <w:fldChar w:fldCharType="end"/>
      </w:r>
      <w:r w:rsidR="007B70B1">
        <w:rPr>
          <w:b/>
          <w:bCs/>
        </w:rPr>
        <w:t xml:space="preserve"> </w:t>
      </w:r>
      <w:r w:rsidR="000206C4" w:rsidRPr="00D63720">
        <w:rPr>
          <w:rFonts w:cstheme="majorBidi" w:hint="cs"/>
          <w:color w:val="000000"/>
          <w:cs/>
        </w:rPr>
        <w:t>การคาดเดาประเภทของความสัมพันธ์</w:t>
      </w:r>
      <w:bookmarkEnd w:id="23"/>
    </w:p>
    <w:p w14:paraId="7905FC05" w14:textId="08A929F6" w:rsidR="001D0DF6" w:rsidRPr="00447A4D" w:rsidRDefault="00EE4FB6" w:rsidP="005340B3">
      <w:pPr>
        <w:keepNext/>
        <w:spacing w:after="120" w:line="240" w:lineRule="auto"/>
        <w:ind w:left="720" w:firstLine="720"/>
        <w:jc w:val="thaiDistribute"/>
        <w:rPr>
          <w:rFonts w:cstheme="majorBidi"/>
          <w:color w:val="000000"/>
          <w:szCs w:val="32"/>
        </w:rPr>
      </w:pPr>
      <w:r w:rsidRPr="00447A4D">
        <w:rPr>
          <w:rFonts w:cstheme="majorBidi" w:hint="cs"/>
          <w:color w:val="000000"/>
          <w:szCs w:val="32"/>
          <w:cs/>
        </w:rPr>
        <w:lastRenderedPageBreak/>
        <w:t xml:space="preserve">ต้นไม้นี้แสดงให้เห็นว่าหัวข้อของประโยคนั้นเป็นคำนามว่า </w:t>
      </w:r>
      <w:r w:rsidRPr="00447A4D">
        <w:rPr>
          <w:rFonts w:cstheme="majorBidi"/>
          <w:color w:val="000000"/>
          <w:szCs w:val="32"/>
        </w:rPr>
        <w:t xml:space="preserve">“London” </w:t>
      </w:r>
      <w:r w:rsidRPr="00447A4D">
        <w:rPr>
          <w:rFonts w:cstheme="majorBidi" w:hint="cs"/>
          <w:color w:val="000000"/>
          <w:szCs w:val="32"/>
          <w:cs/>
        </w:rPr>
        <w:t xml:space="preserve">และมีความสัมพันธ์แบบ  </w:t>
      </w:r>
      <w:r w:rsidRPr="00447A4D">
        <w:rPr>
          <w:rFonts w:cstheme="majorBidi"/>
          <w:color w:val="000000"/>
          <w:szCs w:val="32"/>
        </w:rPr>
        <w:t xml:space="preserve">“be” </w:t>
      </w:r>
      <w:r w:rsidRPr="00447A4D">
        <w:rPr>
          <w:rFonts w:cstheme="majorBidi" w:hint="cs"/>
          <w:color w:val="000000"/>
          <w:szCs w:val="32"/>
          <w:cs/>
        </w:rPr>
        <w:t>กับ</w:t>
      </w:r>
      <w:r w:rsidRPr="00447A4D">
        <w:rPr>
          <w:rFonts w:cstheme="majorBidi"/>
          <w:color w:val="000000"/>
          <w:szCs w:val="32"/>
        </w:rPr>
        <w:t xml:space="preserve"> “Capital” </w:t>
      </w:r>
      <w:r w:rsidRPr="00447A4D">
        <w:rPr>
          <w:rFonts w:cstheme="majorBidi" w:hint="cs"/>
          <w:color w:val="000000"/>
          <w:szCs w:val="32"/>
          <w:cs/>
        </w:rPr>
        <w:t xml:space="preserve">ทำให้ทราบได้ว่า </w:t>
      </w:r>
      <w:r w:rsidRPr="00447A4D">
        <w:rPr>
          <w:rFonts w:cstheme="majorBidi"/>
          <w:color w:val="000000"/>
          <w:szCs w:val="32"/>
        </w:rPr>
        <w:t>“</w:t>
      </w:r>
      <w:r w:rsidRPr="00447A4D">
        <w:rPr>
          <w:rFonts w:cstheme="majorBidi" w:hint="cs"/>
          <w:color w:val="000000"/>
          <w:szCs w:val="32"/>
          <w:cs/>
        </w:rPr>
        <w:t>ลอนดอนเป็นเมืองหลวง</w:t>
      </w:r>
      <w:r w:rsidRPr="00447A4D">
        <w:rPr>
          <w:rFonts w:cstheme="majorBidi"/>
          <w:color w:val="000000"/>
          <w:szCs w:val="32"/>
        </w:rPr>
        <w:t>”</w:t>
      </w:r>
      <w:r w:rsidRPr="00447A4D">
        <w:rPr>
          <w:rFonts w:cstheme="majorBidi" w:hint="cs"/>
          <w:color w:val="000000"/>
          <w:szCs w:val="32"/>
          <w:cs/>
        </w:rPr>
        <w:t xml:space="preserve"> ขั้นตอนที่มีการใช้ในบางครั้ง คือ การค้นหาคำนาม </w:t>
      </w:r>
      <w:r w:rsidRPr="00447A4D">
        <w:rPr>
          <w:rFonts w:cstheme="majorBidi"/>
          <w:color w:val="000000"/>
          <w:szCs w:val="32"/>
        </w:rPr>
        <w:t>(Finding Noun Phrases)</w:t>
      </w:r>
    </w:p>
    <w:p w14:paraId="593D5119" w14:textId="6C43264D" w:rsidR="001D0DF6" w:rsidRPr="00447A4D" w:rsidRDefault="00D308F2" w:rsidP="005340B3">
      <w:pPr>
        <w:keepNext/>
        <w:spacing w:after="120" w:line="240" w:lineRule="auto"/>
        <w:ind w:left="720" w:firstLine="720"/>
        <w:jc w:val="thaiDistribute"/>
        <w:rPr>
          <w:rFonts w:cstheme="majorBidi"/>
          <w:color w:val="000000"/>
          <w:szCs w:val="32"/>
          <w:lang w:bidi="th-TH"/>
        </w:rPr>
      </w:pPr>
      <w:r w:rsidRPr="00447A4D">
        <w:rPr>
          <w:rFonts w:cstheme="majorBidi" w:hint="cs"/>
          <w:color w:val="000000"/>
          <w:szCs w:val="32"/>
          <w:cs/>
        </w:rPr>
        <w:t xml:space="preserve">นอกจากการทำ </w:t>
      </w:r>
      <w:r w:rsidRPr="00447A4D">
        <w:rPr>
          <w:rFonts w:cstheme="majorBidi"/>
          <w:color w:val="000000"/>
          <w:szCs w:val="32"/>
        </w:rPr>
        <w:t xml:space="preserve">Dependency Parsing </w:t>
      </w:r>
      <w:r w:rsidRPr="00447A4D">
        <w:rPr>
          <w:rFonts w:cstheme="majorBidi" w:hint="cs"/>
          <w:color w:val="000000"/>
          <w:szCs w:val="32"/>
          <w:cs/>
        </w:rPr>
        <w:t xml:space="preserve">อย่างเดียวแล้ว ยังสามารถใช้ข้อมูลจาก </w:t>
      </w:r>
      <w:r w:rsidRPr="00447A4D">
        <w:rPr>
          <w:rFonts w:cstheme="majorBidi"/>
          <w:color w:val="000000"/>
          <w:szCs w:val="32"/>
        </w:rPr>
        <w:t xml:space="preserve">Dependency Parse Tree </w:t>
      </w:r>
      <w:r w:rsidRPr="00447A4D">
        <w:rPr>
          <w:rFonts w:cstheme="majorBidi" w:hint="cs"/>
          <w:color w:val="000000"/>
          <w:szCs w:val="32"/>
          <w:cs/>
        </w:rPr>
        <w:t xml:space="preserve">ในการจับกลุ่มคำที่กำลังกล่าวถึงสิ่งเดียวกันได้โดยอัตโนมัติ ตัวอย่างเช่น แทนที่จะทำการแบ่งตามรูปที่ </w:t>
      </w:r>
      <w:r w:rsidRPr="00447A4D">
        <w:rPr>
          <w:rFonts w:cstheme="majorBidi"/>
          <w:color w:val="000000"/>
          <w:szCs w:val="32"/>
        </w:rPr>
        <w:t>2.</w:t>
      </w:r>
      <w:r w:rsidR="0042736D">
        <w:rPr>
          <w:rFonts w:cstheme="majorBidi" w:hint="cs"/>
          <w:color w:val="000000"/>
          <w:szCs w:val="32"/>
          <w:cs/>
          <w:lang w:bidi="th-TH"/>
        </w:rPr>
        <w:t>8</w:t>
      </w:r>
    </w:p>
    <w:p w14:paraId="3FF232C1" w14:textId="77777777" w:rsidR="000206C4" w:rsidRDefault="001D0DF6" w:rsidP="000206C4">
      <w:pPr>
        <w:keepNext/>
        <w:spacing w:after="120" w:line="240" w:lineRule="auto"/>
        <w:jc w:val="center"/>
      </w:pPr>
      <w:r>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4" w:name="_Toc40111977"/>
    </w:p>
    <w:p w14:paraId="067959D0" w14:textId="69E8B787" w:rsidR="00447A4D" w:rsidRDefault="000206C4" w:rsidP="000206C4">
      <w:pPr>
        <w:pStyle w:val="af"/>
        <w:rPr>
          <w:rFonts w:cstheme="majorBidi"/>
          <w:color w:val="000000"/>
        </w:rPr>
      </w:pPr>
      <w:bookmarkStart w:id="25" w:name="_Toc58413979"/>
      <w:r w:rsidRPr="000206C4">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8</w:t>
      </w:r>
      <w:r w:rsidR="007A3EBD">
        <w:rPr>
          <w:b/>
          <w:bCs/>
          <w:cs/>
        </w:rPr>
        <w:fldChar w:fldCharType="end"/>
      </w:r>
      <w:r>
        <w:rPr>
          <w:b/>
          <w:bCs/>
        </w:rPr>
        <w:t xml:space="preserve"> </w:t>
      </w:r>
      <w:r w:rsidRPr="00AA073F">
        <w:rPr>
          <w:rFonts w:cstheme="majorBidi"/>
          <w:color w:val="000000"/>
          <w:cs/>
        </w:rPr>
        <w:t>รูปประโยคก่อนการทำการจับกลุ่มคำนาม</w:t>
      </w:r>
      <w:bookmarkEnd w:id="25"/>
    </w:p>
    <w:p w14:paraId="0AABBFBA" w14:textId="0FD53520" w:rsidR="0042736D" w:rsidRPr="00447A4D" w:rsidRDefault="0042736D" w:rsidP="0042736D">
      <w:pPr>
        <w:spacing w:after="120" w:line="240" w:lineRule="auto"/>
        <w:ind w:left="720" w:firstLine="720"/>
        <w:rPr>
          <w:rFonts w:cstheme="majorBidi"/>
          <w:color w:val="000000"/>
          <w:szCs w:val="32"/>
        </w:rPr>
      </w:pPr>
      <w:r w:rsidRPr="00447A4D">
        <w:rPr>
          <w:rFonts w:cstheme="majorBidi" w:hint="cs"/>
          <w:color w:val="000000"/>
          <w:szCs w:val="32"/>
          <w:cs/>
        </w:rPr>
        <w:t xml:space="preserve">สามารถจับกลุ่มคำนามเพื่อจำแนกตามรูปที่ </w:t>
      </w:r>
      <w:r w:rsidRPr="00447A4D">
        <w:rPr>
          <w:rFonts w:cstheme="majorBidi"/>
          <w:color w:val="000000"/>
          <w:szCs w:val="32"/>
        </w:rPr>
        <w:t>2.</w:t>
      </w:r>
      <w:r>
        <w:rPr>
          <w:rFonts w:cstheme="majorBidi" w:hint="cs"/>
          <w:color w:val="000000"/>
          <w:szCs w:val="32"/>
          <w:cs/>
          <w:lang w:bidi="th-TH"/>
        </w:rPr>
        <w:t>9</w:t>
      </w:r>
      <w:r w:rsidRPr="00447A4D">
        <w:rPr>
          <w:rFonts w:cstheme="majorBidi"/>
          <w:color w:val="000000"/>
          <w:szCs w:val="32"/>
        </w:rPr>
        <w:t xml:space="preserve"> </w:t>
      </w:r>
      <w:r w:rsidRPr="00447A4D">
        <w:rPr>
          <w:rFonts w:cstheme="majorBidi" w:hint="cs"/>
          <w:color w:val="000000"/>
          <w:szCs w:val="32"/>
          <w:cs/>
        </w:rPr>
        <w:t>ดังนี้</w:t>
      </w:r>
    </w:p>
    <w:p w14:paraId="79E6F9B7" w14:textId="77777777" w:rsidR="0042736D" w:rsidRDefault="0042736D" w:rsidP="0042736D">
      <w:pPr>
        <w:keepNext/>
        <w:spacing w:after="120" w:line="240" w:lineRule="auto"/>
        <w:jc w:val="center"/>
      </w:pPr>
      <w:r>
        <w:rPr>
          <w:noProof/>
        </w:rPr>
        <w:drawing>
          <wp:inline distT="0" distB="0" distL="0" distR="0" wp14:anchorId="7A40DD03" wp14:editId="256BA3A5">
            <wp:extent cx="3716666" cy="704762"/>
            <wp:effectExtent l="0" t="0" r="0" b="0"/>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2D06D5B2" w14:textId="29E21A23" w:rsidR="0042736D" w:rsidRPr="00EB04DD" w:rsidRDefault="0042736D" w:rsidP="0042736D">
      <w:pPr>
        <w:pStyle w:val="af"/>
        <w:rPr>
          <w:rFonts w:cstheme="majorBidi"/>
          <w:b/>
          <w:bCs/>
        </w:rPr>
      </w:pPr>
      <w:bookmarkStart w:id="26" w:name="_Toc58413980"/>
      <w:r w:rsidRPr="00EB04D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56265B">
        <w:rPr>
          <w:b/>
          <w:bCs/>
          <w:noProof/>
          <w:cs/>
        </w:rPr>
        <w:t>9</w:t>
      </w:r>
      <w:r>
        <w:rPr>
          <w:b/>
          <w:bCs/>
          <w:cs/>
        </w:rPr>
        <w:fldChar w:fldCharType="end"/>
      </w:r>
      <w:r>
        <w:rPr>
          <w:b/>
          <w:bCs/>
        </w:rPr>
        <w:t xml:space="preserve"> </w:t>
      </w:r>
      <w:r w:rsidRPr="00F32BBD">
        <w:rPr>
          <w:rFonts w:cstheme="majorBidi" w:hint="cs"/>
          <w:color w:val="000000"/>
          <w:cs/>
        </w:rPr>
        <w:t>รูปประโยคหลังจากการจับกลุ่มคำนาม</w:t>
      </w:r>
      <w:bookmarkEnd w:id="26"/>
    </w:p>
    <w:p w14:paraId="050ACECA" w14:textId="77777777" w:rsidR="0042736D" w:rsidRPr="0042736D" w:rsidRDefault="0042736D" w:rsidP="0042736D">
      <w:pPr>
        <w:rPr>
          <w:lang w:bidi="th-TH"/>
        </w:rPr>
      </w:pPr>
    </w:p>
    <w:bookmarkEnd w:id="24"/>
    <w:p w14:paraId="42A5EB08" w14:textId="77777777" w:rsidR="00F443E0" w:rsidRPr="00B65668" w:rsidRDefault="00F443E0" w:rsidP="005340B3">
      <w:pPr>
        <w:spacing w:after="120" w:line="240" w:lineRule="auto"/>
        <w:rPr>
          <w:rFonts w:cstheme="majorBidi"/>
          <w:szCs w:val="32"/>
          <w:lang w:bidi="th-TH"/>
        </w:rPr>
      </w:pPr>
    </w:p>
    <w:p w14:paraId="4C6D22DC" w14:textId="434F98D5" w:rsidR="00447A4D" w:rsidRPr="0042736D" w:rsidRDefault="00AA073F" w:rsidP="0042736D">
      <w:pPr>
        <w:spacing w:after="120" w:line="240" w:lineRule="auto"/>
        <w:ind w:left="720" w:firstLine="720"/>
        <w:rPr>
          <w:rFonts w:cstheme="majorBidi"/>
          <w:color w:val="000000"/>
        </w:rPr>
      </w:pPr>
      <w:r>
        <w:rPr>
          <w:rFonts w:cstheme="majorBidi"/>
          <w:color w:val="000000"/>
          <w:szCs w:val="32"/>
        </w:rPr>
        <w:br w:type="page"/>
      </w:r>
      <w:bookmarkStart w:id="27" w:name="_Toc40111978"/>
    </w:p>
    <w:bookmarkEnd w:id="27"/>
    <w:p w14:paraId="0681C1B1" w14:textId="077BC9F6" w:rsidR="0056460B" w:rsidRPr="00D63720" w:rsidRDefault="0056460B" w:rsidP="00997114">
      <w:pPr>
        <w:pStyle w:val="a0"/>
        <w:numPr>
          <w:ilvl w:val="0"/>
          <w:numId w:val="19"/>
        </w:numPr>
        <w:spacing w:after="120" w:line="240" w:lineRule="auto"/>
        <w:jc w:val="thaiDistribute"/>
        <w:rPr>
          <w:rFonts w:cstheme="majorBidi"/>
          <w:color w:val="000000"/>
          <w:szCs w:val="32"/>
        </w:rPr>
      </w:pPr>
      <w:r w:rsidRPr="00D63720">
        <w:rPr>
          <w:rFonts w:cstheme="majorBidi" w:hint="cs"/>
          <w:color w:val="000000"/>
          <w:szCs w:val="32"/>
          <w:cs/>
        </w:rPr>
        <w:lastRenderedPageBreak/>
        <w:t>การระบุคำที่เป็น</w:t>
      </w:r>
      <w:r w:rsidR="00D1525A">
        <w:rPr>
          <w:rFonts w:cstheme="majorBidi" w:hint="cs"/>
          <w:color w:val="000000"/>
          <w:szCs w:val="32"/>
          <w:cs/>
          <w:lang w:bidi="th-TH"/>
        </w:rPr>
        <w:t>ว</w:t>
      </w:r>
      <w:r w:rsidRPr="00D63720">
        <w:rPr>
          <w:rFonts w:cstheme="majorBidi" w:hint="cs"/>
          <w:color w:val="000000"/>
          <w:szCs w:val="32"/>
          <w:cs/>
        </w:rPr>
        <w:t xml:space="preserve">นิพจน์ระบุนาม </w:t>
      </w:r>
      <w:r w:rsidRPr="00D63720">
        <w:rPr>
          <w:rFonts w:cstheme="majorBidi"/>
          <w:color w:val="000000"/>
          <w:szCs w:val="32"/>
        </w:rPr>
        <w:t>(Named Entity Recognition: NER)</w:t>
      </w:r>
    </w:p>
    <w:p w14:paraId="3DDAFF8D" w14:textId="77777777" w:rsidR="00447A4D" w:rsidRDefault="0056460B" w:rsidP="005340B3">
      <w:pPr>
        <w:spacing w:after="120" w:line="240" w:lineRule="auto"/>
        <w:ind w:left="720" w:firstLine="720"/>
        <w:contextualSpacing/>
        <w:jc w:val="thaiDistribute"/>
        <w:rPr>
          <w:rFonts w:cstheme="majorBidi"/>
          <w:color w:val="000000"/>
          <w:szCs w:val="32"/>
        </w:rPr>
      </w:pPr>
      <w:r>
        <w:rPr>
          <w:rFonts w:cstheme="majorBidi" w:hint="cs"/>
          <w:color w:val="000000"/>
          <w:szCs w:val="32"/>
          <w:cs/>
        </w:rPr>
        <w:t xml:space="preserve">ในประโยคจากรูปที่ </w:t>
      </w:r>
      <w:r>
        <w:rPr>
          <w:rFonts w:cstheme="majorBidi"/>
          <w:color w:val="000000"/>
          <w:szCs w:val="32"/>
        </w:rPr>
        <w:t>2.10</w:t>
      </w:r>
      <w:r>
        <w:rPr>
          <w:rFonts w:cstheme="majorBidi" w:hint="cs"/>
          <w:color w:val="000000"/>
          <w:szCs w:val="32"/>
          <w:cs/>
        </w:rPr>
        <w:t xml:space="preserve"> นั้นมีคำนามดังต่อไปนี้</w:t>
      </w:r>
    </w:p>
    <w:p w14:paraId="206280CD" w14:textId="77777777" w:rsidR="00EB04DD" w:rsidRDefault="00D12A64" w:rsidP="00EB04DD">
      <w:pPr>
        <w:keepNext/>
        <w:spacing w:after="120" w:line="240" w:lineRule="auto"/>
        <w:contextualSpacing/>
        <w:jc w:val="center"/>
      </w:pPr>
      <w:r w:rsidRPr="00742E2A">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08640A66" w14:textId="02AA2EF0" w:rsidR="00AA073F" w:rsidRPr="00EB04DD" w:rsidRDefault="00EB04DD" w:rsidP="00EB04DD">
      <w:pPr>
        <w:pStyle w:val="af"/>
        <w:rPr>
          <w:rFonts w:cstheme="majorBidi"/>
          <w:b/>
          <w:bCs/>
          <w:color w:val="000000"/>
        </w:rPr>
      </w:pPr>
      <w:bookmarkStart w:id="28" w:name="_Toc58413981"/>
      <w:r w:rsidRPr="00EB04D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b/>
          <w:bCs/>
        </w:rPr>
        <w:t xml:space="preserve"> </w:t>
      </w:r>
      <w:r w:rsidRPr="00AA073F">
        <w:rPr>
          <w:rFonts w:cstheme="majorBidi" w:hint="cs"/>
          <w:cs/>
        </w:rPr>
        <w:t>คำนามของประโยค</w:t>
      </w:r>
      <w:bookmarkEnd w:id="28"/>
    </w:p>
    <w:p w14:paraId="05974FFC" w14:textId="77777777" w:rsidR="004F0F12" w:rsidRPr="00447A4D" w:rsidRDefault="004F0F12"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เป้าหมายของการระบุคำที่เป็นนิพจน์ระบุนาม คือ การตรวจจับและระบุชื่อคำนามเหล่านี้ โดยที่รูปที่ </w:t>
      </w:r>
      <w:r w:rsidRPr="00447A4D">
        <w:rPr>
          <w:rFonts w:cstheme="majorBidi"/>
          <w:color w:val="000000"/>
          <w:szCs w:val="32"/>
        </w:rPr>
        <w:t>2.12</w:t>
      </w:r>
      <w:r w:rsidRPr="00447A4D">
        <w:rPr>
          <w:rFonts w:cstheme="majorBidi" w:hint="cs"/>
          <w:color w:val="000000"/>
          <w:szCs w:val="32"/>
          <w:cs/>
        </w:rPr>
        <w:t xml:space="preserve"> คือลักษณะประโยคหลังจากที่มีการเรียกใช้โทเค็นแต่ละตัวผ่านการใช้ </w:t>
      </w:r>
      <w:r w:rsidRPr="00447A4D">
        <w:rPr>
          <w:rFonts w:cstheme="majorBidi"/>
          <w:color w:val="000000"/>
          <w:szCs w:val="32"/>
        </w:rPr>
        <w:t>NER Tagging Model</w:t>
      </w:r>
    </w:p>
    <w:p w14:paraId="61228D65" w14:textId="77777777" w:rsidR="004F0F12" w:rsidRDefault="004F0F12" w:rsidP="005340B3">
      <w:pPr>
        <w:pStyle w:val="a0"/>
        <w:keepNext/>
        <w:spacing w:after="120" w:line="240" w:lineRule="auto"/>
        <w:ind w:left="2160"/>
        <w:jc w:val="center"/>
        <w:rPr>
          <w:lang w:bidi="th-TH"/>
        </w:rPr>
      </w:pPr>
    </w:p>
    <w:p w14:paraId="5E12D9DB" w14:textId="77777777" w:rsidR="00D52071" w:rsidRDefault="00A72033" w:rsidP="00D52071">
      <w:pPr>
        <w:keepNext/>
        <w:spacing w:after="120" w:line="240" w:lineRule="auto"/>
        <w:jc w:val="center"/>
      </w:pPr>
      <w:r>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9" w:name="_Toc40111980"/>
    </w:p>
    <w:p w14:paraId="6B6B825A" w14:textId="5E5CEABD" w:rsidR="00D45376" w:rsidRPr="00D52071" w:rsidRDefault="00D52071" w:rsidP="00D52071">
      <w:pPr>
        <w:pStyle w:val="af"/>
        <w:rPr>
          <w:b/>
          <w:bCs/>
        </w:rPr>
      </w:pPr>
      <w:bookmarkStart w:id="30" w:name="_Toc58413982"/>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b/>
          <w:bCs/>
        </w:rPr>
        <w:t xml:space="preserve"> </w:t>
      </w:r>
      <w:r w:rsidRPr="00D63720">
        <w:rPr>
          <w:rFonts w:cstheme="majorBidi" w:hint="cs"/>
          <w:color w:val="000000"/>
          <w:cs/>
        </w:rPr>
        <w:t xml:space="preserve">ประโยคจากการใช้ </w:t>
      </w:r>
      <w:r w:rsidRPr="00D63720">
        <w:rPr>
          <w:rFonts w:cstheme="majorBidi"/>
          <w:color w:val="000000"/>
        </w:rPr>
        <w:t>NER Tagging Model</w:t>
      </w:r>
      <w:bookmarkEnd w:id="30"/>
    </w:p>
    <w:bookmarkEnd w:id="29"/>
    <w:p w14:paraId="77D11612"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แต่ระบบการระบุคำที่เป็นนิพจน์ระบุนามจะไม่ทำการค้นหาพจนานุกรมทั่ว ๆ ไป แต่จะใช้บริบทของคำที่ปรากฏในประโยคและแบบจำลองทางสถิติเพื่อคาดเดาคำนามชนิดนั้น</w:t>
      </w:r>
    </w:p>
    <w:p w14:paraId="2B489BEA"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 xml:space="preserve">ชนิดของวัตถุ </w:t>
      </w:r>
      <w:r w:rsidRPr="00D45376">
        <w:rPr>
          <w:rFonts w:cstheme="majorBidi"/>
          <w:color w:val="000000"/>
          <w:szCs w:val="32"/>
        </w:rPr>
        <w:t xml:space="preserve">(Objects) </w:t>
      </w:r>
      <w:r w:rsidRPr="00D45376">
        <w:rPr>
          <w:rFonts w:cstheme="majorBidi" w:hint="cs"/>
          <w:color w:val="000000"/>
          <w:szCs w:val="32"/>
          <w:cs/>
        </w:rPr>
        <w:t>ที่ระบบ การระบุคำที่เป็นนิพจน์ระบุนามทั่วไปสามารถติดแท็กได้ ดังนี้</w:t>
      </w:r>
    </w:p>
    <w:p w14:paraId="2E24322F"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บุคคล </w:t>
      </w:r>
      <w:r w:rsidRPr="003B3901">
        <w:rPr>
          <w:rFonts w:cstheme="majorBidi"/>
          <w:color w:val="000000"/>
          <w:szCs w:val="32"/>
        </w:rPr>
        <w:t>(People’s Names)</w:t>
      </w:r>
    </w:p>
    <w:p w14:paraId="30323507"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องค์กร </w:t>
      </w:r>
      <w:r w:rsidRPr="003B3901">
        <w:rPr>
          <w:rFonts w:cstheme="majorBidi"/>
          <w:color w:val="000000"/>
          <w:szCs w:val="32"/>
        </w:rPr>
        <w:t>(Company Names)</w:t>
      </w:r>
    </w:p>
    <w:p w14:paraId="4B547D4A"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สถานที่ทางภูมิศาสตร์ </w:t>
      </w:r>
      <w:r w:rsidRPr="003B3901">
        <w:rPr>
          <w:rFonts w:cstheme="majorBidi"/>
          <w:color w:val="000000"/>
          <w:szCs w:val="32"/>
        </w:rPr>
        <w:t>(Geographic Locations)</w:t>
      </w:r>
    </w:p>
    <w:p w14:paraId="3667ED00"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สินค้า </w:t>
      </w:r>
      <w:r w:rsidRPr="003B3901">
        <w:rPr>
          <w:rFonts w:cstheme="majorBidi"/>
          <w:color w:val="000000"/>
          <w:szCs w:val="32"/>
        </w:rPr>
        <w:t>(Product Names)</w:t>
      </w:r>
    </w:p>
    <w:p w14:paraId="6B057A3B"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วันที่และเวลา </w:t>
      </w:r>
      <w:r w:rsidRPr="003B3901">
        <w:rPr>
          <w:rFonts w:cstheme="majorBidi"/>
          <w:color w:val="000000"/>
          <w:szCs w:val="32"/>
        </w:rPr>
        <w:t>(Dates and Times)</w:t>
      </w:r>
    </w:p>
    <w:p w14:paraId="74F15E08"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จำนวนเงิน </w:t>
      </w:r>
      <w:r w:rsidRPr="003B3901">
        <w:rPr>
          <w:rFonts w:cstheme="majorBidi"/>
          <w:color w:val="000000"/>
          <w:szCs w:val="32"/>
        </w:rPr>
        <w:t>(Amounts of Money)</w:t>
      </w:r>
    </w:p>
    <w:p w14:paraId="1A804687" w14:textId="64F06220" w:rsidR="00436ACD" w:rsidRP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เหตุการณ์ต่าง ๆ </w:t>
      </w:r>
      <w:r w:rsidRPr="003B3901">
        <w:rPr>
          <w:rFonts w:cstheme="majorBidi"/>
          <w:color w:val="000000"/>
          <w:szCs w:val="32"/>
        </w:rPr>
        <w:t>(Names of Events)</w:t>
      </w:r>
    </w:p>
    <w:p w14:paraId="70E46BF0" w14:textId="4AE633C1" w:rsidR="00436ACD" w:rsidRDefault="00436ACD"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7C5C569E" w14:textId="77777777" w:rsidR="007A034A" w:rsidRPr="00D45376" w:rsidRDefault="007A034A" w:rsidP="005340B3">
      <w:pPr>
        <w:spacing w:after="120" w:line="240" w:lineRule="auto"/>
        <w:ind w:left="720" w:firstLine="720"/>
        <w:jc w:val="thaiDistribute"/>
        <w:rPr>
          <w:rFonts w:cstheme="majorBidi"/>
          <w:color w:val="000000"/>
          <w:szCs w:val="32"/>
        </w:rPr>
      </w:pPr>
    </w:p>
    <w:p w14:paraId="25CBE567" w14:textId="77777777" w:rsidR="002E1B71" w:rsidRPr="00D51853" w:rsidRDefault="002E1B71" w:rsidP="00997114">
      <w:pPr>
        <w:pStyle w:val="a0"/>
        <w:numPr>
          <w:ilvl w:val="0"/>
          <w:numId w:val="19"/>
        </w:numPr>
        <w:spacing w:after="120" w:line="240" w:lineRule="auto"/>
        <w:jc w:val="thaiDistribute"/>
        <w:rPr>
          <w:rFonts w:cstheme="majorBidi"/>
          <w:color w:val="000000"/>
          <w:szCs w:val="32"/>
        </w:rPr>
      </w:pPr>
      <w:r w:rsidRPr="00D51853">
        <w:rPr>
          <w:rFonts w:cstheme="majorBidi"/>
          <w:color w:val="000000"/>
          <w:szCs w:val="32"/>
        </w:rPr>
        <w:lastRenderedPageBreak/>
        <w:t>Coreference Resolution</w:t>
      </w:r>
    </w:p>
    <w:p w14:paraId="5F959000" w14:textId="73617802" w:rsidR="006F509B" w:rsidRPr="00D45376" w:rsidRDefault="002E1B71"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 xml:space="preserve">ในกระบวนการนี้จะทำให้ทราบถึงส่วนต่าง ๆ ของคำสำหรับแต่ละคำว่าคำเหล่านี้มีความเกี่ยวข้องกันอย่างไรและคำใดมีการกล่าวถึงนิพจน์ระบุนาม </w:t>
      </w:r>
      <w:r w:rsidRPr="00D45376">
        <w:rPr>
          <w:rFonts w:cstheme="majorBidi"/>
          <w:color w:val="000000"/>
          <w:szCs w:val="32"/>
        </w:rPr>
        <w:t xml:space="preserve">(Named-Entity) </w:t>
      </w:r>
      <w:r w:rsidRPr="00D45376">
        <w:rPr>
          <w:rFonts w:cstheme="majorBidi" w:hint="cs"/>
          <w:color w:val="000000"/>
          <w:szCs w:val="32"/>
          <w:cs/>
        </w:rPr>
        <w:t xml:space="preserve">แต่อย่างไรก็ตามภาษาอังกฤษก็ยังประกอบไปด้วยคำสรรพนามค่อนข้างมาก เช่นคำว่า </w:t>
      </w:r>
      <w:r w:rsidRPr="00D45376">
        <w:rPr>
          <w:rFonts w:cstheme="majorBidi"/>
          <w:color w:val="000000"/>
          <w:szCs w:val="32"/>
        </w:rPr>
        <w:t xml:space="preserve">He, She </w:t>
      </w:r>
      <w:r w:rsidRPr="00D45376">
        <w:rPr>
          <w:rFonts w:cstheme="majorBidi" w:hint="cs"/>
          <w:color w:val="000000"/>
          <w:szCs w:val="32"/>
          <w:cs/>
        </w:rPr>
        <w:t xml:space="preserve">และ </w:t>
      </w:r>
      <w:r w:rsidRPr="00D45376">
        <w:rPr>
          <w:rFonts w:cstheme="majorBidi"/>
          <w:color w:val="000000"/>
          <w:szCs w:val="32"/>
        </w:rPr>
        <w:t xml:space="preserve">It </w:t>
      </w:r>
      <w:r w:rsidRPr="00D45376">
        <w:rPr>
          <w:rFonts w:cstheme="majorBidi" w:hint="cs"/>
          <w:color w:val="000000"/>
          <w:szCs w:val="32"/>
          <w:cs/>
        </w:rPr>
        <w:t xml:space="preserve">โดยคำเหล่านี้มนุษย์สามารถเข้าใจบริบทของคำว่าใช้แทนสิ่งใด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เมื่อมนุษย์อ่านประโยคที่เคยกล่าวถึงไปข้างต้น มนุษย์จะสามารถเข้าใจได้ว่าคำว่า </w:t>
      </w:r>
      <w:r w:rsidRPr="00D45376">
        <w:rPr>
          <w:rFonts w:cstheme="majorBidi"/>
          <w:color w:val="000000"/>
          <w:szCs w:val="32"/>
        </w:rPr>
        <w:t>“It”</w:t>
      </w:r>
      <w:r w:rsidRPr="00D45376">
        <w:rPr>
          <w:rFonts w:cstheme="majorBidi" w:hint="cs"/>
          <w:color w:val="000000"/>
          <w:szCs w:val="32"/>
          <w:cs/>
        </w:rPr>
        <w:t xml:space="preserve"> นั้นหมายถึง </w:t>
      </w:r>
      <w:r w:rsidRPr="00D45376">
        <w:rPr>
          <w:rFonts w:cstheme="majorBidi"/>
          <w:color w:val="000000"/>
          <w:szCs w:val="32"/>
        </w:rPr>
        <w:t xml:space="preserve">“London” </w:t>
      </w:r>
      <w:r w:rsidRPr="00D45376">
        <w:rPr>
          <w:rFonts w:cstheme="majorBidi" w:hint="cs"/>
          <w:color w:val="000000"/>
          <w:szCs w:val="32"/>
          <w:cs/>
        </w:rPr>
        <w:t xml:space="preserve">ดังนั้น จุดประสงค์ของการทำ </w:t>
      </w:r>
      <w:r w:rsidRPr="00D45376">
        <w:rPr>
          <w:rFonts w:cstheme="majorBidi"/>
          <w:color w:val="000000"/>
          <w:szCs w:val="32"/>
        </w:rPr>
        <w:t>Coreference Resolution</w:t>
      </w:r>
      <w:r w:rsidRPr="00D45376">
        <w:rPr>
          <w:rFonts w:cstheme="majorBidi" w:hint="cs"/>
          <w:color w:val="000000"/>
          <w:szCs w:val="32"/>
          <w:cs/>
        </w:rPr>
        <w:t xml:space="preserve"> คือการจับคู่คำ ๆ เดียวกันโดยการติดตามจากคำสรรพนา</w:t>
      </w:r>
      <w:r w:rsidR="00EB569D">
        <w:rPr>
          <w:rFonts w:cstheme="majorBidi"/>
          <w:color w:val="000000"/>
          <w:szCs w:val="32"/>
        </w:rPr>
        <w:t>,</w:t>
      </w:r>
      <w:r w:rsidRPr="00D45376">
        <w:rPr>
          <w:rFonts w:cstheme="majorBidi" w:hint="cs"/>
          <w:color w:val="000000"/>
          <w:szCs w:val="32"/>
          <w:cs/>
        </w:rPr>
        <w:t xml:space="preserve">ข้ามประโยค ดังรูปที่ </w:t>
      </w:r>
      <w:r w:rsidRPr="00D45376">
        <w:rPr>
          <w:rFonts w:cstheme="majorBidi"/>
          <w:color w:val="000000"/>
          <w:szCs w:val="32"/>
        </w:rPr>
        <w:t>2.13</w:t>
      </w:r>
      <w:r w:rsidR="00EB569D">
        <w:rPr>
          <w:rFonts w:cstheme="majorBidi"/>
          <w:color w:val="000000"/>
          <w:szCs w:val="32"/>
        </w:rPr>
        <w:t xml:space="preserve"> </w:t>
      </w:r>
      <w:r w:rsidR="00EB569D">
        <w:rPr>
          <w:rFonts w:cstheme="majorBidi"/>
          <w:color w:val="000000"/>
          <w:szCs w:val="32"/>
        </w:rPr>
        <w:fldChar w:fldCharType="begin" w:fldLock="1"/>
      </w:r>
      <w:r w:rsidR="00EE509B">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9]","plainTextFormattedCitation":"[9]","previouslyFormattedCitation":"[9]"},"properties":{"noteIndex":0},"schema":"https://github.com/citation-style-language/schema/raw/master/csl-citation.json"}</w:instrText>
      </w:r>
      <w:r w:rsidR="00EB569D">
        <w:rPr>
          <w:rFonts w:cstheme="majorBidi"/>
          <w:color w:val="000000"/>
          <w:szCs w:val="32"/>
        </w:rPr>
        <w:fldChar w:fldCharType="separate"/>
      </w:r>
      <w:r w:rsidR="00E11A31" w:rsidRPr="00E11A31">
        <w:rPr>
          <w:rFonts w:cstheme="majorBidi"/>
          <w:noProof/>
          <w:color w:val="000000"/>
          <w:szCs w:val="32"/>
        </w:rPr>
        <w:t>[9]</w:t>
      </w:r>
      <w:r w:rsidR="00EB569D">
        <w:rPr>
          <w:rFonts w:cstheme="majorBidi"/>
          <w:color w:val="000000"/>
          <w:szCs w:val="32"/>
        </w:rPr>
        <w:fldChar w:fldCharType="end"/>
      </w:r>
      <w:r w:rsidRPr="00D45376">
        <w:rPr>
          <w:rFonts w:cstheme="majorBidi" w:hint="cs"/>
          <w:color w:val="000000"/>
          <w:szCs w:val="32"/>
          <w:cs/>
        </w:rPr>
        <w:t xml:space="preserve"> </w:t>
      </w:r>
    </w:p>
    <w:p w14:paraId="23C63EC2" w14:textId="77777777" w:rsidR="00D52071" w:rsidRDefault="006F509B" w:rsidP="00D52071">
      <w:pPr>
        <w:keepNext/>
        <w:spacing w:after="120" w:line="240" w:lineRule="auto"/>
        <w:jc w:val="center"/>
      </w:pPr>
      <w:r w:rsidRPr="00161452">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090C3F56" w14:textId="6C2AD0A2" w:rsidR="00876DA1" w:rsidRPr="00E517BE" w:rsidRDefault="00D52071" w:rsidP="00E517BE">
      <w:pPr>
        <w:pStyle w:val="af"/>
        <w:rPr>
          <w:rFonts w:cstheme="majorBidi"/>
          <w:cs/>
        </w:rPr>
      </w:pPr>
      <w:bookmarkStart w:id="31" w:name="_Toc58413983"/>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b/>
          <w:bCs/>
        </w:rPr>
        <w:t xml:space="preserve"> </w:t>
      </w:r>
      <w:r w:rsidRPr="00AA073F">
        <w:rPr>
          <w:rFonts w:cstheme="majorBidi"/>
          <w:cs/>
        </w:rPr>
        <w:t xml:space="preserve">การทำ </w:t>
      </w:r>
      <w:r w:rsidRPr="00AA073F">
        <w:rPr>
          <w:rFonts w:cstheme="majorBidi"/>
        </w:rPr>
        <w:t>Coreference Resolution</w:t>
      </w:r>
      <w:bookmarkEnd w:id="31"/>
    </w:p>
    <w:p w14:paraId="3AAC51AA" w14:textId="3F252E14" w:rsidR="00E215BF" w:rsidRDefault="00E215BF" w:rsidP="00BF4B21">
      <w:pPr>
        <w:pStyle w:val="4"/>
        <w:spacing w:after="120"/>
        <w:rPr>
          <w:rFonts w:asciiTheme="majorBidi" w:hAnsiTheme="majorBidi" w:cstheme="majorBidi"/>
          <w:color w:val="000000"/>
        </w:rPr>
      </w:pPr>
      <w:r>
        <w:rPr>
          <w:rFonts w:asciiTheme="majorBidi" w:hAnsiTheme="majorBidi" w:cstheme="majorBidi" w:hint="cs"/>
          <w:color w:val="000000"/>
          <w:cs/>
        </w:rPr>
        <w:t xml:space="preserve">การรู้จำนิพจน์ระบุนาม </w:t>
      </w:r>
      <w:r>
        <w:rPr>
          <w:rFonts w:asciiTheme="majorBidi" w:hAnsiTheme="majorBidi" w:cstheme="majorBidi"/>
          <w:color w:val="000000"/>
        </w:rPr>
        <w:t>(Named Entity Recognition)</w:t>
      </w:r>
    </w:p>
    <w:p w14:paraId="5A33D393" w14:textId="14D8324F" w:rsidR="00042A8C" w:rsidRDefault="005A058B" w:rsidP="00933DAD">
      <w:pPr>
        <w:ind w:firstLine="720"/>
        <w:rPr>
          <w:rFonts w:cstheme="majorBidi"/>
          <w:szCs w:val="32"/>
          <w:lang w:bidi="th-TH"/>
        </w:rPr>
      </w:pPr>
      <w:r>
        <w:rPr>
          <w:rFonts w:cstheme="majorBidi" w:hint="cs"/>
          <w:szCs w:val="32"/>
          <w:cs/>
          <w:lang w:bidi="th-TH"/>
        </w:rPr>
        <w:t xml:space="preserve">นิพจน์ระบุนาม </w:t>
      </w:r>
      <w:r>
        <w:rPr>
          <w:rFonts w:cstheme="majorBidi"/>
          <w:szCs w:val="32"/>
          <w:lang w:bidi="th-TH"/>
        </w:rPr>
        <w:t>(Named Entity)</w:t>
      </w:r>
      <w:r>
        <w:rPr>
          <w:rFonts w:cstheme="majorBidi" w:hint="cs"/>
          <w:szCs w:val="32"/>
          <w:cs/>
          <w:lang w:bidi="th-TH"/>
        </w:rPr>
        <w:t xml:space="preserve"> </w:t>
      </w:r>
      <w:r w:rsidR="00664512">
        <w:rPr>
          <w:rFonts w:cstheme="majorBidi" w:hint="cs"/>
          <w:szCs w:val="32"/>
          <w:cs/>
          <w:lang w:bidi="th-TH"/>
        </w:rPr>
        <w:t>คือ</w:t>
      </w:r>
      <w:r w:rsidR="005F09A0">
        <w:rPr>
          <w:rFonts w:cstheme="majorBidi" w:hint="cs"/>
          <w:szCs w:val="32"/>
          <w:cs/>
          <w:lang w:bidi="th-TH"/>
        </w:rPr>
        <w:t xml:space="preserve"> นิพ</w:t>
      </w:r>
      <w:r w:rsidR="00664512">
        <w:rPr>
          <w:rFonts w:cstheme="majorBidi" w:hint="cs"/>
          <w:szCs w:val="32"/>
          <w:cs/>
          <w:lang w:bidi="th-TH"/>
        </w:rPr>
        <w:t>จน์ที่ทำหน้าที่ระบุชี้เฉพาะ</w:t>
      </w:r>
      <w:r w:rsidR="005F09A0">
        <w:rPr>
          <w:rFonts w:cstheme="majorBidi" w:hint="cs"/>
          <w:szCs w:val="32"/>
          <w:cs/>
          <w:lang w:bidi="th-TH"/>
        </w:rPr>
        <w:t>ถึงสิ่ง</w:t>
      </w:r>
      <w:r w:rsidR="00657BC7">
        <w:rPr>
          <w:rFonts w:cstheme="majorBidi" w:hint="cs"/>
          <w:szCs w:val="32"/>
          <w:cs/>
          <w:lang w:bidi="th-TH"/>
        </w:rPr>
        <w:t>ต่าง ๆ</w:t>
      </w:r>
      <w:r w:rsidR="005F09A0">
        <w:rPr>
          <w:rFonts w:cstheme="majorBidi" w:hint="cs"/>
          <w:szCs w:val="32"/>
          <w:cs/>
          <w:lang w:bidi="th-TH"/>
        </w:rPr>
        <w:t xml:space="preserve"> เช่น ชื่อบุคคล ชื่อองค์กร ชื่อสถานที่ รวมไปถึงนิพจน์แสดงวันเวลา </w:t>
      </w:r>
      <w:r w:rsidR="00657BC7">
        <w:rPr>
          <w:rFonts w:cstheme="majorBidi" w:hint="cs"/>
          <w:szCs w:val="32"/>
          <w:cs/>
          <w:lang w:bidi="th-TH"/>
        </w:rPr>
        <w:t>ค่า</w:t>
      </w:r>
      <w:r w:rsidR="005F09A0">
        <w:rPr>
          <w:rFonts w:cstheme="majorBidi" w:hint="cs"/>
          <w:szCs w:val="32"/>
          <w:cs/>
          <w:lang w:bidi="th-TH"/>
        </w:rPr>
        <w:t>เงิน และเปอร์เซ็นต์</w:t>
      </w:r>
    </w:p>
    <w:p w14:paraId="51CDEF03" w14:textId="6A4665D4" w:rsidR="00933DAD" w:rsidRDefault="00933DAD" w:rsidP="00933DAD">
      <w:pPr>
        <w:ind w:firstLine="720"/>
        <w:rPr>
          <w:rFonts w:cstheme="majorBidi"/>
          <w:szCs w:val="32"/>
          <w:lang w:bidi="th-TH"/>
        </w:rPr>
      </w:pPr>
      <w:r>
        <w:rPr>
          <w:rFonts w:cstheme="majorBidi" w:hint="cs"/>
          <w:szCs w:val="32"/>
          <w:cs/>
          <w:lang w:bidi="th-TH"/>
        </w:rPr>
        <w:t xml:space="preserve">การรู้จำนิพจน์ระบุนาม </w:t>
      </w:r>
      <w:r>
        <w:rPr>
          <w:rFonts w:cstheme="majorBidi"/>
          <w:szCs w:val="32"/>
          <w:lang w:bidi="th-TH"/>
        </w:rPr>
        <w:t xml:space="preserve">(Named Entity Recognition) </w:t>
      </w:r>
      <w:r w:rsidR="003228AC">
        <w:rPr>
          <w:rFonts w:cstheme="majorBidi" w:hint="cs"/>
          <w:szCs w:val="32"/>
          <w:cs/>
          <w:lang w:bidi="th-TH"/>
        </w:rPr>
        <w:t>เป็นขั้นตอนที่สำคัญสำหรับการพัฒนาระบบประมวลผลเอกสาร โดยเฉพาะอย่างยิ่งสำหรับระบบที่เกี่ยวข้องกับการเข้าถึงข้อมูล</w:t>
      </w:r>
      <w:r w:rsidR="002341E2">
        <w:rPr>
          <w:rFonts w:cstheme="majorBidi" w:hint="cs"/>
          <w:szCs w:val="32"/>
          <w:cs/>
          <w:lang w:bidi="th-TH"/>
        </w:rPr>
        <w:t xml:space="preserve"> เช่น ระบบสกัดสารสนเทศ </w:t>
      </w:r>
      <w:r w:rsidR="002341E2">
        <w:rPr>
          <w:rFonts w:cstheme="majorBidi"/>
          <w:szCs w:val="32"/>
          <w:lang w:bidi="th-TH"/>
        </w:rPr>
        <w:t xml:space="preserve">(Information Extraction) </w:t>
      </w:r>
      <w:r w:rsidR="00E61EE8">
        <w:rPr>
          <w:rFonts w:cstheme="majorBidi" w:hint="cs"/>
          <w:szCs w:val="32"/>
          <w:cs/>
          <w:lang w:bidi="th-TH"/>
        </w:rPr>
        <w:t xml:space="preserve">หรือในระบบค้นคืนเอกสาร </w:t>
      </w:r>
      <w:r w:rsidR="00E61EE8">
        <w:rPr>
          <w:rFonts w:cstheme="majorBidi"/>
          <w:szCs w:val="32"/>
          <w:lang w:bidi="th-TH"/>
        </w:rPr>
        <w:t>(Information Retrieval)</w:t>
      </w:r>
      <w:r w:rsidR="00D94F88">
        <w:rPr>
          <w:rFonts w:cstheme="majorBidi"/>
          <w:szCs w:val="32"/>
          <w:lang w:bidi="th-TH"/>
        </w:rPr>
        <w:t xml:space="preserve"> </w:t>
      </w:r>
      <w:r w:rsidR="00EE509B">
        <w:rPr>
          <w:rFonts w:cstheme="majorBidi"/>
          <w:szCs w:val="32"/>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รัฐภูมิ"</w:instrText>
      </w:r>
      <w:r w:rsidR="00AB0AC6">
        <w:rPr>
          <w:rFonts w:cstheme="majorBidi"/>
          <w:szCs w:val="32"/>
          <w:lang w:bidi="th-TH"/>
        </w:rPr>
        <w:instrText>,"given":"</w:instrText>
      </w:r>
      <w:r w:rsidR="00AB0AC6">
        <w:rPr>
          <w:rFonts w:cstheme="majorBidi"/>
          <w:szCs w:val="32"/>
          <w:cs/>
          <w:lang w:bidi="th-TH"/>
        </w:rPr>
        <w:instrText>ตันสุตะพานิช"</w:instrText>
      </w:r>
      <w:r w:rsidR="00AB0AC6">
        <w:rPr>
          <w:rFonts w:cstheme="majorBidi"/>
          <w:szCs w:val="32"/>
          <w:lang w:bidi="th-TH"/>
        </w:rPr>
        <w:instrText>,"non-dropping-particle":"","parse-names":false,"suffix":""}],"id":"ITEM-1","issued":{"date-parts":[["2552"]]},"title":"</w:instrText>
      </w:r>
      <w:r w:rsidR="00AB0AC6">
        <w:rPr>
          <w:rFonts w:cstheme="majorBidi"/>
          <w:szCs w:val="32"/>
          <w:cs/>
          <w:lang w:bidi="th-TH"/>
        </w:rPr>
        <w:instrText>การสกัดความสัมพันธ์ะหว่างนิพจน์ระบุนามภาษาไทย"</w:instrText>
      </w:r>
      <w:r w:rsidR="00AB0AC6">
        <w:rPr>
          <w:rFonts w:cstheme="majorBidi"/>
          <w:szCs w:val="32"/>
          <w:lang w:bidi="th-TH"/>
        </w:rPr>
        <w:instrText>,"type":"article-journal"},"uris":["http://www.mendeley.com/documents/?uuid=ec5d8bba-368f-4709-b583-fe8d13cd854a"]}],"mendeley":{"formattedCitation":"[10]","plainTextFormattedCitation":"[10]","previouslyFormattedCitation":"[10]"},"properties":{"noteIndex":0},"schema":"https://github.com/citation-style-language/schema/raw/master/csl-citation.json"}</w:instrText>
      </w:r>
      <w:r w:rsidR="00EE509B">
        <w:rPr>
          <w:rFonts w:cstheme="majorBidi"/>
          <w:szCs w:val="32"/>
          <w:lang w:bidi="th-TH"/>
        </w:rPr>
        <w:fldChar w:fldCharType="separate"/>
      </w:r>
      <w:r w:rsidR="00EE509B" w:rsidRPr="00EE509B">
        <w:rPr>
          <w:rFonts w:cstheme="majorBidi"/>
          <w:noProof/>
          <w:szCs w:val="32"/>
          <w:lang w:bidi="th-TH"/>
        </w:rPr>
        <w:t>[10]</w:t>
      </w:r>
      <w:r w:rsidR="00EE509B">
        <w:rPr>
          <w:rFonts w:cstheme="majorBidi"/>
          <w:szCs w:val="32"/>
          <w:lang w:bidi="th-TH"/>
        </w:rPr>
        <w:fldChar w:fldCharType="end"/>
      </w:r>
    </w:p>
    <w:p w14:paraId="7D0607B7" w14:textId="6340B2CD" w:rsidR="00B732C9" w:rsidRDefault="00B732C9" w:rsidP="00933DAD">
      <w:pPr>
        <w:ind w:firstLine="720"/>
        <w:rPr>
          <w:rFonts w:cstheme="majorBidi"/>
          <w:szCs w:val="32"/>
          <w:lang w:bidi="th-TH"/>
        </w:rPr>
      </w:pPr>
      <w:r>
        <w:rPr>
          <w:rFonts w:cstheme="majorBidi" w:hint="cs"/>
          <w:szCs w:val="32"/>
          <w:cs/>
          <w:lang w:bidi="th-TH"/>
        </w:rPr>
        <w:t xml:space="preserve">ผู้จัดทำได้นำทฤษฎีนี้มาใช้ในการตรวจจับคำที่เป็นข้อมูลส่วนบุคคลโดยการตรวจจับ ชื่อ </w:t>
      </w:r>
      <w:r>
        <w:rPr>
          <w:rFonts w:cstheme="majorBidi"/>
          <w:szCs w:val="32"/>
          <w:cs/>
          <w:lang w:bidi="th-TH"/>
        </w:rPr>
        <w:t>–</w:t>
      </w:r>
      <w:r>
        <w:rPr>
          <w:rFonts w:cstheme="majorBidi" w:hint="cs"/>
          <w:szCs w:val="32"/>
          <w:cs/>
          <w:lang w:bidi="th-TH"/>
        </w:rPr>
        <w:t xml:space="preserve"> นามสกุล </w:t>
      </w:r>
      <w:r w:rsidR="00CA2F9D">
        <w:rPr>
          <w:rFonts w:cstheme="majorBidi" w:hint="cs"/>
          <w:szCs w:val="32"/>
          <w:cs/>
          <w:lang w:bidi="th-TH"/>
        </w:rPr>
        <w:t>องค์กร สถานที่ วัน และค่าเงิน และนำเทคโนโลยีที่เกี่ยวข้องกับท</w:t>
      </w:r>
      <w:r w:rsidR="00425AF9">
        <w:rPr>
          <w:rFonts w:cstheme="majorBidi" w:hint="cs"/>
          <w:szCs w:val="32"/>
          <w:cs/>
          <w:lang w:bidi="th-TH"/>
        </w:rPr>
        <w:t>ฤ</w:t>
      </w:r>
      <w:r w:rsidR="00CA2F9D">
        <w:rPr>
          <w:rFonts w:cstheme="majorBidi" w:hint="cs"/>
          <w:szCs w:val="32"/>
          <w:cs/>
          <w:lang w:bidi="th-TH"/>
        </w:rPr>
        <w:t>ษฎีนี้มาใช้ในการพัฒนาระบบ</w:t>
      </w:r>
      <w:r w:rsidR="00425AF9">
        <w:rPr>
          <w:rFonts w:cstheme="majorBidi" w:hint="cs"/>
          <w:szCs w:val="32"/>
          <w:cs/>
          <w:lang w:bidi="th-TH"/>
        </w:rPr>
        <w:t>ดังที่จะกล่าวถึงในหัวข้อเทคโนโลยีที่เกี่ยวข้อง</w:t>
      </w:r>
    </w:p>
    <w:p w14:paraId="44185603" w14:textId="77777777" w:rsidR="00A4642D" w:rsidRPr="00E61EE8" w:rsidRDefault="00A4642D" w:rsidP="00933DAD">
      <w:pPr>
        <w:ind w:firstLine="720"/>
        <w:rPr>
          <w:rFonts w:cstheme="majorBidi"/>
          <w:szCs w:val="32"/>
          <w:lang w:bidi="th-TH"/>
        </w:rPr>
      </w:pPr>
    </w:p>
    <w:p w14:paraId="033BE441" w14:textId="7387C563" w:rsidR="00BF4B21" w:rsidRPr="00430F90" w:rsidRDefault="00BF4B21" w:rsidP="00BF4B21">
      <w:pPr>
        <w:pStyle w:val="4"/>
        <w:spacing w:after="120"/>
        <w:rPr>
          <w:rFonts w:asciiTheme="majorBidi" w:hAnsiTheme="majorBidi" w:cstheme="majorBidi"/>
          <w:color w:val="000000"/>
        </w:rPr>
      </w:pPr>
      <w:r w:rsidRPr="00430F90">
        <w:rPr>
          <w:rFonts w:asciiTheme="majorBidi" w:hAnsiTheme="majorBidi" w:cstheme="majorBidi"/>
          <w:color w:val="000000"/>
        </w:rPr>
        <w:lastRenderedPageBreak/>
        <w:t>Jaccard’s Coefficient Similarity</w:t>
      </w:r>
    </w:p>
    <w:p w14:paraId="2BB0465D"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490648">
        <w:rPr>
          <w:rFonts w:cstheme="majorBidi"/>
          <w:szCs w:val="32"/>
          <w:lang w:bidi="th-TH"/>
        </w:rPr>
        <w:t>Jaccard’s Coefficient Similarity</w:t>
      </w:r>
      <w:r>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430F90">
        <w:rPr>
          <w:rFonts w:cstheme="majorBidi"/>
          <w:szCs w:val="32"/>
          <w:cs/>
          <w:lang w:bidi="th-TH"/>
        </w:rPr>
        <w:t>(</w:t>
      </w:r>
      <w:r w:rsidRPr="003A0152">
        <w:rPr>
          <w:rFonts w:cstheme="majorBidi"/>
          <w:szCs w:val="32"/>
          <w:lang w:bidi="th-TH"/>
        </w:rPr>
        <w:t xml:space="preserve">Information </w:t>
      </w:r>
      <w:r>
        <w:rPr>
          <w:rFonts w:cstheme="majorBidi"/>
          <w:szCs w:val="32"/>
          <w:lang w:bidi="th-TH"/>
        </w:rPr>
        <w:t>R</w:t>
      </w:r>
      <w:r w:rsidRPr="003A0152">
        <w:rPr>
          <w:rFonts w:cstheme="majorBidi"/>
          <w:szCs w:val="32"/>
          <w:lang w:bidi="th-TH"/>
        </w:rPr>
        <w:t>etrieval)</w:t>
      </w:r>
    </w:p>
    <w:p w14:paraId="248832D5" w14:textId="7643DA5C"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แนวคิดของค่าสัมประสิทธิ์ </w:t>
      </w:r>
      <w:r w:rsidRPr="00490648">
        <w:rPr>
          <w:rFonts w:cstheme="majorBidi"/>
          <w:szCs w:val="32"/>
          <w:lang w:bidi="th-TH"/>
        </w:rPr>
        <w:t>Jaccard’s Coefficient Similarity</w:t>
      </w:r>
      <w:r>
        <w:rPr>
          <w:rFonts w:cstheme="majorBidi" w:hint="cs"/>
          <w:szCs w:val="32"/>
          <w:cs/>
          <w:lang w:bidi="th-TH"/>
        </w:rPr>
        <w:t xml:space="preserve"> คือ</w:t>
      </w:r>
      <w:r>
        <w:rPr>
          <w:rFonts w:cstheme="majorBidi"/>
          <w:szCs w:val="32"/>
          <w:lang w:bidi="th-TH"/>
        </w:rPr>
        <w:t xml:space="preserve"> </w:t>
      </w:r>
      <w:r>
        <w:rPr>
          <w:rFonts w:cstheme="majorBidi" w:hint="cs"/>
          <w:szCs w:val="32"/>
          <w:cs/>
          <w:lang w:bidi="th-TH"/>
        </w:rPr>
        <w:t xml:space="preserve">การวัดค่าความคล้ายคลึงระหว่างกลุ่มประชากร 2 กลุ่ม โดยคำนวณจากขนาดของประชากรที่ทั้งสองกลุ่มมีตัวอย่างร่วมกัน </w:t>
      </w:r>
      <w:r>
        <w:rPr>
          <w:rFonts w:cstheme="majorBidi"/>
          <w:szCs w:val="32"/>
          <w:lang w:bidi="th-TH"/>
        </w:rPr>
        <w:t>(</w:t>
      </w:r>
      <w:r>
        <w:rPr>
          <w:rFonts w:cstheme="majorBidi" w:hint="cs"/>
          <w:szCs w:val="32"/>
          <w:cs/>
          <w:lang w:bidi="th-TH"/>
        </w:rPr>
        <w:t>อินเตอร์</w:t>
      </w:r>
      <w:proofErr w:type="spellStart"/>
      <w:r>
        <w:rPr>
          <w:rFonts w:cstheme="majorBidi" w:hint="cs"/>
          <w:szCs w:val="32"/>
          <w:cs/>
          <w:lang w:bidi="th-TH"/>
        </w:rPr>
        <w:t>เซ</w:t>
      </w:r>
      <w:proofErr w:type="spellEnd"/>
      <w:r>
        <w:rPr>
          <w:rFonts w:cstheme="majorBidi" w:hint="cs"/>
          <w:szCs w:val="32"/>
          <w:cs/>
          <w:lang w:bidi="th-TH"/>
        </w:rPr>
        <w:t>กช</w:t>
      </w:r>
      <w:proofErr w:type="spellStart"/>
      <w:r>
        <w:rPr>
          <w:rFonts w:cstheme="majorBidi" w:hint="cs"/>
          <w:szCs w:val="32"/>
          <w:cs/>
          <w:lang w:bidi="th-TH"/>
        </w:rPr>
        <w:t>ัน</w:t>
      </w:r>
      <w:proofErr w:type="spellEnd"/>
      <w:r>
        <w:rPr>
          <w:rFonts w:cstheme="majorBidi" w:hint="cs"/>
          <w:szCs w:val="32"/>
          <w:cs/>
          <w:lang w:bidi="th-TH"/>
        </w:rPr>
        <w:t>ในทฤษฎีเซต</w:t>
      </w:r>
      <w:r>
        <w:rPr>
          <w:rFonts w:cstheme="majorBidi"/>
          <w:szCs w:val="32"/>
          <w:lang w:bidi="th-TH"/>
        </w:rPr>
        <w:t>)</w:t>
      </w:r>
      <w:r>
        <w:rPr>
          <w:rFonts w:cstheme="majorBidi" w:hint="cs"/>
          <w:szCs w:val="32"/>
          <w:cs/>
          <w:lang w:bidi="th-TH"/>
        </w:rPr>
        <w:t xml:space="preserve"> หารด้วยขนาดของประชากรทั้งหมดจากทั้งสองกลุ่มตัวอย่าง (ยูเนียนในทฤษฎีเซต) </w:t>
      </w:r>
      <w:r>
        <w:rPr>
          <w:rFonts w:cstheme="majorBidi"/>
          <w:szCs w:val="32"/>
          <w:cs/>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ศุภวัจน์"</w:instrText>
      </w:r>
      <w:r w:rsidR="00AB0AC6">
        <w:rPr>
          <w:rFonts w:cstheme="majorBidi"/>
          <w:szCs w:val="32"/>
          <w:lang w:bidi="th-TH"/>
        </w:rPr>
        <w:instrText>,"given":"","non-dropping-particle":"","parse-names":false,"suffix":""}],"id":"ITEM-1","issued":{"date-parts":[["2560"]]},"title":"</w:instrText>
      </w:r>
      <w:r w:rsidR="00AB0AC6">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sidR="00AB0AC6">
        <w:rPr>
          <w:rFonts w:cstheme="majorBidi"/>
          <w:szCs w:val="32"/>
          <w:lang w:bidi="th-TH"/>
        </w:rPr>
        <w:instrText>,"type":"article-journal"},"uris":["http://www.mendeley.com/documents/?uuid=a642e61f-5737-415a-ab74-fb1d69c73e9e"]}],"mendeley":{"formattedCitation":"[11]","plainTextFormattedCitation":"[11]","previouslyFormattedCitation":"[11]"},"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1]</w:t>
      </w:r>
      <w:r>
        <w:rPr>
          <w:rFonts w:cstheme="majorBidi"/>
          <w:szCs w:val="32"/>
          <w:cs/>
          <w:lang w:bidi="th-TH"/>
        </w:rPr>
        <w:fldChar w:fldCharType="end"/>
      </w:r>
      <w:r>
        <w:rPr>
          <w:rFonts w:cstheme="majorBidi"/>
          <w:szCs w:val="32"/>
          <w:lang w:bidi="th-TH"/>
        </w:rPr>
        <w:t xml:space="preserve"> </w:t>
      </w:r>
      <w:r>
        <w:rPr>
          <w:rFonts w:cstheme="majorBidi" w:hint="cs"/>
          <w:szCs w:val="32"/>
          <w:cs/>
          <w:lang w:bidi="th-TH"/>
        </w:rPr>
        <w:t>ดังสมการที่ 2.1</w:t>
      </w:r>
    </w:p>
    <w:p w14:paraId="1812E614" w14:textId="77777777" w:rsidR="00BF4B21" w:rsidRDefault="009437D9"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sidR="00BF4B21">
        <w:rPr>
          <w:rFonts w:cstheme="majorBidi"/>
          <w:szCs w:val="32"/>
          <w:lang w:bidi="th-TH"/>
        </w:rPr>
        <w:tab/>
        <w:t>(2.1)</w:t>
      </w:r>
    </w:p>
    <w:p w14:paraId="3DA23B03" w14:textId="77777777" w:rsidR="00D579E9" w:rsidRDefault="00BF4B21" w:rsidP="00D579E9">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ซึ่งทางผู้จัดทำได้นำ </w:t>
      </w:r>
      <w:r w:rsidRPr="00490648">
        <w:rPr>
          <w:rFonts w:cstheme="majorBidi"/>
          <w:szCs w:val="32"/>
          <w:lang w:bidi="th-TH"/>
        </w:rPr>
        <w:t>Jaccard’s Coefficient Similarity</w:t>
      </w:r>
      <w:r>
        <w:rPr>
          <w:rFonts w:cstheme="majorBidi" w:hint="cs"/>
          <w:szCs w:val="32"/>
          <w:cs/>
          <w:lang w:bidi="th-TH"/>
        </w:rPr>
        <w:t xml:space="preserve"> มาใช้ในการประเมินผลความแม่นยำของ</w:t>
      </w:r>
    </w:p>
    <w:p w14:paraId="66CD13FF" w14:textId="4CE776A8" w:rsidR="00201143" w:rsidRDefault="00BF4B21" w:rsidP="00201143">
      <w:pPr>
        <w:spacing w:after="120" w:line="240" w:lineRule="auto"/>
        <w:rPr>
          <w:rFonts w:cstheme="majorBidi"/>
          <w:szCs w:val="32"/>
          <w:cs/>
          <w:lang w:bidi="th-TH"/>
        </w:rPr>
      </w:pPr>
      <w:r>
        <w:rPr>
          <w:rFonts w:cstheme="majorBidi" w:hint="cs"/>
          <w:szCs w:val="32"/>
          <w:cs/>
          <w:lang w:bidi="th-TH"/>
        </w:rPr>
        <w:t>การแปลงข้อมูลเสียงให้อยู่ในรูปแบบข้อความ</w:t>
      </w:r>
    </w:p>
    <w:p w14:paraId="4AE4F713" w14:textId="530AB3C3" w:rsidR="00BF4B21" w:rsidRPr="00BF4B21" w:rsidRDefault="00201143" w:rsidP="0038485F">
      <w:pPr>
        <w:rPr>
          <w:rFonts w:cstheme="majorBidi"/>
          <w:szCs w:val="32"/>
          <w:lang w:bidi="th-TH"/>
        </w:rPr>
      </w:pPr>
      <w:r>
        <w:rPr>
          <w:rFonts w:cstheme="majorBidi"/>
          <w:szCs w:val="32"/>
          <w:cs/>
          <w:lang w:bidi="th-TH"/>
        </w:rPr>
        <w:br w:type="page"/>
      </w:r>
    </w:p>
    <w:p w14:paraId="1845DFC0" w14:textId="08D4F351" w:rsidR="00283744" w:rsidRDefault="00BF4B21" w:rsidP="00283744">
      <w:pPr>
        <w:pStyle w:val="3"/>
      </w:pPr>
      <w:bookmarkStart w:id="32" w:name="_Toc58412967"/>
      <w:r>
        <w:rPr>
          <w:rFonts w:hint="cs"/>
          <w:cs/>
        </w:rPr>
        <w:lastRenderedPageBreak/>
        <w:t>เทคโนโลยีและเครื่องมือที่เกี่ยวข้อง</w:t>
      </w:r>
      <w:bookmarkEnd w:id="32"/>
    </w:p>
    <w:p w14:paraId="50172089" w14:textId="77777777" w:rsidR="00731A92" w:rsidRDefault="00731A92" w:rsidP="00731A92">
      <w:pPr>
        <w:pStyle w:val="4"/>
        <w:spacing w:after="120"/>
        <w:rPr>
          <w:rFonts w:asciiTheme="majorBidi" w:hAnsiTheme="majorBidi" w:cstheme="majorBidi"/>
        </w:rPr>
      </w:pPr>
      <w:r w:rsidRPr="00430F90">
        <w:rPr>
          <w:rFonts w:asciiTheme="majorBidi" w:hAnsiTheme="majorBidi" w:cstheme="majorBidi"/>
        </w:rPr>
        <w:t>Cloud Speech to Text by Google Cloud</w:t>
      </w:r>
    </w:p>
    <w:p w14:paraId="22480E20" w14:textId="77777777" w:rsidR="00731A92" w:rsidRPr="00D86CB9" w:rsidRDefault="00731A92" w:rsidP="00731A92">
      <w:pPr>
        <w:rPr>
          <w:cs/>
          <w:lang w:bidi="th-TH"/>
        </w:rPr>
      </w:pPr>
    </w:p>
    <w:p w14:paraId="2EAB5918" w14:textId="04C9F672" w:rsidR="00283744" w:rsidRDefault="00731A92" w:rsidP="007A034A">
      <w:pPr>
        <w:keepNext/>
        <w:spacing w:after="120" w:line="240" w:lineRule="auto"/>
        <w:jc w:val="center"/>
      </w:pPr>
      <w:r>
        <w:rPr>
          <w:noProof/>
          <w:lang w:bidi="th-TH"/>
        </w:rPr>
        <w:drawing>
          <wp:inline distT="0" distB="0" distL="0" distR="0" wp14:anchorId="69F1A7CD" wp14:editId="02229C11">
            <wp:extent cx="4330700" cy="2434417"/>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6320" cy="2448819"/>
                    </a:xfrm>
                    <a:prstGeom prst="rect">
                      <a:avLst/>
                    </a:prstGeom>
                  </pic:spPr>
                </pic:pic>
              </a:graphicData>
            </a:graphic>
          </wp:inline>
        </w:drawing>
      </w:r>
    </w:p>
    <w:p w14:paraId="1AD29759" w14:textId="0C47A3C6" w:rsidR="00731A92" w:rsidRPr="00283744" w:rsidRDefault="00283744" w:rsidP="00283744">
      <w:pPr>
        <w:pStyle w:val="af"/>
        <w:rPr>
          <w:b/>
          <w:bCs/>
        </w:rPr>
      </w:pPr>
      <w:bookmarkStart w:id="33" w:name="_Toc58413984"/>
      <w:r w:rsidRPr="00283744">
        <w:rPr>
          <w:b/>
          <w:bCs/>
          <w:cs/>
        </w:rPr>
        <w:t xml:space="preserve">รูปที่ </w:t>
      </w:r>
      <w:r w:rsidRPr="00283744">
        <w:rPr>
          <w:b/>
          <w:bCs/>
          <w:cs/>
        </w:rPr>
        <w:fldChar w:fldCharType="begin"/>
      </w:r>
      <w:r w:rsidRPr="00283744">
        <w:rPr>
          <w:b/>
          <w:bCs/>
          <w:cs/>
        </w:rPr>
        <w:instrText xml:space="preserve"> </w:instrText>
      </w:r>
      <w:r w:rsidRPr="00283744">
        <w:rPr>
          <w:b/>
          <w:bCs/>
        </w:rPr>
        <w:instrText xml:space="preserve">STYLEREF </w:instrText>
      </w:r>
      <w:r w:rsidRPr="00283744">
        <w:rPr>
          <w:b/>
          <w:bCs/>
          <w:cs/>
        </w:rPr>
        <w:instrText xml:space="preserve">1 </w:instrText>
      </w:r>
      <w:r w:rsidRPr="00283744">
        <w:rPr>
          <w:b/>
          <w:bCs/>
        </w:rPr>
        <w:instrText>\s</w:instrText>
      </w:r>
      <w:r w:rsidRPr="00283744">
        <w:rPr>
          <w:b/>
          <w:bCs/>
          <w:cs/>
        </w:rPr>
        <w:instrText xml:space="preserve"> </w:instrText>
      </w:r>
      <w:r w:rsidRPr="00283744">
        <w:rPr>
          <w:b/>
          <w:bCs/>
          <w:cs/>
        </w:rPr>
        <w:fldChar w:fldCharType="separate"/>
      </w:r>
      <w:r w:rsidR="0056265B">
        <w:rPr>
          <w:b/>
          <w:bCs/>
          <w:noProof/>
          <w:cs/>
        </w:rPr>
        <w:t>2</w:t>
      </w:r>
      <w:r w:rsidRPr="00283744">
        <w:rPr>
          <w:b/>
          <w:bCs/>
          <w:cs/>
        </w:rPr>
        <w:fldChar w:fldCharType="end"/>
      </w:r>
      <w:r w:rsidRPr="00283744">
        <w:rPr>
          <w:b/>
          <w:bCs/>
          <w:cs/>
        </w:rPr>
        <w:t>.</w:t>
      </w:r>
      <w:r w:rsidRPr="00283744">
        <w:rPr>
          <w:b/>
          <w:bCs/>
          <w:cs/>
        </w:rPr>
        <w:fldChar w:fldCharType="begin"/>
      </w:r>
      <w:r w:rsidRPr="00283744">
        <w:rPr>
          <w:b/>
          <w:bCs/>
          <w:cs/>
        </w:rPr>
        <w:instrText xml:space="preserve"> </w:instrText>
      </w:r>
      <w:r w:rsidRPr="00283744">
        <w:rPr>
          <w:b/>
          <w:bCs/>
        </w:rPr>
        <w:instrText xml:space="preserve">SEQ </w:instrText>
      </w:r>
      <w:r w:rsidRPr="00283744">
        <w:rPr>
          <w:b/>
          <w:bCs/>
          <w:cs/>
        </w:rPr>
        <w:instrText xml:space="preserve">รูปที่ </w:instrText>
      </w:r>
      <w:r w:rsidRPr="00283744">
        <w:rPr>
          <w:b/>
          <w:bCs/>
        </w:rPr>
        <w:instrText xml:space="preserve">\* ARABIC \s </w:instrText>
      </w:r>
      <w:r w:rsidRPr="00283744">
        <w:rPr>
          <w:b/>
          <w:bCs/>
          <w:cs/>
        </w:rPr>
        <w:instrText xml:space="preserve">1 </w:instrText>
      </w:r>
      <w:r w:rsidRPr="00283744">
        <w:rPr>
          <w:b/>
          <w:bCs/>
          <w:cs/>
        </w:rPr>
        <w:fldChar w:fldCharType="separate"/>
      </w:r>
      <w:r w:rsidR="0056265B">
        <w:rPr>
          <w:b/>
          <w:bCs/>
          <w:noProof/>
          <w:cs/>
        </w:rPr>
        <w:t>13</w:t>
      </w:r>
      <w:r w:rsidRPr="00283744">
        <w:rPr>
          <w:b/>
          <w:bCs/>
          <w:cs/>
        </w:rPr>
        <w:fldChar w:fldCharType="end"/>
      </w:r>
      <w:r>
        <w:rPr>
          <w:rFonts w:hint="cs"/>
          <w:b/>
          <w:bCs/>
          <w:cs/>
        </w:rPr>
        <w:t xml:space="preserve"> </w:t>
      </w:r>
      <w:r w:rsidRPr="00555792">
        <w:rPr>
          <w:rFonts w:cstheme="majorBidi"/>
          <w:color w:val="000000"/>
          <w:cs/>
        </w:rPr>
        <w:t>กระบวนการทำงาน</w:t>
      </w:r>
      <w:r>
        <w:rPr>
          <w:rFonts w:cstheme="majorBidi" w:hint="cs"/>
          <w:color w:val="000000"/>
          <w:cs/>
        </w:rPr>
        <w:t xml:space="preserve">ของ </w:t>
      </w:r>
      <w:r>
        <w:rPr>
          <w:rFonts w:cstheme="majorBidi"/>
          <w:color w:val="000000"/>
        </w:rPr>
        <w:t>Google Cloud Speech API</w:t>
      </w:r>
      <w:bookmarkEnd w:id="33"/>
    </w:p>
    <w:p w14:paraId="0D337583" w14:textId="6701D6D7" w:rsidR="00731A92" w:rsidRDefault="00731A92" w:rsidP="00731A92">
      <w:pPr>
        <w:spacing w:after="120" w:line="240" w:lineRule="auto"/>
        <w:jc w:val="thaiDistribute"/>
        <w:rPr>
          <w:rFonts w:cstheme="majorBidi"/>
          <w:szCs w:val="32"/>
          <w:cs/>
          <w:lang w:bidi="th-TH"/>
        </w:rPr>
      </w:pPr>
      <w:r>
        <w:rPr>
          <w:rFonts w:cstheme="majorBidi"/>
          <w:szCs w:val="32"/>
          <w:cs/>
          <w:lang w:bidi="th-TH"/>
        </w:rPr>
        <w:tab/>
      </w:r>
      <w:r w:rsidRPr="00430F90">
        <w:rPr>
          <w:rFonts w:cstheme="majorBidi"/>
          <w:szCs w:val="32"/>
          <w:cs/>
          <w:lang w:bidi="th-TH"/>
        </w:rPr>
        <w:t>กูเกิลคลาวด์แพลตฟอร์ม</w:t>
      </w:r>
      <w:r w:rsidRPr="000C5F66">
        <w:rPr>
          <w:rFonts w:cstheme="majorBidi" w:hint="cs"/>
          <w:szCs w:val="32"/>
          <w:cs/>
          <w:lang w:bidi="th-TH"/>
        </w:rPr>
        <w:t xml:space="preserve">เป็นเว็บเซิร์ฟเวอร์ที่ให้บริการคลาวด์แพลตฟอร์มที่ถูกพัฒนาขึ้นโดยกูเกิล ซึ่งภายในกูเกิลคลาวด์แพลตฟอร์มนั้นมีบริการที่แยกย่อยอีกมากมายให้ตรงตามลักษณะการใช้งาน เช่น </w:t>
      </w:r>
      <w:r w:rsidRPr="000C5F66">
        <w:rPr>
          <w:rFonts w:cstheme="majorBidi"/>
          <w:szCs w:val="32"/>
          <w:lang w:bidi="th-TH"/>
        </w:rPr>
        <w:t xml:space="preserve">Cloud Speech to Text, </w:t>
      </w:r>
      <w:r>
        <w:rPr>
          <w:rFonts w:cstheme="majorBidi"/>
          <w:szCs w:val="32"/>
          <w:lang w:bidi="th-TH"/>
        </w:rPr>
        <w:t xml:space="preserve">Cloud Storage, Compute Engine, Machine Learning </w:t>
      </w:r>
      <w:r>
        <w:rPr>
          <w:rFonts w:cstheme="majorBidi" w:hint="cs"/>
          <w:szCs w:val="32"/>
          <w:cs/>
          <w:lang w:bidi="th-TH"/>
        </w:rPr>
        <w:t>และอื่น ๆ อีกมากมาย</w:t>
      </w:r>
      <w:r w:rsidRPr="000C5F66">
        <w:rPr>
          <w:rFonts w:cstheme="majorBidi" w:hint="cs"/>
          <w:szCs w:val="32"/>
          <w:cs/>
          <w:lang w:bidi="th-TH"/>
        </w:rPr>
        <w:t>ทั้งนี้การใช้งานกูเกิลคลาวด์แพลตฟอร์มจะคิดค่าใช้จ่ายตามจำนวนการใช้งาน</w:t>
      </w:r>
      <w:r>
        <w:rPr>
          <w:rFonts w:cstheme="majorBidi"/>
          <w:szCs w:val="32"/>
          <w:lang w:bidi="th-TH"/>
        </w:rPr>
        <w:t xml:space="preserve"> </w:t>
      </w:r>
      <w:r>
        <w:rPr>
          <w:rFonts w:cstheme="majorBidi"/>
          <w:szCs w:val="32"/>
          <w:lang w:bidi="th-TH"/>
        </w:rPr>
        <w:fldChar w:fldCharType="begin" w:fldLock="1"/>
      </w:r>
      <w:r w:rsidR="00AB0AC6">
        <w:rPr>
          <w:rFonts w:cstheme="majorBidi"/>
          <w:szCs w:val="32"/>
          <w:lang w:bidi="th-TH"/>
        </w:rPr>
        <w:instrText>ADDIN CSL_CITATION {"citationItems":[{"id":"ITEM-1","itemData":{"URL":"https://medium.com/@flame.zaxaou/</w:instrText>
      </w:r>
      <w:r w:rsidR="00AB0AC6">
        <w:rPr>
          <w:rFonts w:cstheme="majorBidi"/>
          <w:szCs w:val="32"/>
          <w:cs/>
          <w:lang w:bidi="th-TH"/>
        </w:rPr>
        <w:instrText>การเปิดใช้งาน-</w:instrText>
      </w:r>
      <w:r w:rsidR="00AB0AC6">
        <w:rPr>
          <w:rFonts w:cstheme="majorBidi"/>
          <w:szCs w:val="32"/>
          <w:lang w:bidi="th-TH"/>
        </w:rPr>
        <w:instrText>cloud-speech-api-6b7a05c72752","accessed":{"date-parts":[["2020","12","8"]]},"id":"ITEM-1","issued":{"date-parts":[["0"]]},"title":"</w:instrText>
      </w:r>
      <w:r w:rsidR="00AB0AC6">
        <w:rPr>
          <w:rFonts w:cstheme="majorBidi"/>
          <w:szCs w:val="32"/>
          <w:cs/>
          <w:lang w:bidi="th-TH"/>
        </w:rPr>
        <w:instrText xml:space="preserve">การเปิดใช้งาน </w:instrText>
      </w:r>
      <w:r w:rsidR="00AB0AC6">
        <w:rPr>
          <w:rFonts w:cstheme="majorBidi"/>
          <w:szCs w:val="32"/>
          <w:lang w:bidi="th-TH"/>
        </w:rPr>
        <w:instrText>Cloud Speech API. Cloud Speech API… | by Flame Sillawat | Medium","type":"webpage"},"uris":["http://www.mendeley.com/documents/?uuid=90fc3852-f78a-32cf-8bfe-d7353209f960"]}],"mendeley":{"formattedCitation":"[12]","plainTextFormattedCitation":"[12]","previouslyFormattedCitation":"[12]"},"properties":{"noteIndex":0},"schema":"https://github.com/citation-style-language/schema/raw/master/csl-citation.json"}</w:instrText>
      </w:r>
      <w:r>
        <w:rPr>
          <w:rFonts w:cstheme="majorBidi"/>
          <w:szCs w:val="32"/>
          <w:lang w:bidi="th-TH"/>
        </w:rPr>
        <w:fldChar w:fldCharType="separate"/>
      </w:r>
      <w:r w:rsidR="00EE509B" w:rsidRPr="00EE509B">
        <w:rPr>
          <w:rFonts w:cstheme="majorBidi"/>
          <w:noProof/>
          <w:szCs w:val="32"/>
          <w:lang w:bidi="th-TH"/>
        </w:rPr>
        <w:t>[12]</w:t>
      </w:r>
      <w:r>
        <w:rPr>
          <w:rFonts w:cstheme="majorBidi"/>
          <w:szCs w:val="32"/>
          <w:lang w:bidi="th-TH"/>
        </w:rPr>
        <w:fldChar w:fldCharType="end"/>
      </w:r>
    </w:p>
    <w:p w14:paraId="63871400" w14:textId="0A2FE1AF" w:rsidR="00E10EB1" w:rsidRPr="00E10EB1" w:rsidRDefault="00731A92" w:rsidP="00E10EB1">
      <w:pPr>
        <w:rPr>
          <w:rFonts w:cstheme="majorBidi"/>
          <w:szCs w:val="32"/>
          <w:cs/>
          <w:lang w:bidi="th-TH"/>
        </w:rPr>
      </w:pPr>
      <w:r>
        <w:rPr>
          <w:rFonts w:cstheme="majorBidi"/>
          <w:szCs w:val="32"/>
          <w:cs/>
          <w:lang w:bidi="th-TH"/>
        </w:rPr>
        <w:tab/>
      </w:r>
      <w:r w:rsidRPr="00430F90">
        <w:rPr>
          <w:rFonts w:cstheme="majorBidi"/>
          <w:szCs w:val="32"/>
          <w:cs/>
          <w:lang w:bidi="th-TH"/>
        </w:rPr>
        <w:t xml:space="preserve">ทางผู้จัดทำเลือกบริการ </w:t>
      </w:r>
      <w:r w:rsidRPr="00BA428C">
        <w:rPr>
          <w:rFonts w:cstheme="majorBidi"/>
          <w:szCs w:val="32"/>
        </w:rPr>
        <w:t xml:space="preserve">Cloud Storage </w:t>
      </w:r>
      <w:r w:rsidRPr="00430F90">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BA428C">
        <w:rPr>
          <w:rFonts w:cstheme="majorBidi"/>
          <w:szCs w:val="32"/>
        </w:rPr>
        <w:t xml:space="preserve">Cloud Speech to Text </w:t>
      </w:r>
      <w:r w:rsidRPr="00430F90">
        <w:rPr>
          <w:rFonts w:cstheme="majorBidi"/>
          <w:szCs w:val="32"/>
          <w:cs/>
          <w:lang w:bidi="th-TH"/>
        </w:rPr>
        <w:t xml:space="preserve">ในการแปลงเสียงพูดให้อยู่ในรูปแบบข้อความ ซึ่งเทคโนโลยีนี้มีไลบรารีที่ชื่อว่า </w:t>
      </w:r>
      <w:r w:rsidRPr="00BA428C">
        <w:rPr>
          <w:rFonts w:cstheme="majorBidi"/>
          <w:szCs w:val="32"/>
        </w:rPr>
        <w:t xml:space="preserve">Speech </w:t>
      </w:r>
      <w:r w:rsidRPr="00430F90">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Default="00464CF6" w:rsidP="00731A92">
      <w:pPr>
        <w:rPr>
          <w:rFonts w:cstheme="majorBidi"/>
          <w:szCs w:val="32"/>
          <w:lang w:bidi="th-TH"/>
        </w:rPr>
      </w:pPr>
    </w:p>
    <w:p w14:paraId="3ADDE86E" w14:textId="77777777" w:rsidR="00464CF6" w:rsidRDefault="00464CF6" w:rsidP="00731A92">
      <w:pPr>
        <w:rPr>
          <w:rFonts w:cstheme="majorBidi"/>
          <w:szCs w:val="32"/>
          <w:lang w:bidi="th-TH"/>
        </w:rPr>
      </w:pPr>
    </w:p>
    <w:p w14:paraId="738D17CC" w14:textId="77777777" w:rsidR="00464CF6" w:rsidRPr="00731A92" w:rsidRDefault="00464CF6" w:rsidP="00731A92">
      <w:pPr>
        <w:rPr>
          <w:lang w:bidi="th-TH"/>
        </w:rPr>
      </w:pPr>
    </w:p>
    <w:p w14:paraId="22B86C89" w14:textId="43D35575" w:rsidR="006B524C" w:rsidRPr="00430F90" w:rsidRDefault="006725C1" w:rsidP="005340B3">
      <w:pPr>
        <w:pStyle w:val="4"/>
        <w:spacing w:after="120"/>
        <w:rPr>
          <w:rFonts w:asciiTheme="majorBidi" w:hAnsiTheme="majorBidi" w:cstheme="majorBidi"/>
          <w:color w:val="000000"/>
        </w:rPr>
      </w:pPr>
      <w:r w:rsidRPr="00430F90">
        <w:rPr>
          <w:rFonts w:asciiTheme="majorBidi" w:hAnsiTheme="majorBidi" w:cstheme="majorBidi"/>
          <w:color w:val="000000"/>
        </w:rPr>
        <w:lastRenderedPageBreak/>
        <w:t>Stanford Named Entity Recognizer (Stanford NER)</w:t>
      </w:r>
    </w:p>
    <w:p w14:paraId="441328E4" w14:textId="58BA79A5" w:rsidR="008B2780" w:rsidRPr="00C52EB3" w:rsidRDefault="00F91A0D" w:rsidP="005340B3">
      <w:pPr>
        <w:spacing w:after="120" w:line="240" w:lineRule="auto"/>
        <w:jc w:val="thaiDistribute"/>
        <w:rPr>
          <w:rFonts w:cstheme="majorBidi"/>
          <w:szCs w:val="32"/>
        </w:rPr>
      </w:pPr>
      <w:r w:rsidRPr="00430F90">
        <w:rPr>
          <w:rFonts w:cstheme="majorBidi"/>
          <w:cs/>
        </w:rPr>
        <w:tab/>
      </w:r>
      <w:r w:rsidR="004A452C" w:rsidRPr="00C52EB3">
        <w:rPr>
          <w:rFonts w:cstheme="majorBidi"/>
          <w:szCs w:val="32"/>
          <w:cs/>
        </w:rPr>
        <w:t>เป็น</w:t>
      </w:r>
      <w:r w:rsidR="00F91224">
        <w:rPr>
          <w:rFonts w:cstheme="majorBidi" w:hint="cs"/>
          <w:szCs w:val="32"/>
          <w:cs/>
          <w:lang w:bidi="th-TH"/>
        </w:rPr>
        <w:t>เครื่องมือ</w:t>
      </w:r>
      <w:r w:rsidR="004A452C" w:rsidRPr="00C52EB3">
        <w:rPr>
          <w:rFonts w:cstheme="majorBidi"/>
          <w:szCs w:val="32"/>
          <w:cs/>
        </w:rPr>
        <w:t>การประยุกต์ใช้จากภาษาจาวา (</w:t>
      </w:r>
      <w:r w:rsidR="004A452C" w:rsidRPr="00C52EB3">
        <w:rPr>
          <w:rFonts w:cstheme="majorBidi"/>
          <w:szCs w:val="32"/>
        </w:rPr>
        <w:t xml:space="preserve">Java) </w:t>
      </w:r>
      <w:r w:rsidR="004A452C" w:rsidRPr="00C52EB3">
        <w:rPr>
          <w:rFonts w:cstheme="majorBidi"/>
          <w:szCs w:val="32"/>
          <w:cs/>
        </w:rPr>
        <w:t>สำหรับการรู้จำนิพจน์ระบุนาม (</w:t>
      </w:r>
      <w:r w:rsidR="004A452C" w:rsidRPr="00C52EB3">
        <w:rPr>
          <w:rFonts w:cstheme="majorBidi"/>
          <w:szCs w:val="32"/>
        </w:rPr>
        <w:t>Named Entity Recogni</w:t>
      </w:r>
      <w:r w:rsidR="005E6FBD" w:rsidRPr="00C52EB3">
        <w:rPr>
          <w:rFonts w:cstheme="majorBidi"/>
          <w:szCs w:val="32"/>
        </w:rPr>
        <w:t>zer</w:t>
      </w:r>
      <w:r w:rsidR="004A452C" w:rsidRPr="00C52EB3">
        <w:rPr>
          <w:rFonts w:cstheme="majorBidi"/>
          <w:szCs w:val="32"/>
        </w:rPr>
        <w:t>: NER)</w:t>
      </w:r>
      <w:r w:rsidR="00981068" w:rsidRPr="00C52EB3">
        <w:rPr>
          <w:rFonts w:cstheme="majorBidi"/>
          <w:szCs w:val="32"/>
        </w:rPr>
        <w:t xml:space="preserve"> </w:t>
      </w:r>
      <w:r w:rsidR="00755F64" w:rsidRPr="00C52EB3">
        <w:rPr>
          <w:rFonts w:cstheme="majorBidi"/>
          <w:szCs w:val="32"/>
          <w:cs/>
        </w:rPr>
        <w:t>ซึ่งเป็นการ</w:t>
      </w:r>
      <w:r w:rsidR="001811F2" w:rsidRPr="00C52EB3">
        <w:rPr>
          <w:rFonts w:cstheme="majorBidi"/>
          <w:szCs w:val="32"/>
          <w:cs/>
        </w:rPr>
        <w:t>จัดประเภทของคำ</w:t>
      </w:r>
      <w:r w:rsidR="007402F5" w:rsidRPr="00C52EB3">
        <w:rPr>
          <w:rFonts w:cstheme="majorBidi"/>
          <w:szCs w:val="32"/>
          <w:cs/>
        </w:rPr>
        <w:t>ในข้อความ เช่น ชื่อสิ่งของ ชื่อบุคคล และบริษัท</w:t>
      </w:r>
      <w:r w:rsidR="000C1612" w:rsidRPr="00C52EB3">
        <w:rPr>
          <w:rFonts w:cstheme="majorBidi"/>
          <w:szCs w:val="32"/>
          <w:cs/>
        </w:rPr>
        <w:t xml:space="preserve"> </w:t>
      </w:r>
      <w:r w:rsidR="009432E2" w:rsidRPr="00C52EB3">
        <w:rPr>
          <w:rFonts w:cstheme="majorBidi"/>
          <w:szCs w:val="32"/>
          <w:cs/>
          <w:lang w:bidi="th-TH"/>
        </w:rPr>
        <w:t xml:space="preserve">     </w:t>
      </w:r>
      <w:r w:rsidR="000C1612" w:rsidRPr="00C52EB3">
        <w:rPr>
          <w:rFonts w:cstheme="majorBidi"/>
          <w:szCs w:val="32"/>
          <w:cs/>
        </w:rPr>
        <w:t>เป็</w:t>
      </w:r>
      <w:r w:rsidR="00BF35C2" w:rsidRPr="00C52EB3">
        <w:rPr>
          <w:rFonts w:cstheme="majorBidi"/>
          <w:szCs w:val="32"/>
          <w:cs/>
        </w:rPr>
        <w:t>น</w:t>
      </w:r>
      <w:r w:rsidR="000C1612" w:rsidRPr="00C52EB3">
        <w:rPr>
          <w:rFonts w:cstheme="majorBidi"/>
          <w:szCs w:val="32"/>
          <w:cs/>
        </w:rPr>
        <w:t>การ</w:t>
      </w:r>
      <w:r w:rsidR="0058743B" w:rsidRPr="00C52EB3">
        <w:rPr>
          <w:rFonts w:cstheme="majorBidi"/>
          <w:szCs w:val="32"/>
          <w:cs/>
        </w:rPr>
        <w:t>กำหนดโครงสร้างการสกัด</w:t>
      </w:r>
      <w:r w:rsidR="003969E5" w:rsidRPr="00C52EB3">
        <w:rPr>
          <w:rFonts w:cstheme="majorBidi"/>
          <w:szCs w:val="32"/>
          <w:cs/>
        </w:rPr>
        <w:t>คุณสมบัติที่</w:t>
      </w:r>
      <w:r w:rsidR="00136D21" w:rsidRPr="00C52EB3">
        <w:rPr>
          <w:rFonts w:cstheme="majorBidi"/>
          <w:szCs w:val="32"/>
          <w:cs/>
        </w:rPr>
        <w:t>เหมาะสม</w:t>
      </w:r>
      <w:r w:rsidR="003C1E8D" w:rsidRPr="00C52EB3">
        <w:rPr>
          <w:rFonts w:cstheme="majorBidi"/>
          <w:szCs w:val="32"/>
          <w:cs/>
        </w:rPr>
        <w:t>สำหรับการรู้จำนิพจน์ระบุ</w:t>
      </w:r>
      <w:r w:rsidR="009432E2" w:rsidRPr="00C52EB3">
        <w:rPr>
          <w:rFonts w:cstheme="majorBidi"/>
          <w:szCs w:val="32"/>
          <w:cs/>
          <w:lang w:bidi="th-TH"/>
        </w:rPr>
        <w:t xml:space="preserve">                                  </w:t>
      </w:r>
      <w:r w:rsidR="003C1E8D" w:rsidRPr="00C52EB3">
        <w:rPr>
          <w:rFonts w:cstheme="majorBidi"/>
          <w:szCs w:val="32"/>
          <w:cs/>
        </w:rPr>
        <w:t>นาม</w:t>
      </w:r>
      <w:r w:rsidR="00DE5574">
        <w:rPr>
          <w:rFonts w:cstheme="majorBidi" w:hint="cs"/>
          <w:szCs w:val="32"/>
          <w:cs/>
          <w:lang w:bidi="th-TH"/>
        </w:rPr>
        <w:t xml:space="preserve"> </w:t>
      </w:r>
      <w:r w:rsidR="00C52EB3" w:rsidRPr="00C52EB3">
        <w:rPr>
          <w:rFonts w:cstheme="majorBidi"/>
          <w:szCs w:val="32"/>
        </w:rPr>
        <w:t xml:space="preserve">(Named Entity Recognition: NER) </w:t>
      </w:r>
      <w:r w:rsidR="00F34484">
        <w:rPr>
          <w:rFonts w:cstheme="majorBidi"/>
          <w:szCs w:val="32"/>
        </w:rPr>
        <w:fldChar w:fldCharType="begin" w:fldLock="1"/>
      </w:r>
      <w:r w:rsidR="00AB0AC6">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3]","plainTextFormattedCitation":"[13]","previouslyFormattedCitation":"[13]"},"properties":{"noteIndex":0},"schema":"https://github.com/citation-style-language/schema/raw/master/csl-citation.json"}</w:instrText>
      </w:r>
      <w:r w:rsidR="00F34484">
        <w:rPr>
          <w:rFonts w:cstheme="majorBidi"/>
          <w:szCs w:val="32"/>
        </w:rPr>
        <w:fldChar w:fldCharType="separate"/>
      </w:r>
      <w:r w:rsidR="00EE509B" w:rsidRPr="00EE509B">
        <w:rPr>
          <w:rFonts w:cstheme="majorBidi"/>
          <w:noProof/>
          <w:szCs w:val="32"/>
        </w:rPr>
        <w:t>[13]</w:t>
      </w:r>
      <w:r w:rsidR="00F34484">
        <w:rPr>
          <w:rFonts w:cstheme="majorBidi"/>
          <w:szCs w:val="32"/>
        </w:rPr>
        <w:fldChar w:fldCharType="end"/>
      </w:r>
      <w:r w:rsidR="003B7992">
        <w:rPr>
          <w:rFonts w:cstheme="majorBidi" w:hint="cs"/>
          <w:szCs w:val="32"/>
          <w:cs/>
          <w:lang w:bidi="th-TH"/>
        </w:rPr>
        <w:t xml:space="preserve"> </w:t>
      </w:r>
      <w:r w:rsidR="006B0835">
        <w:rPr>
          <w:rFonts w:cstheme="majorBidi"/>
          <w:szCs w:val="32"/>
          <w:cs/>
          <w:lang w:bidi="th-TH"/>
        </w:rPr>
        <w:fldChar w:fldCharType="begin" w:fldLock="1"/>
      </w:r>
      <w:r w:rsidR="00AB0AC6">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4]","plainTextFormattedCitation":"[14]","previouslyFormattedCitation":"[14]"},"properties":{"noteIndex":0},"schema":"https://github.com/citation-style-language/schema/raw/master/csl-citation.json"}</w:instrText>
      </w:r>
      <w:r w:rsidR="006B0835">
        <w:rPr>
          <w:rFonts w:cstheme="majorBidi"/>
          <w:szCs w:val="32"/>
          <w:cs/>
          <w:lang w:bidi="th-TH"/>
        </w:rPr>
        <w:fldChar w:fldCharType="separate"/>
      </w:r>
      <w:r w:rsidR="00EE509B" w:rsidRPr="00EE509B">
        <w:rPr>
          <w:rFonts w:cstheme="majorBidi"/>
          <w:noProof/>
          <w:szCs w:val="32"/>
          <w:lang w:bidi="th-TH"/>
        </w:rPr>
        <w:t>[14]</w:t>
      </w:r>
      <w:r w:rsidR="006B0835">
        <w:rPr>
          <w:rFonts w:cstheme="majorBidi"/>
          <w:szCs w:val="32"/>
          <w:cs/>
          <w:lang w:bidi="th-TH"/>
        </w:rPr>
        <w:fldChar w:fldCharType="end"/>
      </w:r>
      <w:r w:rsidR="006B0835">
        <w:rPr>
          <w:rFonts w:cstheme="majorBidi"/>
          <w:szCs w:val="32"/>
          <w:lang w:bidi="th-TH"/>
        </w:rPr>
        <w:t xml:space="preserve"> </w:t>
      </w:r>
      <w:r w:rsidR="00DE5574" w:rsidRPr="00C52EB3">
        <w:rPr>
          <w:rFonts w:cstheme="majorBidi"/>
          <w:szCs w:val="32"/>
          <w:cs/>
        </w:rPr>
        <w:t>ซึ่ง</w:t>
      </w:r>
      <w:r w:rsidR="00DE5574">
        <w:rPr>
          <w:rFonts w:cstheme="majorBidi" w:hint="cs"/>
          <w:szCs w:val="32"/>
          <w:cs/>
          <w:lang w:bidi="th-TH"/>
        </w:rPr>
        <w:t xml:space="preserve"> </w:t>
      </w:r>
      <w:r w:rsidR="007D6569" w:rsidRPr="00C52EB3">
        <w:rPr>
          <w:rFonts w:cstheme="majorBidi"/>
          <w:szCs w:val="32"/>
        </w:rPr>
        <w:t>Stanford NER</w:t>
      </w:r>
      <w:r w:rsidR="007D6569" w:rsidRPr="00C52EB3">
        <w:rPr>
          <w:rFonts w:cstheme="majorBidi"/>
          <w:b/>
          <w:bCs/>
          <w:szCs w:val="32"/>
        </w:rPr>
        <w:t xml:space="preserve"> </w:t>
      </w:r>
      <w:r w:rsidR="008B2780" w:rsidRPr="00C52EB3">
        <w:rPr>
          <w:rFonts w:cstheme="majorBidi"/>
          <w:szCs w:val="32"/>
          <w:cs/>
        </w:rPr>
        <w:t>แบ่งแบบจำลองออกเป็น 3 ประเภท</w:t>
      </w:r>
      <w:r w:rsidR="009C5696" w:rsidRPr="00C52EB3">
        <w:rPr>
          <w:rFonts w:cstheme="majorBidi"/>
          <w:b/>
          <w:bCs/>
          <w:szCs w:val="32"/>
        </w:rPr>
        <w:t xml:space="preserve"> </w:t>
      </w:r>
      <w:r w:rsidR="00810427" w:rsidRPr="00BA4B02">
        <w:rPr>
          <w:rFonts w:cstheme="majorBidi"/>
          <w:szCs w:val="32"/>
          <w:cs/>
        </w:rPr>
        <w:t>ดังนี้</w:t>
      </w:r>
    </w:p>
    <w:p w14:paraId="60C47377" w14:textId="7D51CFC7" w:rsidR="00810427" w:rsidRDefault="0069564E"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 xml:space="preserve">นิพจน์ระบุนาม 3 ประเภท </w:t>
      </w:r>
      <w:r w:rsidR="00985F68">
        <w:rPr>
          <w:rFonts w:cstheme="majorBidi" w:hint="cs"/>
          <w:szCs w:val="32"/>
          <w:cs/>
          <w:lang w:bidi="th-TH"/>
        </w:rPr>
        <w:t xml:space="preserve">ได้แก่ </w:t>
      </w:r>
      <w:r w:rsidR="00CA7408">
        <w:rPr>
          <w:rFonts w:cstheme="majorBidi"/>
          <w:szCs w:val="32"/>
          <w:lang w:bidi="th-TH"/>
        </w:rPr>
        <w:t>PERSON, ORGANIZATION</w:t>
      </w:r>
      <w:r w:rsidR="006C7F3A">
        <w:rPr>
          <w:rFonts w:cstheme="majorBidi" w:hint="cs"/>
          <w:szCs w:val="32"/>
          <w:cs/>
          <w:lang w:bidi="th-TH"/>
        </w:rPr>
        <w:t xml:space="preserve"> และ</w:t>
      </w:r>
      <w:r w:rsidR="00CA7408">
        <w:rPr>
          <w:rFonts w:cstheme="majorBidi"/>
          <w:szCs w:val="32"/>
          <w:lang w:bidi="th-TH"/>
        </w:rPr>
        <w:t xml:space="preserve"> LOCATION</w:t>
      </w:r>
    </w:p>
    <w:p w14:paraId="1566E68D" w14:textId="105BD14C" w:rsidR="00720F18" w:rsidRDefault="00720F18"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นิพจน์ระบุนาม 4 ประเภท</w:t>
      </w:r>
      <w:r w:rsidR="002716A2">
        <w:rPr>
          <w:rFonts w:cstheme="majorBidi"/>
          <w:szCs w:val="32"/>
          <w:lang w:bidi="th-TH"/>
        </w:rPr>
        <w:t xml:space="preserve"> </w:t>
      </w:r>
      <w:r w:rsidR="002716A2">
        <w:rPr>
          <w:rFonts w:cstheme="majorBidi" w:hint="cs"/>
          <w:szCs w:val="32"/>
          <w:cs/>
          <w:lang w:bidi="th-TH"/>
        </w:rPr>
        <w:t>ได้แก่</w:t>
      </w:r>
      <w:r>
        <w:rPr>
          <w:rFonts w:cstheme="majorBidi" w:hint="cs"/>
          <w:szCs w:val="32"/>
          <w:cs/>
          <w:lang w:bidi="th-TH"/>
        </w:rPr>
        <w:t xml:space="preserve"> </w:t>
      </w:r>
      <w:r w:rsidR="002716A2">
        <w:rPr>
          <w:rFonts w:cstheme="majorBidi"/>
          <w:szCs w:val="32"/>
          <w:lang w:bidi="th-TH"/>
        </w:rPr>
        <w:t>PERSON, ORGANIZATION, LOCATION</w:t>
      </w:r>
      <w:r w:rsidR="008309BA">
        <w:rPr>
          <w:rFonts w:cstheme="majorBidi"/>
          <w:szCs w:val="32"/>
          <w:lang w:bidi="th-TH"/>
        </w:rPr>
        <w:t xml:space="preserve"> </w:t>
      </w:r>
      <w:r w:rsidR="008309BA">
        <w:rPr>
          <w:rFonts w:cstheme="majorBidi" w:hint="cs"/>
          <w:szCs w:val="32"/>
          <w:cs/>
          <w:lang w:bidi="th-TH"/>
        </w:rPr>
        <w:t>และ</w:t>
      </w:r>
      <w:r w:rsidR="008309BA">
        <w:rPr>
          <w:rFonts w:cstheme="majorBidi"/>
          <w:szCs w:val="32"/>
          <w:lang w:bidi="th-TH"/>
        </w:rPr>
        <w:t xml:space="preserve"> MISCELLANEOUS ENTITIES</w:t>
      </w:r>
    </w:p>
    <w:p w14:paraId="6388498D" w14:textId="7F7D621D" w:rsidR="006C7F3A" w:rsidRDefault="000E2A2D"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แบ่งนิพจน์ระบุนาม 7 ประเภท</w:t>
      </w:r>
      <w:r w:rsidR="00FA13A7">
        <w:rPr>
          <w:rFonts w:cstheme="majorBidi"/>
          <w:szCs w:val="32"/>
          <w:lang w:bidi="th-TH"/>
        </w:rPr>
        <w:t xml:space="preserve"> </w:t>
      </w:r>
      <w:r w:rsidR="00FA13A7">
        <w:rPr>
          <w:rFonts w:cstheme="majorBidi" w:hint="cs"/>
          <w:szCs w:val="32"/>
          <w:cs/>
          <w:lang w:bidi="th-TH"/>
        </w:rPr>
        <w:t xml:space="preserve">ได้แก่ </w:t>
      </w:r>
      <w:r w:rsidR="00FA13A7">
        <w:rPr>
          <w:rFonts w:cstheme="majorBidi"/>
          <w:szCs w:val="32"/>
          <w:lang w:bidi="th-TH"/>
        </w:rPr>
        <w:t xml:space="preserve">PERSON, ORGANIZATION, LOCATION, DATE, TIME, MONEY </w:t>
      </w:r>
      <w:r w:rsidR="00FA13A7">
        <w:rPr>
          <w:rFonts w:cstheme="majorBidi" w:hint="cs"/>
          <w:szCs w:val="32"/>
          <w:cs/>
          <w:lang w:bidi="th-TH"/>
        </w:rPr>
        <w:t xml:space="preserve">และ </w:t>
      </w:r>
      <w:r w:rsidR="00FA13A7">
        <w:rPr>
          <w:rFonts w:cstheme="majorBidi"/>
          <w:szCs w:val="32"/>
          <w:lang w:bidi="th-TH"/>
        </w:rPr>
        <w:t>PERCENT</w:t>
      </w:r>
      <w:r>
        <w:rPr>
          <w:rFonts w:cstheme="majorBidi" w:hint="cs"/>
          <w:szCs w:val="32"/>
          <w:cs/>
          <w:lang w:bidi="th-TH"/>
        </w:rPr>
        <w:t xml:space="preserve"> </w:t>
      </w:r>
    </w:p>
    <w:p w14:paraId="746CF149" w14:textId="638688C3" w:rsidR="00B77CA7" w:rsidRPr="00B77CA7" w:rsidRDefault="0024053B" w:rsidP="00671751">
      <w:pPr>
        <w:spacing w:after="120" w:line="240" w:lineRule="auto"/>
        <w:ind w:firstLine="720"/>
        <w:jc w:val="thaiDistribute"/>
        <w:rPr>
          <w:rFonts w:cstheme="majorBidi"/>
          <w:szCs w:val="32"/>
          <w:lang w:bidi="th-TH"/>
        </w:rPr>
      </w:pPr>
      <w:r>
        <w:rPr>
          <w:rFonts w:cstheme="majorBidi" w:hint="cs"/>
          <w:szCs w:val="32"/>
          <w:cs/>
          <w:lang w:bidi="th-TH"/>
        </w:rPr>
        <w:t>ผู้จัดทำตัดสินใจเลือก</w:t>
      </w:r>
      <w:r w:rsidR="006B5ADC">
        <w:rPr>
          <w:rFonts w:cstheme="majorBidi" w:hint="cs"/>
          <w:szCs w:val="32"/>
          <w:cs/>
          <w:lang w:bidi="th-TH"/>
        </w:rPr>
        <w:t>แบบจำลองสำหรับ</w:t>
      </w:r>
      <w:r w:rsidR="00FA13A7">
        <w:rPr>
          <w:rFonts w:cstheme="majorBidi" w:hint="cs"/>
          <w:szCs w:val="32"/>
          <w:cs/>
          <w:lang w:bidi="th-TH"/>
        </w:rPr>
        <w:t>ติดแท็ก</w:t>
      </w:r>
      <w:r w:rsidR="006B5ADC">
        <w:rPr>
          <w:rFonts w:cstheme="majorBidi" w:hint="cs"/>
          <w:szCs w:val="32"/>
          <w:cs/>
          <w:lang w:bidi="th-TH"/>
        </w:rPr>
        <w:t>นิพจน์ระบุนาม 7 ประเภท</w:t>
      </w:r>
      <w:r w:rsidR="00FA13A7">
        <w:rPr>
          <w:rFonts w:cstheme="majorBidi" w:hint="cs"/>
          <w:szCs w:val="32"/>
          <w:cs/>
          <w:lang w:bidi="th-TH"/>
        </w:rPr>
        <w:t xml:space="preserve"> </w:t>
      </w:r>
      <w:r w:rsidR="00016323" w:rsidRPr="00430F90">
        <w:rPr>
          <w:rFonts w:cstheme="majorBidi"/>
          <w:szCs w:val="32"/>
          <w:cs/>
          <w:lang w:bidi="th-TH"/>
        </w:rPr>
        <w:t xml:space="preserve">และดำเนินการเลือกการติดแท็กในบทสนทนาทั้งหมดเป็นจำนวน </w:t>
      </w:r>
      <w:r w:rsidR="00016323" w:rsidRPr="00430F90">
        <w:rPr>
          <w:rFonts w:cstheme="majorBidi" w:hint="cs"/>
          <w:szCs w:val="32"/>
          <w:cs/>
          <w:lang w:bidi="th-TH"/>
        </w:rPr>
        <w:t>5</w:t>
      </w:r>
      <w:r w:rsidR="00016323" w:rsidRPr="00430F90">
        <w:rPr>
          <w:rFonts w:cstheme="majorBidi"/>
          <w:szCs w:val="32"/>
          <w:cs/>
          <w:lang w:bidi="th-TH"/>
        </w:rPr>
        <w:t xml:space="preserve"> ประเภท ได้แก่</w:t>
      </w:r>
      <w:r w:rsidR="00016323" w:rsidRPr="00016323">
        <w:t xml:space="preserve"> </w:t>
      </w:r>
      <w:r w:rsidR="00016323" w:rsidRPr="00016323">
        <w:rPr>
          <w:rFonts w:cs="Angsana New"/>
          <w:szCs w:val="32"/>
          <w:lang w:bidi="th-TH"/>
        </w:rPr>
        <w:t xml:space="preserve">PERSON, ORGANIZATION, LOCATION, DATE </w:t>
      </w:r>
      <w:r w:rsidR="00016323" w:rsidRPr="00430F90">
        <w:rPr>
          <w:rFonts w:cstheme="majorBidi" w:hint="cs"/>
          <w:szCs w:val="32"/>
          <w:cs/>
          <w:lang w:bidi="th-TH"/>
        </w:rPr>
        <w:t xml:space="preserve">และ </w:t>
      </w:r>
      <w:r w:rsidR="00016323" w:rsidRPr="00016323">
        <w:rPr>
          <w:rFonts w:cs="Angsana New"/>
          <w:szCs w:val="32"/>
          <w:lang w:bidi="th-TH"/>
        </w:rPr>
        <w:t>MONEY</w:t>
      </w:r>
    </w:p>
    <w:p w14:paraId="0ABFB8F3" w14:textId="5C9BAD4F" w:rsidR="000E073C" w:rsidRPr="00430F90" w:rsidRDefault="003E2D43" w:rsidP="005340B3">
      <w:pPr>
        <w:pStyle w:val="4"/>
        <w:spacing w:after="120"/>
        <w:rPr>
          <w:rFonts w:asciiTheme="majorBidi" w:hAnsiTheme="majorBidi" w:cstheme="majorBidi"/>
          <w:color w:val="000000"/>
        </w:rPr>
      </w:pPr>
      <w:r w:rsidRPr="00430F90">
        <w:rPr>
          <w:rFonts w:asciiTheme="majorBidi" w:hAnsiTheme="majorBidi" w:cstheme="majorBidi"/>
          <w:color w:val="000000"/>
        </w:rPr>
        <w:t>Natural Language Toolkit (NLTK)</w:t>
      </w:r>
    </w:p>
    <w:p w14:paraId="183051FD" w14:textId="1CE5307C" w:rsidR="005F1F6C" w:rsidRPr="006F3F0B" w:rsidRDefault="000E073C" w:rsidP="005340B3">
      <w:pPr>
        <w:spacing w:after="120" w:line="240" w:lineRule="auto"/>
        <w:rPr>
          <w:rFonts w:cstheme="majorBidi"/>
          <w:szCs w:val="32"/>
          <w:lang w:bidi="th-TH"/>
        </w:rPr>
      </w:pPr>
      <w:r w:rsidRPr="006F3F0B">
        <w:rPr>
          <w:rFonts w:cstheme="majorBidi"/>
          <w:szCs w:val="32"/>
        </w:rPr>
        <w:tab/>
      </w:r>
      <w:r w:rsidRPr="006F790F">
        <w:rPr>
          <w:rFonts w:cstheme="majorBidi" w:hint="cs"/>
          <w:szCs w:val="32"/>
          <w:cs/>
        </w:rPr>
        <w:t>เป็น</w:t>
      </w:r>
      <w:r w:rsidR="007E04A7" w:rsidRPr="006F790F">
        <w:rPr>
          <w:rFonts w:cstheme="majorBidi" w:hint="cs"/>
          <w:szCs w:val="32"/>
          <w:cs/>
        </w:rPr>
        <w:t>แพลตฟอร์มที่นิยม</w:t>
      </w:r>
      <w:r w:rsidR="00DF284E" w:rsidRPr="006F790F">
        <w:rPr>
          <w:rFonts w:cstheme="majorBidi" w:hint="cs"/>
          <w:szCs w:val="32"/>
          <w:cs/>
        </w:rPr>
        <w:t>ใน</w:t>
      </w:r>
      <w:r w:rsidRPr="006F790F">
        <w:rPr>
          <w:rFonts w:cstheme="majorBidi" w:hint="cs"/>
          <w:szCs w:val="32"/>
          <w:cs/>
        </w:rPr>
        <w:t>โปรแกรมภาษาไพทอน</w:t>
      </w:r>
      <w:r w:rsidR="00FE3DAD" w:rsidRPr="006F790F">
        <w:rPr>
          <w:rFonts w:cstheme="majorBidi" w:hint="cs"/>
          <w:szCs w:val="32"/>
          <w:cs/>
        </w:rPr>
        <w:t xml:space="preserve"> </w:t>
      </w:r>
      <w:r w:rsidR="00FE3DAD" w:rsidRPr="006F790F">
        <w:rPr>
          <w:rFonts w:cstheme="majorBidi"/>
          <w:szCs w:val="32"/>
        </w:rPr>
        <w:t>(Python)</w:t>
      </w:r>
      <w:r w:rsidR="0022757A" w:rsidRPr="006F790F">
        <w:rPr>
          <w:rFonts w:cstheme="majorBidi" w:hint="cs"/>
          <w:szCs w:val="32"/>
          <w:cs/>
        </w:rPr>
        <w:t xml:space="preserve"> เพื่อทำงานกับข้อมูลภาษาของมนุษย์ </w:t>
      </w:r>
      <w:r w:rsidR="0029293F" w:rsidRPr="006F790F">
        <w:rPr>
          <w:rFonts w:cstheme="majorBidi" w:hint="cs"/>
          <w:szCs w:val="32"/>
          <w:cs/>
        </w:rPr>
        <w:t>พร้อมกับชุด</w:t>
      </w:r>
      <w:r w:rsidR="00153C66" w:rsidRPr="006F790F">
        <w:rPr>
          <w:rFonts w:cstheme="majorBidi" w:hint="cs"/>
          <w:szCs w:val="32"/>
          <w:cs/>
        </w:rPr>
        <w:t>ของ</w:t>
      </w:r>
      <w:r w:rsidR="00796AB6" w:rsidRPr="006F790F">
        <w:rPr>
          <w:rFonts w:cstheme="majorBidi" w:hint="cs"/>
          <w:szCs w:val="32"/>
          <w:cs/>
        </w:rPr>
        <w:t>ไลบรารี</w:t>
      </w:r>
      <w:r w:rsidRPr="006F790F">
        <w:rPr>
          <w:rFonts w:cstheme="majorBidi" w:hint="cs"/>
          <w:szCs w:val="32"/>
          <w:cs/>
        </w:rPr>
        <w:t>ที่ช่วยในการประมวล</w:t>
      </w:r>
      <w:r w:rsidR="00153C66" w:rsidRPr="006F790F">
        <w:rPr>
          <w:rFonts w:cstheme="majorBidi" w:hint="cs"/>
          <w:szCs w:val="32"/>
          <w:cs/>
        </w:rPr>
        <w:t>ข้อความ</w:t>
      </w:r>
      <w:r w:rsidRPr="006F790F">
        <w:rPr>
          <w:rFonts w:cstheme="majorBidi" w:hint="cs"/>
          <w:szCs w:val="32"/>
          <w:cs/>
        </w:rPr>
        <w:t xml:space="preserve"> แบ่งประเภทของคำ</w:t>
      </w:r>
      <w:r w:rsidR="004B60D1" w:rsidRPr="006F790F">
        <w:rPr>
          <w:rFonts w:cstheme="majorBidi" w:hint="cs"/>
          <w:szCs w:val="32"/>
          <w:cs/>
        </w:rPr>
        <w:t xml:space="preserve"> </w:t>
      </w:r>
      <w:r w:rsidR="004B60D1" w:rsidRPr="006F790F">
        <w:rPr>
          <w:rFonts w:cstheme="majorBidi"/>
          <w:szCs w:val="32"/>
        </w:rPr>
        <w:t>(Classification)</w:t>
      </w:r>
      <w:r w:rsidR="00153C66" w:rsidRPr="006F790F">
        <w:rPr>
          <w:rFonts w:cstheme="majorBidi" w:hint="cs"/>
          <w:szCs w:val="32"/>
          <w:cs/>
        </w:rPr>
        <w:t xml:space="preserve"> </w:t>
      </w:r>
      <w:r w:rsidR="00EE454C" w:rsidRPr="006F790F">
        <w:rPr>
          <w:rFonts w:cstheme="majorBidi" w:hint="cs"/>
          <w:szCs w:val="32"/>
          <w:cs/>
        </w:rPr>
        <w:t>การแบ่งโทเค็นของคำ</w:t>
      </w:r>
      <w:r w:rsidR="004B60D1" w:rsidRPr="006F790F">
        <w:rPr>
          <w:rFonts w:cstheme="majorBidi"/>
          <w:szCs w:val="32"/>
        </w:rPr>
        <w:t xml:space="preserve"> (Tokenization)</w:t>
      </w:r>
      <w:r w:rsidRPr="006F790F">
        <w:rPr>
          <w:rFonts w:cstheme="majorBidi" w:hint="cs"/>
          <w:szCs w:val="32"/>
          <w:cs/>
        </w:rPr>
        <w:t xml:space="preserve"> </w:t>
      </w:r>
      <w:r w:rsidR="00EE454C" w:rsidRPr="006F790F">
        <w:rPr>
          <w:rFonts w:cstheme="majorBidi" w:hint="cs"/>
          <w:szCs w:val="32"/>
          <w:cs/>
        </w:rPr>
        <w:t>การ</w:t>
      </w:r>
      <w:r w:rsidRPr="006F790F">
        <w:rPr>
          <w:rFonts w:cstheme="majorBidi" w:hint="cs"/>
          <w:szCs w:val="32"/>
          <w:cs/>
        </w:rPr>
        <w:t>ตัดคำ</w:t>
      </w:r>
      <w:r w:rsidR="004B60D1" w:rsidRPr="006F790F">
        <w:rPr>
          <w:rFonts w:cstheme="majorBidi"/>
          <w:szCs w:val="32"/>
        </w:rPr>
        <w:t xml:space="preserve"> (Stemming)</w:t>
      </w:r>
      <w:r w:rsidR="00EE454C" w:rsidRPr="006F790F">
        <w:rPr>
          <w:rFonts w:cstheme="majorBidi" w:hint="cs"/>
          <w:szCs w:val="32"/>
          <w:cs/>
        </w:rPr>
        <w:t xml:space="preserve"> การติดแท็กคำ</w:t>
      </w:r>
      <w:r w:rsidR="004B60D1" w:rsidRPr="006F790F">
        <w:rPr>
          <w:rFonts w:cstheme="majorBidi"/>
          <w:szCs w:val="32"/>
        </w:rPr>
        <w:t xml:space="preserve"> (Tagging)</w:t>
      </w:r>
      <w:r w:rsidR="004B60D1" w:rsidRPr="006F790F">
        <w:rPr>
          <w:rFonts w:cstheme="majorBidi" w:hint="cs"/>
          <w:szCs w:val="32"/>
          <w:cs/>
        </w:rPr>
        <w:t xml:space="preserve"> </w:t>
      </w:r>
      <w:r w:rsidR="00A2280A" w:rsidRPr="006F790F">
        <w:rPr>
          <w:rFonts w:cstheme="majorBidi" w:hint="cs"/>
          <w:szCs w:val="32"/>
          <w:cs/>
        </w:rPr>
        <w:t>และ</w:t>
      </w:r>
      <w:r w:rsidR="004B60D1" w:rsidRPr="006F790F">
        <w:rPr>
          <w:rFonts w:cstheme="majorBidi" w:hint="cs"/>
          <w:szCs w:val="32"/>
          <w:cs/>
        </w:rPr>
        <w:t>การแยกวิเคราะห์คำ</w:t>
      </w:r>
      <w:r w:rsidR="00A2280A" w:rsidRPr="006F790F">
        <w:rPr>
          <w:rFonts w:cstheme="majorBidi"/>
          <w:szCs w:val="32"/>
        </w:rPr>
        <w:t xml:space="preserve"> (Parsing)</w:t>
      </w:r>
      <w:r w:rsidR="00284654" w:rsidRPr="006F790F">
        <w:rPr>
          <w:rFonts w:cstheme="majorBidi" w:hint="cs"/>
          <w:szCs w:val="32"/>
          <w:cs/>
        </w:rPr>
        <w:t xml:space="preserve"> </w:t>
      </w:r>
      <w:r w:rsidR="0056659F">
        <w:rPr>
          <w:rFonts w:cstheme="majorBidi"/>
          <w:szCs w:val="32"/>
          <w:cs/>
        </w:rPr>
        <w:fldChar w:fldCharType="begin" w:fldLock="1"/>
      </w:r>
      <w:r w:rsidR="00AB0AC6">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5]","plainTextFormattedCitation":"[15]","previouslyFormattedCitation":"[15]"},"properties":{"noteIndex":0},"schema":"https://github.com/citation-style-language/schema/raw/master/csl-citation.json"}</w:instrText>
      </w:r>
      <w:r w:rsidR="0056659F">
        <w:rPr>
          <w:rFonts w:cstheme="majorBidi"/>
          <w:szCs w:val="32"/>
          <w:cs/>
        </w:rPr>
        <w:fldChar w:fldCharType="separate"/>
      </w:r>
      <w:r w:rsidR="00EE509B" w:rsidRPr="00EE509B">
        <w:rPr>
          <w:rFonts w:cstheme="majorBidi"/>
          <w:noProof/>
          <w:szCs w:val="32"/>
        </w:rPr>
        <w:t>[15]</w:t>
      </w:r>
      <w:r w:rsidR="0056659F">
        <w:rPr>
          <w:rFonts w:cstheme="majorBidi"/>
          <w:szCs w:val="32"/>
          <w:cs/>
        </w:rPr>
        <w:fldChar w:fldCharType="end"/>
      </w:r>
      <w:r w:rsidR="000705E2">
        <w:rPr>
          <w:rStyle w:val="a5"/>
          <w:rFonts w:cstheme="majorBidi"/>
          <w:color w:val="000000" w:themeColor="text1"/>
          <w:szCs w:val="32"/>
          <w:u w:val="none"/>
          <w:lang w:bidi="th-TH"/>
        </w:rPr>
        <w:t xml:space="preserve"> </w:t>
      </w:r>
    </w:p>
    <w:p w14:paraId="085AAEBB" w14:textId="77777777" w:rsidR="004D65BC" w:rsidRDefault="00D60126" w:rsidP="005340B3">
      <w:pPr>
        <w:spacing w:after="120" w:line="240" w:lineRule="auto"/>
        <w:ind w:firstLine="720"/>
        <w:rPr>
          <w:rFonts w:cstheme="majorBidi"/>
          <w:szCs w:val="32"/>
          <w:lang w:bidi="th-TH"/>
        </w:rPr>
      </w:pPr>
      <w:r>
        <w:rPr>
          <w:rFonts w:cstheme="majorBidi"/>
          <w:szCs w:val="32"/>
          <w:lang w:bidi="th-TH"/>
        </w:rPr>
        <w:t xml:space="preserve">NLTK </w:t>
      </w:r>
      <w:r>
        <w:rPr>
          <w:rFonts w:cstheme="majorBidi" w:hint="cs"/>
          <w:szCs w:val="32"/>
          <w:cs/>
          <w:lang w:bidi="th-TH"/>
        </w:rPr>
        <w:t xml:space="preserve">สามารถติดแท็กนิพจน์ระบุนาม </w:t>
      </w:r>
      <w:r>
        <w:rPr>
          <w:rFonts w:cstheme="majorBidi"/>
          <w:szCs w:val="32"/>
          <w:lang w:bidi="th-TH"/>
        </w:rPr>
        <w:t>(Named Entities)</w:t>
      </w:r>
      <w:r w:rsidR="002F5279">
        <w:rPr>
          <w:rFonts w:cstheme="majorBidi" w:hint="cs"/>
          <w:szCs w:val="32"/>
          <w:cs/>
          <w:lang w:bidi="th-TH"/>
        </w:rPr>
        <w:t xml:space="preserve"> ได้ทั้งหมด </w:t>
      </w:r>
      <w:r w:rsidR="004D65BC">
        <w:rPr>
          <w:rFonts w:cstheme="majorBidi" w:hint="cs"/>
          <w:szCs w:val="32"/>
          <w:cs/>
          <w:lang w:bidi="th-TH"/>
        </w:rPr>
        <w:t>9 ประเภท ดังนี้</w:t>
      </w:r>
    </w:p>
    <w:p w14:paraId="58D277A2" w14:textId="5C5A92D8" w:rsidR="004D65BC"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ORGANIZATION</w:t>
      </w:r>
      <w:r w:rsidR="00EB683B">
        <w:rPr>
          <w:rFonts w:cstheme="majorBidi" w:hint="cs"/>
          <w:szCs w:val="32"/>
          <w:cs/>
          <w:lang w:bidi="th-TH"/>
        </w:rPr>
        <w:t xml:space="preserve"> เช่น </w:t>
      </w:r>
      <w:r w:rsidR="00F17B6D" w:rsidRPr="00F17B6D">
        <w:rPr>
          <w:rFonts w:cstheme="majorBidi"/>
          <w:szCs w:val="32"/>
          <w:lang w:bidi="th-TH"/>
        </w:rPr>
        <w:t>Georgia-Pacific Corp., WHO</w:t>
      </w:r>
    </w:p>
    <w:p w14:paraId="1ED4464C" w14:textId="5066E83C" w:rsidR="00F17B6D"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PERSON</w:t>
      </w:r>
      <w:r w:rsidR="00F17B6D">
        <w:rPr>
          <w:rFonts w:cstheme="majorBidi" w:hint="cs"/>
          <w:szCs w:val="32"/>
          <w:cs/>
          <w:lang w:bidi="th-TH"/>
        </w:rPr>
        <w:t xml:space="preserve"> เช่น </w:t>
      </w:r>
      <w:r w:rsidR="00F17B6D" w:rsidRPr="00F17B6D">
        <w:rPr>
          <w:rFonts w:cstheme="majorBidi"/>
          <w:szCs w:val="32"/>
          <w:lang w:bidi="th-TH"/>
        </w:rPr>
        <w:t xml:space="preserve">Eddy </w:t>
      </w:r>
      <w:proofErr w:type="spellStart"/>
      <w:r w:rsidR="00F17B6D" w:rsidRPr="00F17B6D">
        <w:rPr>
          <w:rFonts w:cstheme="majorBidi"/>
          <w:szCs w:val="32"/>
          <w:lang w:bidi="th-TH"/>
        </w:rPr>
        <w:t>Bonte</w:t>
      </w:r>
      <w:proofErr w:type="spellEnd"/>
      <w:r w:rsidR="00F17B6D" w:rsidRPr="00F17B6D">
        <w:rPr>
          <w:rFonts w:cstheme="majorBidi"/>
          <w:szCs w:val="32"/>
          <w:lang w:bidi="th-TH"/>
        </w:rPr>
        <w:t>, President Obama</w:t>
      </w:r>
    </w:p>
    <w:p w14:paraId="7EE9C8A2" w14:textId="2EECBF93" w:rsidR="00E33FD1"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LOCATION</w:t>
      </w:r>
      <w:r w:rsidR="00C21BF5">
        <w:rPr>
          <w:rFonts w:cstheme="majorBidi" w:hint="cs"/>
          <w:szCs w:val="32"/>
          <w:cs/>
          <w:lang w:bidi="th-TH"/>
        </w:rPr>
        <w:t xml:space="preserve"> เช่น</w:t>
      </w:r>
      <w:r w:rsidR="00C21BF5">
        <w:rPr>
          <w:rFonts w:cstheme="majorBidi"/>
          <w:szCs w:val="32"/>
          <w:lang w:bidi="th-TH"/>
        </w:rPr>
        <w:t xml:space="preserve"> </w:t>
      </w:r>
      <w:r w:rsidR="00C21BF5" w:rsidRPr="00C21BF5">
        <w:rPr>
          <w:rFonts w:cstheme="majorBidi"/>
          <w:szCs w:val="32"/>
          <w:lang w:bidi="th-TH"/>
        </w:rPr>
        <w:t>Murray River, Mount Everest</w:t>
      </w:r>
    </w:p>
    <w:p w14:paraId="63562920" w14:textId="74A6770A" w:rsidR="008423E9"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GPE</w:t>
      </w:r>
      <w:r w:rsidR="00633073">
        <w:rPr>
          <w:rFonts w:cstheme="majorBidi" w:hint="cs"/>
          <w:szCs w:val="32"/>
          <w:cs/>
          <w:lang w:bidi="th-TH"/>
        </w:rPr>
        <w:t xml:space="preserve"> เช่น</w:t>
      </w:r>
      <w:r w:rsidR="00FE34DF">
        <w:rPr>
          <w:rFonts w:cstheme="majorBidi" w:hint="cs"/>
          <w:szCs w:val="32"/>
          <w:cs/>
          <w:lang w:bidi="th-TH"/>
        </w:rPr>
        <w:t xml:space="preserve"> </w:t>
      </w:r>
      <w:r w:rsidR="00FE34DF" w:rsidRPr="00FE34DF">
        <w:rPr>
          <w:rFonts w:cstheme="majorBidi"/>
          <w:szCs w:val="32"/>
          <w:lang w:bidi="th-TH"/>
        </w:rPr>
        <w:t>South East Asia, Midlothian</w:t>
      </w:r>
    </w:p>
    <w:p w14:paraId="20CAE3BB" w14:textId="16216558" w:rsidR="00C21BF5" w:rsidRPr="00C21BF5"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DATE</w:t>
      </w:r>
      <w:r w:rsidR="00C21BF5">
        <w:rPr>
          <w:rFonts w:cstheme="majorBidi" w:hint="cs"/>
          <w:szCs w:val="32"/>
          <w:cs/>
          <w:lang w:bidi="th-TH"/>
        </w:rPr>
        <w:t xml:space="preserve"> เช่น </w:t>
      </w:r>
      <w:r w:rsidR="00C21BF5" w:rsidRPr="00C21BF5">
        <w:rPr>
          <w:rFonts w:cstheme="majorBidi"/>
          <w:szCs w:val="32"/>
          <w:lang w:bidi="th-TH"/>
        </w:rPr>
        <w:t xml:space="preserve">June, </w:t>
      </w:r>
      <w:r w:rsidR="00C21BF5" w:rsidRPr="00430F90">
        <w:rPr>
          <w:rFonts w:cstheme="majorBidi"/>
          <w:szCs w:val="32"/>
          <w:cs/>
          <w:lang w:bidi="th-TH"/>
        </w:rPr>
        <w:t>2008-06-29</w:t>
      </w:r>
    </w:p>
    <w:p w14:paraId="7AAA2222" w14:textId="21E1E0A1" w:rsidR="00C21BF5" w:rsidRPr="008423E9" w:rsidRDefault="000243AD" w:rsidP="00997114">
      <w:pPr>
        <w:pStyle w:val="a0"/>
        <w:numPr>
          <w:ilvl w:val="0"/>
          <w:numId w:val="21"/>
        </w:numPr>
        <w:spacing w:after="120" w:line="240" w:lineRule="auto"/>
        <w:rPr>
          <w:rFonts w:cstheme="majorBidi"/>
          <w:szCs w:val="32"/>
          <w:lang w:bidi="th-TH"/>
        </w:rPr>
      </w:pPr>
      <w:r>
        <w:rPr>
          <w:rFonts w:cs="Angsana New"/>
          <w:szCs w:val="32"/>
          <w:lang w:bidi="th-TH"/>
        </w:rPr>
        <w:t>TIME</w:t>
      </w:r>
      <w:r w:rsidR="00C21BF5" w:rsidRPr="00430F90">
        <w:rPr>
          <w:rFonts w:cstheme="majorBidi" w:hint="cs"/>
          <w:szCs w:val="32"/>
          <w:cs/>
          <w:lang w:bidi="th-TH"/>
        </w:rPr>
        <w:t xml:space="preserve"> เช่น </w:t>
      </w:r>
      <w:r w:rsidR="008423E9" w:rsidRPr="008423E9">
        <w:rPr>
          <w:rFonts w:cs="Angsana New"/>
          <w:szCs w:val="32"/>
          <w:lang w:bidi="th-TH"/>
        </w:rPr>
        <w:t xml:space="preserve">two fifty a m, </w:t>
      </w:r>
      <w:r w:rsidR="008423E9" w:rsidRPr="00430F90">
        <w:rPr>
          <w:rFonts w:cstheme="majorBidi"/>
          <w:szCs w:val="32"/>
          <w:cs/>
          <w:lang w:bidi="th-TH"/>
        </w:rPr>
        <w:t xml:space="preserve">1:30 </w:t>
      </w:r>
      <w:r w:rsidR="008423E9" w:rsidRPr="008423E9">
        <w:rPr>
          <w:rFonts w:cs="Angsana New"/>
          <w:szCs w:val="32"/>
          <w:lang w:bidi="th-TH"/>
        </w:rPr>
        <w:t>p.m.</w:t>
      </w:r>
    </w:p>
    <w:p w14:paraId="092BFA69" w14:textId="257229EF" w:rsidR="008423E9" w:rsidRPr="008423E9" w:rsidRDefault="000243AD" w:rsidP="00997114">
      <w:pPr>
        <w:pStyle w:val="a0"/>
        <w:numPr>
          <w:ilvl w:val="0"/>
          <w:numId w:val="21"/>
        </w:numPr>
        <w:spacing w:after="120" w:line="240" w:lineRule="auto"/>
        <w:rPr>
          <w:rFonts w:cstheme="majorBidi"/>
          <w:szCs w:val="32"/>
          <w:lang w:bidi="th-TH"/>
        </w:rPr>
      </w:pPr>
      <w:r>
        <w:rPr>
          <w:rFonts w:cs="Angsana New"/>
          <w:szCs w:val="32"/>
          <w:lang w:bidi="th-TH"/>
        </w:rPr>
        <w:lastRenderedPageBreak/>
        <w:t>MONEY</w:t>
      </w:r>
      <w:r w:rsidR="008423E9" w:rsidRPr="00430F90">
        <w:rPr>
          <w:rFonts w:cstheme="majorBidi" w:hint="cs"/>
          <w:szCs w:val="32"/>
          <w:cs/>
          <w:lang w:bidi="th-TH"/>
        </w:rPr>
        <w:t xml:space="preserve"> เช่น </w:t>
      </w:r>
      <w:r w:rsidR="008423E9" w:rsidRPr="00430F90">
        <w:rPr>
          <w:rFonts w:cstheme="majorBidi"/>
          <w:szCs w:val="32"/>
          <w:cs/>
          <w:lang w:bidi="th-TH"/>
        </w:rPr>
        <w:t xml:space="preserve">175 </w:t>
      </w:r>
      <w:r w:rsidR="008423E9" w:rsidRPr="008423E9">
        <w:rPr>
          <w:rFonts w:cs="Angsana New"/>
          <w:szCs w:val="32"/>
          <w:lang w:bidi="th-TH"/>
        </w:rPr>
        <w:t xml:space="preserve">million Canadian Dollars, GBP </w:t>
      </w:r>
      <w:r w:rsidR="008423E9" w:rsidRPr="00430F90">
        <w:rPr>
          <w:rFonts w:cstheme="majorBidi"/>
          <w:szCs w:val="32"/>
          <w:cs/>
          <w:lang w:bidi="th-TH"/>
        </w:rPr>
        <w:t>10.40</w:t>
      </w:r>
    </w:p>
    <w:p w14:paraId="179C7A39" w14:textId="5A3C0830" w:rsidR="0049161E" w:rsidRPr="001150CB" w:rsidRDefault="000243AD" w:rsidP="00997114">
      <w:pPr>
        <w:pStyle w:val="a0"/>
        <w:numPr>
          <w:ilvl w:val="0"/>
          <w:numId w:val="21"/>
        </w:numPr>
        <w:spacing w:after="120" w:line="240" w:lineRule="auto"/>
        <w:rPr>
          <w:rFonts w:cstheme="majorBidi"/>
          <w:szCs w:val="32"/>
          <w:lang w:bidi="th-TH"/>
        </w:rPr>
      </w:pPr>
      <w:r>
        <w:rPr>
          <w:rFonts w:cs="Angsana New"/>
          <w:szCs w:val="32"/>
          <w:lang w:bidi="th-TH"/>
        </w:rPr>
        <w:t>PERCENT</w:t>
      </w:r>
      <w:r w:rsidR="008423E9" w:rsidRPr="00430F90">
        <w:rPr>
          <w:rFonts w:cstheme="majorBidi" w:hint="cs"/>
          <w:szCs w:val="32"/>
          <w:cs/>
          <w:lang w:bidi="th-TH"/>
        </w:rPr>
        <w:t xml:space="preserve"> เช่น </w:t>
      </w:r>
      <w:r w:rsidR="008423E9" w:rsidRPr="008423E9">
        <w:rPr>
          <w:rFonts w:cs="Angsana New"/>
          <w:szCs w:val="32"/>
          <w:lang w:bidi="th-TH"/>
        </w:rPr>
        <w:t xml:space="preserve">twenty pct, </w:t>
      </w:r>
      <w:r w:rsidR="008423E9" w:rsidRPr="00430F90">
        <w:rPr>
          <w:rFonts w:cstheme="majorBidi"/>
          <w:szCs w:val="32"/>
          <w:cs/>
          <w:lang w:bidi="th-TH"/>
        </w:rPr>
        <w:t>18.75 %</w:t>
      </w:r>
    </w:p>
    <w:p w14:paraId="43B9B63A" w14:textId="61360471" w:rsidR="001150CB" w:rsidRPr="0049161E" w:rsidRDefault="001150CB" w:rsidP="00997114">
      <w:pPr>
        <w:pStyle w:val="a0"/>
        <w:numPr>
          <w:ilvl w:val="0"/>
          <w:numId w:val="21"/>
        </w:numPr>
        <w:spacing w:after="120" w:line="240" w:lineRule="auto"/>
        <w:rPr>
          <w:rFonts w:cstheme="majorBidi"/>
          <w:szCs w:val="32"/>
          <w:lang w:bidi="th-TH"/>
        </w:rPr>
      </w:pPr>
      <w:r>
        <w:rPr>
          <w:rFonts w:cs="Angsana New"/>
          <w:szCs w:val="32"/>
          <w:lang w:bidi="th-TH"/>
        </w:rPr>
        <w:t xml:space="preserve">FACILITY </w:t>
      </w:r>
      <w:r w:rsidRPr="00430F90">
        <w:rPr>
          <w:rFonts w:cstheme="majorBidi" w:hint="cs"/>
          <w:szCs w:val="32"/>
          <w:cs/>
          <w:lang w:bidi="th-TH"/>
        </w:rPr>
        <w:t xml:space="preserve">เช่น </w:t>
      </w:r>
      <w:r w:rsidRPr="001150CB">
        <w:rPr>
          <w:rFonts w:cs="Angsana New"/>
          <w:szCs w:val="32"/>
          <w:lang w:bidi="th-TH"/>
        </w:rPr>
        <w:t>Washington Monument, Stonehenge</w:t>
      </w:r>
      <w:r w:rsidR="00207444" w:rsidRPr="00430F90">
        <w:rPr>
          <w:rFonts w:cstheme="majorBidi" w:hint="cs"/>
          <w:szCs w:val="32"/>
          <w:cs/>
          <w:lang w:bidi="th-TH"/>
        </w:rPr>
        <w:t xml:space="preserve"> </w:t>
      </w:r>
    </w:p>
    <w:p w14:paraId="35BC4E44" w14:textId="1AB143F6" w:rsidR="0049161E" w:rsidRPr="0049161E" w:rsidRDefault="00C41E2B"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ประเภทที่กล่าวมาด้านบนนั้น </w:t>
      </w:r>
      <w:r w:rsidR="0049161E">
        <w:rPr>
          <w:rFonts w:cstheme="majorBidi" w:hint="cs"/>
          <w:szCs w:val="32"/>
          <w:cs/>
          <w:lang w:bidi="th-TH"/>
        </w:rPr>
        <w:t>ทางผู้จัดทำได้</w:t>
      </w:r>
      <w:r w:rsidR="008A1721">
        <w:rPr>
          <w:rFonts w:cstheme="majorBidi" w:hint="cs"/>
          <w:szCs w:val="32"/>
          <w:cs/>
          <w:lang w:bidi="th-TH"/>
        </w:rPr>
        <w:t>ดำเนิน</w:t>
      </w:r>
      <w:r w:rsidR="0049161E">
        <w:rPr>
          <w:rFonts w:cstheme="majorBidi" w:hint="cs"/>
          <w:szCs w:val="32"/>
          <w:cs/>
          <w:lang w:bidi="th-TH"/>
        </w:rPr>
        <w:t>การเลือกการติดแท็ก</w:t>
      </w:r>
      <w:r w:rsidR="00FB6DF6">
        <w:rPr>
          <w:rFonts w:cstheme="majorBidi" w:hint="cs"/>
          <w:szCs w:val="32"/>
          <w:cs/>
          <w:lang w:bidi="th-TH"/>
        </w:rPr>
        <w:t>ในบทสนทนา</w:t>
      </w:r>
      <w:r w:rsidR="00FD3F07">
        <w:rPr>
          <w:rFonts w:cstheme="majorBidi" w:hint="cs"/>
          <w:szCs w:val="32"/>
          <w:cs/>
          <w:lang w:bidi="th-TH"/>
        </w:rPr>
        <w:t xml:space="preserve">เป็นจำนวนทั้งหมด </w:t>
      </w:r>
      <w:r w:rsidR="0033008F">
        <w:rPr>
          <w:rFonts w:cstheme="majorBidi"/>
          <w:szCs w:val="32"/>
          <w:lang w:bidi="th-TH"/>
        </w:rPr>
        <w:t>6</w:t>
      </w:r>
      <w:r w:rsidR="00FD3F07">
        <w:rPr>
          <w:rFonts w:cstheme="majorBidi" w:hint="cs"/>
          <w:szCs w:val="32"/>
          <w:cs/>
          <w:lang w:bidi="th-TH"/>
        </w:rPr>
        <w:t xml:space="preserve"> ประเภท </w:t>
      </w:r>
      <w:r w:rsidR="0033008F">
        <w:rPr>
          <w:rFonts w:cstheme="majorBidi" w:hint="cs"/>
          <w:szCs w:val="32"/>
          <w:cs/>
          <w:lang w:bidi="th-TH"/>
        </w:rPr>
        <w:t xml:space="preserve">ได้แก่ </w:t>
      </w:r>
      <w:r w:rsidR="0033008F">
        <w:rPr>
          <w:rFonts w:cstheme="majorBidi"/>
          <w:szCs w:val="32"/>
          <w:lang w:bidi="th-TH"/>
        </w:rPr>
        <w:t>ORGANIZATION, PERSON, LOCATION, GPE, DATE</w:t>
      </w:r>
      <w:r w:rsidR="0033008F">
        <w:rPr>
          <w:rFonts w:cstheme="majorBidi" w:hint="cs"/>
          <w:szCs w:val="32"/>
          <w:cs/>
          <w:lang w:bidi="th-TH"/>
        </w:rPr>
        <w:t xml:space="preserve"> และ </w:t>
      </w:r>
      <w:r w:rsidR="0033008F">
        <w:rPr>
          <w:rFonts w:cs="Angsana New"/>
          <w:szCs w:val="32"/>
          <w:lang w:bidi="th-TH"/>
        </w:rPr>
        <w:t>MONEY</w:t>
      </w:r>
    </w:p>
    <w:p w14:paraId="6AA18416" w14:textId="31C16F4F" w:rsidR="005F1F6C" w:rsidRPr="00430F90" w:rsidRDefault="005F1F6C" w:rsidP="005340B3">
      <w:pPr>
        <w:pStyle w:val="4"/>
        <w:spacing w:after="120"/>
        <w:rPr>
          <w:rFonts w:asciiTheme="majorBidi" w:hAnsiTheme="majorBidi" w:cstheme="majorBidi"/>
          <w:color w:val="000000"/>
        </w:rPr>
      </w:pPr>
      <w:proofErr w:type="spellStart"/>
      <w:r w:rsidRPr="00430F90">
        <w:rPr>
          <w:rFonts w:asciiTheme="majorBidi" w:hAnsiTheme="majorBidi" w:cstheme="majorBidi"/>
          <w:color w:val="000000"/>
        </w:rPr>
        <w:t>spaCy</w:t>
      </w:r>
      <w:proofErr w:type="spellEnd"/>
    </w:p>
    <w:p w14:paraId="1E9D3075" w14:textId="3132ED35" w:rsidR="003969E1" w:rsidRPr="002E128B" w:rsidRDefault="005F1F6C" w:rsidP="005340B3">
      <w:pPr>
        <w:spacing w:after="120" w:line="240" w:lineRule="auto"/>
        <w:rPr>
          <w:rFonts w:cstheme="majorBidi"/>
          <w:szCs w:val="32"/>
        </w:rPr>
      </w:pPr>
      <w:r>
        <w:rPr>
          <w:rFonts w:cstheme="majorBidi"/>
          <w:color w:val="000000"/>
        </w:rPr>
        <w:tab/>
      </w:r>
      <w:r w:rsidR="008E7E6B" w:rsidRPr="002E128B">
        <w:rPr>
          <w:rFonts w:cstheme="majorBidi"/>
          <w:szCs w:val="32"/>
          <w:cs/>
        </w:rPr>
        <w:t>เป็น</w:t>
      </w:r>
      <w:r w:rsidR="009915AB" w:rsidRPr="002E128B">
        <w:rPr>
          <w:rFonts w:cstheme="majorBidi"/>
          <w:szCs w:val="32"/>
          <w:cs/>
        </w:rPr>
        <w:t>ไลบรารีสำหรับการทำกา</w:t>
      </w:r>
      <w:r w:rsidR="00A460F1" w:rsidRPr="002E128B">
        <w:rPr>
          <w:rFonts w:cstheme="majorBidi"/>
          <w:szCs w:val="32"/>
          <w:cs/>
        </w:rPr>
        <w:t xml:space="preserve">รระมวลผลภาษาธรรมชาติขั้นสูงในภาษาไพทอน </w:t>
      </w:r>
      <w:r w:rsidR="00A460F1" w:rsidRPr="002E128B">
        <w:rPr>
          <w:rFonts w:cstheme="majorBidi"/>
          <w:szCs w:val="32"/>
        </w:rPr>
        <w:t>(Python)</w:t>
      </w:r>
      <w:r w:rsidR="007D61AE" w:rsidRPr="002E128B">
        <w:rPr>
          <w:rFonts w:cstheme="majorBidi"/>
          <w:szCs w:val="32"/>
          <w:cs/>
        </w:rPr>
        <w:t xml:space="preserve"> </w:t>
      </w:r>
      <w:r w:rsidR="00953B23" w:rsidRPr="002E128B">
        <w:rPr>
          <w:rFonts w:cstheme="majorBidi"/>
          <w:szCs w:val="32"/>
          <w:cs/>
        </w:rPr>
        <w:t xml:space="preserve">โดยที่ </w:t>
      </w:r>
      <w:proofErr w:type="spellStart"/>
      <w:r w:rsidR="00953B23" w:rsidRPr="002E128B">
        <w:rPr>
          <w:rFonts w:cstheme="majorBidi"/>
          <w:szCs w:val="32"/>
        </w:rPr>
        <w:t>spaCy</w:t>
      </w:r>
      <w:proofErr w:type="spellEnd"/>
      <w:r w:rsidR="00953B23" w:rsidRPr="002E128B">
        <w:rPr>
          <w:rFonts w:cstheme="majorBidi"/>
          <w:szCs w:val="32"/>
        </w:rPr>
        <w:t xml:space="preserve"> </w:t>
      </w:r>
      <w:r w:rsidR="00953B23" w:rsidRPr="002E128B">
        <w:rPr>
          <w:rFonts w:cstheme="majorBidi"/>
          <w:szCs w:val="32"/>
          <w:cs/>
        </w:rPr>
        <w:t>ถูกออกแบบมาสำหรับการประยุกต์ใช้งานจริง</w:t>
      </w:r>
      <w:r w:rsidR="00591F30" w:rsidRPr="002E128B">
        <w:rPr>
          <w:rFonts w:cstheme="majorBidi"/>
          <w:szCs w:val="32"/>
          <w:cs/>
        </w:rPr>
        <w:t xml:space="preserve"> </w:t>
      </w:r>
      <w:r w:rsidR="00953B23" w:rsidRPr="002E128B">
        <w:rPr>
          <w:rFonts w:cstheme="majorBidi"/>
          <w:szCs w:val="32"/>
          <w:cs/>
        </w:rPr>
        <w:t>และช่วยสร้างแอปพลิเคชันที่สามารถประมวลผล</w:t>
      </w:r>
      <w:r w:rsidR="00591F30" w:rsidRPr="002E128B">
        <w:rPr>
          <w:rFonts w:cstheme="majorBidi"/>
          <w:szCs w:val="32"/>
          <w:cs/>
        </w:rPr>
        <w:t xml:space="preserve"> </w:t>
      </w:r>
      <w:r w:rsidR="00953B23" w:rsidRPr="002E128B">
        <w:rPr>
          <w:rFonts w:cstheme="majorBidi"/>
          <w:szCs w:val="32"/>
          <w:cs/>
        </w:rPr>
        <w:t>และ</w:t>
      </w:r>
      <w:r w:rsidR="00591F30" w:rsidRPr="002E128B">
        <w:rPr>
          <w:rFonts w:cstheme="majorBidi"/>
          <w:szCs w:val="32"/>
          <w:cs/>
        </w:rPr>
        <w:t>ทำความ</w:t>
      </w:r>
      <w:r w:rsidR="00953B23" w:rsidRPr="002E128B">
        <w:rPr>
          <w:rFonts w:cstheme="majorBidi"/>
          <w:szCs w:val="32"/>
          <w:cs/>
        </w:rPr>
        <w:t>เข้าใจข้อความจำนวนมาก สามารถใช้ในการดำเนินการสกัดข้อมูล (</w:t>
      </w:r>
      <w:r w:rsidR="00953B23" w:rsidRPr="002E128B">
        <w:rPr>
          <w:rFonts w:cstheme="majorBidi"/>
          <w:szCs w:val="32"/>
        </w:rPr>
        <w:t xml:space="preserve">Information Extraction) </w:t>
      </w:r>
      <w:r w:rsidR="00953B23" w:rsidRPr="002E128B">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2E128B">
        <w:rPr>
          <w:rFonts w:cstheme="majorBidi"/>
          <w:szCs w:val="32"/>
        </w:rPr>
        <w:t>Deep Learning)</w:t>
      </w:r>
      <w:r w:rsidR="003969E1" w:rsidRPr="002E128B">
        <w:rPr>
          <w:rFonts w:cstheme="majorBidi"/>
          <w:szCs w:val="32"/>
          <w:cs/>
        </w:rPr>
        <w:t xml:space="preserve"> </w:t>
      </w:r>
      <w:r w:rsidR="006A3A2C" w:rsidRPr="002E128B">
        <w:rPr>
          <w:rFonts w:cstheme="majorBidi"/>
          <w:szCs w:val="32"/>
          <w:cs/>
        </w:rPr>
        <w:t>ซึ่ง</w:t>
      </w:r>
      <w:r w:rsidR="00953B23" w:rsidRPr="002E128B">
        <w:rPr>
          <w:rFonts w:cstheme="majorBidi"/>
          <w:szCs w:val="32"/>
          <w:cs/>
        </w:rPr>
        <w:t xml:space="preserve">คุณสมบัติของ </w:t>
      </w:r>
      <w:proofErr w:type="spellStart"/>
      <w:r w:rsidR="00953B23" w:rsidRPr="002E128B">
        <w:rPr>
          <w:rFonts w:cstheme="majorBidi"/>
          <w:szCs w:val="32"/>
        </w:rPr>
        <w:t>spaCy</w:t>
      </w:r>
      <w:proofErr w:type="spellEnd"/>
      <w:r w:rsidR="006A3A2C" w:rsidRPr="002E128B">
        <w:rPr>
          <w:rFonts w:cstheme="majorBidi"/>
          <w:szCs w:val="32"/>
          <w:cs/>
        </w:rPr>
        <w:t xml:space="preserve"> </w:t>
      </w:r>
      <w:r w:rsidR="00615D05" w:rsidRPr="002E128B">
        <w:rPr>
          <w:rFonts w:cstheme="majorBidi"/>
          <w:szCs w:val="32"/>
          <w:cs/>
        </w:rPr>
        <w:t>มีดังต่อไปนี้</w:t>
      </w:r>
      <w:r w:rsidR="001C544A" w:rsidRPr="002E128B">
        <w:rPr>
          <w:rFonts w:cstheme="majorBidi"/>
          <w:szCs w:val="32"/>
        </w:rPr>
        <w:t xml:space="preserve"> </w:t>
      </w:r>
      <w:r w:rsidR="00134BCA">
        <w:rPr>
          <w:rFonts w:cstheme="majorBidi"/>
          <w:szCs w:val="32"/>
        </w:rPr>
        <w:fldChar w:fldCharType="begin" w:fldLock="1"/>
      </w:r>
      <w:r w:rsidR="00AB0AC6">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6]","plainTextFormattedCitation":"[16]","previouslyFormattedCitation":"[16]"},"properties":{"noteIndex":0},"schema":"https://github.com/citation-style-language/schema/raw/master/csl-citation.json"}</w:instrText>
      </w:r>
      <w:r w:rsidR="00134BCA">
        <w:rPr>
          <w:rFonts w:cstheme="majorBidi"/>
          <w:szCs w:val="32"/>
        </w:rPr>
        <w:fldChar w:fldCharType="separate"/>
      </w:r>
      <w:r w:rsidR="00EE509B" w:rsidRPr="00EE509B">
        <w:rPr>
          <w:rFonts w:cstheme="majorBidi"/>
          <w:noProof/>
          <w:szCs w:val="32"/>
        </w:rPr>
        <w:t>[16]</w:t>
      </w:r>
      <w:r w:rsidR="00134BCA">
        <w:rPr>
          <w:rFonts w:cstheme="majorBidi"/>
          <w:szCs w:val="32"/>
        </w:rPr>
        <w:fldChar w:fldCharType="end"/>
      </w:r>
    </w:p>
    <w:p w14:paraId="56622D91" w14:textId="503C3616" w:rsidR="008863EC" w:rsidRPr="00A27784" w:rsidRDefault="004C527E" w:rsidP="00997114">
      <w:pPr>
        <w:pStyle w:val="a0"/>
        <w:numPr>
          <w:ilvl w:val="0"/>
          <w:numId w:val="16"/>
        </w:numPr>
        <w:spacing w:after="120" w:line="240" w:lineRule="auto"/>
        <w:jc w:val="thaiDistribute"/>
        <w:rPr>
          <w:rFonts w:cstheme="majorBidi"/>
          <w:szCs w:val="32"/>
          <w:lang w:bidi="th-TH"/>
        </w:rPr>
      </w:pPr>
      <w:r w:rsidRPr="004C527E">
        <w:rPr>
          <w:rFonts w:cstheme="majorBidi"/>
          <w:szCs w:val="32"/>
          <w:lang w:bidi="th-TH"/>
        </w:rPr>
        <w:t>Tokenization</w:t>
      </w:r>
      <w:r>
        <w:rPr>
          <w:rFonts w:cstheme="majorBidi"/>
          <w:szCs w:val="32"/>
          <w:lang w:bidi="th-TH"/>
        </w:rPr>
        <w:t>:</w:t>
      </w:r>
      <w:r w:rsidRPr="00430F90">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A27784" w:rsidRDefault="00A27784" w:rsidP="00997114">
      <w:pPr>
        <w:pStyle w:val="a0"/>
        <w:numPr>
          <w:ilvl w:val="0"/>
          <w:numId w:val="16"/>
        </w:numPr>
        <w:spacing w:after="120" w:line="240" w:lineRule="auto"/>
        <w:jc w:val="thaiDistribute"/>
        <w:rPr>
          <w:rFonts w:cstheme="majorBidi"/>
          <w:szCs w:val="32"/>
          <w:lang w:bidi="th-TH"/>
        </w:rPr>
      </w:pPr>
      <w:r w:rsidRPr="00A27784">
        <w:rPr>
          <w:rFonts w:cstheme="majorBidi"/>
          <w:szCs w:val="32"/>
          <w:lang w:bidi="th-TH"/>
        </w:rPr>
        <w:t>Part-of-speech (POS) Tagging</w:t>
      </w:r>
      <w:r>
        <w:rPr>
          <w:rFonts w:cstheme="majorBidi"/>
          <w:szCs w:val="32"/>
          <w:lang w:bidi="th-TH"/>
        </w:rPr>
        <w:t>:</w:t>
      </w:r>
      <w:r w:rsidRPr="00430F90">
        <w:rPr>
          <w:rFonts w:cstheme="majorBidi"/>
          <w:szCs w:val="32"/>
          <w:cs/>
          <w:lang w:bidi="th-TH"/>
        </w:rPr>
        <w:t xml:space="preserve"> การกำหนดประเภทคำให้กับโท</w:t>
      </w:r>
      <w:proofErr w:type="spellStart"/>
      <w:r w:rsidRPr="00430F90">
        <w:rPr>
          <w:rFonts w:cstheme="majorBidi"/>
          <w:szCs w:val="32"/>
          <w:cs/>
          <w:lang w:bidi="th-TH"/>
        </w:rPr>
        <w:t>เค</w:t>
      </w:r>
      <w:proofErr w:type="spellEnd"/>
      <w:r w:rsidRPr="00430F90">
        <w:rPr>
          <w:rFonts w:cstheme="majorBidi"/>
          <w:szCs w:val="32"/>
          <w:cs/>
          <w:lang w:bidi="th-TH"/>
        </w:rPr>
        <w:t>็นนั้น ๆ เช่น กริยา หรือ คำนาม</w:t>
      </w:r>
    </w:p>
    <w:p w14:paraId="2448DAFC" w14:textId="6112F18D" w:rsidR="00A27784" w:rsidRPr="00DE6B01" w:rsidRDefault="002921D8" w:rsidP="00997114">
      <w:pPr>
        <w:pStyle w:val="a0"/>
        <w:numPr>
          <w:ilvl w:val="0"/>
          <w:numId w:val="16"/>
        </w:numPr>
        <w:spacing w:after="120" w:line="240" w:lineRule="auto"/>
        <w:jc w:val="thaiDistribute"/>
        <w:rPr>
          <w:rFonts w:cstheme="majorBidi"/>
          <w:szCs w:val="32"/>
          <w:lang w:bidi="th-TH"/>
        </w:rPr>
      </w:pPr>
      <w:r w:rsidRPr="002921D8">
        <w:rPr>
          <w:rFonts w:cstheme="majorBidi"/>
          <w:szCs w:val="32"/>
          <w:lang w:bidi="th-TH"/>
        </w:rPr>
        <w:t>Dependency Parsing</w:t>
      </w:r>
      <w:r>
        <w:rPr>
          <w:rFonts w:cstheme="majorBidi"/>
          <w:szCs w:val="32"/>
          <w:lang w:bidi="th-TH"/>
        </w:rPr>
        <w:t>:</w:t>
      </w:r>
      <w:r w:rsidRPr="00430F90">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w:t>
      </w:r>
      <w:proofErr w:type="spellStart"/>
      <w:r w:rsidRPr="00430F90">
        <w:rPr>
          <w:rFonts w:cstheme="majorBidi"/>
          <w:szCs w:val="32"/>
          <w:cs/>
          <w:lang w:bidi="th-TH"/>
        </w:rPr>
        <w:t>เค</w:t>
      </w:r>
      <w:proofErr w:type="spellEnd"/>
      <w:r w:rsidRPr="00430F90">
        <w:rPr>
          <w:rFonts w:cstheme="majorBidi"/>
          <w:szCs w:val="32"/>
          <w:cs/>
          <w:lang w:bidi="th-TH"/>
        </w:rPr>
        <w:t>็นแต่ละตัว เช่น ประธาน หรือ กรรม</w:t>
      </w:r>
    </w:p>
    <w:p w14:paraId="2EC98F68" w14:textId="44901A02" w:rsidR="00DE6B01" w:rsidRDefault="00DE6B01" w:rsidP="00997114">
      <w:pPr>
        <w:pStyle w:val="a0"/>
        <w:numPr>
          <w:ilvl w:val="0"/>
          <w:numId w:val="16"/>
        </w:numPr>
        <w:spacing w:after="120" w:line="240" w:lineRule="auto"/>
        <w:jc w:val="thaiDistribute"/>
        <w:rPr>
          <w:rFonts w:cstheme="majorBidi"/>
          <w:szCs w:val="32"/>
          <w:lang w:bidi="th-TH"/>
        </w:rPr>
      </w:pPr>
      <w:r w:rsidRPr="00DE6B01">
        <w:rPr>
          <w:rFonts w:cstheme="majorBidi"/>
          <w:szCs w:val="32"/>
          <w:lang w:bidi="th-TH"/>
        </w:rPr>
        <w:t>Lemmatization</w:t>
      </w:r>
      <w:r>
        <w:rPr>
          <w:rFonts w:cstheme="majorBidi"/>
          <w:szCs w:val="32"/>
          <w:lang w:bidi="th-TH"/>
        </w:rPr>
        <w:t>:</w:t>
      </w:r>
      <w:r w:rsidRPr="00430F90">
        <w:rPr>
          <w:rFonts w:cstheme="majorBidi"/>
          <w:szCs w:val="32"/>
          <w:cs/>
          <w:lang w:bidi="th-TH"/>
        </w:rPr>
        <w:t xml:space="preserve"> การกำหนดรูปฐานเดิมของคำนั้น ๆ ตัวอย่างเช่น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was” </w:t>
      </w:r>
      <w:r w:rsidRPr="00430F90">
        <w:rPr>
          <w:rFonts w:cstheme="majorBidi"/>
          <w:szCs w:val="32"/>
          <w:cs/>
          <w:lang w:bidi="th-TH"/>
        </w:rPr>
        <w:t>คือ “</w:t>
      </w:r>
      <w:r w:rsidRPr="00DE6B01">
        <w:rPr>
          <w:rFonts w:cstheme="majorBidi"/>
          <w:szCs w:val="32"/>
          <w:lang w:bidi="th-TH"/>
        </w:rPr>
        <w:t xml:space="preserve">be” </w:t>
      </w:r>
      <w:r w:rsidRPr="00430F90">
        <w:rPr>
          <w:rFonts w:cstheme="majorBidi"/>
          <w:szCs w:val="32"/>
          <w:cs/>
          <w:lang w:bidi="th-TH"/>
        </w:rPr>
        <w:t xml:space="preserve">และ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rats” </w:t>
      </w:r>
      <w:r w:rsidRPr="00430F90">
        <w:rPr>
          <w:rFonts w:cstheme="majorBidi"/>
          <w:szCs w:val="32"/>
          <w:cs/>
          <w:lang w:bidi="th-TH"/>
        </w:rPr>
        <w:t>คือ “</w:t>
      </w:r>
      <w:r w:rsidRPr="00DE6B01">
        <w:rPr>
          <w:rFonts w:cstheme="majorBidi"/>
          <w:szCs w:val="32"/>
          <w:lang w:bidi="th-TH"/>
        </w:rPr>
        <w:t>rat”</w:t>
      </w:r>
    </w:p>
    <w:p w14:paraId="67428FF2" w14:textId="0DD135CD" w:rsidR="00C20CD0" w:rsidRPr="0071161D" w:rsidRDefault="00C20CD0" w:rsidP="00997114">
      <w:pPr>
        <w:pStyle w:val="a0"/>
        <w:numPr>
          <w:ilvl w:val="0"/>
          <w:numId w:val="16"/>
        </w:numPr>
        <w:spacing w:after="120" w:line="240" w:lineRule="auto"/>
        <w:jc w:val="thaiDistribute"/>
        <w:rPr>
          <w:rFonts w:cstheme="majorBidi"/>
          <w:szCs w:val="32"/>
          <w:lang w:bidi="th-TH"/>
        </w:rPr>
      </w:pPr>
      <w:r w:rsidRPr="00C20CD0">
        <w:rPr>
          <w:rFonts w:cstheme="majorBidi"/>
          <w:szCs w:val="32"/>
          <w:lang w:bidi="th-TH"/>
        </w:rPr>
        <w:t>Sentence Boundary Detection (SBD)</w:t>
      </w:r>
      <w:r>
        <w:rPr>
          <w:rFonts w:cs="Angsana New"/>
          <w:szCs w:val="32"/>
          <w:lang w:bidi="th-TH"/>
        </w:rPr>
        <w:t>:</w:t>
      </w:r>
      <w:r w:rsidRPr="00430F90">
        <w:rPr>
          <w:rFonts w:cstheme="majorBidi"/>
          <w:szCs w:val="32"/>
          <w:cs/>
          <w:lang w:bidi="th-TH"/>
        </w:rPr>
        <w:t xml:space="preserve"> การค้นหาและแบ่งส่วนประโยคของแต่ละประโยค</w:t>
      </w:r>
    </w:p>
    <w:p w14:paraId="2E09BB69" w14:textId="79B0F0CF" w:rsidR="0071161D" w:rsidRPr="008C458A" w:rsidRDefault="0071161D" w:rsidP="00997114">
      <w:pPr>
        <w:pStyle w:val="a0"/>
        <w:numPr>
          <w:ilvl w:val="0"/>
          <w:numId w:val="16"/>
        </w:numPr>
        <w:spacing w:after="120" w:line="240" w:lineRule="auto"/>
        <w:jc w:val="thaiDistribute"/>
        <w:rPr>
          <w:rFonts w:cstheme="majorBidi"/>
          <w:szCs w:val="32"/>
          <w:lang w:bidi="th-TH"/>
        </w:rPr>
      </w:pPr>
      <w:r w:rsidRPr="0071161D">
        <w:rPr>
          <w:rFonts w:cstheme="majorBidi"/>
          <w:szCs w:val="32"/>
          <w:lang w:bidi="th-TH"/>
        </w:rPr>
        <w:t>Named Entity Recognition (NER)</w:t>
      </w:r>
      <w:r>
        <w:rPr>
          <w:rFonts w:cs="Angsana New"/>
          <w:szCs w:val="32"/>
          <w:lang w:bidi="th-TH"/>
        </w:rPr>
        <w:t>:</w:t>
      </w:r>
      <w:r w:rsidRPr="00430F90">
        <w:rPr>
          <w:rFonts w:cstheme="majorBidi"/>
          <w:szCs w:val="32"/>
          <w:cs/>
          <w:lang w:bidi="th-TH"/>
        </w:rPr>
        <w:t xml:space="preserve"> การกำหนดประเภทให้กับวัตถุ (</w:t>
      </w:r>
      <w:r w:rsidRPr="0071161D">
        <w:rPr>
          <w:rFonts w:cstheme="majorBidi"/>
          <w:szCs w:val="32"/>
          <w:lang w:bidi="th-TH"/>
        </w:rPr>
        <w:t xml:space="preserve">Object) </w:t>
      </w:r>
      <w:r w:rsidRPr="00430F90">
        <w:rPr>
          <w:rFonts w:cstheme="majorBidi"/>
          <w:szCs w:val="32"/>
          <w:cs/>
          <w:lang w:bidi="th-TH"/>
        </w:rPr>
        <w:t>ที่อยู่ในโลกความจริง เช่น บุคคล องค์กร หรือสถานที่</w:t>
      </w:r>
    </w:p>
    <w:p w14:paraId="1413364E" w14:textId="0B19B4F3" w:rsidR="008C458A" w:rsidRPr="009F2AA1" w:rsidRDefault="008C458A" w:rsidP="00997114">
      <w:pPr>
        <w:pStyle w:val="a0"/>
        <w:numPr>
          <w:ilvl w:val="0"/>
          <w:numId w:val="16"/>
        </w:numPr>
        <w:spacing w:after="120" w:line="240" w:lineRule="auto"/>
        <w:jc w:val="thaiDistribute"/>
        <w:rPr>
          <w:rFonts w:cstheme="majorBidi"/>
          <w:szCs w:val="32"/>
          <w:lang w:bidi="th-TH"/>
        </w:rPr>
      </w:pPr>
      <w:r w:rsidRPr="008C458A">
        <w:rPr>
          <w:rFonts w:cstheme="majorBidi"/>
          <w:szCs w:val="32"/>
          <w:lang w:bidi="th-TH"/>
        </w:rPr>
        <w:t>Entity Linking (EL)</w:t>
      </w:r>
      <w:r>
        <w:rPr>
          <w:rFonts w:cstheme="majorBidi"/>
          <w:szCs w:val="32"/>
          <w:lang w:bidi="th-TH"/>
        </w:rPr>
        <w:t xml:space="preserve">: </w:t>
      </w:r>
      <w:r w:rsidRPr="00430F90">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ED057F" w:rsidRDefault="009F2AA1" w:rsidP="00997114">
      <w:pPr>
        <w:pStyle w:val="a0"/>
        <w:numPr>
          <w:ilvl w:val="0"/>
          <w:numId w:val="16"/>
        </w:numPr>
        <w:spacing w:after="120" w:line="240" w:lineRule="auto"/>
        <w:jc w:val="thaiDistribute"/>
        <w:rPr>
          <w:rFonts w:cstheme="majorBidi"/>
          <w:szCs w:val="32"/>
          <w:lang w:bidi="th-TH"/>
        </w:rPr>
      </w:pPr>
      <w:r w:rsidRPr="009F2AA1">
        <w:rPr>
          <w:rFonts w:cstheme="majorBidi"/>
          <w:szCs w:val="32"/>
          <w:lang w:bidi="th-TH"/>
        </w:rPr>
        <w:t>Similarity</w:t>
      </w:r>
      <w:r>
        <w:rPr>
          <w:rFonts w:cstheme="majorBidi"/>
          <w:szCs w:val="32"/>
          <w:lang w:bidi="th-TH"/>
        </w:rPr>
        <w:t>:</w:t>
      </w:r>
      <w:r w:rsidRPr="00430F90">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4C0DD2" w:rsidRDefault="00ED057F" w:rsidP="00997114">
      <w:pPr>
        <w:pStyle w:val="a0"/>
        <w:numPr>
          <w:ilvl w:val="0"/>
          <w:numId w:val="16"/>
        </w:numPr>
        <w:spacing w:after="120" w:line="240" w:lineRule="auto"/>
        <w:jc w:val="thaiDistribute"/>
        <w:rPr>
          <w:rFonts w:cstheme="majorBidi"/>
          <w:szCs w:val="32"/>
          <w:lang w:bidi="th-TH"/>
        </w:rPr>
      </w:pPr>
      <w:r w:rsidRPr="00ED057F">
        <w:rPr>
          <w:rFonts w:cstheme="majorBidi"/>
          <w:szCs w:val="32"/>
          <w:lang w:bidi="th-TH"/>
        </w:rPr>
        <w:lastRenderedPageBreak/>
        <w:t>Text Classification</w:t>
      </w:r>
      <w:r>
        <w:rPr>
          <w:rFonts w:cstheme="majorBidi"/>
          <w:szCs w:val="32"/>
          <w:lang w:bidi="th-TH"/>
        </w:rPr>
        <w:t xml:space="preserve">: </w:t>
      </w:r>
      <w:r w:rsidRPr="00430F90">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Default="004C0DD2" w:rsidP="00997114">
      <w:pPr>
        <w:pStyle w:val="a0"/>
        <w:numPr>
          <w:ilvl w:val="0"/>
          <w:numId w:val="16"/>
        </w:numPr>
        <w:spacing w:after="120" w:line="240" w:lineRule="auto"/>
        <w:jc w:val="thaiDistribute"/>
        <w:rPr>
          <w:rFonts w:cstheme="majorBidi"/>
          <w:szCs w:val="32"/>
          <w:lang w:bidi="th-TH"/>
        </w:rPr>
      </w:pPr>
      <w:r w:rsidRPr="004C0DD2">
        <w:rPr>
          <w:rFonts w:cstheme="majorBidi"/>
          <w:szCs w:val="32"/>
          <w:lang w:bidi="th-TH"/>
        </w:rPr>
        <w:t>Rule-based Matching</w:t>
      </w:r>
      <w:r>
        <w:rPr>
          <w:rFonts w:cstheme="majorBidi"/>
          <w:szCs w:val="32"/>
          <w:lang w:bidi="th-TH"/>
        </w:rPr>
        <w:t>:</w:t>
      </w:r>
      <w:r w:rsidRPr="00430F90">
        <w:rPr>
          <w:rFonts w:cstheme="majorBidi"/>
          <w:szCs w:val="32"/>
          <w:cs/>
          <w:lang w:bidi="th-TH"/>
        </w:rPr>
        <w:t xml:space="preserve"> การค้นหาลำดับของโท</w:t>
      </w:r>
      <w:proofErr w:type="spellStart"/>
      <w:r w:rsidRPr="00430F90">
        <w:rPr>
          <w:rFonts w:cstheme="majorBidi"/>
          <w:szCs w:val="32"/>
          <w:cs/>
          <w:lang w:bidi="th-TH"/>
        </w:rPr>
        <w:t>เค</w:t>
      </w:r>
      <w:proofErr w:type="spellEnd"/>
      <w:r w:rsidRPr="00430F90">
        <w:rPr>
          <w:rFonts w:cstheme="majorBidi"/>
          <w:szCs w:val="32"/>
          <w:cs/>
          <w:lang w:bidi="th-TH"/>
        </w:rPr>
        <w:t>็นในข้อความเดิม และคำอธิบายทางภาษา (</w:t>
      </w:r>
      <w:r w:rsidRPr="004C0DD2">
        <w:rPr>
          <w:rFonts w:cstheme="majorBidi"/>
          <w:szCs w:val="32"/>
          <w:lang w:bidi="th-TH"/>
        </w:rPr>
        <w:t xml:space="preserve">Linguistic </w:t>
      </w:r>
      <w:r w:rsidR="003B0632">
        <w:rPr>
          <w:rFonts w:cstheme="majorBidi"/>
          <w:szCs w:val="32"/>
          <w:lang w:bidi="th-TH"/>
        </w:rPr>
        <w:t>A</w:t>
      </w:r>
      <w:r w:rsidRPr="004C0DD2">
        <w:rPr>
          <w:rFonts w:cstheme="majorBidi"/>
          <w:szCs w:val="32"/>
          <w:lang w:bidi="th-TH"/>
        </w:rPr>
        <w:t xml:space="preserve">nnotations) </w:t>
      </w:r>
      <w:r w:rsidRPr="00430F90">
        <w:rPr>
          <w:rFonts w:cstheme="majorBidi"/>
          <w:szCs w:val="32"/>
          <w:cs/>
          <w:lang w:bidi="th-TH"/>
        </w:rPr>
        <w:t xml:space="preserve">ซึ่งคล้ายกับ </w:t>
      </w:r>
      <w:r w:rsidRPr="004C0DD2">
        <w:rPr>
          <w:rFonts w:cstheme="majorBidi"/>
          <w:szCs w:val="32"/>
          <w:lang w:bidi="th-TH"/>
        </w:rPr>
        <w:t xml:space="preserve">Regular </w:t>
      </w:r>
      <w:r w:rsidR="003B0632">
        <w:rPr>
          <w:rFonts w:cstheme="majorBidi"/>
          <w:szCs w:val="32"/>
          <w:lang w:bidi="th-TH"/>
        </w:rPr>
        <w:t>E</w:t>
      </w:r>
      <w:r w:rsidRPr="004C0DD2">
        <w:rPr>
          <w:rFonts w:cstheme="majorBidi"/>
          <w:szCs w:val="32"/>
          <w:lang w:bidi="th-TH"/>
        </w:rPr>
        <w:t>xpressions</w:t>
      </w:r>
    </w:p>
    <w:p w14:paraId="0B715063" w14:textId="47D3BDCE" w:rsidR="00531979" w:rsidRDefault="00531979" w:rsidP="00997114">
      <w:pPr>
        <w:pStyle w:val="a0"/>
        <w:numPr>
          <w:ilvl w:val="0"/>
          <w:numId w:val="16"/>
        </w:numPr>
        <w:spacing w:after="120" w:line="240" w:lineRule="auto"/>
        <w:jc w:val="thaiDistribute"/>
        <w:rPr>
          <w:rFonts w:cstheme="majorBidi"/>
          <w:szCs w:val="32"/>
          <w:lang w:bidi="th-TH"/>
        </w:rPr>
      </w:pPr>
      <w:r w:rsidRPr="00531979">
        <w:rPr>
          <w:rFonts w:cstheme="majorBidi"/>
          <w:szCs w:val="32"/>
          <w:lang w:bidi="th-TH"/>
        </w:rPr>
        <w:t>Training</w:t>
      </w:r>
      <w:r>
        <w:rPr>
          <w:rFonts w:cstheme="majorBidi"/>
          <w:szCs w:val="32"/>
          <w:lang w:bidi="th-TH"/>
        </w:rPr>
        <w:t>:</w:t>
      </w:r>
      <w:r w:rsidRPr="00430F90">
        <w:rPr>
          <w:rFonts w:cstheme="majorBidi"/>
          <w:szCs w:val="32"/>
          <w:cs/>
          <w:lang w:bidi="th-TH"/>
        </w:rPr>
        <w:t xml:space="preserve"> การแก้ไข และเพิ่มประสิทธิภาพการทำนายแบบจำลองทางสถิติ (</w:t>
      </w:r>
      <w:r w:rsidRPr="00531979">
        <w:rPr>
          <w:rFonts w:cstheme="majorBidi"/>
          <w:szCs w:val="32"/>
          <w:lang w:bidi="th-TH"/>
        </w:rPr>
        <w:t xml:space="preserve">Statistical </w:t>
      </w:r>
      <w:r w:rsidR="001423B8">
        <w:rPr>
          <w:rFonts w:cstheme="majorBidi"/>
          <w:szCs w:val="32"/>
          <w:lang w:bidi="th-TH"/>
        </w:rPr>
        <w:t>M</w:t>
      </w:r>
      <w:r w:rsidRPr="00531979">
        <w:rPr>
          <w:rFonts w:cstheme="majorBidi"/>
          <w:szCs w:val="32"/>
          <w:lang w:bidi="th-TH"/>
        </w:rPr>
        <w:t xml:space="preserve">odel’s </w:t>
      </w:r>
      <w:r w:rsidR="001423B8">
        <w:rPr>
          <w:rFonts w:cstheme="majorBidi"/>
          <w:szCs w:val="32"/>
          <w:lang w:bidi="th-TH"/>
        </w:rPr>
        <w:t>P</w:t>
      </w:r>
      <w:r w:rsidRPr="00531979">
        <w:rPr>
          <w:rFonts w:cstheme="majorBidi"/>
          <w:szCs w:val="32"/>
          <w:lang w:bidi="th-TH"/>
        </w:rPr>
        <w:t>redictions)</w:t>
      </w:r>
    </w:p>
    <w:p w14:paraId="21255444" w14:textId="17DCA48F" w:rsidR="008F60C2" w:rsidRPr="00CB56B1" w:rsidRDefault="008F60C2" w:rsidP="00997114">
      <w:pPr>
        <w:pStyle w:val="a0"/>
        <w:numPr>
          <w:ilvl w:val="0"/>
          <w:numId w:val="16"/>
        </w:numPr>
        <w:spacing w:after="120" w:line="240" w:lineRule="auto"/>
        <w:jc w:val="thaiDistribute"/>
        <w:rPr>
          <w:rFonts w:cstheme="majorBidi"/>
          <w:szCs w:val="32"/>
          <w:lang w:bidi="th-TH"/>
        </w:rPr>
      </w:pPr>
      <w:r w:rsidRPr="008F60C2">
        <w:rPr>
          <w:rFonts w:cstheme="majorBidi"/>
          <w:szCs w:val="32"/>
          <w:lang w:bidi="th-TH"/>
        </w:rPr>
        <w:t>Serialization</w:t>
      </w:r>
      <w:r>
        <w:rPr>
          <w:rFonts w:cstheme="majorBidi"/>
          <w:szCs w:val="32"/>
          <w:lang w:bidi="th-TH"/>
        </w:rPr>
        <w:t>:</w:t>
      </w:r>
      <w:r w:rsidRPr="00430F90">
        <w:rPr>
          <w:rFonts w:cstheme="majorBidi"/>
          <w:szCs w:val="32"/>
          <w:cs/>
          <w:lang w:bidi="th-TH"/>
        </w:rPr>
        <w:t xml:space="preserve"> ดำเนินการบันทึกลงไฟล์ต่าง</w:t>
      </w:r>
      <w:r>
        <w:rPr>
          <w:rFonts w:cs="Angsana New"/>
          <w:szCs w:val="32"/>
          <w:lang w:bidi="th-TH"/>
        </w:rPr>
        <w:t xml:space="preserve"> </w:t>
      </w:r>
      <w:r w:rsidRPr="00430F90">
        <w:rPr>
          <w:rFonts w:cstheme="majorBidi" w:hint="cs"/>
          <w:szCs w:val="32"/>
          <w:cs/>
          <w:lang w:bidi="th-TH"/>
        </w:rPr>
        <w:t>ๆ</w:t>
      </w:r>
      <w:r w:rsidR="002E1CCE">
        <w:rPr>
          <w:rFonts w:cs="Angsana New"/>
          <w:szCs w:val="32"/>
          <w:lang w:bidi="th-TH"/>
        </w:rPr>
        <w:t xml:space="preserve"> </w:t>
      </w:r>
    </w:p>
    <w:p w14:paraId="5D889866" w14:textId="21F52871" w:rsidR="00FD1531" w:rsidRDefault="00BC0222" w:rsidP="005340B3">
      <w:pPr>
        <w:spacing w:after="120" w:line="240" w:lineRule="auto"/>
        <w:ind w:left="720"/>
        <w:jc w:val="thaiDistribute"/>
        <w:rPr>
          <w:rFonts w:cstheme="majorBidi"/>
          <w:szCs w:val="32"/>
          <w:lang w:bidi="th-TH"/>
        </w:rPr>
      </w:pP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สามารถติดแท็กนิพจน์ระบุนาม </w:t>
      </w:r>
      <w:r>
        <w:rPr>
          <w:rFonts w:cstheme="majorBidi"/>
          <w:szCs w:val="32"/>
          <w:lang w:bidi="th-TH"/>
        </w:rPr>
        <w:t xml:space="preserve">(Named Entities) </w:t>
      </w:r>
      <w:r>
        <w:rPr>
          <w:rFonts w:cstheme="majorBidi" w:hint="cs"/>
          <w:szCs w:val="32"/>
          <w:cs/>
          <w:lang w:bidi="th-TH"/>
        </w:rPr>
        <w:t xml:space="preserve">ได้ทั้งหมด </w:t>
      </w:r>
      <w:r w:rsidR="00B04A3F">
        <w:rPr>
          <w:rFonts w:cstheme="majorBidi" w:hint="cs"/>
          <w:szCs w:val="32"/>
          <w:cs/>
          <w:lang w:bidi="th-TH"/>
        </w:rPr>
        <w:t>18 ประเภท ดังนี้</w:t>
      </w:r>
    </w:p>
    <w:p w14:paraId="551D2894" w14:textId="22D709B9" w:rsidR="00FD1531" w:rsidRDefault="00FD1531"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ERSON</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บุคคล</w:t>
      </w:r>
      <w:r w:rsidR="00ED5520">
        <w:rPr>
          <w:rFonts w:cstheme="majorBidi" w:hint="cs"/>
          <w:szCs w:val="32"/>
          <w:cs/>
          <w:lang w:bidi="th-TH"/>
        </w:rPr>
        <w:t xml:space="preserve"> รวมถึงตัวละครต่าง ๆ</w:t>
      </w:r>
    </w:p>
    <w:p w14:paraId="3EC4AD46" w14:textId="4F3E8BA1" w:rsidR="00ED5520" w:rsidRDefault="00ED5520"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NORP</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สัญชาติ </w:t>
      </w:r>
      <w:r w:rsidR="005324F7">
        <w:rPr>
          <w:rFonts w:cstheme="majorBidi" w:hint="cs"/>
          <w:szCs w:val="32"/>
          <w:cs/>
          <w:lang w:bidi="th-TH"/>
        </w:rPr>
        <w:t>หรือ</w:t>
      </w:r>
      <w:r w:rsidR="00A46C48">
        <w:rPr>
          <w:rFonts w:cstheme="majorBidi" w:hint="cs"/>
          <w:szCs w:val="32"/>
          <w:cs/>
          <w:lang w:bidi="th-TH"/>
        </w:rPr>
        <w:t xml:space="preserve">ศาสนา </w:t>
      </w:r>
      <w:r w:rsidR="005324F7">
        <w:rPr>
          <w:rFonts w:cstheme="majorBidi" w:hint="cs"/>
          <w:szCs w:val="32"/>
          <w:cs/>
          <w:lang w:bidi="th-TH"/>
        </w:rPr>
        <w:t>หรือพรรคการเมือง</w:t>
      </w:r>
    </w:p>
    <w:p w14:paraId="73279537" w14:textId="79D6C4D6" w:rsidR="00ED5520" w:rsidRDefault="00ED5520"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FAC</w:t>
      </w:r>
      <w:r w:rsidR="005324F7">
        <w:rPr>
          <w:rFonts w:cstheme="majorBidi" w:hint="cs"/>
          <w:szCs w:val="32"/>
          <w:cs/>
          <w:lang w:bidi="th-TH"/>
        </w:rPr>
        <w:t xml:space="preserve"> </w:t>
      </w:r>
      <w:r w:rsidR="00A659B1">
        <w:rPr>
          <w:rFonts w:cstheme="majorBidi" w:hint="cs"/>
          <w:szCs w:val="32"/>
          <w:cs/>
          <w:lang w:bidi="th-TH"/>
        </w:rPr>
        <w:t>คือ</w:t>
      </w:r>
      <w:r w:rsidR="005324F7">
        <w:rPr>
          <w:rFonts w:cstheme="majorBidi" w:hint="cs"/>
          <w:szCs w:val="32"/>
          <w:cs/>
          <w:lang w:bidi="th-TH"/>
        </w:rPr>
        <w:t xml:space="preserve"> </w:t>
      </w:r>
      <w:r w:rsidR="0056304F">
        <w:rPr>
          <w:rFonts w:cstheme="majorBidi" w:hint="cs"/>
          <w:szCs w:val="32"/>
          <w:cs/>
          <w:lang w:bidi="th-TH"/>
        </w:rPr>
        <w:t>อาคาร สนามบิน ทางด่วน และสะพาน</w:t>
      </w:r>
    </w:p>
    <w:p w14:paraId="3D6E303E" w14:textId="7A244815" w:rsidR="00B47C39" w:rsidRPr="00B47C39"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ORG</w:t>
      </w:r>
      <w:r w:rsidR="00A659B1">
        <w:rPr>
          <w:rFonts w:cstheme="majorBidi" w:hint="cs"/>
          <w:szCs w:val="32"/>
          <w:cs/>
          <w:lang w:bidi="th-TH"/>
        </w:rPr>
        <w:t xml:space="preserve"> คือ</w:t>
      </w:r>
      <w:r w:rsidR="0056304F">
        <w:rPr>
          <w:rFonts w:cstheme="majorBidi" w:hint="cs"/>
          <w:szCs w:val="32"/>
          <w:cs/>
          <w:lang w:bidi="th-TH"/>
        </w:rPr>
        <w:t xml:space="preserve"> </w:t>
      </w:r>
      <w:r w:rsidR="00B47C39">
        <w:rPr>
          <w:rFonts w:cstheme="majorBidi" w:hint="cs"/>
          <w:szCs w:val="32"/>
          <w:cs/>
          <w:lang w:bidi="th-TH"/>
        </w:rPr>
        <w:t>บริษัท หน่วยงาน และสถาบัน</w:t>
      </w:r>
    </w:p>
    <w:p w14:paraId="3441A8D2" w14:textId="65E43B21"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GPE</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ประเทศ เมือง และรัฐ</w:t>
      </w:r>
    </w:p>
    <w:p w14:paraId="3B249096" w14:textId="06480029"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OC</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w:t>
      </w:r>
      <w:r w:rsidR="00C908B7">
        <w:rPr>
          <w:rFonts w:cstheme="majorBidi" w:hint="cs"/>
          <w:szCs w:val="32"/>
          <w:cs/>
          <w:lang w:bidi="th-TH"/>
        </w:rPr>
        <w:t xml:space="preserve">สถานที่ที่ไม่ใช่ </w:t>
      </w:r>
      <w:r w:rsidR="00C908B7">
        <w:rPr>
          <w:rFonts w:cstheme="majorBidi"/>
          <w:szCs w:val="32"/>
          <w:lang w:bidi="th-TH"/>
        </w:rPr>
        <w:t>GPE</w:t>
      </w:r>
      <w:r w:rsidR="00C908B7">
        <w:rPr>
          <w:rFonts w:cstheme="majorBidi" w:hint="cs"/>
          <w:szCs w:val="32"/>
          <w:cs/>
          <w:lang w:bidi="th-TH"/>
        </w:rPr>
        <w:t xml:space="preserve"> เทือกเขา และแหล่งน้ำ</w:t>
      </w:r>
    </w:p>
    <w:p w14:paraId="27B541E6" w14:textId="19655FAC"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RODUC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EVEN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w:t>
      </w:r>
      <w:r w:rsidR="003C4234">
        <w:rPr>
          <w:rFonts w:cstheme="majorBidi" w:hint="cs"/>
          <w:szCs w:val="32"/>
          <w:cs/>
          <w:lang w:bidi="th-TH"/>
        </w:rPr>
        <w:t xml:space="preserve">ชื่อพายุเฮอริเคน การแข่งขัน สงคราม </w:t>
      </w:r>
      <w:r w:rsidR="0025536B">
        <w:rPr>
          <w:rFonts w:cstheme="majorBidi" w:hint="cs"/>
          <w:szCs w:val="32"/>
          <w:cs/>
          <w:lang w:bidi="th-TH"/>
        </w:rPr>
        <w:t>และการแข่งขันกีฬา</w:t>
      </w:r>
    </w:p>
    <w:p w14:paraId="52444E33" w14:textId="18BE5C40"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WORK_OF_ART</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ชื่อหนังสือ และเพลง</w:t>
      </w:r>
    </w:p>
    <w:p w14:paraId="081A3EA2" w14:textId="03C9766B"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AW</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w:t>
      </w:r>
      <w:r w:rsidR="00211915">
        <w:rPr>
          <w:rFonts w:cstheme="majorBidi" w:hint="cs"/>
          <w:szCs w:val="32"/>
          <w:cs/>
          <w:lang w:bidi="th-TH"/>
        </w:rPr>
        <w:t>เอกสารต่าง ๆ ที่มีการจดลิขสิทธิ์</w:t>
      </w:r>
    </w:p>
    <w:p w14:paraId="494AA3EB" w14:textId="7A08AD75"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ANGUAGE</w:t>
      </w:r>
      <w:r w:rsidR="00A9335D">
        <w:rPr>
          <w:rFonts w:cstheme="majorBidi" w:hint="cs"/>
          <w:szCs w:val="32"/>
          <w:cs/>
          <w:lang w:bidi="th-TH"/>
        </w:rPr>
        <w:t xml:space="preserve"> </w:t>
      </w:r>
      <w:r w:rsidR="00A659B1">
        <w:rPr>
          <w:rFonts w:cstheme="majorBidi" w:hint="cs"/>
          <w:szCs w:val="32"/>
          <w:cs/>
          <w:lang w:bidi="th-TH"/>
        </w:rPr>
        <w:t>คือ</w:t>
      </w:r>
      <w:r w:rsidR="00A9335D">
        <w:rPr>
          <w:rFonts w:cstheme="majorBidi" w:hint="cs"/>
          <w:szCs w:val="32"/>
          <w:cs/>
          <w:lang w:bidi="th-TH"/>
        </w:rPr>
        <w:t xml:space="preserve"> </w:t>
      </w:r>
      <w:r w:rsidR="00AF29D1">
        <w:rPr>
          <w:rFonts w:cstheme="majorBidi" w:hint="cs"/>
          <w:szCs w:val="32"/>
          <w:cs/>
          <w:lang w:bidi="th-TH"/>
        </w:rPr>
        <w:t>ภาษาต่าง ๆ</w:t>
      </w:r>
    </w:p>
    <w:p w14:paraId="11632EA1" w14:textId="40F8AEEB"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DATE</w:t>
      </w:r>
      <w:r w:rsidR="00AF29D1">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w:t>
      </w:r>
      <w:r w:rsidR="00AF29D1">
        <w:rPr>
          <w:rFonts w:cstheme="majorBidi" w:hint="cs"/>
          <w:szCs w:val="32"/>
          <w:cs/>
          <w:lang w:bidi="th-TH"/>
        </w:rPr>
        <w:t>วัน</w:t>
      </w:r>
      <w:r w:rsidR="00D55BB4">
        <w:rPr>
          <w:rFonts w:cstheme="majorBidi" w:hint="cs"/>
          <w:szCs w:val="32"/>
          <w:cs/>
          <w:lang w:bidi="th-TH"/>
        </w:rPr>
        <w:t>ที่แน่นอน หรือช่วงเวลา</w:t>
      </w:r>
      <w:r w:rsidR="004533EF">
        <w:rPr>
          <w:rFonts w:cstheme="majorBidi" w:hint="cs"/>
          <w:szCs w:val="32"/>
          <w:cs/>
          <w:lang w:bidi="th-TH"/>
        </w:rPr>
        <w:t>ที่ไม่เฉพาะเจาะจง</w:t>
      </w:r>
    </w:p>
    <w:p w14:paraId="3FC8E0DB" w14:textId="2AE66A67"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TIME</w:t>
      </w:r>
      <w:r w:rsidR="004533EF">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เวลาที่</w:t>
      </w:r>
      <w:r w:rsidR="00867CA9">
        <w:rPr>
          <w:rFonts w:cstheme="majorBidi" w:hint="cs"/>
          <w:szCs w:val="32"/>
          <w:cs/>
          <w:lang w:bidi="th-TH"/>
        </w:rPr>
        <w:t xml:space="preserve">เฉพาะเจาะจงกว่า </w:t>
      </w:r>
      <w:r w:rsidR="00867CA9">
        <w:rPr>
          <w:rFonts w:cstheme="majorBidi"/>
          <w:szCs w:val="32"/>
          <w:lang w:bidi="th-TH"/>
        </w:rPr>
        <w:t>DATE</w:t>
      </w:r>
    </w:p>
    <w:p w14:paraId="0B7934B0" w14:textId="62A57BC2"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ERCENT</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เปอร์เซ็นต์ และตัวเลขที่มีเครื่องหมาย </w:t>
      </w:r>
      <w:r w:rsidR="00867CA9">
        <w:rPr>
          <w:rFonts w:cstheme="majorBidi"/>
          <w:szCs w:val="32"/>
          <w:lang w:bidi="th-TH"/>
        </w:rPr>
        <w:t>“%”</w:t>
      </w:r>
    </w:p>
    <w:p w14:paraId="1F0CAFFC" w14:textId="5AECE179"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MONEY</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w:t>
      </w:r>
      <w:r w:rsidR="00A659B1">
        <w:rPr>
          <w:rFonts w:cstheme="majorBidi" w:hint="cs"/>
          <w:szCs w:val="32"/>
          <w:cs/>
          <w:lang w:bidi="th-TH"/>
        </w:rPr>
        <w:t>ค่าของเงิน รวมถึงหน่วยของเงิน</w:t>
      </w:r>
    </w:p>
    <w:p w14:paraId="1F1BA03A" w14:textId="170F16A5"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QUANTITY</w:t>
      </w:r>
      <w:r w:rsidR="00A659B1">
        <w:rPr>
          <w:rFonts w:cstheme="majorBidi" w:hint="cs"/>
          <w:szCs w:val="32"/>
          <w:cs/>
          <w:lang w:bidi="th-TH"/>
        </w:rPr>
        <w:t xml:space="preserve"> คือ</w:t>
      </w:r>
      <w:r w:rsidR="00613FE6">
        <w:rPr>
          <w:rFonts w:cstheme="majorBidi" w:hint="cs"/>
          <w:szCs w:val="32"/>
          <w:cs/>
          <w:lang w:bidi="th-TH"/>
        </w:rPr>
        <w:t xml:space="preserve"> มาตราวัดต่าง ๆ เช่น น้ำหนัก หรือระยะทาง</w:t>
      </w:r>
      <w:r w:rsidR="00A659B1">
        <w:rPr>
          <w:rFonts w:cstheme="majorBidi" w:hint="cs"/>
          <w:szCs w:val="32"/>
          <w:cs/>
          <w:lang w:bidi="th-TH"/>
        </w:rPr>
        <w:t xml:space="preserve"> </w:t>
      </w:r>
    </w:p>
    <w:p w14:paraId="363D0042" w14:textId="1C405933"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ORDINAL</w:t>
      </w:r>
      <w:r w:rsidR="00613FE6">
        <w:rPr>
          <w:rFonts w:cstheme="majorBidi" w:hint="cs"/>
          <w:szCs w:val="32"/>
          <w:cs/>
          <w:lang w:bidi="th-TH"/>
        </w:rPr>
        <w:t xml:space="preserve"> คือ </w:t>
      </w:r>
      <w:r w:rsidR="00C40870">
        <w:rPr>
          <w:rFonts w:cstheme="majorBidi" w:hint="cs"/>
          <w:szCs w:val="32"/>
          <w:cs/>
          <w:lang w:bidi="th-TH"/>
        </w:rPr>
        <w:t xml:space="preserve">เลขลำดับ เช่น </w:t>
      </w:r>
      <w:r w:rsidR="00C40870">
        <w:rPr>
          <w:rFonts w:cstheme="majorBidi"/>
          <w:szCs w:val="32"/>
          <w:lang w:bidi="th-TH"/>
        </w:rPr>
        <w:t xml:space="preserve">“first”, “second” </w:t>
      </w:r>
      <w:r w:rsidR="00C40870">
        <w:rPr>
          <w:rFonts w:cstheme="majorBidi" w:hint="cs"/>
          <w:szCs w:val="32"/>
          <w:cs/>
          <w:lang w:bidi="th-TH"/>
        </w:rPr>
        <w:t xml:space="preserve">และ </w:t>
      </w:r>
      <w:r w:rsidR="00C40870">
        <w:rPr>
          <w:rFonts w:cstheme="majorBidi"/>
          <w:szCs w:val="32"/>
          <w:lang w:bidi="th-TH"/>
        </w:rPr>
        <w:t>“third”</w:t>
      </w:r>
      <w:r w:rsidR="00C40870">
        <w:rPr>
          <w:rFonts w:cstheme="majorBidi" w:hint="cs"/>
          <w:szCs w:val="32"/>
          <w:cs/>
          <w:lang w:bidi="th-TH"/>
        </w:rPr>
        <w:t xml:space="preserve"> เป็นต้น</w:t>
      </w:r>
    </w:p>
    <w:p w14:paraId="36511745" w14:textId="0A5816B7" w:rsidR="00ED2144" w:rsidRPr="00C41E2B"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CARDINAL</w:t>
      </w:r>
      <w:r w:rsidR="00C40870">
        <w:rPr>
          <w:rFonts w:cstheme="majorBidi" w:hint="cs"/>
          <w:szCs w:val="32"/>
          <w:cs/>
          <w:lang w:bidi="th-TH"/>
        </w:rPr>
        <w:t xml:space="preserve"> คือ </w:t>
      </w:r>
      <w:r w:rsidR="00791DFD">
        <w:rPr>
          <w:rFonts w:cstheme="majorBidi" w:hint="cs"/>
          <w:szCs w:val="32"/>
          <w:cs/>
          <w:lang w:bidi="th-TH"/>
        </w:rPr>
        <w:t>ตัวเลขที่ไม่ได้อยู่ในประเภทอื่น ๆ</w:t>
      </w:r>
      <w:r w:rsidR="00E05793">
        <w:rPr>
          <w:rFonts w:cstheme="majorBidi" w:hint="cs"/>
          <w:szCs w:val="32"/>
          <w:cs/>
          <w:lang w:bidi="th-TH"/>
        </w:rPr>
        <w:t xml:space="preserve"> </w:t>
      </w:r>
    </w:p>
    <w:p w14:paraId="0CA294F5" w14:textId="44626D9A" w:rsidR="00B46C29" w:rsidRPr="00C41E2B" w:rsidRDefault="00C41E2B" w:rsidP="001F64B8">
      <w:pPr>
        <w:spacing w:after="120" w:line="240" w:lineRule="auto"/>
        <w:ind w:firstLine="720"/>
        <w:jc w:val="thaiDistribute"/>
        <w:rPr>
          <w:rFonts w:cstheme="majorBidi"/>
          <w:szCs w:val="32"/>
          <w:cs/>
          <w:lang w:bidi="th-TH"/>
        </w:rPr>
      </w:pPr>
      <w:r>
        <w:rPr>
          <w:rFonts w:cstheme="majorBidi" w:hint="cs"/>
          <w:szCs w:val="32"/>
          <w:cs/>
          <w:lang w:bidi="th-TH"/>
        </w:rPr>
        <w:lastRenderedPageBreak/>
        <w:t xml:space="preserve">จากประเภทที่กล่าวมาด้านบนนั้น ทางผู้จัดทำได้ดำเนินการเลือกการติดแท็กในบทสนทนาเป็นจำนวนทั้งหมด </w:t>
      </w:r>
      <w:r>
        <w:rPr>
          <w:rFonts w:cstheme="majorBidi"/>
          <w:szCs w:val="32"/>
          <w:lang w:bidi="th-TH"/>
        </w:rPr>
        <w:t>6</w:t>
      </w:r>
      <w:r>
        <w:rPr>
          <w:rFonts w:cstheme="majorBidi" w:hint="cs"/>
          <w:szCs w:val="32"/>
          <w:cs/>
          <w:lang w:bidi="th-TH"/>
        </w:rPr>
        <w:t xml:space="preserve"> ประเภท ได้แก่</w:t>
      </w:r>
      <w:r w:rsidR="009D3A76">
        <w:rPr>
          <w:rFonts w:cstheme="majorBidi" w:hint="cs"/>
          <w:szCs w:val="32"/>
          <w:cs/>
          <w:lang w:bidi="th-TH"/>
        </w:rPr>
        <w:t xml:space="preserve"> </w:t>
      </w:r>
      <w:r w:rsidR="009D3A76">
        <w:rPr>
          <w:rFonts w:cstheme="majorBidi"/>
          <w:szCs w:val="32"/>
          <w:lang w:bidi="th-TH"/>
        </w:rPr>
        <w:t>PERSON, ORG, GPE,</w:t>
      </w:r>
      <w:r w:rsidR="00531B7C">
        <w:rPr>
          <w:rFonts w:cstheme="majorBidi"/>
          <w:szCs w:val="32"/>
          <w:lang w:bidi="th-TH"/>
        </w:rPr>
        <w:t xml:space="preserve"> LOC,</w:t>
      </w:r>
      <w:r w:rsidR="009D3A76">
        <w:rPr>
          <w:rFonts w:cstheme="majorBidi"/>
          <w:szCs w:val="32"/>
          <w:lang w:bidi="th-TH"/>
        </w:rPr>
        <w:t xml:space="preserve"> DATE</w:t>
      </w:r>
      <w:r w:rsidR="00531B7C">
        <w:rPr>
          <w:rFonts w:cstheme="majorBidi"/>
          <w:szCs w:val="32"/>
          <w:lang w:bidi="th-TH"/>
        </w:rPr>
        <w:t xml:space="preserve"> </w:t>
      </w:r>
      <w:r w:rsidR="00531B7C">
        <w:rPr>
          <w:rFonts w:cstheme="majorBidi" w:hint="cs"/>
          <w:szCs w:val="32"/>
          <w:cs/>
          <w:lang w:bidi="th-TH"/>
        </w:rPr>
        <w:t xml:space="preserve">และ </w:t>
      </w:r>
      <w:r w:rsidR="00531B7C">
        <w:rPr>
          <w:rFonts w:cstheme="majorBidi"/>
          <w:szCs w:val="32"/>
          <w:lang w:bidi="th-TH"/>
        </w:rPr>
        <w:t>MONEY</w:t>
      </w:r>
    </w:p>
    <w:p w14:paraId="60D2C06A" w14:textId="72152CBF" w:rsidR="002968F9" w:rsidRPr="00430F90" w:rsidRDefault="00A4692D" w:rsidP="005340B3">
      <w:pPr>
        <w:pStyle w:val="4"/>
        <w:spacing w:after="120"/>
        <w:rPr>
          <w:rFonts w:asciiTheme="majorBidi" w:hAnsiTheme="majorBidi" w:cstheme="majorBidi"/>
          <w:color w:val="000000"/>
        </w:rPr>
      </w:pPr>
      <w:r w:rsidRPr="00430F90">
        <w:rPr>
          <w:rFonts w:asciiTheme="majorBidi" w:hAnsiTheme="majorBidi" w:cstheme="majorBidi"/>
          <w:color w:val="000000"/>
        </w:rPr>
        <w:t>Regular Expression</w:t>
      </w:r>
      <w:r w:rsidR="0002094F" w:rsidRPr="00430F90">
        <w:rPr>
          <w:rFonts w:asciiTheme="majorBidi" w:hAnsiTheme="majorBidi" w:cstheme="majorBidi"/>
          <w:color w:val="000000"/>
        </w:rPr>
        <w:t>s</w:t>
      </w:r>
    </w:p>
    <w:p w14:paraId="17CA51DA" w14:textId="22CE2CEB" w:rsidR="009959BE" w:rsidRPr="00B26DA4" w:rsidRDefault="002968F9" w:rsidP="005340B3">
      <w:pPr>
        <w:spacing w:after="120" w:line="240" w:lineRule="auto"/>
        <w:rPr>
          <w:rFonts w:cstheme="majorBidi"/>
          <w:szCs w:val="32"/>
          <w:lang w:bidi="th-TH"/>
        </w:rPr>
      </w:pPr>
      <w:r w:rsidRPr="006F3F0B">
        <w:rPr>
          <w:rFonts w:cstheme="majorBidi"/>
          <w:szCs w:val="32"/>
        </w:rPr>
        <w:tab/>
      </w:r>
      <w:r w:rsidRPr="00B26DA4">
        <w:rPr>
          <w:rFonts w:cstheme="majorBidi"/>
          <w:szCs w:val="32"/>
          <w:cs/>
        </w:rPr>
        <w:t>เป็น</w:t>
      </w:r>
      <w:r w:rsidR="00486BB3" w:rsidRPr="00B26DA4">
        <w:rPr>
          <w:rFonts w:cstheme="majorBidi"/>
          <w:szCs w:val="32"/>
          <w:cs/>
        </w:rPr>
        <w:t>สัญลักษณ์</w:t>
      </w:r>
      <w:r w:rsidR="00F9638A" w:rsidRPr="00B26DA4">
        <w:rPr>
          <w:rFonts w:cstheme="majorBidi"/>
          <w:szCs w:val="32"/>
          <w:cs/>
        </w:rPr>
        <w:t>ที่ใช้</w:t>
      </w:r>
      <w:r w:rsidR="00BB309D" w:rsidRPr="00B26DA4">
        <w:rPr>
          <w:rFonts w:cstheme="majorBidi"/>
          <w:szCs w:val="32"/>
          <w:cs/>
        </w:rPr>
        <w:t>ระบุ</w:t>
      </w:r>
      <w:r w:rsidR="00112728" w:rsidRPr="00B26DA4">
        <w:rPr>
          <w:rFonts w:cstheme="majorBidi"/>
          <w:szCs w:val="32"/>
          <w:cs/>
        </w:rPr>
        <w:t>ชุดของ</w:t>
      </w:r>
      <w:r w:rsidR="00326019" w:rsidRPr="00B26DA4">
        <w:rPr>
          <w:rFonts w:cstheme="majorBidi"/>
          <w:szCs w:val="32"/>
          <w:cs/>
        </w:rPr>
        <w:t>อักขระตัว</w:t>
      </w:r>
      <w:r w:rsidR="00112728" w:rsidRPr="00B26DA4">
        <w:rPr>
          <w:rFonts w:cstheme="majorBidi"/>
          <w:szCs w:val="32"/>
          <w:cs/>
        </w:rPr>
        <w:t>อักษร</w:t>
      </w:r>
      <w:r w:rsidR="00755500" w:rsidRPr="00B26DA4">
        <w:rPr>
          <w:rFonts w:cstheme="majorBidi"/>
          <w:szCs w:val="32"/>
        </w:rPr>
        <w:t xml:space="preserve"> </w:t>
      </w:r>
      <w:r w:rsidR="00755500" w:rsidRPr="00B26DA4">
        <w:rPr>
          <w:rFonts w:cstheme="majorBidi"/>
          <w:szCs w:val="32"/>
          <w:cs/>
        </w:rPr>
        <w:t>เมื่อชุดของ</w:t>
      </w:r>
      <w:r w:rsidR="00326019" w:rsidRPr="00B26DA4">
        <w:rPr>
          <w:rFonts w:cstheme="majorBidi"/>
          <w:szCs w:val="32"/>
          <w:cs/>
        </w:rPr>
        <w:t>อักขระ</w:t>
      </w:r>
      <w:r w:rsidR="00755500" w:rsidRPr="00B26DA4">
        <w:rPr>
          <w:rFonts w:cstheme="majorBidi"/>
          <w:szCs w:val="32"/>
          <w:cs/>
        </w:rPr>
        <w:t>ตัวอักษร</w:t>
      </w:r>
      <w:r w:rsidR="0015418B" w:rsidRPr="00B26DA4">
        <w:rPr>
          <w:rFonts w:cstheme="majorBidi"/>
          <w:szCs w:val="32"/>
          <w:cs/>
        </w:rPr>
        <w:t>ที่เฉพาะเจาะจงนั้นอยู่ในชุด</w:t>
      </w:r>
      <w:r w:rsidR="00326019" w:rsidRPr="00B26DA4">
        <w:rPr>
          <w:rFonts w:cstheme="majorBidi"/>
          <w:szCs w:val="32"/>
          <w:cs/>
        </w:rPr>
        <w:t>อักขระ</w:t>
      </w:r>
      <w:r w:rsidR="0015418B" w:rsidRPr="00B26DA4">
        <w:rPr>
          <w:rFonts w:cstheme="majorBidi"/>
          <w:szCs w:val="32"/>
          <w:cs/>
        </w:rPr>
        <w:t>ตัวอักษรที่มีการกำหนด</w:t>
      </w:r>
      <w:r w:rsidR="00674617" w:rsidRPr="00B26DA4">
        <w:rPr>
          <w:rFonts w:cstheme="majorBidi"/>
          <w:szCs w:val="32"/>
          <w:cs/>
        </w:rPr>
        <w:t xml:space="preserve">ให้เป็น </w:t>
      </w:r>
      <w:r w:rsidR="00674617" w:rsidRPr="00B26DA4">
        <w:rPr>
          <w:rFonts w:cstheme="majorBidi"/>
          <w:szCs w:val="32"/>
        </w:rPr>
        <w:t>Regular Expressions</w:t>
      </w:r>
      <w:r w:rsidR="00D624F3" w:rsidRPr="00B26DA4">
        <w:rPr>
          <w:rFonts w:cstheme="majorBidi"/>
          <w:szCs w:val="32"/>
          <w:cs/>
        </w:rPr>
        <w:t xml:space="preserve"> </w:t>
      </w:r>
      <w:r w:rsidR="00EF20C7" w:rsidRPr="00B26DA4">
        <w:rPr>
          <w:rFonts w:cstheme="majorBidi"/>
          <w:szCs w:val="32"/>
          <w:cs/>
        </w:rPr>
        <w:t>โดยทั่วไปแล้วจะใช้สัญลักษณ์</w:t>
      </w:r>
      <w:r w:rsidR="001B1D65" w:rsidRPr="00B26DA4">
        <w:rPr>
          <w:rFonts w:cstheme="majorBidi"/>
          <w:szCs w:val="32"/>
          <w:cs/>
        </w:rPr>
        <w:t xml:space="preserve"> </w:t>
      </w:r>
      <w:r w:rsidR="001B1D65" w:rsidRPr="00B26DA4">
        <w:rPr>
          <w:rFonts w:cstheme="majorBidi"/>
          <w:szCs w:val="32"/>
        </w:rPr>
        <w:t>“</w:t>
      </w:r>
      <w:r w:rsidR="001B1D65" w:rsidRPr="00B26DA4">
        <w:rPr>
          <w:rFonts w:cstheme="majorBidi"/>
          <w:szCs w:val="32"/>
          <w:cs/>
        </w:rPr>
        <w:t>*</w:t>
      </w:r>
      <w:r w:rsidR="001B1D65" w:rsidRPr="00B26DA4">
        <w:rPr>
          <w:rFonts w:cstheme="majorBidi"/>
          <w:szCs w:val="32"/>
        </w:rPr>
        <w:t>”, “</w:t>
      </w:r>
      <w:r w:rsidR="001B1D65" w:rsidRPr="00B26DA4">
        <w:rPr>
          <w:rFonts w:cstheme="majorBidi"/>
          <w:szCs w:val="32"/>
          <w:cs/>
        </w:rPr>
        <w:t>+</w:t>
      </w:r>
      <w:r w:rsidR="001B1D65" w:rsidRPr="00B26DA4">
        <w:rPr>
          <w:rFonts w:cstheme="majorBidi"/>
          <w:szCs w:val="32"/>
        </w:rPr>
        <w:t>”, “?”, “()”</w:t>
      </w:r>
      <w:r w:rsidR="003A3CDB" w:rsidRPr="00B26DA4">
        <w:rPr>
          <w:rFonts w:cstheme="majorBidi"/>
          <w:szCs w:val="32"/>
          <w:cs/>
        </w:rPr>
        <w:t xml:space="preserve"> และ</w:t>
      </w:r>
      <w:r w:rsidR="003A3CDB" w:rsidRPr="00B26DA4">
        <w:rPr>
          <w:rFonts w:cstheme="majorBidi"/>
          <w:szCs w:val="32"/>
        </w:rPr>
        <w:t xml:space="preserve"> “</w:t>
      </w:r>
      <w:r w:rsidR="001B1D65" w:rsidRPr="00B26DA4">
        <w:rPr>
          <w:rFonts w:cstheme="majorBidi"/>
          <w:szCs w:val="32"/>
        </w:rPr>
        <w:t xml:space="preserve">|” </w:t>
      </w:r>
      <w:r w:rsidR="003A3CDB" w:rsidRPr="00B26DA4">
        <w:rPr>
          <w:rFonts w:cstheme="majorBidi"/>
          <w:szCs w:val="32"/>
          <w:cs/>
        </w:rPr>
        <w:t xml:space="preserve">ในการกำหนดเงื่อนไขของชุดตัวอักษร </w:t>
      </w:r>
      <w:r w:rsidR="00D624F3" w:rsidRPr="00B26DA4">
        <w:rPr>
          <w:rFonts w:cstheme="majorBidi"/>
          <w:szCs w:val="32"/>
        </w:rPr>
        <w:t>[</w:t>
      </w:r>
      <w:proofErr w:type="spellStart"/>
      <w:r w:rsidR="00D624F3" w:rsidRPr="00B26DA4">
        <w:rPr>
          <w:rFonts w:cstheme="majorBidi"/>
          <w:szCs w:val="32"/>
        </w:rPr>
        <w:t>Regexp_matching_can_be_simple</w:t>
      </w:r>
      <w:proofErr w:type="spellEnd"/>
      <w:r w:rsidR="00D624F3" w:rsidRPr="00B26DA4">
        <w:rPr>
          <w:rFonts w:cstheme="majorBidi"/>
          <w:szCs w:val="32"/>
        </w:rPr>
        <w:t>]</w:t>
      </w:r>
      <w:r w:rsidR="00134BCA">
        <w:rPr>
          <w:rFonts w:cstheme="majorBidi"/>
          <w:szCs w:val="32"/>
        </w:rPr>
        <w:t xml:space="preserve"> </w:t>
      </w:r>
      <w:r w:rsidR="001D3C00">
        <w:rPr>
          <w:rFonts w:cstheme="majorBidi"/>
          <w:szCs w:val="32"/>
        </w:rPr>
        <w:fldChar w:fldCharType="begin" w:fldLock="1"/>
      </w:r>
      <w:r w:rsidR="00AB0AC6">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7]","plainTextFormattedCitation":"[17]","previouslyFormattedCitation":"[17]"},"properties":{"noteIndex":0},"schema":"https://github.com/citation-style-language/schema/raw/master/csl-citation.json"}</w:instrText>
      </w:r>
      <w:r w:rsidR="001D3C00">
        <w:rPr>
          <w:rFonts w:cstheme="majorBidi"/>
          <w:szCs w:val="32"/>
        </w:rPr>
        <w:fldChar w:fldCharType="separate"/>
      </w:r>
      <w:r w:rsidR="00EE509B" w:rsidRPr="00EE509B">
        <w:rPr>
          <w:rFonts w:cstheme="majorBidi"/>
          <w:noProof/>
          <w:szCs w:val="32"/>
        </w:rPr>
        <w:t>[17]</w:t>
      </w:r>
      <w:r w:rsidR="001D3C00">
        <w:rPr>
          <w:rFonts w:cstheme="majorBidi"/>
          <w:szCs w:val="32"/>
        </w:rPr>
        <w:fldChar w:fldCharType="end"/>
      </w:r>
      <w:r w:rsidR="00AF476C">
        <w:rPr>
          <w:rFonts w:cstheme="majorBidi" w:hint="cs"/>
          <w:szCs w:val="32"/>
          <w:cs/>
          <w:lang w:bidi="th-TH"/>
        </w:rPr>
        <w:t xml:space="preserve"> </w:t>
      </w:r>
      <w:r w:rsidR="00E72C1F">
        <w:rPr>
          <w:rFonts w:cstheme="majorBidi"/>
          <w:szCs w:val="32"/>
          <w:cs/>
          <w:lang w:bidi="th-TH"/>
        </w:rPr>
        <w:fldChar w:fldCharType="begin" w:fldLock="1"/>
      </w:r>
      <w:r w:rsidR="00AB0AC6">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18]","plainTextFormattedCitation":"[18]","previouslyFormattedCitation":"[18]"},"properties":{"noteIndex":0},"schema":"https://github.com/citation-style-language/schema/raw/master/csl-citation.json"}</w:instrText>
      </w:r>
      <w:r w:rsidR="00E72C1F">
        <w:rPr>
          <w:rFonts w:cstheme="majorBidi"/>
          <w:szCs w:val="32"/>
          <w:cs/>
          <w:lang w:bidi="th-TH"/>
        </w:rPr>
        <w:fldChar w:fldCharType="separate"/>
      </w:r>
      <w:r w:rsidR="00EE509B" w:rsidRPr="00EE509B">
        <w:rPr>
          <w:rFonts w:cstheme="majorBidi"/>
          <w:noProof/>
          <w:szCs w:val="32"/>
          <w:lang w:bidi="th-TH"/>
        </w:rPr>
        <w:t>[18]</w:t>
      </w:r>
      <w:r w:rsidR="00E72C1F">
        <w:rPr>
          <w:rFonts w:cstheme="majorBidi"/>
          <w:szCs w:val="32"/>
          <w:cs/>
          <w:lang w:bidi="th-TH"/>
        </w:rPr>
        <w:fldChar w:fldCharType="end"/>
      </w:r>
    </w:p>
    <w:p w14:paraId="1539DA6A" w14:textId="7832448F" w:rsidR="002968F9" w:rsidRPr="00B26DA4" w:rsidRDefault="009959BE" w:rsidP="005340B3">
      <w:pPr>
        <w:spacing w:after="120" w:line="240" w:lineRule="auto"/>
        <w:rPr>
          <w:rFonts w:cstheme="majorBidi"/>
          <w:szCs w:val="32"/>
        </w:rPr>
      </w:pPr>
      <w:r>
        <w:tab/>
      </w:r>
      <w:r w:rsidR="00CA2565" w:rsidRPr="00B26DA4">
        <w:rPr>
          <w:rFonts w:cstheme="majorBidi" w:hint="cs"/>
          <w:szCs w:val="32"/>
          <w:cs/>
        </w:rPr>
        <w:t>ตัวอย่าง</w:t>
      </w:r>
      <w:r w:rsidR="008C17A3" w:rsidRPr="00B26DA4">
        <w:rPr>
          <w:rFonts w:cstheme="majorBidi" w:hint="cs"/>
          <w:szCs w:val="32"/>
          <w:cs/>
        </w:rPr>
        <w:t>ประเภทของ</w:t>
      </w:r>
      <w:r w:rsidR="003E24B7" w:rsidRPr="00B26DA4">
        <w:rPr>
          <w:rFonts w:cstheme="majorBidi" w:hint="cs"/>
          <w:szCs w:val="32"/>
          <w:cs/>
        </w:rPr>
        <w:t xml:space="preserve"> </w:t>
      </w:r>
      <w:r w:rsidRPr="00B26DA4">
        <w:rPr>
          <w:rFonts w:cstheme="majorBidi"/>
          <w:szCs w:val="32"/>
        </w:rPr>
        <w:t>Basic Regular Expression Meta-Characters</w:t>
      </w:r>
      <w:r w:rsidR="003E27B3" w:rsidRPr="00B26DA4">
        <w:rPr>
          <w:rFonts w:cstheme="majorBidi"/>
          <w:szCs w:val="32"/>
        </w:rPr>
        <w:t xml:space="preserve"> </w:t>
      </w:r>
      <w:r w:rsidR="003E27B3" w:rsidRPr="00B26DA4">
        <w:rPr>
          <w:rFonts w:cstheme="majorBidi" w:hint="cs"/>
          <w:szCs w:val="32"/>
          <w:cs/>
        </w:rPr>
        <w:t>มีดังนี้</w:t>
      </w:r>
    </w:p>
    <w:p w14:paraId="7F6F6F93" w14:textId="646D23B8" w:rsidR="004D3AC1" w:rsidRPr="00F212F1" w:rsidRDefault="004D3AC1" w:rsidP="00997114">
      <w:pPr>
        <w:pStyle w:val="a0"/>
        <w:numPr>
          <w:ilvl w:val="0"/>
          <w:numId w:val="17"/>
        </w:numPr>
        <w:spacing w:after="120" w:line="240" w:lineRule="auto"/>
        <w:jc w:val="thaiDistribute"/>
        <w:rPr>
          <w:lang w:bidi="th-TH"/>
        </w:rPr>
      </w:pPr>
      <w:r>
        <w:rPr>
          <w:rFonts w:cstheme="majorBidi"/>
          <w:szCs w:val="32"/>
          <w:lang w:bidi="th-TH"/>
        </w:rPr>
        <w:t xml:space="preserve">“.” </w:t>
      </w:r>
      <w:r w:rsidR="00AC6E0E">
        <w:rPr>
          <w:rFonts w:cstheme="majorBidi" w:hint="cs"/>
          <w:szCs w:val="32"/>
          <w:cs/>
          <w:lang w:bidi="th-TH"/>
        </w:rPr>
        <w:t>คือ</w:t>
      </w:r>
      <w:r>
        <w:rPr>
          <w:rFonts w:cstheme="majorBidi" w:hint="cs"/>
          <w:szCs w:val="32"/>
          <w:cs/>
          <w:lang w:bidi="th-TH"/>
        </w:rPr>
        <w:t xml:space="preserve"> </w:t>
      </w:r>
      <w:r w:rsidR="00894487">
        <w:rPr>
          <w:rFonts w:cstheme="majorBidi" w:hint="cs"/>
          <w:szCs w:val="32"/>
          <w:cs/>
          <w:lang w:bidi="th-TH"/>
        </w:rPr>
        <w:t>สัญลักษณ์ตัวแทน</w:t>
      </w:r>
      <w:r w:rsidR="00326019">
        <w:rPr>
          <w:rFonts w:cstheme="majorBidi" w:hint="cs"/>
          <w:szCs w:val="32"/>
          <w:cs/>
          <w:lang w:bidi="th-TH"/>
        </w:rPr>
        <w:t xml:space="preserve"> หมายความว่าจับคู่</w:t>
      </w:r>
      <w:r w:rsidR="00F14D8D">
        <w:rPr>
          <w:rFonts w:cstheme="majorBidi" w:hint="cs"/>
          <w:szCs w:val="32"/>
          <w:cs/>
          <w:lang w:bidi="th-TH"/>
        </w:rPr>
        <w:t>อักขระตัวอักษรใดก็ได้</w:t>
      </w:r>
    </w:p>
    <w:p w14:paraId="6F9B942E" w14:textId="4C3CDF9B" w:rsidR="00F212F1" w:rsidRPr="00AC6E0E" w:rsidRDefault="00F212F1"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Pr>
          <w:rFonts w:cstheme="majorBidi" w:hint="cs"/>
          <w:szCs w:val="32"/>
          <w:cs/>
          <w:lang w:bidi="th-TH"/>
        </w:rPr>
        <w:t>คือ จับคู่รูปแบบ</w:t>
      </w:r>
      <w:r w:rsidR="00FB4DD4">
        <w:rPr>
          <w:rFonts w:cstheme="majorBidi" w:hint="cs"/>
          <w:szCs w:val="32"/>
          <w:cs/>
          <w:lang w:bidi="th-TH"/>
        </w:rPr>
        <w:t xml:space="preserve">ที่มีอักขระตัวอักษร </w:t>
      </w:r>
      <w:r w:rsidR="00FB4DD4">
        <w:rPr>
          <w:rFonts w:cstheme="majorBidi"/>
          <w:szCs w:val="32"/>
          <w:lang w:bidi="th-TH"/>
        </w:rPr>
        <w:t>“</w:t>
      </w:r>
      <w:proofErr w:type="spellStart"/>
      <w:r w:rsidR="00FB4DD4">
        <w:rPr>
          <w:rFonts w:cstheme="majorBidi"/>
          <w:szCs w:val="32"/>
          <w:lang w:bidi="th-TH"/>
        </w:rPr>
        <w:t>abc</w:t>
      </w:r>
      <w:proofErr w:type="spellEnd"/>
      <w:r w:rsidR="00FB4DD4">
        <w:rPr>
          <w:rFonts w:cstheme="majorBidi"/>
          <w:szCs w:val="32"/>
          <w:lang w:bidi="th-TH"/>
        </w:rPr>
        <w:t xml:space="preserve">” </w:t>
      </w:r>
      <w:r w:rsidR="00FB4DD4">
        <w:rPr>
          <w:rFonts w:cstheme="majorBidi" w:hint="cs"/>
          <w:szCs w:val="32"/>
          <w:cs/>
          <w:lang w:bidi="th-TH"/>
        </w:rPr>
        <w:t>ขึ้นต้นประโยค</w:t>
      </w:r>
    </w:p>
    <w:p w14:paraId="565B247C" w14:textId="517FBF52" w:rsidR="00AC6E0E" w:rsidRPr="0096109C" w:rsidRDefault="00AC6E0E"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sidR="00AD0F1D">
        <w:rPr>
          <w:rFonts w:cstheme="majorBidi" w:hint="cs"/>
          <w:szCs w:val="32"/>
          <w:cs/>
          <w:lang w:bidi="th-TH"/>
        </w:rPr>
        <w:t xml:space="preserve">คือ จับคู่รูปแบบที่มีอักขระตัวอักษร </w:t>
      </w:r>
      <w:r w:rsidR="00AD0F1D">
        <w:rPr>
          <w:rFonts w:cstheme="majorBidi"/>
          <w:szCs w:val="32"/>
          <w:lang w:bidi="th-TH"/>
        </w:rPr>
        <w:t>“</w:t>
      </w:r>
      <w:proofErr w:type="spellStart"/>
      <w:r w:rsidR="00AD0F1D">
        <w:rPr>
          <w:rFonts w:cstheme="majorBidi"/>
          <w:szCs w:val="32"/>
          <w:lang w:bidi="th-TH"/>
        </w:rPr>
        <w:t>abc</w:t>
      </w:r>
      <w:proofErr w:type="spellEnd"/>
      <w:r w:rsidR="00AD0F1D">
        <w:rPr>
          <w:rFonts w:cstheme="majorBidi"/>
          <w:szCs w:val="32"/>
          <w:lang w:bidi="th-TH"/>
        </w:rPr>
        <w:t xml:space="preserve">” </w:t>
      </w:r>
      <w:r w:rsidR="00AD0F1D">
        <w:rPr>
          <w:rFonts w:cstheme="majorBidi" w:hint="cs"/>
          <w:szCs w:val="32"/>
          <w:cs/>
          <w:lang w:bidi="th-TH"/>
        </w:rPr>
        <w:t>อยู่ท้ายประโยค</w:t>
      </w:r>
    </w:p>
    <w:p w14:paraId="2CDB8D4C" w14:textId="02404B50" w:rsidR="0096109C" w:rsidRPr="00CA2565" w:rsidRDefault="00CA2565" w:rsidP="00997114">
      <w:pPr>
        <w:pStyle w:val="a0"/>
        <w:numPr>
          <w:ilvl w:val="0"/>
          <w:numId w:val="17"/>
        </w:numPr>
        <w:spacing w:after="120" w:line="240" w:lineRule="auto"/>
        <w:jc w:val="thaiDistribute"/>
        <w:rPr>
          <w:lang w:bidi="th-TH"/>
        </w:rPr>
      </w:pPr>
      <w:r>
        <w:rPr>
          <w:rFonts w:cstheme="majorBidi"/>
          <w:szCs w:val="32"/>
          <w:lang w:bidi="th-TH"/>
        </w:rPr>
        <w:t>“</w:t>
      </w:r>
      <w:r w:rsidR="0096109C">
        <w:rPr>
          <w:rFonts w:cstheme="majorBidi"/>
          <w:szCs w:val="32"/>
          <w:lang w:bidi="th-TH"/>
        </w:rPr>
        <w:t>[</w:t>
      </w:r>
      <w:proofErr w:type="spellStart"/>
      <w:r w:rsidR="0096109C">
        <w:rPr>
          <w:rFonts w:cstheme="majorBidi"/>
          <w:szCs w:val="32"/>
          <w:lang w:bidi="th-TH"/>
        </w:rPr>
        <w:t>abc</w:t>
      </w:r>
      <w:proofErr w:type="spellEnd"/>
      <w:r w:rsidR="0096109C">
        <w:rPr>
          <w:rFonts w:cstheme="majorBidi"/>
          <w:szCs w:val="32"/>
          <w:lang w:bidi="th-TH"/>
        </w:rPr>
        <w:t>]</w:t>
      </w:r>
      <w:r>
        <w:rPr>
          <w:rFonts w:cstheme="majorBidi"/>
          <w:szCs w:val="32"/>
          <w:lang w:bidi="th-TH"/>
        </w:rPr>
        <w:t>”</w:t>
      </w:r>
      <w:r w:rsidR="0096109C">
        <w:rPr>
          <w:rFonts w:cstheme="majorBidi" w:hint="cs"/>
          <w:szCs w:val="32"/>
          <w:cs/>
          <w:lang w:bidi="th-TH"/>
        </w:rPr>
        <w:t xml:space="preserve"> คือ</w:t>
      </w:r>
      <w:r w:rsidR="00624658">
        <w:rPr>
          <w:rFonts w:cstheme="majorBidi" w:hint="cs"/>
          <w:szCs w:val="32"/>
          <w:cs/>
          <w:lang w:bidi="th-TH"/>
        </w:rPr>
        <w:t xml:space="preserve"> จับคู่ชุดอักขระตัวอักษรที่</w:t>
      </w:r>
      <w:r w:rsidR="000E3F07">
        <w:rPr>
          <w:rFonts w:cstheme="majorBidi" w:hint="cs"/>
          <w:szCs w:val="32"/>
          <w:cs/>
          <w:lang w:bidi="th-TH"/>
        </w:rPr>
        <w:t>อยู่</w:t>
      </w:r>
      <w:r w:rsidR="00624658">
        <w:rPr>
          <w:rFonts w:cstheme="majorBidi" w:hint="cs"/>
          <w:szCs w:val="32"/>
          <w:cs/>
          <w:lang w:bidi="th-TH"/>
        </w:rPr>
        <w:t xml:space="preserve"> 1 ใน 3 ของ</w:t>
      </w:r>
      <w:r w:rsidR="00D8398D">
        <w:rPr>
          <w:rFonts w:cstheme="majorBidi" w:hint="cs"/>
          <w:szCs w:val="32"/>
          <w:cs/>
          <w:lang w:bidi="th-TH"/>
        </w:rPr>
        <w:t>ชุด</w:t>
      </w:r>
      <w:r w:rsidR="00624658">
        <w:rPr>
          <w:rFonts w:cstheme="majorBidi" w:hint="cs"/>
          <w:szCs w:val="32"/>
          <w:cs/>
          <w:lang w:bidi="th-TH"/>
        </w:rPr>
        <w:t>อักขระตัวอักษรนั้น</w:t>
      </w:r>
    </w:p>
    <w:p w14:paraId="7597527D" w14:textId="65885E94" w:rsidR="00CA2565" w:rsidRPr="00245EB4" w:rsidRDefault="00CA2565" w:rsidP="00997114">
      <w:pPr>
        <w:pStyle w:val="a0"/>
        <w:numPr>
          <w:ilvl w:val="0"/>
          <w:numId w:val="17"/>
        </w:numPr>
        <w:spacing w:after="120" w:line="240" w:lineRule="auto"/>
        <w:jc w:val="thaiDistribute"/>
        <w:rPr>
          <w:lang w:bidi="th-TH"/>
        </w:rPr>
      </w:pPr>
      <w:r>
        <w:rPr>
          <w:rFonts w:cstheme="majorBidi"/>
          <w:szCs w:val="32"/>
          <w:lang w:bidi="th-TH"/>
        </w:rPr>
        <w:t>“[A-Z0-9]”</w:t>
      </w:r>
      <w:r w:rsidR="00BE073C">
        <w:rPr>
          <w:rFonts w:cstheme="majorBidi" w:hint="cs"/>
          <w:szCs w:val="32"/>
          <w:cs/>
          <w:lang w:bidi="th-TH"/>
        </w:rPr>
        <w:t xml:space="preserve"> คือ จับคู่ 1 ในช่วงของชุดอักขระตัวอักษรนั้น ๆ</w:t>
      </w:r>
    </w:p>
    <w:p w14:paraId="3BA1455C" w14:textId="1BEBB2D4" w:rsidR="00245EB4" w:rsidRPr="00FD2423" w:rsidRDefault="00245EB4"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ed|ing|s</w:t>
      </w:r>
      <w:proofErr w:type="spellEnd"/>
      <w:r>
        <w:rPr>
          <w:rFonts w:cstheme="majorBidi"/>
          <w:szCs w:val="32"/>
          <w:lang w:bidi="th-TH"/>
        </w:rPr>
        <w:t xml:space="preserve">” </w:t>
      </w:r>
      <w:r>
        <w:rPr>
          <w:rFonts w:cstheme="majorBidi" w:hint="cs"/>
          <w:szCs w:val="32"/>
          <w:cs/>
          <w:lang w:bidi="th-TH"/>
        </w:rPr>
        <w:t>คือ จับคู่หนึ่งในตัวอักษรที่กำหนดเฉพาะเจาะจง</w:t>
      </w:r>
      <w:r w:rsidR="005163B3">
        <w:rPr>
          <w:rFonts w:cstheme="majorBidi" w:hint="cs"/>
          <w:szCs w:val="32"/>
          <w:cs/>
          <w:lang w:bidi="th-TH"/>
        </w:rPr>
        <w:t xml:space="preserve"> จากตัวอย่าง คือจับคู่คำที่ลงท้ายด้วย </w:t>
      </w:r>
      <w:r w:rsidR="005163B3">
        <w:rPr>
          <w:rFonts w:cstheme="majorBidi"/>
          <w:szCs w:val="32"/>
          <w:lang w:bidi="th-TH"/>
        </w:rPr>
        <w:t xml:space="preserve">“ed” </w:t>
      </w:r>
      <w:r w:rsidR="005163B3">
        <w:rPr>
          <w:rFonts w:cstheme="majorBidi" w:hint="cs"/>
          <w:szCs w:val="32"/>
          <w:cs/>
          <w:lang w:bidi="th-TH"/>
        </w:rPr>
        <w:t xml:space="preserve">หรือ </w:t>
      </w:r>
      <w:r w:rsidR="005163B3">
        <w:rPr>
          <w:rFonts w:cstheme="majorBidi"/>
          <w:szCs w:val="32"/>
          <w:lang w:bidi="th-TH"/>
        </w:rPr>
        <w:t>“</w:t>
      </w:r>
      <w:proofErr w:type="spellStart"/>
      <w:r w:rsidR="005163B3">
        <w:rPr>
          <w:rFonts w:cstheme="majorBidi"/>
          <w:szCs w:val="32"/>
          <w:lang w:bidi="th-TH"/>
        </w:rPr>
        <w:t>ing</w:t>
      </w:r>
      <w:proofErr w:type="spellEnd"/>
      <w:r w:rsidR="005163B3">
        <w:rPr>
          <w:rFonts w:cstheme="majorBidi"/>
          <w:szCs w:val="32"/>
          <w:lang w:bidi="th-TH"/>
        </w:rPr>
        <w:t>”</w:t>
      </w:r>
      <w:r w:rsidR="005163B3">
        <w:rPr>
          <w:rFonts w:cstheme="majorBidi" w:hint="cs"/>
          <w:szCs w:val="32"/>
          <w:cs/>
          <w:lang w:bidi="th-TH"/>
        </w:rPr>
        <w:t xml:space="preserve"> หรือ </w:t>
      </w:r>
      <w:r w:rsidR="005163B3">
        <w:rPr>
          <w:rFonts w:cstheme="majorBidi"/>
          <w:szCs w:val="32"/>
          <w:lang w:bidi="th-TH"/>
        </w:rPr>
        <w:t>“s”</w:t>
      </w:r>
    </w:p>
    <w:p w14:paraId="339954C3" w14:textId="2AADBC8D" w:rsidR="000B0ED5" w:rsidRPr="000B0ED5" w:rsidRDefault="00FD2423"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คือ อักขระอักษร</w:t>
      </w:r>
      <w:r w:rsidR="00BE6BEF">
        <w:rPr>
          <w:rFonts w:cstheme="majorBidi" w:hint="cs"/>
          <w:szCs w:val="32"/>
          <w:cs/>
          <w:lang w:bidi="th-TH"/>
        </w:rPr>
        <w:t>ที่</w:t>
      </w:r>
      <w:r w:rsidR="00FC4A1B">
        <w:rPr>
          <w:rFonts w:cstheme="majorBidi" w:hint="cs"/>
          <w:szCs w:val="32"/>
          <w:cs/>
          <w:lang w:bidi="th-TH"/>
        </w:rPr>
        <w:t xml:space="preserve">จะไม่มี หรือซ้ำกันมากกว่า 2 </w:t>
      </w:r>
      <w:r w:rsidR="004E4BAD">
        <w:rPr>
          <w:rFonts w:cstheme="majorBidi" w:hint="cs"/>
          <w:szCs w:val="32"/>
          <w:cs/>
          <w:lang w:bidi="th-TH"/>
        </w:rPr>
        <w:t>ตัวอักษร</w:t>
      </w:r>
      <w:r w:rsidR="00FC4A1B">
        <w:rPr>
          <w:rFonts w:cstheme="majorBidi" w:hint="cs"/>
          <w:szCs w:val="32"/>
          <w:cs/>
          <w:lang w:bidi="th-TH"/>
        </w:rPr>
        <w:t xml:space="preserve">ขึ้นไป เช่น </w:t>
      </w:r>
      <w:r w:rsidR="00FC4A1B">
        <w:rPr>
          <w:rFonts w:cstheme="majorBidi"/>
          <w:szCs w:val="32"/>
          <w:lang w:bidi="th-TH"/>
        </w:rPr>
        <w:t>“a*”</w:t>
      </w:r>
      <w:r w:rsidR="00FC4A1B">
        <w:rPr>
          <w:rFonts w:cstheme="majorBidi" w:hint="cs"/>
          <w:szCs w:val="32"/>
          <w:cs/>
          <w:lang w:bidi="th-TH"/>
        </w:rPr>
        <w:t xml:space="preserve"> คือ ไม่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FC4A1B">
        <w:rPr>
          <w:rFonts w:cstheme="majorBidi" w:hint="cs"/>
          <w:szCs w:val="32"/>
          <w:cs/>
          <w:lang w:bidi="th-TH"/>
        </w:rPr>
        <w:t>หรือ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E96A64">
        <w:rPr>
          <w:rFonts w:cstheme="majorBidi" w:hint="cs"/>
          <w:szCs w:val="32"/>
          <w:cs/>
          <w:lang w:bidi="th-TH"/>
        </w:rPr>
        <w:t>ซ้ำกันมากกว่า 2 ตัวขึ้นไป</w:t>
      </w:r>
      <w:r w:rsidR="004E4BAD">
        <w:rPr>
          <w:rFonts w:cstheme="majorBidi" w:hint="cs"/>
          <w:szCs w:val="32"/>
          <w:cs/>
          <w:lang w:bidi="th-TH"/>
        </w:rPr>
        <w:t xml:space="preserve"> </w:t>
      </w:r>
      <w:r w:rsidR="004E4BAD">
        <w:rPr>
          <w:rFonts w:cstheme="majorBidi"/>
          <w:szCs w:val="32"/>
          <w:lang w:bidi="th-TH"/>
        </w:rPr>
        <w:t>(“aa”, “</w:t>
      </w:r>
      <w:proofErr w:type="spellStart"/>
      <w:r w:rsidR="004E4BAD">
        <w:rPr>
          <w:rFonts w:cstheme="majorBidi"/>
          <w:szCs w:val="32"/>
          <w:lang w:bidi="th-TH"/>
        </w:rPr>
        <w:t>aaaa</w:t>
      </w:r>
      <w:proofErr w:type="spellEnd"/>
      <w:r w:rsidR="004E4BAD">
        <w:rPr>
          <w:rFonts w:cstheme="majorBidi"/>
          <w:szCs w:val="32"/>
          <w:lang w:bidi="th-TH"/>
        </w:rPr>
        <w:t>”)</w:t>
      </w:r>
    </w:p>
    <w:p w14:paraId="32B23C4A" w14:textId="7DCDBF3F" w:rsidR="000B0ED5" w:rsidRPr="00954749" w:rsidRDefault="000B0ED5"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มีอักขระอักษรนั้นตั้งแต่ 1 ตัวขึ้นไป เช่น </w:t>
      </w:r>
      <w:r>
        <w:rPr>
          <w:rFonts w:cstheme="majorBidi"/>
          <w:szCs w:val="32"/>
          <w:lang w:bidi="th-TH"/>
        </w:rPr>
        <w:t xml:space="preserve">“a+” </w:t>
      </w:r>
      <w:r>
        <w:rPr>
          <w:rFonts w:cstheme="majorBidi" w:hint="cs"/>
          <w:szCs w:val="32"/>
          <w:cs/>
          <w:lang w:bidi="th-TH"/>
        </w:rPr>
        <w:t xml:space="preserve">คือ </w:t>
      </w:r>
      <w:r w:rsidR="004E4BAD">
        <w:rPr>
          <w:rFonts w:cstheme="majorBidi" w:hint="cs"/>
          <w:szCs w:val="32"/>
          <w:cs/>
          <w:lang w:bidi="th-TH"/>
        </w:rPr>
        <w:t>มี</w:t>
      </w:r>
      <w:r w:rsidR="009C499F">
        <w:rPr>
          <w:rFonts w:cstheme="majorBidi" w:hint="cs"/>
          <w:szCs w:val="32"/>
          <w:cs/>
          <w:lang w:bidi="th-TH"/>
        </w:rPr>
        <w:t>ตัวอักษร</w:t>
      </w:r>
      <w:r w:rsidR="004E4BAD">
        <w:rPr>
          <w:rFonts w:cstheme="majorBidi" w:hint="cs"/>
          <w:szCs w:val="32"/>
          <w:cs/>
          <w:lang w:bidi="th-TH"/>
        </w:rPr>
        <w:t xml:space="preserve"> </w:t>
      </w:r>
      <w:r w:rsidR="004E4BAD">
        <w:rPr>
          <w:rFonts w:cstheme="majorBidi"/>
          <w:szCs w:val="32"/>
          <w:lang w:bidi="th-TH"/>
        </w:rPr>
        <w:t>“a”</w:t>
      </w:r>
      <w:r w:rsidR="009C499F">
        <w:rPr>
          <w:rFonts w:cstheme="majorBidi" w:hint="cs"/>
          <w:szCs w:val="32"/>
          <w:cs/>
          <w:lang w:bidi="th-TH"/>
        </w:rPr>
        <w:t xml:space="preserve"> เป็นจำนวน 1 ตัวอักษร หรือมากกว่า 1 ตัวอักษร </w:t>
      </w:r>
      <w:r w:rsidR="009C499F">
        <w:rPr>
          <w:rFonts w:cstheme="majorBidi"/>
          <w:szCs w:val="32"/>
          <w:lang w:bidi="th-TH"/>
        </w:rPr>
        <w:t>(“a”, “</w:t>
      </w:r>
      <w:proofErr w:type="spellStart"/>
      <w:r w:rsidR="009C499F">
        <w:rPr>
          <w:rFonts w:cstheme="majorBidi"/>
          <w:szCs w:val="32"/>
          <w:lang w:bidi="th-TH"/>
        </w:rPr>
        <w:t>aaaa</w:t>
      </w:r>
      <w:proofErr w:type="spellEnd"/>
      <w:r w:rsidR="009C499F">
        <w:rPr>
          <w:rFonts w:cstheme="majorBidi"/>
          <w:szCs w:val="32"/>
          <w:lang w:bidi="th-TH"/>
        </w:rPr>
        <w:t>”)</w:t>
      </w:r>
    </w:p>
    <w:p w14:paraId="592EC70D" w14:textId="0E14C728" w:rsidR="00954749" w:rsidRPr="00D7758E" w:rsidRDefault="00954749"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w:t>
      </w:r>
      <w:r w:rsidR="00B61B1D">
        <w:rPr>
          <w:rFonts w:cstheme="majorBidi" w:hint="cs"/>
          <w:szCs w:val="32"/>
          <w:cs/>
          <w:lang w:bidi="th-TH"/>
        </w:rPr>
        <w:t>ไม่มีตัวอักษรนั้น ๆ หรือมีเพียงแค่ 1 ตัวอักษร</w:t>
      </w:r>
      <w:r w:rsidR="00D93BD2">
        <w:rPr>
          <w:rFonts w:cstheme="majorBidi" w:hint="cs"/>
          <w:szCs w:val="32"/>
          <w:cs/>
          <w:lang w:bidi="th-TH"/>
        </w:rPr>
        <w:t xml:space="preserve"> เช่น </w:t>
      </w:r>
      <w:r w:rsidR="00D93BD2">
        <w:rPr>
          <w:rFonts w:cstheme="majorBidi"/>
          <w:szCs w:val="32"/>
          <w:lang w:bidi="th-TH"/>
        </w:rPr>
        <w:t>“e</w:t>
      </w:r>
      <w:proofErr w:type="gramStart"/>
      <w:r w:rsidR="00D93BD2">
        <w:rPr>
          <w:rFonts w:cstheme="majorBidi"/>
          <w:szCs w:val="32"/>
          <w:lang w:bidi="th-TH"/>
        </w:rPr>
        <w:t>-?mail</w:t>
      </w:r>
      <w:proofErr w:type="gramEnd"/>
      <w:r w:rsidR="00D93BD2">
        <w:rPr>
          <w:rFonts w:cstheme="majorBidi"/>
          <w:szCs w:val="32"/>
          <w:lang w:bidi="th-TH"/>
        </w:rPr>
        <w:t xml:space="preserve">” </w:t>
      </w:r>
      <w:r w:rsidR="00D93BD2">
        <w:rPr>
          <w:rFonts w:cstheme="majorBidi" w:hint="cs"/>
          <w:szCs w:val="32"/>
          <w:cs/>
          <w:lang w:bidi="th-TH"/>
        </w:rPr>
        <w:t xml:space="preserve">คือ ถ้าเป็นคำว่า </w:t>
      </w:r>
      <w:r w:rsidR="00D93BD2">
        <w:rPr>
          <w:rFonts w:cstheme="majorBidi"/>
          <w:szCs w:val="32"/>
          <w:lang w:bidi="th-TH"/>
        </w:rPr>
        <w:t xml:space="preserve">“email” </w:t>
      </w:r>
      <w:r w:rsidR="00D93BD2">
        <w:rPr>
          <w:rFonts w:cstheme="majorBidi" w:hint="cs"/>
          <w:szCs w:val="32"/>
          <w:cs/>
          <w:lang w:bidi="th-TH"/>
        </w:rPr>
        <w:t xml:space="preserve">หรือ </w:t>
      </w:r>
      <w:r w:rsidR="00D93BD2">
        <w:rPr>
          <w:rFonts w:cstheme="majorBidi"/>
          <w:szCs w:val="32"/>
          <w:lang w:bidi="th-TH"/>
        </w:rPr>
        <w:t xml:space="preserve">“e-mail” </w:t>
      </w:r>
      <w:r w:rsidR="00D93BD2">
        <w:rPr>
          <w:rFonts w:cstheme="majorBidi" w:hint="cs"/>
          <w:szCs w:val="32"/>
          <w:cs/>
          <w:lang w:bidi="th-TH"/>
        </w:rPr>
        <w:t>ก็สามารถเข้าเงื่อนไขนั้นได้เช่นกัน</w:t>
      </w:r>
    </w:p>
    <w:p w14:paraId="4E2914D5" w14:textId="3548DF0F" w:rsidR="00D7758E" w:rsidRPr="00AD7B9B" w:rsidRDefault="00D7758E" w:rsidP="00997114">
      <w:pPr>
        <w:pStyle w:val="a0"/>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กำหนดจำนวนตัวอักษรนั้น ๆ โดยที่ </w:t>
      </w:r>
      <w:r>
        <w:rPr>
          <w:rFonts w:cstheme="majorBidi"/>
          <w:szCs w:val="32"/>
          <w:lang w:bidi="th-TH"/>
        </w:rPr>
        <w:t xml:space="preserve">n </w:t>
      </w:r>
      <w:r>
        <w:rPr>
          <w:rFonts w:cstheme="majorBidi" w:hint="cs"/>
          <w:szCs w:val="32"/>
          <w:cs/>
          <w:lang w:bidi="th-TH"/>
        </w:rPr>
        <w:t>ไม่</w:t>
      </w:r>
      <w:r w:rsidR="00F81C85">
        <w:rPr>
          <w:rFonts w:cstheme="majorBidi" w:hint="cs"/>
          <w:szCs w:val="32"/>
          <w:cs/>
          <w:lang w:bidi="th-TH"/>
        </w:rPr>
        <w:t xml:space="preserve">สามารถเป็นค่าลบได้ เช่น </w:t>
      </w:r>
      <w:r w:rsidR="00F81C85">
        <w:rPr>
          <w:rFonts w:cstheme="majorBidi"/>
          <w:szCs w:val="32"/>
          <w:lang w:bidi="th-TH"/>
        </w:rPr>
        <w:t>“</w:t>
      </w:r>
      <w:proofErr w:type="gramStart"/>
      <w:r w:rsidR="00F81C85">
        <w:rPr>
          <w:rFonts w:cstheme="majorBidi"/>
          <w:szCs w:val="32"/>
          <w:lang w:bidi="th-TH"/>
        </w:rPr>
        <w:t>a{</w:t>
      </w:r>
      <w:proofErr w:type="gramEnd"/>
      <w:r w:rsidR="00F81C85">
        <w:rPr>
          <w:rFonts w:cstheme="majorBidi"/>
          <w:szCs w:val="32"/>
          <w:lang w:bidi="th-TH"/>
        </w:rPr>
        <w:t xml:space="preserve">9}” </w:t>
      </w:r>
      <w:r w:rsidR="00F81C85">
        <w:rPr>
          <w:rFonts w:cstheme="majorBidi" w:hint="cs"/>
          <w:szCs w:val="32"/>
          <w:cs/>
          <w:lang w:bidi="th-TH"/>
        </w:rPr>
        <w:t xml:space="preserve">คือ </w:t>
      </w:r>
      <w:r w:rsidR="00FA2991">
        <w:rPr>
          <w:rFonts w:cstheme="majorBidi" w:hint="cs"/>
          <w:szCs w:val="32"/>
          <w:cs/>
          <w:lang w:bidi="th-TH"/>
        </w:rPr>
        <w:t xml:space="preserve">กำหนดให้มีอักษร </w:t>
      </w:r>
      <w:r w:rsidR="00FA2991">
        <w:rPr>
          <w:rFonts w:cstheme="majorBidi"/>
          <w:szCs w:val="32"/>
          <w:lang w:bidi="th-TH"/>
        </w:rPr>
        <w:t>“a”</w:t>
      </w:r>
      <w:r w:rsidR="00FA2991">
        <w:rPr>
          <w:rFonts w:cstheme="majorBidi" w:hint="cs"/>
          <w:szCs w:val="32"/>
          <w:cs/>
          <w:lang w:bidi="th-TH"/>
        </w:rPr>
        <w:t xml:space="preserve"> ซ้ำกัน 9 ตัว จึงจะเข้าเงื่อนไขนี้</w:t>
      </w:r>
    </w:p>
    <w:p w14:paraId="47A21E63" w14:textId="1CAB743C" w:rsidR="00AD7B9B" w:rsidRPr="00BE39CD" w:rsidRDefault="00AD7B9B" w:rsidP="00997114">
      <w:pPr>
        <w:pStyle w:val="a0"/>
        <w:numPr>
          <w:ilvl w:val="0"/>
          <w:numId w:val="17"/>
        </w:numPr>
        <w:spacing w:after="120" w:line="240" w:lineRule="auto"/>
        <w:rPr>
          <w:lang w:bidi="th-TH"/>
        </w:rPr>
      </w:pPr>
      <w:r>
        <w:rPr>
          <w:rFonts w:cstheme="majorBidi"/>
          <w:szCs w:val="32"/>
          <w:lang w:bidi="th-TH"/>
        </w:rPr>
        <w:t>“{n,}”</w:t>
      </w:r>
      <w:r>
        <w:rPr>
          <w:rFonts w:cstheme="majorBidi" w:hint="cs"/>
          <w:szCs w:val="32"/>
          <w:cs/>
          <w:lang w:bidi="th-TH"/>
        </w:rPr>
        <w:t xml:space="preserve"> คือ กำหนดขั้นต่ำ</w:t>
      </w:r>
      <w:r w:rsidR="008C03DA">
        <w:rPr>
          <w:rFonts w:cstheme="majorBidi" w:hint="cs"/>
          <w:szCs w:val="32"/>
          <w:cs/>
          <w:lang w:bidi="th-TH"/>
        </w:rPr>
        <w:t>ตัวอักษรที่ซ้ำกัน</w:t>
      </w:r>
      <w:r w:rsidR="00BE39CD">
        <w:rPr>
          <w:rFonts w:cstheme="majorBidi" w:hint="cs"/>
          <w:szCs w:val="32"/>
          <w:cs/>
          <w:lang w:bidi="th-TH"/>
        </w:rPr>
        <w:t>เป็น</w:t>
      </w:r>
      <w:r>
        <w:rPr>
          <w:rFonts w:cstheme="majorBidi" w:hint="cs"/>
          <w:szCs w:val="32"/>
          <w:cs/>
          <w:lang w:bidi="th-TH"/>
        </w:rPr>
        <w:t xml:space="preserve"> </w:t>
      </w:r>
      <w:r>
        <w:rPr>
          <w:rFonts w:cstheme="majorBidi"/>
          <w:szCs w:val="32"/>
          <w:lang w:bidi="th-TH"/>
        </w:rPr>
        <w:t xml:space="preserve">n </w:t>
      </w:r>
      <w:r w:rsidR="00F81C36">
        <w:rPr>
          <w:rFonts w:cstheme="majorBidi" w:hint="cs"/>
          <w:szCs w:val="32"/>
          <w:cs/>
          <w:lang w:bidi="th-TH"/>
        </w:rPr>
        <w:t>จำนวน</w:t>
      </w:r>
    </w:p>
    <w:p w14:paraId="0FD59D8C" w14:textId="77F0370F" w:rsidR="00BE39CD" w:rsidRPr="0048079E" w:rsidRDefault="00BE39CD" w:rsidP="00997114">
      <w:pPr>
        <w:pStyle w:val="a0"/>
        <w:numPr>
          <w:ilvl w:val="0"/>
          <w:numId w:val="17"/>
        </w:numPr>
        <w:spacing w:after="120" w:line="240" w:lineRule="auto"/>
        <w:rPr>
          <w:lang w:bidi="th-TH"/>
        </w:rPr>
      </w:pPr>
      <w:r>
        <w:rPr>
          <w:rFonts w:cstheme="majorBidi"/>
          <w:szCs w:val="32"/>
          <w:lang w:bidi="th-TH"/>
        </w:rPr>
        <w:t>“</w:t>
      </w:r>
      <w:proofErr w:type="gramStart"/>
      <w:r>
        <w:rPr>
          <w:rFonts w:cstheme="majorBidi"/>
          <w:szCs w:val="32"/>
          <w:lang w:bidi="th-TH"/>
        </w:rPr>
        <w:t>{,n</w:t>
      </w:r>
      <w:proofErr w:type="gramEnd"/>
      <w:r>
        <w:rPr>
          <w:rFonts w:cstheme="majorBidi"/>
          <w:szCs w:val="32"/>
          <w:lang w:bidi="th-TH"/>
        </w:rPr>
        <w:t xml:space="preserve">}” </w:t>
      </w:r>
      <w:r>
        <w:rPr>
          <w:rFonts w:cstheme="majorBidi" w:hint="cs"/>
          <w:szCs w:val="32"/>
          <w:cs/>
          <w:lang w:bidi="th-TH"/>
        </w:rPr>
        <w:t xml:space="preserve">คือ </w:t>
      </w:r>
      <w:r w:rsidR="00972CF5">
        <w:rPr>
          <w:rFonts w:cstheme="majorBidi" w:hint="cs"/>
          <w:szCs w:val="32"/>
          <w:cs/>
          <w:lang w:bidi="th-TH"/>
        </w:rPr>
        <w:t>ต้องมีตัวอักษร</w:t>
      </w:r>
      <w:r w:rsidR="008C03DA">
        <w:rPr>
          <w:rFonts w:cstheme="majorBidi" w:hint="cs"/>
          <w:szCs w:val="32"/>
          <w:cs/>
          <w:lang w:bidi="th-TH"/>
        </w:rPr>
        <w:t>ที่ซ้ำกัน</w:t>
      </w:r>
      <w:r w:rsidR="00972CF5">
        <w:rPr>
          <w:rFonts w:cstheme="majorBidi" w:hint="cs"/>
          <w:szCs w:val="32"/>
          <w:cs/>
          <w:lang w:bidi="th-TH"/>
        </w:rPr>
        <w:t xml:space="preserve">ไม่เกิน </w:t>
      </w:r>
      <w:r w:rsidR="00972CF5">
        <w:rPr>
          <w:rFonts w:cstheme="majorBidi"/>
          <w:szCs w:val="32"/>
          <w:lang w:bidi="th-TH"/>
        </w:rPr>
        <w:t xml:space="preserve">n </w:t>
      </w:r>
      <w:r w:rsidR="00972CF5">
        <w:rPr>
          <w:rFonts w:cstheme="majorBidi" w:hint="cs"/>
          <w:szCs w:val="32"/>
          <w:cs/>
          <w:lang w:bidi="th-TH"/>
        </w:rPr>
        <w:t>จำนวน</w:t>
      </w:r>
    </w:p>
    <w:p w14:paraId="557D382E" w14:textId="1AD86589" w:rsidR="0048079E" w:rsidRPr="00EF1C55" w:rsidRDefault="0048079E" w:rsidP="00997114">
      <w:pPr>
        <w:pStyle w:val="a0"/>
        <w:numPr>
          <w:ilvl w:val="0"/>
          <w:numId w:val="17"/>
        </w:numPr>
        <w:spacing w:after="120" w:line="240" w:lineRule="auto"/>
        <w:rPr>
          <w:lang w:bidi="th-TH"/>
        </w:rPr>
      </w:pPr>
      <w:r>
        <w:rPr>
          <w:rFonts w:cstheme="majorBidi"/>
          <w:szCs w:val="32"/>
          <w:lang w:bidi="th-TH"/>
        </w:rPr>
        <w:t>{</w:t>
      </w:r>
      <w:proofErr w:type="spellStart"/>
      <w:proofErr w:type="gramStart"/>
      <w:r>
        <w:rPr>
          <w:rFonts w:cstheme="majorBidi"/>
          <w:szCs w:val="32"/>
          <w:lang w:bidi="th-TH"/>
        </w:rPr>
        <w:t>m,n</w:t>
      </w:r>
      <w:proofErr w:type="spellEnd"/>
      <w:proofErr w:type="gramEnd"/>
      <w:r>
        <w:rPr>
          <w:rFonts w:cstheme="majorBidi"/>
          <w:szCs w:val="32"/>
          <w:lang w:bidi="th-TH"/>
        </w:rPr>
        <w:t xml:space="preserve">} </w:t>
      </w:r>
      <w:r>
        <w:rPr>
          <w:rFonts w:cstheme="majorBidi" w:hint="cs"/>
          <w:szCs w:val="32"/>
          <w:cs/>
          <w:lang w:bidi="th-TH"/>
        </w:rPr>
        <w:t xml:space="preserve">คือ กำหนดตัวอักษรขั้นต่ำ </w:t>
      </w:r>
      <w:r>
        <w:rPr>
          <w:rFonts w:cstheme="majorBidi"/>
          <w:szCs w:val="32"/>
          <w:lang w:bidi="th-TH"/>
        </w:rPr>
        <w:t xml:space="preserve">m </w:t>
      </w:r>
      <w:r>
        <w:rPr>
          <w:rFonts w:cstheme="majorBidi" w:hint="cs"/>
          <w:szCs w:val="32"/>
          <w:cs/>
          <w:lang w:bidi="th-TH"/>
        </w:rPr>
        <w:t xml:space="preserve">จำนวน แต่ไม่เกิน </w:t>
      </w:r>
      <w:r>
        <w:rPr>
          <w:rFonts w:cstheme="majorBidi"/>
          <w:szCs w:val="32"/>
          <w:lang w:bidi="th-TH"/>
        </w:rPr>
        <w:t xml:space="preserve">n </w:t>
      </w:r>
      <w:r>
        <w:rPr>
          <w:rFonts w:cstheme="majorBidi" w:hint="cs"/>
          <w:szCs w:val="32"/>
          <w:cs/>
          <w:lang w:bidi="th-TH"/>
        </w:rPr>
        <w:t>จำนวน</w:t>
      </w:r>
    </w:p>
    <w:p w14:paraId="3F886E81" w14:textId="7DE6923D" w:rsidR="003E4B5E" w:rsidRPr="00457598" w:rsidRDefault="00EF1C55" w:rsidP="001F64B8">
      <w:pPr>
        <w:pStyle w:val="a0"/>
        <w:numPr>
          <w:ilvl w:val="0"/>
          <w:numId w:val="17"/>
        </w:numPr>
        <w:spacing w:after="120" w:line="240" w:lineRule="auto"/>
        <w:rPr>
          <w:lang w:bidi="th-TH"/>
        </w:rPr>
      </w:pPr>
      <w:r>
        <w:rPr>
          <w:rFonts w:cstheme="majorBidi"/>
          <w:szCs w:val="32"/>
          <w:lang w:bidi="th-TH"/>
        </w:rPr>
        <w:lastRenderedPageBreak/>
        <w:t>“a(</w:t>
      </w:r>
      <w:proofErr w:type="spellStart"/>
      <w:r>
        <w:rPr>
          <w:rFonts w:cstheme="majorBidi"/>
          <w:szCs w:val="32"/>
          <w:lang w:bidi="th-TH"/>
        </w:rPr>
        <w:t>b|</w:t>
      </w:r>
      <w:proofErr w:type="gramStart"/>
      <w:r>
        <w:rPr>
          <w:rFonts w:cstheme="majorBidi"/>
          <w:szCs w:val="32"/>
          <w:lang w:bidi="th-TH"/>
        </w:rPr>
        <w:t>c</w:t>
      </w:r>
      <w:proofErr w:type="spellEnd"/>
      <w:r>
        <w:rPr>
          <w:rFonts w:cstheme="majorBidi"/>
          <w:szCs w:val="32"/>
          <w:lang w:bidi="th-TH"/>
        </w:rPr>
        <w:t>)</w:t>
      </w:r>
      <w:r w:rsidR="00E17D71">
        <w:rPr>
          <w:rFonts w:cstheme="majorBidi" w:hint="cs"/>
          <w:szCs w:val="32"/>
          <w:lang w:bidi="th-TH"/>
        </w:rPr>
        <w:t>+</w:t>
      </w:r>
      <w:proofErr w:type="gramEnd"/>
      <w:r>
        <w:rPr>
          <w:rFonts w:cstheme="majorBidi"/>
          <w:szCs w:val="32"/>
          <w:lang w:bidi="th-TH"/>
        </w:rPr>
        <w:t xml:space="preserve">” </w:t>
      </w:r>
      <w:r>
        <w:rPr>
          <w:rFonts w:cstheme="majorBidi" w:hint="cs"/>
          <w:szCs w:val="32"/>
          <w:cs/>
          <w:lang w:bidi="th-TH"/>
        </w:rPr>
        <w:t>คือ</w:t>
      </w:r>
      <w:r w:rsidR="00E17D71">
        <w:rPr>
          <w:rFonts w:cstheme="majorBidi" w:hint="cs"/>
          <w:szCs w:val="32"/>
          <w:cs/>
          <w:lang w:bidi="th-TH"/>
        </w:rPr>
        <w:t xml:space="preserve"> ต้องประกอบด้วยตัวอักษร </w:t>
      </w:r>
      <w:r w:rsidR="00E17D71">
        <w:rPr>
          <w:rFonts w:cstheme="majorBidi"/>
          <w:szCs w:val="32"/>
          <w:lang w:bidi="th-TH"/>
        </w:rPr>
        <w:t>“a”</w:t>
      </w:r>
      <w:r w:rsidR="00E17D71">
        <w:rPr>
          <w:rFonts w:cstheme="majorBidi" w:hint="cs"/>
          <w:szCs w:val="32"/>
          <w:lang w:bidi="th-TH"/>
        </w:rPr>
        <w:t xml:space="preserve"> </w:t>
      </w:r>
      <w:r w:rsidR="00E17D71">
        <w:rPr>
          <w:rFonts w:cstheme="majorBidi" w:hint="cs"/>
          <w:szCs w:val="32"/>
          <w:cs/>
          <w:lang w:bidi="th-TH"/>
        </w:rPr>
        <w:t xml:space="preserve">นำหน้า ส่วนตัวอักษรที่ </w:t>
      </w:r>
      <w:r w:rsidR="00E17D71">
        <w:rPr>
          <w:rFonts w:cstheme="majorBidi" w:hint="cs"/>
          <w:szCs w:val="32"/>
          <w:lang w:bidi="th-TH"/>
        </w:rPr>
        <w:t>2</w:t>
      </w:r>
      <w:r w:rsidR="00E17D71">
        <w:rPr>
          <w:rFonts w:cstheme="majorBidi" w:hint="cs"/>
          <w:szCs w:val="32"/>
          <w:cs/>
          <w:lang w:bidi="th-TH"/>
        </w:rPr>
        <w:t xml:space="preserve"> จะเป็นคำว่า </w:t>
      </w:r>
      <w:r w:rsidR="00E17D71">
        <w:rPr>
          <w:rFonts w:cstheme="majorBidi"/>
          <w:szCs w:val="32"/>
          <w:lang w:bidi="th-TH"/>
        </w:rPr>
        <w:t xml:space="preserve">“b” </w:t>
      </w:r>
      <w:r w:rsidR="00E17D71">
        <w:rPr>
          <w:rFonts w:cstheme="majorBidi" w:hint="cs"/>
          <w:szCs w:val="32"/>
          <w:cs/>
          <w:lang w:bidi="th-TH"/>
        </w:rPr>
        <w:t xml:space="preserve">หรือ </w:t>
      </w:r>
      <w:r w:rsidR="00E17D71">
        <w:rPr>
          <w:rFonts w:cstheme="majorBidi"/>
          <w:szCs w:val="32"/>
          <w:lang w:bidi="th-TH"/>
        </w:rPr>
        <w:t xml:space="preserve">“c” </w:t>
      </w:r>
      <w:r w:rsidR="00E17D71">
        <w:rPr>
          <w:rFonts w:cstheme="majorBidi" w:hint="cs"/>
          <w:szCs w:val="32"/>
          <w:cs/>
          <w:lang w:bidi="th-TH"/>
        </w:rPr>
        <w:t xml:space="preserve">ตั้งแต่ </w:t>
      </w:r>
      <w:r w:rsidR="00E17D71">
        <w:rPr>
          <w:rFonts w:cstheme="majorBidi" w:hint="cs"/>
          <w:szCs w:val="32"/>
          <w:lang w:bidi="th-TH"/>
        </w:rPr>
        <w:t>1</w:t>
      </w:r>
      <w:r w:rsidR="00E17D71">
        <w:rPr>
          <w:rFonts w:cstheme="majorBidi" w:hint="cs"/>
          <w:szCs w:val="32"/>
          <w:cs/>
          <w:lang w:bidi="th-TH"/>
        </w:rPr>
        <w:t xml:space="preserve"> ตัวอักษรหรือมากกว่าก็ได้เช่นกัน</w:t>
      </w:r>
      <w:r w:rsidR="00E77E7E">
        <w:rPr>
          <w:rFonts w:cstheme="majorBidi" w:hint="cs"/>
          <w:szCs w:val="32"/>
          <w:cs/>
          <w:lang w:bidi="th-TH"/>
        </w:rPr>
        <w:t xml:space="preserve"> </w:t>
      </w:r>
    </w:p>
    <w:p w14:paraId="1DFC827A" w14:textId="048D2D30" w:rsidR="00BA08CC" w:rsidRPr="00430F90" w:rsidRDefault="003A574B" w:rsidP="005340B3">
      <w:pPr>
        <w:pStyle w:val="4"/>
        <w:spacing w:after="120"/>
        <w:rPr>
          <w:rFonts w:asciiTheme="majorBidi" w:hAnsiTheme="majorBidi" w:cstheme="majorBidi"/>
        </w:rPr>
      </w:pPr>
      <w:proofErr w:type="spellStart"/>
      <w:r w:rsidRPr="00430F90">
        <w:rPr>
          <w:rFonts w:asciiTheme="majorBidi" w:hAnsiTheme="majorBidi" w:cstheme="majorBidi"/>
        </w:rPr>
        <w:t>P</w:t>
      </w:r>
      <w:r w:rsidR="00E4220F" w:rsidRPr="00430F90">
        <w:rPr>
          <w:rFonts w:asciiTheme="majorBidi" w:hAnsiTheme="majorBidi" w:cstheme="majorBidi"/>
        </w:rPr>
        <w:t>ydub</w:t>
      </w:r>
      <w:proofErr w:type="spellEnd"/>
    </w:p>
    <w:p w14:paraId="3A644E0B" w14:textId="7D2A9B78" w:rsidR="00D70CF2" w:rsidRDefault="00CE5185" w:rsidP="005340B3">
      <w:pPr>
        <w:spacing w:after="120" w:line="240" w:lineRule="auto"/>
        <w:rPr>
          <w:rFonts w:cstheme="majorBidi"/>
          <w:szCs w:val="32"/>
          <w:lang w:bidi="th-TH"/>
        </w:rPr>
      </w:pPr>
      <w:r>
        <w:rPr>
          <w:lang w:bidi="th-TH"/>
        </w:rPr>
        <w:tab/>
      </w:r>
      <w:proofErr w:type="spellStart"/>
      <w:r w:rsidR="00C3415F">
        <w:rPr>
          <w:rFonts w:cstheme="majorBidi"/>
          <w:szCs w:val="32"/>
          <w:lang w:bidi="th-TH"/>
        </w:rPr>
        <w:t>Pydub</w:t>
      </w:r>
      <w:proofErr w:type="spellEnd"/>
      <w:r w:rsidR="00C3415F">
        <w:rPr>
          <w:rFonts w:cstheme="majorBidi"/>
          <w:szCs w:val="32"/>
          <w:lang w:bidi="th-TH"/>
        </w:rPr>
        <w:t xml:space="preserve"> </w:t>
      </w:r>
      <w:r w:rsidR="007834A7" w:rsidRPr="007834A7">
        <w:rPr>
          <w:rFonts w:cstheme="majorBidi"/>
          <w:szCs w:val="32"/>
          <w:cs/>
          <w:lang w:bidi="th-TH"/>
        </w:rPr>
        <w:t>เป็น</w:t>
      </w:r>
      <w:r w:rsidR="007834A7">
        <w:rPr>
          <w:rFonts w:cstheme="majorBidi" w:hint="cs"/>
          <w:szCs w:val="32"/>
          <w:cs/>
          <w:lang w:bidi="th-TH"/>
        </w:rPr>
        <w:t>ไลบรา</w:t>
      </w:r>
      <w:r w:rsidR="00D472D7">
        <w:rPr>
          <w:rFonts w:cstheme="majorBidi" w:hint="cs"/>
          <w:szCs w:val="32"/>
          <w:cs/>
          <w:lang w:bidi="th-TH"/>
        </w:rPr>
        <w:t>รี</w:t>
      </w:r>
      <w:r w:rsidR="007834A7">
        <w:rPr>
          <w:rFonts w:cstheme="majorBidi" w:hint="cs"/>
          <w:szCs w:val="32"/>
          <w:cs/>
          <w:lang w:bidi="th-TH"/>
        </w:rPr>
        <w:t>หนึ่งของภาษา</w:t>
      </w:r>
      <w:proofErr w:type="spellStart"/>
      <w:r w:rsidR="007834A7">
        <w:rPr>
          <w:rFonts w:cstheme="majorBidi" w:hint="cs"/>
          <w:szCs w:val="32"/>
          <w:cs/>
          <w:lang w:bidi="th-TH"/>
        </w:rPr>
        <w:t>ไพ</w:t>
      </w:r>
      <w:proofErr w:type="spellEnd"/>
      <w:r w:rsidR="007834A7">
        <w:rPr>
          <w:rFonts w:cstheme="majorBidi" w:hint="cs"/>
          <w:szCs w:val="32"/>
          <w:cs/>
          <w:lang w:bidi="th-TH"/>
        </w:rPr>
        <w:t>ทอน</w:t>
      </w:r>
      <w:r w:rsidR="00C7506A">
        <w:rPr>
          <w:rFonts w:cstheme="majorBidi" w:hint="cs"/>
          <w:szCs w:val="32"/>
          <w:cs/>
          <w:lang w:bidi="th-TH"/>
        </w:rPr>
        <w:t>ที่</w:t>
      </w:r>
      <w:r w:rsidR="007834A7">
        <w:rPr>
          <w:rFonts w:cstheme="majorBidi" w:hint="cs"/>
          <w:szCs w:val="32"/>
          <w:cs/>
          <w:lang w:bidi="th-TH"/>
        </w:rPr>
        <w:t>ใช้ในการจัดการ</w:t>
      </w:r>
      <w:r w:rsidR="00C3415F">
        <w:rPr>
          <w:rFonts w:cstheme="majorBidi" w:hint="cs"/>
          <w:szCs w:val="32"/>
          <w:cs/>
          <w:lang w:bidi="th-TH"/>
        </w:rPr>
        <w:t>กับข้อมูลที่</w:t>
      </w:r>
      <w:r w:rsidR="00C7506A">
        <w:rPr>
          <w:rFonts w:cstheme="majorBidi" w:hint="cs"/>
          <w:szCs w:val="32"/>
          <w:cs/>
          <w:lang w:bidi="th-TH"/>
        </w:rPr>
        <w:t>เป็น</w:t>
      </w:r>
      <w:r w:rsidR="00C3415F">
        <w:rPr>
          <w:rFonts w:cstheme="majorBidi" w:hint="cs"/>
          <w:szCs w:val="32"/>
          <w:cs/>
          <w:lang w:bidi="th-TH"/>
        </w:rPr>
        <w:t xml:space="preserve">ไฟล์เสียง </w:t>
      </w:r>
      <w:r w:rsidR="00053A2C">
        <w:rPr>
          <w:rFonts w:cstheme="majorBidi" w:hint="cs"/>
          <w:szCs w:val="32"/>
          <w:cs/>
          <w:lang w:bidi="th-TH"/>
        </w:rPr>
        <w:t>ซ</w:t>
      </w:r>
      <w:r w:rsidR="00D472D7">
        <w:rPr>
          <w:rFonts w:cstheme="majorBidi" w:hint="cs"/>
          <w:szCs w:val="32"/>
          <w:cs/>
          <w:lang w:bidi="th-TH"/>
        </w:rPr>
        <w:t>ึ่งไลบรา</w:t>
      </w:r>
      <w:r w:rsidR="00CA7EDF">
        <w:rPr>
          <w:rFonts w:cstheme="majorBidi" w:hint="cs"/>
          <w:szCs w:val="32"/>
          <w:cs/>
          <w:lang w:bidi="th-TH"/>
        </w:rPr>
        <w:t>รีนี้มีคำสั่ง</w:t>
      </w:r>
      <w:r w:rsidR="00DA4D27">
        <w:rPr>
          <w:rFonts w:cstheme="majorBidi" w:hint="cs"/>
          <w:szCs w:val="32"/>
          <w:cs/>
          <w:lang w:bidi="th-TH"/>
        </w:rPr>
        <w:t>ต่าง ๆ ในการจัดการข้อมูล ยกตัวอย่างเช่น</w:t>
      </w:r>
    </w:p>
    <w:p w14:paraId="4B85555F" w14:textId="77777777" w:rsidR="00D70CF2" w:rsidRDefault="00DA4D27"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โหลดไฟล</w:t>
      </w:r>
      <w:r w:rsidR="002774D2">
        <w:rPr>
          <w:rFonts w:cstheme="majorBidi" w:hint="cs"/>
          <w:szCs w:val="32"/>
          <w:cs/>
          <w:lang w:bidi="th-TH"/>
        </w:rPr>
        <w:t>์</w:t>
      </w:r>
      <w:r>
        <w:rPr>
          <w:rFonts w:cstheme="majorBidi" w:hint="cs"/>
          <w:szCs w:val="32"/>
          <w:cs/>
          <w:lang w:bidi="th-TH"/>
        </w:rPr>
        <w:t>เสียง</w:t>
      </w:r>
    </w:p>
    <w:p w14:paraId="1806DA4C" w14:textId="77777777" w:rsidR="00D70CF2" w:rsidRDefault="003B2D71" w:rsidP="00D573EF">
      <w:pPr>
        <w:pStyle w:val="a0"/>
        <w:numPr>
          <w:ilvl w:val="0"/>
          <w:numId w:val="25"/>
        </w:numPr>
        <w:spacing w:after="120" w:line="240" w:lineRule="auto"/>
        <w:rPr>
          <w:rFonts w:cstheme="majorBidi"/>
          <w:szCs w:val="32"/>
          <w:lang w:bidi="th-TH"/>
        </w:rPr>
      </w:pPr>
      <w:r>
        <w:rPr>
          <w:rFonts w:cstheme="majorBidi" w:hint="cs"/>
          <w:szCs w:val="32"/>
          <w:cs/>
          <w:lang w:bidi="th-TH"/>
        </w:rPr>
        <w:t>การ</w:t>
      </w:r>
      <w:r w:rsidR="00EF7F12">
        <w:rPr>
          <w:rFonts w:cstheme="majorBidi" w:hint="cs"/>
          <w:szCs w:val="32"/>
          <w:cs/>
          <w:lang w:bidi="th-TH"/>
        </w:rPr>
        <w:t>บันทึกไฟล์เสียงให้อยู่ใน</w:t>
      </w:r>
      <w:r w:rsidR="00EA674A">
        <w:rPr>
          <w:rFonts w:cstheme="majorBidi" w:hint="cs"/>
          <w:szCs w:val="32"/>
          <w:cs/>
          <w:lang w:bidi="th-TH"/>
        </w:rPr>
        <w:t>รูปแบบไฟล์เสียงอื่น ๆ ได้</w:t>
      </w:r>
    </w:p>
    <w:p w14:paraId="7FBA32F6" w14:textId="77777777" w:rsidR="00D70CF2" w:rsidRDefault="00E107C7"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ตัด</w:t>
      </w:r>
      <w:r w:rsidR="00717D04">
        <w:rPr>
          <w:rFonts w:cstheme="majorBidi" w:hint="cs"/>
          <w:szCs w:val="32"/>
          <w:cs/>
          <w:lang w:bidi="th-TH"/>
        </w:rPr>
        <w:t>แยก หรือ เพิ่ม เสียงในแต่ละส่วนของไฟล์เสียง</w:t>
      </w:r>
    </w:p>
    <w:p w14:paraId="1F490F98" w14:textId="77777777" w:rsidR="00D70CF2" w:rsidRDefault="000633EE"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ใส่ฟิลเตอร์เข้าไปในเสียง</w:t>
      </w:r>
    </w:p>
    <w:p w14:paraId="0E6812BE" w14:textId="75A4BFD1" w:rsidR="00CE5185" w:rsidRPr="007834A7" w:rsidRDefault="00DB03BB" w:rsidP="00D573EF">
      <w:pPr>
        <w:pStyle w:val="a0"/>
        <w:numPr>
          <w:ilvl w:val="0"/>
          <w:numId w:val="25"/>
        </w:numPr>
        <w:spacing w:after="120" w:line="240" w:lineRule="auto"/>
        <w:rPr>
          <w:rFonts w:cstheme="majorBidi"/>
          <w:szCs w:val="32"/>
          <w:cs/>
          <w:lang w:bidi="th-TH"/>
        </w:rPr>
      </w:pPr>
      <w:r>
        <w:rPr>
          <w:rFonts w:cstheme="majorBidi" w:hint="cs"/>
          <w:szCs w:val="32"/>
          <w:cs/>
          <w:lang w:bidi="th-TH"/>
        </w:rPr>
        <w:t>การเพิ่มหรือ</w:t>
      </w:r>
      <w:r w:rsidR="00D80F79">
        <w:rPr>
          <w:rFonts w:cstheme="majorBidi" w:hint="cs"/>
          <w:szCs w:val="32"/>
          <w:cs/>
          <w:lang w:bidi="th-TH"/>
        </w:rPr>
        <w:t>แทนที่</w:t>
      </w:r>
      <w:r>
        <w:rPr>
          <w:rFonts w:cstheme="majorBidi" w:hint="cs"/>
          <w:szCs w:val="32"/>
          <w:cs/>
          <w:lang w:bidi="th-TH"/>
        </w:rPr>
        <w:t>เสียงรบกวน</w:t>
      </w:r>
      <w:r>
        <w:rPr>
          <w:rFonts w:cstheme="majorBidi"/>
          <w:szCs w:val="32"/>
          <w:lang w:bidi="th-TH"/>
        </w:rPr>
        <w:t xml:space="preserve"> </w:t>
      </w:r>
    </w:p>
    <w:p w14:paraId="1BE03948" w14:textId="77777777" w:rsidR="005F1F6C" w:rsidRPr="005F1F6C" w:rsidRDefault="005F1F6C" w:rsidP="005340B3">
      <w:pPr>
        <w:spacing w:after="120" w:line="240" w:lineRule="auto"/>
        <w:rPr>
          <w:lang w:bidi="th-TH"/>
        </w:rPr>
      </w:pPr>
    </w:p>
    <w:p w14:paraId="5E9BA1F5" w14:textId="77777777" w:rsidR="00EB4CA9" w:rsidRPr="00430F90" w:rsidRDefault="00EB4CA9" w:rsidP="005340B3">
      <w:pPr>
        <w:pStyle w:val="a4"/>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Default="003D4957" w:rsidP="005340B3">
      <w:pPr>
        <w:spacing w:after="120" w:line="240" w:lineRule="auto"/>
        <w:rPr>
          <w:lang w:bidi="th-TH"/>
        </w:rPr>
      </w:pPr>
    </w:p>
    <w:p w14:paraId="73C43C84" w14:textId="77777777" w:rsidR="003D4957" w:rsidRPr="00430F90" w:rsidRDefault="003D4957" w:rsidP="005340B3">
      <w:pPr>
        <w:spacing w:after="120" w:line="240" w:lineRule="auto"/>
        <w:rPr>
          <w:rFonts w:cstheme="majorBidi"/>
          <w:cs/>
          <w:lang w:bidi="th-TH"/>
        </w:rPr>
      </w:pPr>
    </w:p>
    <w:p w14:paraId="59FECE15" w14:textId="77777777" w:rsidR="004007A5" w:rsidRPr="004007A5"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4C60A690" w14:textId="77777777" w:rsidR="004007A5" w:rsidRPr="004007A5"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7E301874" w14:textId="77777777" w:rsidR="002A6AA6" w:rsidRPr="00AA073F"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AA073F" w:rsidSect="002A6AA6">
          <w:pgSz w:w="12240" w:h="15840"/>
          <w:pgMar w:top="1440" w:right="1440" w:bottom="1440" w:left="2160" w:header="720" w:footer="720" w:gutter="0"/>
          <w:pgNumType w:chapStyle="1"/>
          <w:cols w:space="720"/>
          <w:titlePg/>
          <w:docGrid w:linePitch="360"/>
        </w:sectPr>
      </w:pPr>
    </w:p>
    <w:p w14:paraId="2C680297" w14:textId="79DE35EE" w:rsidR="00A249B9" w:rsidRPr="008968DD" w:rsidRDefault="00A249B9" w:rsidP="005340B3">
      <w:pPr>
        <w:pStyle w:val="1"/>
        <w:numPr>
          <w:ilvl w:val="0"/>
          <w:numId w:val="9"/>
        </w:numPr>
        <w:spacing w:after="120"/>
        <w:rPr>
          <w:rFonts w:asciiTheme="majorBidi" w:hAnsiTheme="majorBidi" w:cstheme="majorBidi"/>
        </w:rPr>
      </w:pPr>
      <w:bookmarkStart w:id="34" w:name="_Toc58412968"/>
      <w:bookmarkEnd w:id="34"/>
    </w:p>
    <w:p w14:paraId="3544C4C2" w14:textId="0846CF01" w:rsidR="00A93F9E" w:rsidRPr="00430F90" w:rsidRDefault="00EB4CA9" w:rsidP="005340B3">
      <w:pPr>
        <w:pStyle w:val="2"/>
        <w:spacing w:after="120" w:line="240" w:lineRule="auto"/>
        <w:rPr>
          <w:rFonts w:asciiTheme="majorBidi" w:hAnsiTheme="majorBidi" w:cstheme="majorBidi"/>
        </w:rPr>
      </w:pPr>
      <w:bookmarkStart w:id="35" w:name="_Toc58412969"/>
      <w:r w:rsidRPr="00430F90">
        <w:rPr>
          <w:rFonts w:asciiTheme="majorBidi" w:hAnsiTheme="majorBidi" w:cstheme="majorBidi" w:hint="cs"/>
          <w:cs/>
        </w:rPr>
        <w:t>ขั้นตอน</w:t>
      </w:r>
      <w:r w:rsidR="00F65287">
        <w:rPr>
          <w:rFonts w:asciiTheme="majorBidi" w:hAnsiTheme="majorBidi" w:cstheme="majorBidi" w:hint="cs"/>
          <w:cs/>
        </w:rPr>
        <w:t>การพัฒนา</w:t>
      </w:r>
      <w:r w:rsidR="00134601">
        <w:rPr>
          <w:rFonts w:asciiTheme="majorBidi" w:hAnsiTheme="majorBidi" w:cstheme="majorBidi" w:hint="cs"/>
          <w:cs/>
        </w:rPr>
        <w:t>ระบบ</w:t>
      </w:r>
      <w:bookmarkEnd w:id="35"/>
    </w:p>
    <w:p w14:paraId="3C982B28" w14:textId="2C93FA1A" w:rsidR="00B07D67" w:rsidRDefault="006563F6" w:rsidP="00B07D67">
      <w:pPr>
        <w:spacing w:after="120" w:line="240" w:lineRule="auto"/>
        <w:ind w:firstLine="720"/>
        <w:jc w:val="thaiDistribute"/>
        <w:rPr>
          <w:rFonts w:cstheme="majorBidi"/>
          <w:szCs w:val="32"/>
          <w:lang w:bidi="th-TH"/>
        </w:rPr>
      </w:pPr>
      <w:r>
        <w:rPr>
          <w:rFonts w:cstheme="majorBidi" w:hint="cs"/>
          <w:szCs w:val="32"/>
          <w:cs/>
          <w:lang w:bidi="th-TH"/>
        </w:rPr>
        <w:t>ผู้จัดทำได้</w:t>
      </w:r>
      <w:r w:rsidR="00670C65">
        <w:rPr>
          <w:rFonts w:cstheme="majorBidi" w:hint="cs"/>
          <w:szCs w:val="32"/>
          <w:cs/>
          <w:lang w:bidi="th-TH"/>
        </w:rPr>
        <w:t>นำเทคโนโลยีและเครื่องมือมาประยุกต์ใช้</w:t>
      </w:r>
      <w:r w:rsidR="008821BD">
        <w:rPr>
          <w:rFonts w:cstheme="majorBidi" w:hint="cs"/>
          <w:szCs w:val="32"/>
          <w:cs/>
          <w:lang w:bidi="th-TH"/>
        </w:rPr>
        <w:t>โดย</w:t>
      </w:r>
      <w:r w:rsidR="00CA752A">
        <w:rPr>
          <w:rFonts w:cstheme="majorBidi" w:hint="cs"/>
          <w:szCs w:val="32"/>
          <w:cs/>
          <w:lang w:bidi="th-TH"/>
        </w:rPr>
        <w:t>มีการดำเนินงานตามแผนงานการ</w:t>
      </w:r>
      <w:r w:rsidR="00367AD3" w:rsidRPr="00367AD3">
        <w:rPr>
          <w:rFonts w:cs="Angsana New"/>
          <w:szCs w:val="32"/>
          <w:cs/>
          <w:lang w:bidi="th-TH"/>
        </w:rPr>
        <w:t>ปกปิดข้อมูลเสียงพูดเพื่อ</w:t>
      </w:r>
      <w:r w:rsidR="00CA752A">
        <w:rPr>
          <w:rFonts w:cstheme="majorBidi" w:hint="cs"/>
          <w:szCs w:val="32"/>
          <w:cs/>
          <w:lang w:bidi="th-TH"/>
        </w:rPr>
        <w:t>ปกป้องข้อมูลที่ระบุตัวบุคคล (</w:t>
      </w:r>
      <w:r w:rsidR="00367AD3">
        <w:rPr>
          <w:rFonts w:cstheme="majorBidi"/>
          <w:szCs w:val="32"/>
          <w:lang w:bidi="th-TH"/>
        </w:rPr>
        <w:t xml:space="preserve">Speech Masking for </w:t>
      </w:r>
      <w:r w:rsidR="00CA752A">
        <w:rPr>
          <w:rFonts w:cstheme="majorBidi" w:hint="cs"/>
          <w:szCs w:val="32"/>
          <w:lang w:bidi="th-TH"/>
        </w:rPr>
        <w:t>Personally Identifiable Information Protection Framework)</w:t>
      </w:r>
      <w:r w:rsidR="00CA752A">
        <w:rPr>
          <w:rFonts w:cstheme="majorBidi" w:hint="cs"/>
          <w:szCs w:val="32"/>
          <w:cs/>
          <w:lang w:bidi="th-TH"/>
        </w:rPr>
        <w:t xml:space="preserve"> </w:t>
      </w:r>
      <w:r w:rsidR="00417FAD">
        <w:rPr>
          <w:rFonts w:cstheme="majorBidi" w:hint="cs"/>
          <w:szCs w:val="32"/>
          <w:cs/>
          <w:lang w:bidi="th-TH"/>
        </w:rPr>
        <w:t xml:space="preserve"> ดังรูปที่ 3.1</w:t>
      </w:r>
    </w:p>
    <w:p w14:paraId="3C5849EA" w14:textId="3F0EF9F6" w:rsidR="00B26632" w:rsidRDefault="00805659" w:rsidP="00B26632">
      <w:pPr>
        <w:keepNext/>
        <w:spacing w:after="120" w:line="240" w:lineRule="auto"/>
        <w:jc w:val="center"/>
      </w:pPr>
      <w:r w:rsidRPr="00805659">
        <w:rPr>
          <w:rFonts w:cstheme="majorBidi"/>
          <w:noProof/>
          <w:szCs w:val="32"/>
        </w:rPr>
        <w:drawing>
          <wp:inline distT="0" distB="0" distL="0" distR="0" wp14:anchorId="19D86D5C" wp14:editId="39688B35">
            <wp:extent cx="5295900" cy="3429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27"/>
                    <a:srcRect l="926" t="9143" r="2548" b="2693"/>
                    <a:stretch/>
                  </pic:blipFill>
                  <pic:spPr bwMode="auto">
                    <a:xfrm>
                      <a:off x="0" y="0"/>
                      <a:ext cx="5295900" cy="3429000"/>
                    </a:xfrm>
                    <a:prstGeom prst="rect">
                      <a:avLst/>
                    </a:prstGeom>
                    <a:ln>
                      <a:noFill/>
                    </a:ln>
                    <a:extLst>
                      <a:ext uri="{53640926-AAD7-44D8-BBD7-CCE9431645EC}">
                        <a14:shadowObscured xmlns:a14="http://schemas.microsoft.com/office/drawing/2010/main"/>
                      </a:ext>
                    </a:extLst>
                  </pic:spPr>
                </pic:pic>
              </a:graphicData>
            </a:graphic>
          </wp:inline>
        </w:drawing>
      </w:r>
    </w:p>
    <w:p w14:paraId="11829A57" w14:textId="58E3CE6F" w:rsidR="008821BD" w:rsidRPr="00B26632" w:rsidRDefault="00B26632" w:rsidP="00B26632">
      <w:pPr>
        <w:pStyle w:val="af"/>
        <w:rPr>
          <w:rFonts w:cstheme="majorBidi"/>
          <w:b/>
          <w:bCs/>
        </w:rPr>
      </w:pPr>
      <w:bookmarkStart w:id="36" w:name="_Toc58413985"/>
      <w:r w:rsidRPr="00B26632">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w:t>
      </w:r>
      <w:r w:rsidR="007A3EBD">
        <w:rPr>
          <w:b/>
          <w:bCs/>
          <w:cs/>
        </w:rPr>
        <w:fldChar w:fldCharType="end"/>
      </w:r>
      <w:r>
        <w:rPr>
          <w:b/>
          <w:bCs/>
        </w:rPr>
        <w:t xml:space="preserve"> </w:t>
      </w:r>
      <w:r>
        <w:rPr>
          <w:rFonts w:cstheme="majorBidi" w:hint="cs"/>
          <w:cs/>
        </w:rPr>
        <w:t>แผนงาน</w:t>
      </w:r>
      <w:bookmarkEnd w:id="36"/>
      <w:r w:rsidR="00367AD3" w:rsidRPr="00367AD3">
        <w:rPr>
          <w:cs/>
        </w:rPr>
        <w:t>การปกปิดข้อมูลเสียงพูดเพื่อปกป้องข้อมูลที่ระบุตัวบุคคล</w:t>
      </w:r>
    </w:p>
    <w:p w14:paraId="1029A551"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2E2932D5"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13386748"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689E498F" w14:textId="77777777" w:rsidR="008C23B4" w:rsidRPr="008968DD" w:rsidRDefault="008C23B4" w:rsidP="005340B3">
      <w:pPr>
        <w:pStyle w:val="a0"/>
        <w:numPr>
          <w:ilvl w:val="0"/>
          <w:numId w:val="8"/>
        </w:numPr>
        <w:spacing w:after="120" w:line="240" w:lineRule="auto"/>
        <w:outlineLvl w:val="2"/>
        <w:rPr>
          <w:rFonts w:eastAsia="Times New Roman" w:cstheme="majorBidi"/>
          <w:b/>
          <w:bCs/>
          <w:vanish/>
          <w:sz w:val="36"/>
          <w:szCs w:val="36"/>
          <w:cs/>
          <w:lang w:bidi="th-TH"/>
        </w:rPr>
      </w:pPr>
      <w:bookmarkStart w:id="37" w:name="_Toc20506853"/>
      <w:bookmarkStart w:id="38" w:name="_Toc40108620"/>
      <w:bookmarkStart w:id="39" w:name="_Toc40108851"/>
      <w:bookmarkStart w:id="40" w:name="_Toc40660511"/>
      <w:bookmarkStart w:id="41" w:name="_Toc58320694"/>
      <w:bookmarkStart w:id="42" w:name="_Toc58373073"/>
      <w:bookmarkStart w:id="43" w:name="_Toc58412970"/>
      <w:bookmarkEnd w:id="37"/>
      <w:bookmarkEnd w:id="38"/>
      <w:bookmarkEnd w:id="39"/>
      <w:bookmarkEnd w:id="40"/>
      <w:bookmarkEnd w:id="41"/>
      <w:bookmarkEnd w:id="42"/>
      <w:bookmarkEnd w:id="43"/>
    </w:p>
    <w:p w14:paraId="227A00DC" w14:textId="77777777" w:rsidR="004A55F9" w:rsidRPr="008968DD"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44" w:name="_Toc20506854"/>
      <w:bookmarkStart w:id="45" w:name="_Toc40108621"/>
      <w:bookmarkStart w:id="46" w:name="_Toc40108852"/>
      <w:bookmarkStart w:id="47" w:name="_Toc40660512"/>
      <w:bookmarkStart w:id="48" w:name="_Toc58320695"/>
      <w:bookmarkStart w:id="49" w:name="_Toc58373074"/>
      <w:bookmarkStart w:id="50" w:name="_Toc58412971"/>
      <w:bookmarkEnd w:id="44"/>
      <w:bookmarkEnd w:id="45"/>
      <w:bookmarkEnd w:id="46"/>
      <w:bookmarkEnd w:id="47"/>
      <w:bookmarkEnd w:id="48"/>
      <w:bookmarkEnd w:id="49"/>
      <w:bookmarkEnd w:id="50"/>
    </w:p>
    <w:p w14:paraId="69A7EE24" w14:textId="77777777" w:rsidR="004A55F9" w:rsidRPr="008968DD"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51" w:name="_Toc20506855"/>
      <w:bookmarkStart w:id="52" w:name="_Toc40108622"/>
      <w:bookmarkStart w:id="53" w:name="_Toc40108853"/>
      <w:bookmarkStart w:id="54" w:name="_Toc40660513"/>
      <w:bookmarkStart w:id="55" w:name="_Toc58320696"/>
      <w:bookmarkStart w:id="56" w:name="_Toc58373075"/>
      <w:bookmarkStart w:id="57" w:name="_Toc58412972"/>
      <w:bookmarkEnd w:id="51"/>
      <w:bookmarkEnd w:id="52"/>
      <w:bookmarkEnd w:id="53"/>
      <w:bookmarkEnd w:id="54"/>
      <w:bookmarkEnd w:id="55"/>
      <w:bookmarkEnd w:id="56"/>
      <w:bookmarkEnd w:id="57"/>
    </w:p>
    <w:p w14:paraId="53C1F580" w14:textId="5AE4851B" w:rsidR="00D34B93" w:rsidRPr="00D34B93" w:rsidRDefault="0096680D" w:rsidP="00D34B93">
      <w:pPr>
        <w:ind w:firstLine="720"/>
        <w:rPr>
          <w:rFonts w:cstheme="majorBidi"/>
          <w:szCs w:val="32"/>
          <w:cs/>
          <w:lang w:bidi="th-TH"/>
        </w:rPr>
      </w:pPr>
      <w:r w:rsidRPr="0096680D">
        <w:rPr>
          <w:rFonts w:cstheme="majorBidi"/>
          <w:szCs w:val="32"/>
          <w:cs/>
          <w:lang w:bidi="th-TH"/>
        </w:rPr>
        <w:t>การดำเนินงาน</w:t>
      </w:r>
      <w:r w:rsidR="00D15E6E">
        <w:rPr>
          <w:rFonts w:cstheme="majorBidi" w:hint="cs"/>
          <w:szCs w:val="32"/>
          <w:cs/>
          <w:lang w:bidi="th-TH"/>
        </w:rPr>
        <w:t>ประกอบด้วย</w:t>
      </w:r>
      <w:r w:rsidRPr="0096680D">
        <w:rPr>
          <w:rFonts w:cstheme="majorBidi"/>
          <w:szCs w:val="32"/>
          <w:cs/>
          <w:lang w:bidi="th-TH"/>
        </w:rPr>
        <w:t xml:space="preserve"> 3 ส่วนหลัก</w:t>
      </w:r>
      <w:r w:rsidR="00FF38E5">
        <w:rPr>
          <w:rFonts w:cstheme="majorBidi" w:hint="cs"/>
          <w:szCs w:val="32"/>
          <w:cs/>
          <w:lang w:bidi="th-TH"/>
        </w:rPr>
        <w:t xml:space="preserve"> ดังรูปที่ 3.1</w:t>
      </w:r>
      <w:r w:rsidRPr="0096680D">
        <w:rPr>
          <w:rFonts w:cstheme="majorBidi"/>
          <w:szCs w:val="32"/>
          <w:cs/>
          <w:lang w:bidi="th-TH"/>
        </w:rPr>
        <w:t xml:space="preserve"> คือ 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 มีรายละเอียดการดำเนินงาน ดังนี้</w:t>
      </w:r>
    </w:p>
    <w:p w14:paraId="3A4BE549" w14:textId="77777777" w:rsidR="0020522E" w:rsidRDefault="0020522E" w:rsidP="0096680D">
      <w:pPr>
        <w:ind w:firstLine="720"/>
        <w:rPr>
          <w:rFonts w:cstheme="majorBidi"/>
          <w:szCs w:val="32"/>
          <w:lang w:bidi="th-TH"/>
        </w:rPr>
      </w:pPr>
    </w:p>
    <w:p w14:paraId="1FF8F169" w14:textId="77777777" w:rsidR="0020522E" w:rsidRDefault="0020522E" w:rsidP="0096680D">
      <w:pPr>
        <w:ind w:firstLine="720"/>
        <w:rPr>
          <w:rFonts w:cstheme="majorBidi"/>
          <w:szCs w:val="32"/>
          <w:lang w:bidi="th-TH"/>
        </w:rPr>
      </w:pPr>
    </w:p>
    <w:p w14:paraId="2C8FC59F" w14:textId="77777777" w:rsidR="0020522E" w:rsidRDefault="0020522E" w:rsidP="0096680D">
      <w:pPr>
        <w:ind w:firstLine="720"/>
        <w:rPr>
          <w:rFonts w:cstheme="majorBidi"/>
          <w:szCs w:val="32"/>
          <w:lang w:bidi="th-TH"/>
        </w:rPr>
      </w:pPr>
    </w:p>
    <w:p w14:paraId="5253E013" w14:textId="77777777" w:rsidR="0020522E" w:rsidRPr="0096680D" w:rsidRDefault="0020522E" w:rsidP="0096680D">
      <w:pPr>
        <w:ind w:firstLine="720"/>
        <w:rPr>
          <w:rFonts w:cstheme="majorBidi"/>
          <w:szCs w:val="32"/>
          <w:cs/>
          <w:lang w:bidi="th-TH"/>
        </w:rPr>
      </w:pPr>
    </w:p>
    <w:p w14:paraId="68302C0C" w14:textId="0020A188" w:rsidR="00AF6508" w:rsidRPr="0020522E" w:rsidRDefault="00B92363" w:rsidP="00F53060">
      <w:pPr>
        <w:pStyle w:val="3"/>
        <w:rPr>
          <w:rFonts w:eastAsia="Times New Roman"/>
          <w:szCs w:val="32"/>
          <w:cs/>
        </w:rPr>
      </w:pPr>
      <w:bookmarkStart w:id="58" w:name="_Toc58412973"/>
      <w:r w:rsidRPr="00430F90">
        <w:rPr>
          <w:rFonts w:hint="cs"/>
          <w:cs/>
        </w:rPr>
        <w:lastRenderedPageBreak/>
        <w:t>การแปลงเสียงพูดให้อยู่ในรูปแบบข้อความ</w:t>
      </w:r>
      <w:bookmarkEnd w:id="58"/>
    </w:p>
    <w:p w14:paraId="13174F92" w14:textId="1518D620" w:rsidR="00087E72" w:rsidRPr="00430F90" w:rsidRDefault="008F4458" w:rsidP="00F53060">
      <w:pPr>
        <w:pStyle w:val="4"/>
      </w:pPr>
      <w:r w:rsidRPr="00430F90">
        <w:rPr>
          <w:rFonts w:hint="cs"/>
          <w:cs/>
        </w:rPr>
        <w:t>กระบวนการแปลงเสียงให้อยู่ในรูปแบบข้อความ</w:t>
      </w:r>
      <w:r w:rsidR="007B6F3D" w:rsidRPr="00430F90">
        <w:rPr>
          <w:rFonts w:hint="cs"/>
          <w:cs/>
        </w:rPr>
        <w:t xml:space="preserve">โดยใช้ </w:t>
      </w:r>
      <w:r w:rsidR="00B647E1" w:rsidRPr="00430F90">
        <w:t>Cloud Speech to Text</w:t>
      </w:r>
    </w:p>
    <w:p w14:paraId="36997C90" w14:textId="2802DE53" w:rsidR="00BD2F4E" w:rsidRPr="00BD2F4E" w:rsidRDefault="00BD2F4E" w:rsidP="005340B3">
      <w:pPr>
        <w:spacing w:after="120" w:line="240" w:lineRule="auto"/>
        <w:ind w:firstLine="720"/>
        <w:rPr>
          <w:rFonts w:cstheme="majorBidi"/>
          <w:szCs w:val="32"/>
          <w:cs/>
          <w:lang w:bidi="th-TH"/>
        </w:rPr>
      </w:pPr>
      <w:r>
        <w:rPr>
          <w:rFonts w:cstheme="majorBidi" w:hint="cs"/>
          <w:szCs w:val="32"/>
          <w:cs/>
          <w:lang w:bidi="th-TH"/>
        </w:rPr>
        <w:t>มีวิธีการดำเนินงาน ดังนี้</w:t>
      </w:r>
    </w:p>
    <w:p w14:paraId="6CF7C4B2" w14:textId="6DF0CDED" w:rsidR="00C40DBD" w:rsidRPr="00BD2F4E" w:rsidRDefault="00F177E5" w:rsidP="00D573EF">
      <w:pPr>
        <w:pStyle w:val="a0"/>
        <w:numPr>
          <w:ilvl w:val="0"/>
          <w:numId w:val="28"/>
        </w:numPr>
        <w:spacing w:after="120" w:line="240" w:lineRule="auto"/>
        <w:jc w:val="thaiDistribute"/>
        <w:rPr>
          <w:rFonts w:cstheme="majorBidi"/>
          <w:szCs w:val="32"/>
          <w:cs/>
          <w:lang w:bidi="th-TH"/>
        </w:rPr>
      </w:pPr>
      <w:r w:rsidRPr="00BD2F4E">
        <w:rPr>
          <w:rFonts w:cstheme="majorBidi" w:hint="cs"/>
          <w:szCs w:val="32"/>
          <w:cs/>
          <w:lang w:bidi="th-TH"/>
        </w:rPr>
        <w:t xml:space="preserve">หากมีบัญชีผู้ใช้ของ </w:t>
      </w:r>
      <w:r w:rsidRPr="00BD2F4E">
        <w:rPr>
          <w:rFonts w:cstheme="majorBidi"/>
          <w:szCs w:val="32"/>
          <w:lang w:bidi="th-TH"/>
        </w:rPr>
        <w:t xml:space="preserve">Google </w:t>
      </w:r>
      <w:r w:rsidRPr="00BD2F4E">
        <w:rPr>
          <w:rFonts w:cstheme="majorBidi" w:hint="cs"/>
          <w:szCs w:val="32"/>
          <w:cs/>
          <w:lang w:bidi="th-TH"/>
        </w:rPr>
        <w:t>อยู่แล้วให้เข้าสู่ระบบ</w:t>
      </w:r>
      <w:r w:rsidR="006203A6" w:rsidRPr="00BD2F4E">
        <w:rPr>
          <w:rFonts w:cstheme="majorBidi" w:hint="cs"/>
          <w:szCs w:val="32"/>
          <w:cs/>
          <w:lang w:bidi="th-TH"/>
        </w:rPr>
        <w:t>เพื่อใช้งาน</w:t>
      </w:r>
      <w:r w:rsidR="004D317C" w:rsidRPr="00BD2F4E">
        <w:rPr>
          <w:rFonts w:cstheme="majorBidi" w:hint="cs"/>
          <w:szCs w:val="32"/>
          <w:cs/>
          <w:lang w:bidi="th-TH"/>
        </w:rPr>
        <w:t xml:space="preserve">กูเกิลคลาวด์ </w:t>
      </w:r>
      <w:r w:rsidR="000803DB" w:rsidRPr="00BD2F4E">
        <w:rPr>
          <w:rFonts w:cstheme="majorBidi" w:hint="cs"/>
          <w:szCs w:val="32"/>
          <w:cs/>
          <w:lang w:bidi="th-TH"/>
        </w:rPr>
        <w:t>ในการใช้งานครั้งแรก</w:t>
      </w:r>
      <w:r w:rsidR="00C505D5" w:rsidRPr="00BD2F4E">
        <w:rPr>
          <w:rFonts w:cstheme="majorBidi" w:hint="cs"/>
          <w:szCs w:val="32"/>
          <w:cs/>
          <w:lang w:bidi="th-TH"/>
        </w:rPr>
        <w:t>ทางกูเกิล</w:t>
      </w:r>
      <w:r w:rsidR="008B18E3" w:rsidRPr="00BD2F4E">
        <w:rPr>
          <w:rFonts w:cstheme="majorBidi" w:hint="cs"/>
          <w:szCs w:val="32"/>
          <w:cs/>
          <w:lang w:bidi="th-TH"/>
        </w:rPr>
        <w:t>จะให้เครดิต</w:t>
      </w:r>
      <w:r w:rsidR="002472A1">
        <w:rPr>
          <w:rFonts w:cstheme="majorBidi" w:hint="cs"/>
          <w:szCs w:val="32"/>
          <w:cs/>
          <w:lang w:bidi="th-TH"/>
        </w:rPr>
        <w:t xml:space="preserve"> 300 ดอลลาร์ หรือคิดเป็นค่าเงินบาท</w:t>
      </w:r>
      <w:r w:rsidR="00CF153D" w:rsidRPr="00BD2F4E">
        <w:rPr>
          <w:rFonts w:cstheme="majorBidi" w:hint="cs"/>
          <w:szCs w:val="32"/>
          <w:cs/>
          <w:lang w:bidi="th-TH"/>
        </w:rPr>
        <w:t xml:space="preserve">ประมาณ </w:t>
      </w:r>
      <w:r w:rsidR="00CF153D" w:rsidRPr="00BD2F4E">
        <w:rPr>
          <w:rFonts w:cstheme="majorBidi"/>
          <w:szCs w:val="32"/>
          <w:lang w:bidi="th-TH"/>
        </w:rPr>
        <w:t xml:space="preserve">9,000 </w:t>
      </w:r>
      <w:r w:rsidR="00CF153D" w:rsidRPr="00BD2F4E">
        <w:rPr>
          <w:rFonts w:cstheme="majorBidi" w:hint="cs"/>
          <w:szCs w:val="32"/>
          <w:cs/>
          <w:lang w:bidi="th-TH"/>
        </w:rPr>
        <w:t>บาท</w:t>
      </w:r>
      <w:r w:rsidR="008B18E3" w:rsidRPr="00BD2F4E">
        <w:rPr>
          <w:rFonts w:cstheme="majorBidi" w:hint="cs"/>
          <w:szCs w:val="32"/>
          <w:cs/>
          <w:lang w:bidi="th-TH"/>
        </w:rPr>
        <w:t xml:space="preserve"> </w:t>
      </w:r>
      <w:r w:rsidR="005541F6" w:rsidRPr="00BD2F4E">
        <w:rPr>
          <w:rFonts w:cstheme="majorBidi" w:hint="cs"/>
          <w:szCs w:val="32"/>
          <w:cs/>
          <w:lang w:bidi="th-TH"/>
        </w:rPr>
        <w:t>เนื่องจากการใช้งาน</w:t>
      </w:r>
      <w:r w:rsidR="00CF153D" w:rsidRPr="00BD2F4E">
        <w:rPr>
          <w:rFonts w:cstheme="majorBidi" w:hint="cs"/>
          <w:szCs w:val="32"/>
          <w:cs/>
          <w:lang w:bidi="th-TH"/>
        </w:rPr>
        <w:t>กูเกิลคลาวด์นั้นจะ</w:t>
      </w:r>
      <w:r w:rsidR="0009486C" w:rsidRPr="00BD2F4E">
        <w:rPr>
          <w:rFonts w:cstheme="majorBidi" w:hint="cs"/>
          <w:szCs w:val="32"/>
          <w:cs/>
          <w:lang w:bidi="th-TH"/>
        </w:rPr>
        <w:t>เสียค่าใช้จ่ายตามจำนวนที่ใช้จริง</w:t>
      </w:r>
      <w:r w:rsidR="00F65C02" w:rsidRPr="00BD2F4E">
        <w:rPr>
          <w:rFonts w:cstheme="majorBidi" w:hint="cs"/>
          <w:szCs w:val="32"/>
          <w:cs/>
          <w:lang w:bidi="th-TH"/>
        </w:rPr>
        <w:t xml:space="preserve"> </w:t>
      </w:r>
    </w:p>
    <w:p w14:paraId="25C9AD20" w14:textId="6ED5EBCF" w:rsidR="00B04AAB" w:rsidRPr="00BD2F4E" w:rsidRDefault="00312FAC" w:rsidP="00D573EF">
      <w:pPr>
        <w:pStyle w:val="a0"/>
        <w:numPr>
          <w:ilvl w:val="0"/>
          <w:numId w:val="28"/>
        </w:numPr>
        <w:spacing w:after="120" w:line="240" w:lineRule="auto"/>
        <w:jc w:val="thaiDistribute"/>
        <w:rPr>
          <w:rFonts w:cstheme="majorBidi"/>
          <w:szCs w:val="32"/>
          <w:lang w:bidi="th-TH"/>
        </w:rPr>
      </w:pPr>
      <w:r w:rsidRPr="00BD2F4E">
        <w:rPr>
          <w:rFonts w:cstheme="majorBidi" w:hint="cs"/>
          <w:szCs w:val="32"/>
          <w:cs/>
          <w:lang w:bidi="th-TH"/>
        </w:rPr>
        <w:t>เริ่มการสร้าง</w:t>
      </w:r>
      <w:r w:rsidR="00F11A29">
        <w:rPr>
          <w:rFonts w:cstheme="majorBidi" w:hint="cs"/>
          <w:szCs w:val="32"/>
          <w:cs/>
          <w:lang w:bidi="th-TH"/>
        </w:rPr>
        <w:t>โปรเจก</w:t>
      </w:r>
      <w:proofErr w:type="spellStart"/>
      <w:r w:rsidR="00F11A29">
        <w:rPr>
          <w:rFonts w:cstheme="majorBidi" w:hint="cs"/>
          <w:szCs w:val="32"/>
          <w:cs/>
          <w:lang w:bidi="th-TH"/>
        </w:rPr>
        <w:t>ต์</w:t>
      </w:r>
      <w:proofErr w:type="spellEnd"/>
      <w:r w:rsidRPr="00BD2F4E">
        <w:rPr>
          <w:rFonts w:cstheme="majorBidi" w:hint="cs"/>
          <w:szCs w:val="32"/>
          <w:cs/>
          <w:lang w:bidi="th-TH"/>
        </w:rPr>
        <w:t>บนกูเกิลคลาวด์</w:t>
      </w:r>
      <w:r w:rsidR="004905CE" w:rsidRPr="00BD2F4E">
        <w:rPr>
          <w:rFonts w:cstheme="majorBidi" w:hint="cs"/>
          <w:szCs w:val="32"/>
          <w:cs/>
          <w:lang w:bidi="th-TH"/>
        </w:rPr>
        <w:t xml:space="preserve"> </w:t>
      </w:r>
      <w:r w:rsidR="00655CEC" w:rsidRPr="00BD2F4E">
        <w:rPr>
          <w:rFonts w:cstheme="majorBidi" w:hint="cs"/>
          <w:szCs w:val="32"/>
          <w:cs/>
          <w:lang w:bidi="th-TH"/>
        </w:rPr>
        <w:t xml:space="preserve">และเปิด </w:t>
      </w:r>
      <w:r w:rsidR="00655CEC" w:rsidRPr="00BD2F4E">
        <w:rPr>
          <w:rFonts w:cstheme="majorBidi"/>
          <w:szCs w:val="32"/>
          <w:lang w:bidi="th-TH"/>
        </w:rPr>
        <w:t xml:space="preserve">API </w:t>
      </w:r>
      <w:r w:rsidR="00655CEC" w:rsidRPr="00BD2F4E">
        <w:rPr>
          <w:rFonts w:cstheme="majorBidi" w:hint="cs"/>
          <w:szCs w:val="32"/>
          <w:cs/>
          <w:lang w:bidi="th-TH"/>
        </w:rPr>
        <w:t xml:space="preserve">ที่ต้องการใช้งาน </w:t>
      </w:r>
      <w:r w:rsidR="00A32CB2" w:rsidRPr="00BD2F4E">
        <w:rPr>
          <w:rFonts w:cstheme="majorBidi" w:hint="cs"/>
          <w:szCs w:val="32"/>
          <w:cs/>
          <w:lang w:bidi="th-TH"/>
        </w:rPr>
        <w:t>ผู้จัดทำ</w:t>
      </w:r>
      <w:r w:rsidR="00053F34">
        <w:rPr>
          <w:rFonts w:cstheme="majorBidi" w:hint="cs"/>
          <w:szCs w:val="32"/>
          <w:cs/>
          <w:lang w:bidi="th-TH"/>
        </w:rPr>
        <w:t>เลือก</w:t>
      </w:r>
      <w:r w:rsidR="00E9590D" w:rsidRPr="00BD2F4E">
        <w:rPr>
          <w:rFonts w:cstheme="majorBidi" w:hint="cs"/>
          <w:szCs w:val="32"/>
          <w:cs/>
          <w:lang w:bidi="th-TH"/>
        </w:rPr>
        <w:t xml:space="preserve">ใช้บริการ </w:t>
      </w:r>
      <w:r w:rsidR="00E9590D" w:rsidRPr="00BD2F4E">
        <w:rPr>
          <w:rFonts w:cstheme="majorBidi"/>
          <w:szCs w:val="32"/>
          <w:lang w:bidi="th-TH"/>
        </w:rPr>
        <w:t xml:space="preserve">API </w:t>
      </w:r>
      <w:r w:rsidR="006742CD">
        <w:rPr>
          <w:rFonts w:cstheme="majorBidi" w:hint="cs"/>
          <w:szCs w:val="32"/>
          <w:cs/>
          <w:lang w:bidi="th-TH"/>
        </w:rPr>
        <w:t xml:space="preserve">2 </w:t>
      </w:r>
      <w:r w:rsidR="003B18E9">
        <w:rPr>
          <w:rFonts w:cstheme="majorBidi" w:hint="cs"/>
          <w:szCs w:val="32"/>
          <w:cs/>
          <w:lang w:bidi="th-TH"/>
        </w:rPr>
        <w:t>ประเภท</w:t>
      </w:r>
      <w:r w:rsidR="0015108E" w:rsidRPr="00BD2F4E">
        <w:rPr>
          <w:rFonts w:cstheme="majorBidi" w:hint="cs"/>
          <w:szCs w:val="32"/>
          <w:cs/>
          <w:lang w:bidi="th-TH"/>
        </w:rPr>
        <w:t xml:space="preserve"> ได้แก่ </w:t>
      </w:r>
      <w:r w:rsidR="00AF790D" w:rsidRPr="00BD2F4E">
        <w:rPr>
          <w:rFonts w:cstheme="majorBidi"/>
          <w:szCs w:val="32"/>
          <w:lang w:bidi="th-TH"/>
        </w:rPr>
        <w:t xml:space="preserve">Cloud Storag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2</w:t>
      </w:r>
      <w:r w:rsidR="00171294">
        <w:rPr>
          <w:rFonts w:cstheme="majorBidi" w:hint="cs"/>
          <w:szCs w:val="32"/>
          <w:cs/>
          <w:lang w:bidi="th-TH"/>
        </w:rPr>
        <w:t xml:space="preserve"> </w:t>
      </w:r>
      <w:r w:rsidR="00746A6C" w:rsidRPr="00BD2F4E">
        <w:rPr>
          <w:rFonts w:cstheme="majorBidi" w:hint="cs"/>
          <w:szCs w:val="32"/>
          <w:cs/>
          <w:lang w:bidi="th-TH"/>
        </w:rPr>
        <w:t xml:space="preserve">และ </w:t>
      </w:r>
      <w:r w:rsidR="00A52E27" w:rsidRPr="00BD2F4E">
        <w:rPr>
          <w:rFonts w:cstheme="majorBidi"/>
          <w:szCs w:val="32"/>
          <w:lang w:bidi="th-TH"/>
        </w:rPr>
        <w:t>Cloud Speech to Text</w:t>
      </w:r>
      <w:r w:rsidR="00D867D5" w:rsidRPr="00BD2F4E">
        <w:rPr>
          <w:rFonts w:cstheme="majorBidi"/>
          <w:szCs w:val="32"/>
          <w:lang w:bidi="th-TH"/>
        </w:rPr>
        <w:t xml:space="preserv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3</w:t>
      </w:r>
    </w:p>
    <w:p w14:paraId="487B86FE" w14:textId="77777777" w:rsidR="0031567B" w:rsidRDefault="00F54B9F" w:rsidP="0031567B">
      <w:pPr>
        <w:keepNext/>
        <w:spacing w:after="120" w:line="240" w:lineRule="auto"/>
        <w:jc w:val="center"/>
      </w:pPr>
      <w:r w:rsidRPr="00F54B9F">
        <w:rPr>
          <w:rFonts w:cstheme="majorBidi"/>
          <w:noProof/>
          <w:szCs w:val="32"/>
          <w:lang w:bidi="th-TH"/>
        </w:rPr>
        <w:drawing>
          <wp:inline distT="0" distB="0" distL="0" distR="0" wp14:anchorId="750A005F" wp14:editId="7FFC8A60">
            <wp:extent cx="3744686" cy="2565372"/>
            <wp:effectExtent l="0" t="0" r="8255" b="698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28"/>
                    <a:stretch>
                      <a:fillRect/>
                    </a:stretch>
                  </pic:blipFill>
                  <pic:spPr>
                    <a:xfrm>
                      <a:off x="0" y="0"/>
                      <a:ext cx="3818525" cy="2615957"/>
                    </a:xfrm>
                    <a:prstGeom prst="rect">
                      <a:avLst/>
                    </a:prstGeom>
                  </pic:spPr>
                </pic:pic>
              </a:graphicData>
            </a:graphic>
          </wp:inline>
        </w:drawing>
      </w:r>
    </w:p>
    <w:p w14:paraId="43684315" w14:textId="68B9534C" w:rsidR="000F7EAF" w:rsidRDefault="0031567B" w:rsidP="0008588D">
      <w:pPr>
        <w:pStyle w:val="af"/>
        <w:rPr>
          <w:rFonts w:cstheme="majorBidi"/>
        </w:rPr>
      </w:pPr>
      <w:bookmarkStart w:id="59" w:name="_Toc58413986"/>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2</w:t>
      </w:r>
      <w:r w:rsidR="007A3EBD">
        <w:rPr>
          <w:b/>
          <w:bCs/>
          <w:cs/>
        </w:rPr>
        <w:fldChar w:fldCharType="end"/>
      </w:r>
      <w:r>
        <w:rPr>
          <w:b/>
          <w:bCs/>
        </w:rPr>
        <w:t xml:space="preserve"> </w:t>
      </w:r>
      <w:r>
        <w:rPr>
          <w:rFonts w:cstheme="majorBidi" w:hint="cs"/>
          <w:cs/>
        </w:rPr>
        <w:t xml:space="preserve">เปิดใช้งาน </w:t>
      </w:r>
      <w:r>
        <w:rPr>
          <w:rFonts w:cstheme="majorBidi"/>
        </w:rPr>
        <w:t>Cloud Storage</w:t>
      </w:r>
      <w:bookmarkEnd w:id="59"/>
    </w:p>
    <w:p w14:paraId="33472954" w14:textId="77777777" w:rsidR="000F7EAF" w:rsidRPr="000F7EAF" w:rsidRDefault="000F7EAF" w:rsidP="000F7EAF"/>
    <w:p w14:paraId="255E8F4C" w14:textId="77777777" w:rsidR="000F7EAF" w:rsidRPr="000F7EAF" w:rsidRDefault="000F7EAF" w:rsidP="000F7EAF">
      <w:pPr>
        <w:rPr>
          <w:cs/>
        </w:rPr>
      </w:pPr>
      <w:r w:rsidRPr="000F7EAF">
        <w:rPr>
          <w:cs/>
        </w:rPr>
        <w:br w:type="page"/>
      </w:r>
    </w:p>
    <w:p w14:paraId="2847674E" w14:textId="7538F6BC" w:rsidR="0031567B" w:rsidRDefault="00116A0E" w:rsidP="0008588D">
      <w:pPr>
        <w:pStyle w:val="af"/>
      </w:pPr>
      <w:r w:rsidRPr="00430F90">
        <w:rPr>
          <w:rFonts w:cstheme="majorBidi"/>
          <w:noProof/>
          <w:cs/>
        </w:rPr>
        <w:lastRenderedPageBreak/>
        <w:drawing>
          <wp:inline distT="0" distB="0" distL="0" distR="0" wp14:anchorId="602E60C9" wp14:editId="0E3EB547">
            <wp:extent cx="4689094" cy="1740310"/>
            <wp:effectExtent l="0" t="0" r="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29"/>
                    <a:srcRect t="1637"/>
                    <a:stretch/>
                  </pic:blipFill>
                  <pic:spPr bwMode="auto">
                    <a:xfrm>
                      <a:off x="0" y="0"/>
                      <a:ext cx="4806444" cy="1783863"/>
                    </a:xfrm>
                    <a:prstGeom prst="rect">
                      <a:avLst/>
                    </a:prstGeom>
                    <a:ln>
                      <a:noFill/>
                    </a:ln>
                    <a:extLst>
                      <a:ext uri="{53640926-AAD7-44D8-BBD7-CCE9431645EC}">
                        <a14:shadowObscured xmlns:a14="http://schemas.microsoft.com/office/drawing/2010/main"/>
                      </a:ext>
                    </a:extLst>
                  </pic:spPr>
                </pic:pic>
              </a:graphicData>
            </a:graphic>
          </wp:inline>
        </w:drawing>
      </w:r>
    </w:p>
    <w:p w14:paraId="32D56EAD" w14:textId="210E62A5" w:rsidR="00B063A1" w:rsidRDefault="0031567B" w:rsidP="00B063A1">
      <w:pPr>
        <w:pStyle w:val="af"/>
        <w:rPr>
          <w:rFonts w:cstheme="majorBidi"/>
        </w:rPr>
      </w:pPr>
      <w:bookmarkStart w:id="60" w:name="_Toc58413987"/>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3</w:t>
      </w:r>
      <w:r w:rsidR="007A3EBD">
        <w:rPr>
          <w:b/>
          <w:bCs/>
          <w:cs/>
        </w:rPr>
        <w:fldChar w:fldCharType="end"/>
      </w:r>
      <w:r>
        <w:rPr>
          <w:b/>
          <w:bCs/>
        </w:rPr>
        <w:t xml:space="preserve"> </w:t>
      </w:r>
      <w:r>
        <w:rPr>
          <w:rFonts w:cstheme="majorBidi" w:hint="cs"/>
          <w:cs/>
        </w:rPr>
        <w:t xml:space="preserve">เปิดใช้งาน </w:t>
      </w:r>
      <w:r>
        <w:rPr>
          <w:rFonts w:cstheme="majorBidi"/>
        </w:rPr>
        <w:t>Cloud Speech To Text</w:t>
      </w:r>
      <w:bookmarkEnd w:id="60"/>
    </w:p>
    <w:p w14:paraId="300F07C8" w14:textId="29C210FB" w:rsidR="00144A75" w:rsidRPr="00B063A1" w:rsidRDefault="00B063A1" w:rsidP="00B063A1">
      <w:pPr>
        <w:pStyle w:val="af"/>
        <w:numPr>
          <w:ilvl w:val="0"/>
          <w:numId w:val="40"/>
        </w:numPr>
        <w:jc w:val="left"/>
        <w:rPr>
          <w:rFonts w:cstheme="majorBidi"/>
          <w:b/>
          <w:bCs/>
        </w:rPr>
      </w:pPr>
      <w:r>
        <w:rPr>
          <w:rFonts w:cstheme="majorBidi" w:hint="cs"/>
          <w:cs/>
        </w:rPr>
        <w:t>ดำเนิน</w:t>
      </w:r>
      <w:r w:rsidR="00151F63" w:rsidRPr="00B063A1">
        <w:rPr>
          <w:rFonts w:cstheme="majorBidi" w:hint="cs"/>
          <w:cs/>
        </w:rPr>
        <w:t>การ</w:t>
      </w:r>
      <w:proofErr w:type="spellStart"/>
      <w:r w:rsidR="00151F63" w:rsidRPr="00B063A1">
        <w:rPr>
          <w:rFonts w:cstheme="majorBidi" w:hint="cs"/>
          <w:cs/>
        </w:rPr>
        <w:t>อั</w:t>
      </w:r>
      <w:r w:rsidR="0066613A" w:rsidRPr="00B063A1">
        <w:rPr>
          <w:rFonts w:cstheme="majorBidi" w:hint="cs"/>
          <w:cs/>
        </w:rPr>
        <w:t>ป</w:t>
      </w:r>
      <w:r w:rsidR="00151F63" w:rsidRPr="00B063A1">
        <w:rPr>
          <w:rFonts w:cstheme="majorBidi" w:hint="cs"/>
          <w:cs/>
        </w:rPr>
        <w:t>โห</w:t>
      </w:r>
      <w:proofErr w:type="spellEnd"/>
      <w:r w:rsidR="00151F63" w:rsidRPr="00B063A1">
        <w:rPr>
          <w:rFonts w:cstheme="majorBidi" w:hint="cs"/>
          <w:cs/>
        </w:rPr>
        <w:t>ลดไฟล์เสียงที่ทางผู้จัดทำสร้างบทสนทนาระหว่างลูกค้ากับศูนย์ให้บริการข้อมูลลูกค้าทางโทรศัพท</w:t>
      </w:r>
      <w:r w:rsidR="0066613A" w:rsidRPr="00B063A1">
        <w:rPr>
          <w:rFonts w:cstheme="majorBidi" w:hint="cs"/>
          <w:cs/>
        </w:rPr>
        <w:t>์</w:t>
      </w:r>
      <w:r w:rsidR="008F463F" w:rsidRPr="00B063A1">
        <w:rPr>
          <w:rFonts w:cstheme="majorBidi" w:hint="cs"/>
          <w:cs/>
        </w:rPr>
        <w:t>ขึ้น</w:t>
      </w:r>
      <w:r w:rsidR="004076BF" w:rsidRPr="00B063A1">
        <w:rPr>
          <w:rFonts w:cstheme="majorBidi" w:hint="cs"/>
          <w:cs/>
        </w:rPr>
        <w:t xml:space="preserve">บน </w:t>
      </w:r>
      <w:r w:rsidR="004076BF" w:rsidRPr="00B063A1">
        <w:t>Cloud Sto</w:t>
      </w:r>
      <w:r w:rsidR="00C90956" w:rsidRPr="00B063A1">
        <w:t>rage</w:t>
      </w:r>
      <w:r w:rsidR="001A0519" w:rsidRPr="00B063A1">
        <w:t xml:space="preserve"> </w:t>
      </w:r>
      <w:r w:rsidR="00276942" w:rsidRPr="00B063A1">
        <w:rPr>
          <w:rFonts w:cstheme="majorBidi" w:hint="cs"/>
          <w:cs/>
        </w:rPr>
        <w:t>ดังรูปท</w:t>
      </w:r>
      <w:r w:rsidR="00FC2887" w:rsidRPr="00B063A1">
        <w:rPr>
          <w:rFonts w:cstheme="majorBidi" w:hint="cs"/>
          <w:cs/>
        </w:rPr>
        <w:t>ี่</w:t>
      </w:r>
      <w:r w:rsidR="007A22FF" w:rsidRPr="00B063A1">
        <w:rPr>
          <w:rFonts w:cstheme="majorBidi"/>
        </w:rPr>
        <w:t xml:space="preserve"> 3.</w:t>
      </w:r>
      <w:r w:rsidR="001B412B" w:rsidRPr="00B063A1">
        <w:rPr>
          <w:rFonts w:cstheme="majorBidi"/>
        </w:rPr>
        <w:t>4</w:t>
      </w:r>
    </w:p>
    <w:p w14:paraId="2AC117D5" w14:textId="77777777" w:rsidR="007A22FF" w:rsidRDefault="003A6FFF" w:rsidP="007A22FF">
      <w:pPr>
        <w:keepNext/>
        <w:spacing w:after="120" w:line="240" w:lineRule="auto"/>
        <w:jc w:val="center"/>
      </w:pPr>
      <w:r w:rsidRPr="003A6FFF">
        <w:rPr>
          <w:noProof/>
          <w:lang w:bidi="th-TH"/>
        </w:rPr>
        <w:drawing>
          <wp:inline distT="0" distB="0" distL="0" distR="0" wp14:anchorId="5D39A89F" wp14:editId="37D26350">
            <wp:extent cx="3790336" cy="2159288"/>
            <wp:effectExtent l="0" t="0" r="0" b="0"/>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0"/>
                    <a:srcRect t="2669"/>
                    <a:stretch/>
                  </pic:blipFill>
                  <pic:spPr bwMode="auto">
                    <a:xfrm>
                      <a:off x="0" y="0"/>
                      <a:ext cx="3852108" cy="2194479"/>
                    </a:xfrm>
                    <a:prstGeom prst="rect">
                      <a:avLst/>
                    </a:prstGeom>
                    <a:ln>
                      <a:noFill/>
                    </a:ln>
                    <a:extLst>
                      <a:ext uri="{53640926-AAD7-44D8-BBD7-CCE9431645EC}">
                        <a14:shadowObscured xmlns:a14="http://schemas.microsoft.com/office/drawing/2010/main"/>
                      </a:ext>
                    </a:extLst>
                  </pic:spPr>
                </pic:pic>
              </a:graphicData>
            </a:graphic>
          </wp:inline>
        </w:drawing>
      </w:r>
    </w:p>
    <w:p w14:paraId="3C1E2BAE" w14:textId="55884E09" w:rsidR="003A6FFF" w:rsidRPr="007A22FF" w:rsidRDefault="007A22FF" w:rsidP="007A22FF">
      <w:pPr>
        <w:pStyle w:val="af"/>
        <w:rPr>
          <w:rFonts w:cstheme="majorBidi"/>
          <w:b/>
          <w:bCs/>
        </w:rPr>
      </w:pPr>
      <w:bookmarkStart w:id="61" w:name="_Toc58413988"/>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4</w:t>
      </w:r>
      <w:r w:rsidR="007A3EBD">
        <w:rPr>
          <w:b/>
          <w:bCs/>
          <w:cs/>
        </w:rPr>
        <w:fldChar w:fldCharType="end"/>
      </w:r>
      <w:r>
        <w:rPr>
          <w:b/>
          <w:bCs/>
        </w:rPr>
        <w:t xml:space="preserve"> </w:t>
      </w:r>
      <w:proofErr w:type="spellStart"/>
      <w:r>
        <w:rPr>
          <w:rFonts w:cstheme="majorBidi" w:hint="cs"/>
          <w:cs/>
        </w:rPr>
        <w:t>อัปโห</w:t>
      </w:r>
      <w:proofErr w:type="spellEnd"/>
      <w:r>
        <w:rPr>
          <w:rFonts w:cstheme="majorBidi" w:hint="cs"/>
          <w:cs/>
        </w:rPr>
        <w:t xml:space="preserve">ลดไฟล์เสียงขึ้นบน </w:t>
      </w:r>
      <w:r>
        <w:rPr>
          <w:rFonts w:cstheme="majorBidi"/>
        </w:rPr>
        <w:t>Cloud Storage</w:t>
      </w:r>
      <w:bookmarkEnd w:id="61"/>
    </w:p>
    <w:p w14:paraId="1BBE5B40" w14:textId="24463EC1" w:rsidR="00FB4390" w:rsidRPr="000E2FC8" w:rsidRDefault="0028721C" w:rsidP="00D573EF">
      <w:pPr>
        <w:pStyle w:val="a0"/>
        <w:numPr>
          <w:ilvl w:val="0"/>
          <w:numId w:val="30"/>
        </w:numPr>
        <w:spacing w:after="120" w:line="240" w:lineRule="auto"/>
        <w:rPr>
          <w:rFonts w:cstheme="majorBidi"/>
          <w:szCs w:val="32"/>
          <w:lang w:bidi="th-TH"/>
        </w:rPr>
      </w:pPr>
      <w:r w:rsidRPr="000E2FC8">
        <w:rPr>
          <w:rFonts w:cstheme="majorBidi" w:hint="cs"/>
          <w:szCs w:val="32"/>
          <w:cs/>
          <w:lang w:bidi="th-TH"/>
        </w:rPr>
        <w:t xml:space="preserve">นำเข้าข้อมูลเสียงจาก </w:t>
      </w:r>
      <w:r w:rsidRPr="000E2FC8">
        <w:rPr>
          <w:rFonts w:cstheme="majorBidi"/>
          <w:szCs w:val="32"/>
          <w:lang w:bidi="th-TH"/>
        </w:rPr>
        <w:t xml:space="preserve">Cloud Storage </w:t>
      </w:r>
      <w:r w:rsidR="00B0536B" w:rsidRPr="000E2FC8">
        <w:rPr>
          <w:rFonts w:cstheme="majorBidi" w:hint="cs"/>
          <w:szCs w:val="32"/>
          <w:cs/>
          <w:lang w:bidi="th-TH"/>
        </w:rPr>
        <w:t>และกำหนดค่า</w:t>
      </w:r>
      <w:r w:rsidR="00BC62D5" w:rsidRPr="000E2FC8">
        <w:rPr>
          <w:rFonts w:cstheme="majorBidi" w:hint="cs"/>
          <w:szCs w:val="32"/>
          <w:cs/>
          <w:lang w:bidi="th-TH"/>
        </w:rPr>
        <w:t>ต่าง ๆ เพื่อนำไปใช้ในการแปลงเสียงพูดให้อยู่ในรูปแบบข้อความ</w:t>
      </w:r>
      <w:r w:rsidR="00F950D8" w:rsidRPr="000E2FC8">
        <w:rPr>
          <w:rFonts w:cstheme="majorBidi" w:hint="cs"/>
          <w:szCs w:val="32"/>
          <w:cs/>
          <w:lang w:bidi="th-TH"/>
        </w:rPr>
        <w:t xml:space="preserve"> ดังรูปที่ </w:t>
      </w:r>
      <w:r w:rsidR="007A22FF">
        <w:rPr>
          <w:rFonts w:cstheme="majorBidi"/>
          <w:szCs w:val="32"/>
          <w:lang w:bidi="th-TH"/>
        </w:rPr>
        <w:t>3.</w:t>
      </w:r>
      <w:r w:rsidR="001B412B">
        <w:rPr>
          <w:rFonts w:cstheme="majorBidi"/>
          <w:szCs w:val="32"/>
          <w:lang w:bidi="th-TH"/>
        </w:rPr>
        <w:t>5</w:t>
      </w:r>
    </w:p>
    <w:p w14:paraId="7A2F1A49" w14:textId="77777777" w:rsidR="007A22FF" w:rsidRDefault="008964E4" w:rsidP="007A22FF">
      <w:pPr>
        <w:keepNext/>
        <w:spacing w:after="120" w:line="240" w:lineRule="auto"/>
        <w:jc w:val="center"/>
      </w:pPr>
      <w:r w:rsidRPr="00430F90">
        <w:rPr>
          <w:rFonts w:cstheme="majorBidi"/>
          <w:noProof/>
          <w:cs/>
          <w:lang w:bidi="th-TH"/>
        </w:rPr>
        <w:drawing>
          <wp:inline distT="0" distB="0" distL="0" distR="0" wp14:anchorId="08BB331D" wp14:editId="2DCF821D">
            <wp:extent cx="4395019" cy="1074338"/>
            <wp:effectExtent l="0" t="0" r="0" b="571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1"/>
                    <a:stretch>
                      <a:fillRect/>
                    </a:stretch>
                  </pic:blipFill>
                  <pic:spPr>
                    <a:xfrm>
                      <a:off x="0" y="0"/>
                      <a:ext cx="4441864" cy="1085789"/>
                    </a:xfrm>
                    <a:prstGeom prst="rect">
                      <a:avLst/>
                    </a:prstGeom>
                  </pic:spPr>
                </pic:pic>
              </a:graphicData>
            </a:graphic>
          </wp:inline>
        </w:drawing>
      </w:r>
    </w:p>
    <w:p w14:paraId="05266FD1" w14:textId="410677A0" w:rsidR="00F37AC8" w:rsidRPr="000F7EAF" w:rsidRDefault="007A22FF" w:rsidP="000F7EAF">
      <w:pPr>
        <w:pStyle w:val="af"/>
        <w:rPr>
          <w:rFonts w:cstheme="majorBidi"/>
          <w:b/>
          <w:bCs/>
          <w:cs/>
        </w:rPr>
      </w:pPr>
      <w:bookmarkStart w:id="62" w:name="_Toc58413989"/>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5</w:t>
      </w:r>
      <w:r w:rsidR="007A3EBD">
        <w:rPr>
          <w:b/>
          <w:bCs/>
          <w:cs/>
        </w:rPr>
        <w:fldChar w:fldCharType="end"/>
      </w:r>
      <w:r>
        <w:rPr>
          <w:b/>
          <w:bCs/>
        </w:rPr>
        <w:t xml:space="preserve"> </w:t>
      </w:r>
      <w:r>
        <w:rPr>
          <w:rFonts w:cstheme="majorBidi" w:hint="cs"/>
          <w:cs/>
        </w:rPr>
        <w:t>การนำเข้าข้อมูลเสียงและกำหนดค่าต่าง ๆ</w:t>
      </w:r>
      <w:bookmarkEnd w:id="62"/>
    </w:p>
    <w:p w14:paraId="0EF107A1" w14:textId="1A4A4CC5" w:rsidR="007A22FF" w:rsidRPr="00EF58A7" w:rsidRDefault="009D4D8D" w:rsidP="00D573EF">
      <w:pPr>
        <w:pStyle w:val="a0"/>
        <w:numPr>
          <w:ilvl w:val="0"/>
          <w:numId w:val="30"/>
        </w:numPr>
        <w:spacing w:after="120" w:line="240" w:lineRule="auto"/>
        <w:jc w:val="thaiDistribute"/>
        <w:rPr>
          <w:rFonts w:cstheme="majorBidi"/>
          <w:szCs w:val="32"/>
          <w:cs/>
          <w:lang w:bidi="th-TH"/>
        </w:rPr>
      </w:pPr>
      <w:r w:rsidRPr="003E275D">
        <w:rPr>
          <w:rFonts w:cstheme="majorBidi" w:hint="cs"/>
          <w:szCs w:val="32"/>
          <w:cs/>
          <w:lang w:bidi="th-TH"/>
        </w:rPr>
        <w:lastRenderedPageBreak/>
        <w:t>แปลงเสียงพูด</w:t>
      </w:r>
      <w:r w:rsidR="005840F6" w:rsidRPr="003E275D">
        <w:rPr>
          <w:rFonts w:cstheme="majorBidi" w:hint="cs"/>
          <w:szCs w:val="32"/>
          <w:cs/>
          <w:lang w:bidi="th-TH"/>
        </w:rPr>
        <w:t>ให้อยู่ในรูป</w:t>
      </w:r>
      <w:r w:rsidR="003E275D">
        <w:rPr>
          <w:rFonts w:cstheme="majorBidi" w:hint="cs"/>
          <w:szCs w:val="32"/>
          <w:cs/>
          <w:lang w:bidi="th-TH"/>
        </w:rPr>
        <w:t>แบบ</w:t>
      </w:r>
      <w:r w:rsidR="005840F6" w:rsidRPr="003E275D">
        <w:rPr>
          <w:rFonts w:cstheme="majorBidi" w:hint="cs"/>
          <w:szCs w:val="32"/>
          <w:cs/>
          <w:lang w:bidi="th-TH"/>
        </w:rPr>
        <w:t>ข้อความ</w:t>
      </w:r>
      <w:r w:rsidR="00540014">
        <w:rPr>
          <w:rFonts w:cstheme="majorBidi" w:hint="cs"/>
          <w:szCs w:val="32"/>
          <w:cs/>
          <w:lang w:bidi="th-TH"/>
        </w:rPr>
        <w:t>โดยการสร้างฟังก์ชันต่าง ๆ ได้แก่</w:t>
      </w:r>
      <w:r w:rsidR="00E668F5" w:rsidRPr="003E275D">
        <w:rPr>
          <w:rFonts w:cstheme="majorBidi" w:hint="cs"/>
          <w:szCs w:val="32"/>
          <w:cs/>
          <w:lang w:bidi="th-TH"/>
        </w:rPr>
        <w:t xml:space="preserve"> ฟังก์ชัน </w:t>
      </w:r>
      <w:proofErr w:type="spellStart"/>
      <w:r w:rsidR="00E668F5" w:rsidRPr="003E275D">
        <w:rPr>
          <w:rFonts w:cstheme="majorBidi"/>
          <w:szCs w:val="32"/>
          <w:lang w:bidi="th-TH"/>
        </w:rPr>
        <w:t>print_word_offsets</w:t>
      </w:r>
      <w:proofErr w:type="spellEnd"/>
      <w:r w:rsidR="000D28BF" w:rsidRPr="003E275D">
        <w:rPr>
          <w:rFonts w:cstheme="majorBidi"/>
          <w:szCs w:val="32"/>
          <w:lang w:bidi="th-TH"/>
        </w:rPr>
        <w:t xml:space="preserve"> </w:t>
      </w:r>
      <w:r w:rsidR="00894D03" w:rsidRPr="003E275D">
        <w:rPr>
          <w:rFonts w:cstheme="majorBidi" w:hint="cs"/>
          <w:szCs w:val="32"/>
          <w:cs/>
          <w:lang w:bidi="th-TH"/>
        </w:rPr>
        <w:t>ระบุเวลา</w:t>
      </w:r>
      <w:r w:rsidR="001A15A2" w:rsidRPr="003E275D">
        <w:rPr>
          <w:rFonts w:cstheme="majorBidi" w:hint="cs"/>
          <w:szCs w:val="32"/>
          <w:cs/>
          <w:lang w:bidi="th-TH"/>
        </w:rPr>
        <w:t>กับคำในบทส</w:t>
      </w:r>
      <w:r w:rsidR="002860E1">
        <w:rPr>
          <w:rFonts w:cstheme="majorBidi" w:hint="cs"/>
          <w:szCs w:val="32"/>
          <w:cs/>
          <w:lang w:bidi="th-TH"/>
        </w:rPr>
        <w:t>น</w:t>
      </w:r>
      <w:r w:rsidR="001A15A2" w:rsidRPr="003E275D">
        <w:rPr>
          <w:rFonts w:cstheme="majorBidi" w:hint="cs"/>
          <w:szCs w:val="32"/>
          <w:cs/>
          <w:lang w:bidi="th-TH"/>
        </w:rPr>
        <w:t>ทนา (</w:t>
      </w:r>
      <w:r w:rsidR="001A15A2" w:rsidRPr="003E275D">
        <w:rPr>
          <w:rFonts w:cstheme="majorBidi"/>
          <w:szCs w:val="32"/>
          <w:lang w:bidi="th-TH"/>
        </w:rPr>
        <w:t>Timestamp</w:t>
      </w:r>
      <w:r w:rsidR="001A15A2" w:rsidRPr="003E275D">
        <w:rPr>
          <w:rFonts w:cstheme="majorBidi" w:hint="cs"/>
          <w:szCs w:val="32"/>
          <w:cs/>
          <w:lang w:bidi="th-TH"/>
        </w:rPr>
        <w:t>) โดยระบุเวลา</w:t>
      </w:r>
      <w:r w:rsidR="00734FF0" w:rsidRPr="003E275D">
        <w:rPr>
          <w:rFonts w:cstheme="majorBidi" w:hint="cs"/>
          <w:szCs w:val="32"/>
          <w:cs/>
          <w:lang w:bidi="th-TH"/>
        </w:rPr>
        <w:t>ที่เริ่มต้นในแต่ละคำ และ</w:t>
      </w:r>
      <w:r w:rsidR="00503223" w:rsidRPr="003E275D">
        <w:rPr>
          <w:rFonts w:cstheme="majorBidi" w:hint="cs"/>
          <w:szCs w:val="32"/>
          <w:cs/>
          <w:lang w:bidi="th-TH"/>
        </w:rPr>
        <w:t>เวลาที่สิ้นสุดของคำ ๆ นั้น</w:t>
      </w:r>
      <w:r w:rsidR="00DB2BCC" w:rsidRPr="003E275D">
        <w:rPr>
          <w:rFonts w:cstheme="majorBidi" w:hint="cs"/>
          <w:szCs w:val="32"/>
          <w:cs/>
          <w:lang w:bidi="th-TH"/>
        </w:rPr>
        <w:t xml:space="preserve"> </w:t>
      </w:r>
      <w:r w:rsidR="00241438" w:rsidRPr="003E275D">
        <w:rPr>
          <w:rFonts w:cstheme="majorBidi" w:hint="cs"/>
          <w:szCs w:val="32"/>
          <w:cs/>
          <w:lang w:bidi="th-TH"/>
        </w:rPr>
        <w:t>โดย</w:t>
      </w:r>
      <w:r w:rsidR="00DB2BCC" w:rsidRPr="003E275D">
        <w:rPr>
          <w:rFonts w:cstheme="majorBidi" w:hint="cs"/>
          <w:szCs w:val="32"/>
          <w:cs/>
          <w:lang w:bidi="th-TH"/>
        </w:rPr>
        <w:t>หน่</w:t>
      </w:r>
      <w:r w:rsidR="00241438" w:rsidRPr="003E275D">
        <w:rPr>
          <w:rFonts w:cstheme="majorBidi" w:hint="cs"/>
          <w:szCs w:val="32"/>
          <w:cs/>
          <w:lang w:bidi="th-TH"/>
        </w:rPr>
        <w:t>ว</w:t>
      </w:r>
      <w:r w:rsidR="00DB2BCC" w:rsidRPr="003E275D">
        <w:rPr>
          <w:rFonts w:cstheme="majorBidi" w:hint="cs"/>
          <w:szCs w:val="32"/>
          <w:cs/>
          <w:lang w:bidi="th-TH"/>
        </w:rPr>
        <w:t>ยเวลาเป็นวินาที</w:t>
      </w:r>
      <w:r w:rsidR="0025410D" w:rsidRPr="003E275D">
        <w:rPr>
          <w:rFonts w:cstheme="majorBidi" w:hint="cs"/>
          <w:szCs w:val="32"/>
          <w:cs/>
          <w:lang w:bidi="th-TH"/>
        </w:rPr>
        <w:t>เพื่อให้ง่ายต่อการเข้าใจ</w:t>
      </w:r>
      <w:r w:rsidR="00ED6609">
        <w:rPr>
          <w:rFonts w:cstheme="majorBidi" w:hint="cs"/>
          <w:szCs w:val="32"/>
          <w:cs/>
          <w:lang w:bidi="th-TH"/>
        </w:rPr>
        <w:t xml:space="preserve"> </w:t>
      </w:r>
      <w:r w:rsidR="00BF4E9A" w:rsidRPr="003E275D">
        <w:rPr>
          <w:rFonts w:cstheme="majorBidi" w:hint="cs"/>
          <w:szCs w:val="32"/>
          <w:cs/>
          <w:lang w:bidi="th-TH"/>
        </w:rPr>
        <w:t>ฟังก์ชัน</w:t>
      </w:r>
      <w:r w:rsidR="003145FA" w:rsidRPr="003E275D">
        <w:rPr>
          <w:rFonts w:cstheme="majorBidi" w:hint="cs"/>
          <w:szCs w:val="32"/>
          <w:cs/>
          <w:lang w:bidi="th-TH"/>
        </w:rPr>
        <w:t xml:space="preserve"> </w:t>
      </w:r>
      <w:proofErr w:type="spellStart"/>
      <w:r w:rsidR="008C5C97" w:rsidRPr="003E275D">
        <w:rPr>
          <w:rFonts w:cstheme="majorBidi"/>
          <w:szCs w:val="32"/>
          <w:lang w:bidi="th-TH"/>
        </w:rPr>
        <w:t>print_sentences</w:t>
      </w:r>
      <w:proofErr w:type="spellEnd"/>
      <w:r w:rsidR="008C5C97" w:rsidRPr="003E275D">
        <w:rPr>
          <w:rFonts w:cstheme="majorBidi"/>
          <w:szCs w:val="32"/>
          <w:lang w:bidi="th-TH"/>
        </w:rPr>
        <w:t xml:space="preserve"> </w:t>
      </w:r>
      <w:r w:rsidR="008C5C97" w:rsidRPr="003E275D">
        <w:rPr>
          <w:rFonts w:cstheme="majorBidi" w:hint="cs"/>
          <w:szCs w:val="32"/>
          <w:cs/>
          <w:lang w:bidi="th-TH"/>
        </w:rPr>
        <w:t>แสดงผลประโยคที่ผ่านการ</w:t>
      </w:r>
      <w:r w:rsidR="00534F67" w:rsidRPr="003E275D">
        <w:rPr>
          <w:rFonts w:cstheme="majorBidi" w:hint="cs"/>
          <w:szCs w:val="32"/>
          <w:cs/>
          <w:lang w:bidi="th-TH"/>
        </w:rPr>
        <w:t>แปลงเสียงพูดให้อยู่</w:t>
      </w:r>
      <w:r w:rsidR="0086715D" w:rsidRPr="003E275D">
        <w:rPr>
          <w:rFonts w:cstheme="majorBidi" w:hint="cs"/>
          <w:szCs w:val="32"/>
          <w:cs/>
          <w:lang w:bidi="th-TH"/>
        </w:rPr>
        <w:t>ใ</w:t>
      </w:r>
      <w:r w:rsidR="00534F67" w:rsidRPr="003E275D">
        <w:rPr>
          <w:rFonts w:cstheme="majorBidi" w:hint="cs"/>
          <w:szCs w:val="32"/>
          <w:cs/>
          <w:lang w:bidi="th-TH"/>
        </w:rPr>
        <w:t>นรูปแบบข้อความ</w:t>
      </w:r>
      <w:r w:rsidR="00E9380D" w:rsidRPr="003E275D">
        <w:rPr>
          <w:rFonts w:cstheme="majorBidi" w:hint="cs"/>
          <w:szCs w:val="32"/>
          <w:cs/>
          <w:lang w:bidi="th-TH"/>
        </w:rPr>
        <w:t xml:space="preserve">และแสดงผลค่าความเชื่อมั่น </w:t>
      </w:r>
      <w:r w:rsidR="00E9380D" w:rsidRPr="003E275D">
        <w:rPr>
          <w:rFonts w:cstheme="majorBidi"/>
          <w:szCs w:val="32"/>
          <w:lang w:bidi="th-TH"/>
        </w:rPr>
        <w:t>(Confidence)</w:t>
      </w:r>
      <w:r w:rsidR="0025410D" w:rsidRPr="003E275D">
        <w:rPr>
          <w:rFonts w:cstheme="majorBidi"/>
          <w:szCs w:val="32"/>
          <w:lang w:bidi="th-TH"/>
        </w:rPr>
        <w:t xml:space="preserve"> </w:t>
      </w:r>
      <w:r w:rsidR="00D43786" w:rsidRPr="003E275D">
        <w:rPr>
          <w:rFonts w:cstheme="majorBidi" w:hint="cs"/>
          <w:szCs w:val="32"/>
          <w:cs/>
          <w:lang w:bidi="th-TH"/>
        </w:rPr>
        <w:t>ส่วนสุดท้ายในขั้นตอนการแปลงเสียงพูดให้อยู่ในรูปแบบของข้อความ</w:t>
      </w:r>
      <w:r w:rsidR="00CC636C" w:rsidRPr="003E275D">
        <w:rPr>
          <w:rFonts w:cstheme="majorBidi" w:hint="cs"/>
          <w:szCs w:val="32"/>
          <w:cs/>
          <w:lang w:bidi="th-TH"/>
        </w:rPr>
        <w:t xml:space="preserve">ในฟังก์ชัน </w:t>
      </w:r>
      <w:proofErr w:type="spellStart"/>
      <w:r w:rsidR="00CC636C" w:rsidRPr="003E275D">
        <w:rPr>
          <w:rFonts w:cstheme="majorBidi"/>
          <w:szCs w:val="32"/>
          <w:lang w:bidi="th-TH"/>
        </w:rPr>
        <w:t>speech_to_text</w:t>
      </w:r>
      <w:proofErr w:type="spellEnd"/>
      <w:r w:rsidR="00295F4D" w:rsidRPr="003E275D">
        <w:rPr>
          <w:rFonts w:cstheme="majorBidi"/>
          <w:szCs w:val="32"/>
          <w:lang w:bidi="th-TH"/>
        </w:rPr>
        <w:t xml:space="preserve"> </w:t>
      </w:r>
      <w:r w:rsidR="00295F4D" w:rsidRPr="003E275D">
        <w:rPr>
          <w:rFonts w:cstheme="majorBidi" w:hint="cs"/>
          <w:szCs w:val="32"/>
          <w:cs/>
          <w:lang w:bidi="th-TH"/>
        </w:rPr>
        <w:t>ใช้โมดูลของ</w:t>
      </w:r>
      <w:r w:rsidR="002860E1">
        <w:rPr>
          <w:rFonts w:cstheme="majorBidi" w:hint="cs"/>
          <w:szCs w:val="32"/>
          <w:cs/>
          <w:lang w:bidi="th-TH"/>
        </w:rPr>
        <w:t xml:space="preserve">ไลบรารี </w:t>
      </w:r>
      <w:r w:rsidR="002860E1">
        <w:rPr>
          <w:rFonts w:cstheme="majorBidi"/>
          <w:szCs w:val="32"/>
          <w:lang w:bidi="th-TH"/>
        </w:rPr>
        <w:t>S</w:t>
      </w:r>
      <w:r w:rsidR="00295F4D" w:rsidRPr="003E275D">
        <w:rPr>
          <w:rFonts w:cstheme="majorBidi"/>
          <w:szCs w:val="32"/>
          <w:lang w:bidi="th-TH"/>
        </w:rPr>
        <w:t xml:space="preserve">peech </w:t>
      </w:r>
      <w:r w:rsidR="00295F4D" w:rsidRPr="003E275D">
        <w:rPr>
          <w:rFonts w:cstheme="majorBidi" w:hint="cs"/>
          <w:szCs w:val="32"/>
          <w:cs/>
          <w:lang w:bidi="th-TH"/>
        </w:rPr>
        <w:t>ในการแปลง</w:t>
      </w:r>
      <w:r w:rsidR="00391A25" w:rsidRPr="003E275D">
        <w:rPr>
          <w:rFonts w:cstheme="majorBidi" w:hint="cs"/>
          <w:szCs w:val="32"/>
          <w:cs/>
          <w:lang w:bidi="th-TH"/>
        </w:rPr>
        <w:t>ข้อมูลเสียงพูดให้อยู่ในรูปแบบข้อความ และ</w:t>
      </w:r>
      <w:r w:rsidR="001C6471" w:rsidRPr="003E275D">
        <w:rPr>
          <w:rFonts w:cstheme="majorBidi" w:hint="cs"/>
          <w:szCs w:val="32"/>
          <w:cs/>
          <w:lang w:bidi="th-TH"/>
        </w:rPr>
        <w:t>ระบุไฟล์</w:t>
      </w:r>
    </w:p>
    <w:p w14:paraId="3298D2F1" w14:textId="657BDBDC" w:rsidR="0046201C" w:rsidRDefault="003218B2" w:rsidP="0046201C">
      <w:pPr>
        <w:keepNext/>
        <w:spacing w:after="120" w:line="240" w:lineRule="auto"/>
        <w:jc w:val="center"/>
      </w:pPr>
      <w:r w:rsidRPr="00430F90">
        <w:rPr>
          <w:rFonts w:cstheme="majorBidi"/>
          <w:noProof/>
          <w:cs/>
          <w:lang w:bidi="th-TH"/>
        </w:rPr>
        <w:drawing>
          <wp:inline distT="0" distB="0" distL="0" distR="0" wp14:anchorId="2855F2AA" wp14:editId="769C350F">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2"/>
                    <a:stretch>
                      <a:fillRect/>
                    </a:stretch>
                  </pic:blipFill>
                  <pic:spPr>
                    <a:xfrm>
                      <a:off x="0" y="0"/>
                      <a:ext cx="4446524" cy="5003368"/>
                    </a:xfrm>
                    <a:prstGeom prst="rect">
                      <a:avLst/>
                    </a:prstGeom>
                  </pic:spPr>
                </pic:pic>
              </a:graphicData>
            </a:graphic>
          </wp:inline>
        </w:drawing>
      </w:r>
    </w:p>
    <w:p w14:paraId="5DBB6EA9" w14:textId="051FDE97" w:rsidR="00BE674C" w:rsidRDefault="0046201C" w:rsidP="00BE674C">
      <w:pPr>
        <w:pStyle w:val="af"/>
        <w:rPr>
          <w:rFonts w:cstheme="majorBidi"/>
          <w:cs/>
        </w:rPr>
      </w:pPr>
      <w:bookmarkStart w:id="63" w:name="_Toc58413990"/>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6</w:t>
      </w:r>
      <w:r w:rsidR="007A3EBD">
        <w:rPr>
          <w:b/>
          <w:bCs/>
          <w:cs/>
        </w:rPr>
        <w:fldChar w:fldCharType="end"/>
      </w:r>
      <w:r>
        <w:rPr>
          <w:b/>
          <w:bCs/>
        </w:rPr>
        <w:t xml:space="preserve"> </w:t>
      </w:r>
      <w:r>
        <w:rPr>
          <w:rFonts w:cstheme="majorBidi" w:hint="cs"/>
          <w:cs/>
        </w:rPr>
        <w:t>ฟังก์ชันการแปลงเสียงพูดให้อยู่ในรูปแบบของข้อความตัวอักษร</w:t>
      </w:r>
      <w:bookmarkEnd w:id="63"/>
    </w:p>
    <w:p w14:paraId="43103DC4" w14:textId="77777777" w:rsidR="001B412B" w:rsidRPr="001B412B" w:rsidRDefault="001B412B" w:rsidP="001B412B">
      <w:pPr>
        <w:rPr>
          <w:lang w:bidi="th-TH"/>
        </w:rPr>
      </w:pPr>
    </w:p>
    <w:p w14:paraId="7BB9D940" w14:textId="39F90FBF" w:rsidR="00763A17" w:rsidRPr="00763A17" w:rsidRDefault="009A5B7F" w:rsidP="00276ECB">
      <w:pPr>
        <w:pStyle w:val="4"/>
        <w:rPr>
          <w:rFonts w:cstheme="majorBidi"/>
        </w:rPr>
      </w:pPr>
      <w:r w:rsidRPr="00276ECB">
        <w:rPr>
          <w:rFonts w:hint="cs"/>
          <w:cs/>
        </w:rPr>
        <w:lastRenderedPageBreak/>
        <w:t>บันทึกไฟล์</w:t>
      </w:r>
      <w:r w:rsidR="00574175" w:rsidRPr="00763A17">
        <w:rPr>
          <w:rFonts w:hint="cs"/>
          <w:cs/>
        </w:rPr>
        <w:t>ที่ผ่านการแปลงเสียงพูดให้อยู่ในรูปแบบข</w:t>
      </w:r>
      <w:r w:rsidRPr="00763A17">
        <w:rPr>
          <w:rFonts w:hint="cs"/>
          <w:cs/>
        </w:rPr>
        <w:t>้อความ</w:t>
      </w:r>
      <w:r w:rsidR="00763A17" w:rsidRPr="00763A17">
        <w:rPr>
          <w:cs/>
        </w:rPr>
        <w:t xml:space="preserve">ให้อยู่ในรูปของ </w:t>
      </w:r>
      <w:r w:rsidR="00763A17" w:rsidRPr="00763A17">
        <w:t>Dictionary</w:t>
      </w:r>
    </w:p>
    <w:p w14:paraId="21C096A4" w14:textId="50EA67B9" w:rsidR="00385798" w:rsidRPr="008045CF" w:rsidRDefault="00385798" w:rsidP="00385798">
      <w:pPr>
        <w:spacing w:after="120" w:line="240" w:lineRule="auto"/>
        <w:ind w:firstLine="720"/>
        <w:jc w:val="thaiDistribute"/>
        <w:rPr>
          <w:rFonts w:cstheme="majorBidi"/>
          <w:szCs w:val="32"/>
          <w:lang w:bidi="th-TH"/>
        </w:rPr>
      </w:pPr>
      <w:r>
        <w:rPr>
          <w:rFonts w:cstheme="majorBidi" w:hint="cs"/>
          <w:szCs w:val="32"/>
          <w:cs/>
          <w:lang w:bidi="th-TH"/>
        </w:rPr>
        <w:t>บันทึก</w:t>
      </w:r>
      <w:r w:rsidRPr="008045CF">
        <w:rPr>
          <w:rFonts w:cstheme="majorBidi" w:hint="cs"/>
          <w:szCs w:val="32"/>
          <w:cs/>
          <w:lang w:bidi="th-TH"/>
        </w:rPr>
        <w:t xml:space="preserve">เป็นประเภทไฟล์ </w:t>
      </w:r>
      <w:r w:rsidRPr="008045CF">
        <w:rPr>
          <w:rFonts w:cstheme="majorBidi"/>
          <w:szCs w:val="32"/>
          <w:lang w:bidi="th-TH"/>
        </w:rPr>
        <w:t>JSON</w:t>
      </w:r>
      <w:r w:rsidRPr="008045CF">
        <w:rPr>
          <w:rFonts w:cstheme="majorBidi" w:hint="cs"/>
          <w:szCs w:val="32"/>
          <w:cs/>
          <w:lang w:bidi="th-TH"/>
        </w:rPr>
        <w:t xml:space="preserve"> เพื่อทำการตรวจจับคำที่เป็นข้อมูลส่วนบุคคลในขั้นตอนต่อไป</w:t>
      </w:r>
      <w:r w:rsidRPr="008045CF">
        <w:rPr>
          <w:rFonts w:cstheme="majorBidi"/>
          <w:szCs w:val="32"/>
          <w:lang w:bidi="th-TH"/>
        </w:rPr>
        <w:t xml:space="preserve"> </w:t>
      </w:r>
      <w:r w:rsidRPr="008045CF">
        <w:rPr>
          <w:rFonts w:cstheme="majorBidi" w:hint="cs"/>
          <w:szCs w:val="32"/>
          <w:cs/>
          <w:lang w:bidi="th-TH"/>
        </w:rPr>
        <w:t xml:space="preserve">ดังรูปที่ </w:t>
      </w:r>
      <w:r w:rsidRPr="008045CF">
        <w:rPr>
          <w:rFonts w:cstheme="majorBidi"/>
          <w:szCs w:val="32"/>
          <w:lang w:bidi="th-TH"/>
        </w:rPr>
        <w:t>3.</w:t>
      </w:r>
      <w:r w:rsidR="001B412B">
        <w:rPr>
          <w:rFonts w:cstheme="majorBidi"/>
          <w:szCs w:val="32"/>
          <w:lang w:bidi="th-TH"/>
        </w:rPr>
        <w:t>7</w:t>
      </w:r>
    </w:p>
    <w:p w14:paraId="792F15E0" w14:textId="77777777" w:rsidR="0046201C" w:rsidRDefault="004A4F3F" w:rsidP="0046201C">
      <w:pPr>
        <w:keepNext/>
        <w:spacing w:after="120" w:line="240" w:lineRule="auto"/>
        <w:ind w:left="720"/>
        <w:jc w:val="center"/>
      </w:pPr>
      <w:r w:rsidRPr="00430F90">
        <w:rPr>
          <w:rFonts w:cstheme="majorBidi"/>
          <w:noProof/>
          <w:cs/>
          <w:lang w:bidi="th-TH"/>
        </w:rPr>
        <w:drawing>
          <wp:inline distT="0" distB="0" distL="0" distR="0" wp14:anchorId="6E73A89D" wp14:editId="2188A348">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0837" cy="537497"/>
                    </a:xfrm>
                    <a:prstGeom prst="rect">
                      <a:avLst/>
                    </a:prstGeom>
                  </pic:spPr>
                </pic:pic>
              </a:graphicData>
            </a:graphic>
          </wp:inline>
        </w:drawing>
      </w:r>
    </w:p>
    <w:p w14:paraId="460C976D" w14:textId="63C5CC68" w:rsidR="005340B3" w:rsidRPr="005F7E05" w:rsidRDefault="0046201C" w:rsidP="005F7E05">
      <w:pPr>
        <w:pStyle w:val="af"/>
        <w:rPr>
          <w:rFonts w:cstheme="majorBidi"/>
          <w:b/>
          <w:bCs/>
          <w:cs/>
        </w:rPr>
      </w:pPr>
      <w:bookmarkStart w:id="64" w:name="_Toc58413991"/>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7</w:t>
      </w:r>
      <w:r w:rsidR="007A3EBD">
        <w:rPr>
          <w:b/>
          <w:bCs/>
          <w:cs/>
        </w:rPr>
        <w:fldChar w:fldCharType="end"/>
      </w:r>
      <w:r>
        <w:rPr>
          <w:b/>
          <w:bCs/>
        </w:rPr>
        <w:t xml:space="preserve"> </w:t>
      </w:r>
      <w:r w:rsidRPr="00AA7235">
        <w:rPr>
          <w:rFonts w:hint="cs"/>
          <w:cs/>
        </w:rPr>
        <w:t>การ</w:t>
      </w:r>
      <w:r w:rsidR="00AA7235" w:rsidRPr="00AA7235">
        <w:rPr>
          <w:cs/>
        </w:rPr>
        <w:t>บันทึกไฟล์ข้อความเป็นไฟล์ประเภท .</w:t>
      </w:r>
      <w:r w:rsidR="00AA7235" w:rsidRPr="00AA7235">
        <w:rPr>
          <w:rFonts w:cstheme="majorBidi"/>
        </w:rPr>
        <w:t>json</w:t>
      </w:r>
      <w:bookmarkEnd w:id="64"/>
    </w:p>
    <w:p w14:paraId="7258E316" w14:textId="77777777" w:rsidR="0008095C" w:rsidRPr="00430F90" w:rsidRDefault="00593928" w:rsidP="005340B3">
      <w:pPr>
        <w:pStyle w:val="3"/>
        <w:spacing w:after="120" w:line="240" w:lineRule="auto"/>
        <w:rPr>
          <w:rFonts w:asciiTheme="majorBidi" w:hAnsiTheme="majorBidi" w:cstheme="majorBidi"/>
        </w:rPr>
      </w:pPr>
      <w:bookmarkStart w:id="65" w:name="_Toc58412974"/>
      <w:r w:rsidRPr="00430F90">
        <w:rPr>
          <w:rFonts w:asciiTheme="majorBidi" w:hAnsiTheme="majorBidi" w:cstheme="majorBidi" w:hint="cs"/>
          <w:cs/>
        </w:rPr>
        <w:t>การตรวจจับคำที่เป็นข้อมูลส่วนบุคคลจากข้อมูลรูปแบบข้อความ</w:t>
      </w:r>
      <w:bookmarkEnd w:id="65"/>
      <w:r w:rsidRPr="00430F90">
        <w:rPr>
          <w:rFonts w:asciiTheme="majorBidi" w:hAnsiTheme="majorBidi" w:cstheme="majorBidi" w:hint="cs"/>
          <w:cs/>
        </w:rPr>
        <w:t xml:space="preserve"> </w:t>
      </w:r>
    </w:p>
    <w:p w14:paraId="744D7479" w14:textId="4D9FF111" w:rsidR="00AC19B6" w:rsidRDefault="005F7E05" w:rsidP="005340B3">
      <w:pPr>
        <w:spacing w:after="120" w:line="240" w:lineRule="auto"/>
        <w:ind w:firstLine="720"/>
        <w:jc w:val="thaiDistribute"/>
        <w:rPr>
          <w:rFonts w:cstheme="majorBidi"/>
          <w:szCs w:val="32"/>
          <w:cs/>
          <w:lang w:bidi="th-TH"/>
        </w:rPr>
      </w:pPr>
      <w:r>
        <w:rPr>
          <w:rFonts w:cstheme="majorBidi" w:hint="cs"/>
          <w:szCs w:val="32"/>
          <w:cs/>
          <w:lang w:bidi="th-TH"/>
        </w:rPr>
        <w:t>นำเข้า</w:t>
      </w:r>
      <w:r w:rsidR="0047427B">
        <w:rPr>
          <w:rFonts w:cstheme="majorBidi" w:hint="cs"/>
          <w:szCs w:val="32"/>
          <w:cs/>
          <w:lang w:bidi="th-TH"/>
        </w:rPr>
        <w:t xml:space="preserve">ข้อมูลที่ </w:t>
      </w:r>
      <w:r w:rsidR="00420727" w:rsidRPr="00420727">
        <w:rPr>
          <w:rFonts w:cstheme="majorBidi"/>
          <w:szCs w:val="32"/>
          <w:lang w:bidi="th-TH"/>
        </w:rPr>
        <w:t>Cloud Speech to Text</w:t>
      </w:r>
      <w:r w:rsidR="0047427B">
        <w:rPr>
          <w:rFonts w:cstheme="majorBidi"/>
          <w:szCs w:val="32"/>
          <w:lang w:bidi="th-TH"/>
        </w:rPr>
        <w:t xml:space="preserve"> </w:t>
      </w:r>
      <w:r w:rsidR="0047427B">
        <w:rPr>
          <w:rFonts w:cstheme="majorBidi" w:hint="cs"/>
          <w:szCs w:val="32"/>
          <w:cs/>
          <w:lang w:bidi="th-TH"/>
        </w:rPr>
        <w:t xml:space="preserve">ดำเนินการแปลงให้อยู่ในรูปแบบข้อความ </w:t>
      </w:r>
      <w:r w:rsidR="00EF5419">
        <w:rPr>
          <w:rFonts w:cstheme="majorBidi" w:hint="cs"/>
          <w:szCs w:val="32"/>
          <w:cs/>
          <w:lang w:bidi="th-TH"/>
        </w:rPr>
        <w:t>ซึ่งเป็นไฟล์</w:t>
      </w:r>
      <w:r w:rsidR="00EF5419">
        <w:rPr>
          <w:rFonts w:cstheme="majorBidi"/>
          <w:szCs w:val="32"/>
          <w:lang w:bidi="th-TH"/>
        </w:rPr>
        <w:t xml:space="preserve"> JSON </w:t>
      </w:r>
      <w:r w:rsidR="0047427B">
        <w:rPr>
          <w:rFonts w:cstheme="majorBidi" w:hint="cs"/>
          <w:szCs w:val="32"/>
          <w:cs/>
          <w:lang w:bidi="th-TH"/>
        </w:rPr>
        <w:t>ในรูป</w:t>
      </w:r>
      <w:r w:rsidR="005B08CB">
        <w:rPr>
          <w:rFonts w:cstheme="majorBidi" w:hint="cs"/>
          <w:szCs w:val="32"/>
          <w:cs/>
          <w:lang w:bidi="th-TH"/>
        </w:rPr>
        <w:t>แบบ</w:t>
      </w:r>
      <w:r w:rsidR="0047427B">
        <w:rPr>
          <w:rFonts w:cstheme="majorBidi" w:hint="cs"/>
          <w:szCs w:val="32"/>
          <w:cs/>
          <w:lang w:bidi="th-TH"/>
        </w:rPr>
        <w:t>ของ</w:t>
      </w:r>
      <w:r w:rsidR="00EF5419">
        <w:rPr>
          <w:rFonts w:cstheme="majorBidi" w:hint="cs"/>
          <w:szCs w:val="32"/>
          <w:cs/>
          <w:lang w:bidi="th-TH"/>
        </w:rPr>
        <w:t xml:space="preserve"> </w:t>
      </w:r>
      <w:r w:rsidR="00EF5419">
        <w:rPr>
          <w:rFonts w:cstheme="majorBidi"/>
          <w:szCs w:val="32"/>
          <w:lang w:bidi="th-TH"/>
        </w:rPr>
        <w:t>Dictionary</w:t>
      </w:r>
      <w:r w:rsidR="00A2292C">
        <w:rPr>
          <w:rFonts w:cstheme="majorBidi" w:hint="cs"/>
          <w:szCs w:val="32"/>
          <w:cs/>
          <w:lang w:bidi="th-TH"/>
        </w:rPr>
        <w:t xml:space="preserve"> และนำข้อมูลเหล่านั้น</w:t>
      </w:r>
      <w:r w:rsidR="00751498">
        <w:rPr>
          <w:rFonts w:cstheme="majorBidi" w:hint="cs"/>
          <w:szCs w:val="32"/>
          <w:cs/>
          <w:lang w:bidi="th-TH"/>
        </w:rPr>
        <w:t>มาพัฒนา</w:t>
      </w:r>
      <w:r w:rsidR="00251007">
        <w:rPr>
          <w:rFonts w:cstheme="majorBidi" w:hint="cs"/>
          <w:szCs w:val="32"/>
          <w:cs/>
          <w:lang w:bidi="th-TH"/>
        </w:rPr>
        <w:t>เครื่องมือ</w:t>
      </w:r>
      <w:r w:rsidR="00A2292C">
        <w:rPr>
          <w:rFonts w:cstheme="majorBidi" w:hint="cs"/>
          <w:szCs w:val="32"/>
          <w:cs/>
          <w:lang w:bidi="th-TH"/>
        </w:rPr>
        <w:t xml:space="preserve"> โดย</w:t>
      </w:r>
      <w:r w:rsidR="004A18E0">
        <w:rPr>
          <w:rFonts w:cstheme="majorBidi" w:hint="cs"/>
          <w:szCs w:val="32"/>
          <w:cs/>
          <w:lang w:bidi="th-TH"/>
        </w:rPr>
        <w:t>รายละเอียดของกระบวนการทั้งหมด มีดังนี้</w:t>
      </w:r>
    </w:p>
    <w:p w14:paraId="3108F7A9" w14:textId="4C5A97D3" w:rsidR="00740A05" w:rsidRPr="00171321" w:rsidRDefault="008F17FC" w:rsidP="005340B3">
      <w:pPr>
        <w:pStyle w:val="4"/>
        <w:spacing w:after="120"/>
        <w:rPr>
          <w:rFonts w:asciiTheme="majorBidi" w:hAnsiTheme="majorBidi" w:cstheme="majorBidi"/>
        </w:rPr>
      </w:pPr>
      <w:r w:rsidRPr="00171321">
        <w:rPr>
          <w:rFonts w:asciiTheme="majorBidi" w:hAnsiTheme="majorBidi" w:cstheme="majorBidi" w:hint="cs"/>
          <w:cs/>
        </w:rPr>
        <w:t>กระบวน</w:t>
      </w:r>
      <w:r w:rsidR="009B3CDC" w:rsidRPr="00171321">
        <w:rPr>
          <w:rFonts w:asciiTheme="majorBidi" w:hAnsiTheme="majorBidi" w:cstheme="majorBidi" w:hint="cs"/>
          <w:cs/>
        </w:rPr>
        <w:t xml:space="preserve">การตรวจจับนิพจน์ระบุนาม </w:t>
      </w:r>
      <w:r w:rsidR="009B3CDC" w:rsidRPr="00171321">
        <w:rPr>
          <w:rFonts w:asciiTheme="majorBidi" w:hAnsiTheme="majorBidi" w:cstheme="majorBidi"/>
        </w:rPr>
        <w:t>(Named Entities Tagger Process)</w:t>
      </w:r>
    </w:p>
    <w:p w14:paraId="1D6D9830" w14:textId="156A6D2C" w:rsidR="00C261D2" w:rsidRDefault="00C261D2" w:rsidP="005340B3">
      <w:pPr>
        <w:spacing w:after="120" w:line="240" w:lineRule="auto"/>
        <w:ind w:firstLine="720"/>
        <w:jc w:val="thaiDistribute"/>
        <w:rPr>
          <w:rFonts w:cstheme="majorBidi"/>
          <w:szCs w:val="32"/>
          <w:lang w:bidi="th-TH"/>
        </w:rPr>
      </w:pPr>
      <w:r w:rsidRPr="000204FB">
        <w:rPr>
          <w:rFonts w:cstheme="majorBidi" w:hint="cs"/>
          <w:szCs w:val="32"/>
          <w:cs/>
          <w:lang w:bidi="th-TH"/>
        </w:rPr>
        <w:t>ในขั้นตอนนี้</w:t>
      </w:r>
      <w:r w:rsidR="00251007">
        <w:rPr>
          <w:rFonts w:cstheme="majorBidi" w:hint="cs"/>
          <w:szCs w:val="32"/>
          <w:cs/>
          <w:lang w:bidi="th-TH"/>
        </w:rPr>
        <w:t>มีการ</w:t>
      </w:r>
      <w:r w:rsidRPr="000204FB">
        <w:rPr>
          <w:rFonts w:cstheme="majorBidi" w:hint="cs"/>
          <w:szCs w:val="32"/>
          <w:cs/>
          <w:lang w:bidi="th-TH"/>
        </w:rPr>
        <w:t>ใช้</w:t>
      </w:r>
      <w:r w:rsidR="00693E74">
        <w:rPr>
          <w:rFonts w:cstheme="majorBidi" w:hint="cs"/>
          <w:szCs w:val="32"/>
          <w:cs/>
          <w:lang w:bidi="th-TH"/>
        </w:rPr>
        <w:t>ไลบรารี</w:t>
      </w:r>
      <w:r w:rsidRPr="000204FB">
        <w:rPr>
          <w:rFonts w:cstheme="majorBidi" w:hint="cs"/>
          <w:szCs w:val="32"/>
          <w:cs/>
          <w:lang w:bidi="th-TH"/>
        </w:rPr>
        <w:t xml:space="preserve">ทั้งหมด 3 </w:t>
      </w:r>
      <w:r w:rsidR="00693E74">
        <w:rPr>
          <w:rFonts w:cstheme="majorBidi" w:hint="cs"/>
          <w:szCs w:val="32"/>
          <w:cs/>
          <w:lang w:bidi="th-TH"/>
        </w:rPr>
        <w:t>ไลบรารี</w:t>
      </w:r>
      <w:r w:rsidR="00251007">
        <w:rPr>
          <w:rFonts w:cstheme="majorBidi" w:hint="cs"/>
          <w:szCs w:val="32"/>
          <w:cs/>
          <w:lang w:bidi="th-TH"/>
        </w:rPr>
        <w:t xml:space="preserve"> </w:t>
      </w:r>
      <w:r w:rsidRPr="000204FB">
        <w:rPr>
          <w:rFonts w:cstheme="majorBidi" w:hint="cs"/>
          <w:szCs w:val="32"/>
          <w:cs/>
          <w:lang w:bidi="th-TH"/>
        </w:rPr>
        <w:t>เพื่อ</w:t>
      </w:r>
      <w:r w:rsidR="000204FB" w:rsidRPr="000204FB">
        <w:rPr>
          <w:rFonts w:cstheme="majorBidi" w:hint="cs"/>
          <w:szCs w:val="32"/>
          <w:cs/>
          <w:lang w:bidi="th-TH"/>
        </w:rPr>
        <w:t>เพิ่มความแม่น</w:t>
      </w:r>
      <w:r w:rsidR="000204FB">
        <w:rPr>
          <w:rFonts w:cstheme="majorBidi" w:hint="cs"/>
          <w:szCs w:val="32"/>
          <w:cs/>
          <w:lang w:bidi="th-TH"/>
        </w:rPr>
        <w:t>ยำในการตรวจจับนิพจน์ระบุนาม หรือข้อมูลส่วนบุคคล</w:t>
      </w:r>
      <w:r w:rsidR="00C80902">
        <w:rPr>
          <w:rFonts w:cstheme="majorBidi" w:hint="cs"/>
          <w:szCs w:val="32"/>
          <w:cs/>
          <w:lang w:bidi="th-TH"/>
        </w:rPr>
        <w:t xml:space="preserve"> </w:t>
      </w:r>
      <w:r w:rsidR="00ED6C25">
        <w:rPr>
          <w:rFonts w:cstheme="majorBidi" w:hint="cs"/>
          <w:szCs w:val="32"/>
          <w:cs/>
          <w:lang w:bidi="th-TH"/>
        </w:rPr>
        <w:t>โดย</w:t>
      </w:r>
      <w:r w:rsidR="002524E7">
        <w:rPr>
          <w:rFonts w:cstheme="majorBidi" w:hint="cs"/>
          <w:szCs w:val="32"/>
          <w:cs/>
          <w:lang w:bidi="th-TH"/>
        </w:rPr>
        <w:t>รายละเอียด</w:t>
      </w:r>
      <w:r w:rsidR="00ED6C25">
        <w:rPr>
          <w:rFonts w:cstheme="majorBidi" w:hint="cs"/>
          <w:szCs w:val="32"/>
          <w:cs/>
          <w:lang w:bidi="th-TH"/>
        </w:rPr>
        <w:t>การดำเนินงาน</w:t>
      </w:r>
      <w:r w:rsidR="006B0F02">
        <w:rPr>
          <w:rFonts w:cstheme="majorBidi" w:hint="cs"/>
          <w:szCs w:val="32"/>
          <w:cs/>
          <w:lang w:bidi="th-TH"/>
        </w:rPr>
        <w:t xml:space="preserve"> </w:t>
      </w:r>
      <w:r w:rsidR="00ED6C25">
        <w:rPr>
          <w:rFonts w:cstheme="majorBidi" w:hint="cs"/>
          <w:szCs w:val="32"/>
          <w:cs/>
          <w:lang w:bidi="th-TH"/>
        </w:rPr>
        <w:t>มี</w:t>
      </w:r>
      <w:r w:rsidR="006B0F02">
        <w:rPr>
          <w:rFonts w:cstheme="majorBidi" w:hint="cs"/>
          <w:szCs w:val="32"/>
          <w:cs/>
          <w:lang w:bidi="th-TH"/>
        </w:rPr>
        <w:t>ดังนี้</w:t>
      </w:r>
    </w:p>
    <w:p w14:paraId="10329498" w14:textId="27781957" w:rsidR="0072138F" w:rsidRPr="00171321" w:rsidRDefault="006306FC" w:rsidP="00D573EF">
      <w:pPr>
        <w:pStyle w:val="a0"/>
        <w:numPr>
          <w:ilvl w:val="0"/>
          <w:numId w:val="31"/>
        </w:numPr>
        <w:spacing w:after="120" w:line="240" w:lineRule="auto"/>
        <w:jc w:val="thaiDistribute"/>
        <w:rPr>
          <w:rFonts w:cstheme="majorBidi"/>
          <w:szCs w:val="32"/>
          <w:lang w:bidi="th-TH"/>
        </w:rPr>
      </w:pPr>
      <w:r w:rsidRPr="00171321">
        <w:rPr>
          <w:rFonts w:cstheme="majorBidi" w:hint="cs"/>
          <w:szCs w:val="32"/>
          <w:cs/>
          <w:lang w:bidi="th-TH"/>
        </w:rPr>
        <w:t>พัฒนา</w:t>
      </w:r>
      <w:r w:rsidR="00693E74">
        <w:rPr>
          <w:rFonts w:cstheme="majorBidi" w:hint="cs"/>
          <w:szCs w:val="32"/>
          <w:cs/>
          <w:lang w:bidi="th-TH"/>
        </w:rPr>
        <w:t>ไลบรารี</w:t>
      </w:r>
      <w:r w:rsidRPr="00171321">
        <w:rPr>
          <w:rFonts w:cstheme="majorBidi" w:hint="cs"/>
          <w:szCs w:val="32"/>
          <w:cs/>
          <w:lang w:bidi="th-TH"/>
        </w:rPr>
        <w:t xml:space="preserve">ของ </w:t>
      </w:r>
      <w:r w:rsidRPr="00171321">
        <w:rPr>
          <w:rFonts w:cstheme="majorBidi"/>
          <w:szCs w:val="32"/>
          <w:lang w:bidi="th-TH"/>
        </w:rPr>
        <w:t>Stanford Named Entities Recognizer</w:t>
      </w:r>
      <w:r w:rsidR="007F418A" w:rsidRPr="00171321">
        <w:rPr>
          <w:rFonts w:cstheme="majorBidi" w:hint="cs"/>
          <w:szCs w:val="32"/>
          <w:cs/>
          <w:lang w:bidi="th-TH"/>
        </w:rPr>
        <w:t xml:space="preserve"> </w:t>
      </w:r>
      <w:r w:rsidR="00ED6C25">
        <w:rPr>
          <w:rFonts w:cstheme="majorBidi" w:hint="cs"/>
          <w:szCs w:val="32"/>
          <w:cs/>
          <w:lang w:bidi="th-TH"/>
        </w:rPr>
        <w:t>โดย</w:t>
      </w:r>
      <w:r w:rsidR="003640EA" w:rsidRPr="00171321">
        <w:rPr>
          <w:rFonts w:cstheme="majorBidi"/>
          <w:szCs w:val="32"/>
          <w:cs/>
          <w:lang w:bidi="th-TH"/>
        </w:rPr>
        <w:t>เลือก</w:t>
      </w:r>
      <w:r w:rsidR="00693E74" w:rsidRPr="00430F90">
        <w:rPr>
          <w:rFonts w:cstheme="majorBidi"/>
          <w:szCs w:val="32"/>
          <w:cs/>
          <w:lang w:bidi="th-TH"/>
        </w:rPr>
        <w:t>ไลบรารี</w:t>
      </w:r>
      <w:r w:rsidR="003640EA" w:rsidRPr="00171321">
        <w:rPr>
          <w:rFonts w:cstheme="majorBidi"/>
          <w:szCs w:val="32"/>
          <w:cs/>
          <w:lang w:bidi="th-TH"/>
        </w:rPr>
        <w:t>สำหรับ</w:t>
      </w:r>
      <w:r w:rsidR="00210CAD" w:rsidRPr="00171321">
        <w:rPr>
          <w:rFonts w:cstheme="majorBidi" w:hint="cs"/>
          <w:szCs w:val="32"/>
          <w:cs/>
          <w:lang w:bidi="th-TH"/>
        </w:rPr>
        <w:t>ติดแท็ก</w:t>
      </w:r>
      <w:r w:rsidR="003640EA" w:rsidRPr="00171321">
        <w:rPr>
          <w:rFonts w:cstheme="majorBidi"/>
          <w:szCs w:val="32"/>
          <w:cs/>
          <w:lang w:bidi="th-TH"/>
        </w:rPr>
        <w:t>นิพจน์ระบุนาม 7 ประเภท</w:t>
      </w:r>
      <w:r w:rsidR="000D3EF9" w:rsidRPr="00171321">
        <w:rPr>
          <w:rFonts w:cstheme="majorBidi" w:hint="cs"/>
          <w:szCs w:val="32"/>
          <w:cs/>
          <w:lang w:bidi="th-TH"/>
        </w:rPr>
        <w:t xml:space="preserve"> และดำเนินการ</w:t>
      </w:r>
      <w:r w:rsidR="004320A4" w:rsidRPr="00171321">
        <w:rPr>
          <w:rFonts w:cstheme="majorBidi" w:hint="cs"/>
          <w:szCs w:val="32"/>
          <w:cs/>
          <w:lang w:bidi="th-TH"/>
        </w:rPr>
        <w:t>เลือกการติดแท็กในบทสนทนาทั้งหมดเป็นจำนวน</w:t>
      </w:r>
      <w:r w:rsidR="008C622F" w:rsidRPr="00171321">
        <w:rPr>
          <w:rFonts w:cstheme="majorBidi"/>
          <w:szCs w:val="32"/>
          <w:cs/>
          <w:lang w:bidi="th-TH"/>
        </w:rPr>
        <w:t xml:space="preserve"> 5 ประเภท ได้แก่ </w:t>
      </w:r>
      <w:r w:rsidR="008C622F" w:rsidRPr="00171321">
        <w:rPr>
          <w:rFonts w:cs="Angsana New"/>
          <w:szCs w:val="32"/>
          <w:lang w:bidi="th-TH"/>
        </w:rPr>
        <w:t xml:space="preserve">PERSON, ORGANIZATION, LOCATION, DATE </w:t>
      </w:r>
      <w:r w:rsidR="008C622F" w:rsidRPr="00171321">
        <w:rPr>
          <w:rFonts w:cstheme="majorBidi"/>
          <w:szCs w:val="32"/>
          <w:cs/>
          <w:lang w:bidi="th-TH"/>
        </w:rPr>
        <w:t xml:space="preserve">และ </w:t>
      </w:r>
      <w:r w:rsidR="008C622F" w:rsidRPr="00171321">
        <w:rPr>
          <w:rFonts w:cs="Angsana New"/>
          <w:szCs w:val="32"/>
          <w:lang w:bidi="th-TH"/>
        </w:rPr>
        <w:t>MONEY</w:t>
      </w:r>
      <w:r w:rsidR="008C622F" w:rsidRPr="00171321">
        <w:rPr>
          <w:rFonts w:cstheme="majorBidi" w:hint="cs"/>
          <w:szCs w:val="32"/>
          <w:cs/>
          <w:lang w:bidi="th-TH"/>
        </w:rPr>
        <w:t xml:space="preserve"> </w:t>
      </w:r>
      <w:r w:rsidR="0072138F" w:rsidRPr="00171321">
        <w:rPr>
          <w:rFonts w:cstheme="majorBidi" w:hint="cs"/>
          <w:szCs w:val="32"/>
          <w:cs/>
          <w:lang w:bidi="th-TH"/>
        </w:rPr>
        <w:t>โดย</w:t>
      </w:r>
      <w:r w:rsidR="00E108E1" w:rsidRPr="00171321">
        <w:rPr>
          <w:rFonts w:cstheme="majorBidi" w:hint="cs"/>
          <w:szCs w:val="32"/>
          <w:cs/>
          <w:lang w:bidi="th-TH"/>
        </w:rPr>
        <w:t>สร้าง</w:t>
      </w:r>
      <w:r w:rsidR="002050FA" w:rsidRPr="00171321">
        <w:rPr>
          <w:rFonts w:cstheme="majorBidi" w:hint="cs"/>
          <w:szCs w:val="32"/>
          <w:cs/>
          <w:lang w:bidi="th-TH"/>
        </w:rPr>
        <w:t>กระบวนการวิเคราะห์ข้อความ</w:t>
      </w:r>
      <w:r w:rsidR="00ED6C25">
        <w:rPr>
          <w:rFonts w:cstheme="majorBidi" w:hint="cs"/>
          <w:szCs w:val="32"/>
          <w:cs/>
          <w:lang w:bidi="th-TH"/>
        </w:rPr>
        <w:t xml:space="preserve">เป็นจำนวน 1 </w:t>
      </w:r>
      <w:r w:rsidR="00E108E1" w:rsidRPr="00171321">
        <w:rPr>
          <w:rFonts w:cstheme="majorBidi" w:hint="cs"/>
          <w:szCs w:val="32"/>
          <w:cs/>
          <w:lang w:bidi="th-TH"/>
        </w:rPr>
        <w:t>ฟังก์ชัน</w:t>
      </w:r>
      <w:r w:rsidR="002050FA" w:rsidRPr="00171321">
        <w:rPr>
          <w:rFonts w:cstheme="majorBidi" w:hint="cs"/>
          <w:szCs w:val="32"/>
          <w:cs/>
          <w:lang w:bidi="th-TH"/>
        </w:rPr>
        <w:t xml:space="preserve"> </w:t>
      </w:r>
      <w:r w:rsidR="0002754D" w:rsidRPr="00171321">
        <w:rPr>
          <w:rFonts w:cstheme="majorBidi" w:hint="cs"/>
          <w:szCs w:val="32"/>
          <w:cs/>
          <w:lang w:bidi="th-TH"/>
        </w:rPr>
        <w:t xml:space="preserve">ในฟังก์ชันมีการทำ </w:t>
      </w:r>
      <w:r w:rsidR="0002754D" w:rsidRPr="00171321">
        <w:rPr>
          <w:rFonts w:cs="Angsana New"/>
          <w:szCs w:val="32"/>
          <w:lang w:bidi="th-TH"/>
        </w:rPr>
        <w:t>Word Tokeniz</w:t>
      </w:r>
      <w:r w:rsidR="00490D42" w:rsidRPr="00171321">
        <w:rPr>
          <w:rFonts w:cs="Angsana New"/>
          <w:szCs w:val="32"/>
          <w:lang w:bidi="th-TH"/>
        </w:rPr>
        <w:t xml:space="preserve">ation </w:t>
      </w:r>
      <w:r w:rsidR="005447ED" w:rsidRPr="00171321">
        <w:rPr>
          <w:rFonts w:cstheme="majorBidi" w:hint="cs"/>
          <w:szCs w:val="32"/>
          <w:cs/>
          <w:lang w:bidi="th-TH"/>
        </w:rPr>
        <w:t>เพื่อแยกโท</w:t>
      </w:r>
      <w:proofErr w:type="spellStart"/>
      <w:r w:rsidR="005447ED" w:rsidRPr="00171321">
        <w:rPr>
          <w:rFonts w:cstheme="majorBidi" w:hint="cs"/>
          <w:szCs w:val="32"/>
          <w:cs/>
          <w:lang w:bidi="th-TH"/>
        </w:rPr>
        <w:t>เค</w:t>
      </w:r>
      <w:proofErr w:type="spellEnd"/>
      <w:r w:rsidR="005447ED" w:rsidRPr="00171321">
        <w:rPr>
          <w:rFonts w:cstheme="majorBidi" w:hint="cs"/>
          <w:szCs w:val="32"/>
          <w:cs/>
          <w:lang w:bidi="th-TH"/>
        </w:rPr>
        <w:t>็นของคำในข้อความ</w:t>
      </w:r>
      <w:r w:rsidR="00490D42" w:rsidRPr="00171321">
        <w:rPr>
          <w:rFonts w:cstheme="majorBidi" w:hint="cs"/>
          <w:szCs w:val="32"/>
          <w:cs/>
          <w:lang w:bidi="th-TH"/>
        </w:rPr>
        <w:t>เป็นอันดับแรก</w:t>
      </w:r>
      <w:r w:rsidR="005F61C4" w:rsidRPr="00171321">
        <w:rPr>
          <w:rFonts w:cstheme="majorBidi" w:hint="cs"/>
          <w:szCs w:val="32"/>
          <w:cs/>
          <w:lang w:bidi="th-TH"/>
        </w:rPr>
        <w:t xml:space="preserve"> ต่อมา</w:t>
      </w:r>
      <w:r w:rsidR="000A2743" w:rsidRPr="00171321">
        <w:rPr>
          <w:rFonts w:cstheme="majorBidi" w:hint="cs"/>
          <w:szCs w:val="32"/>
          <w:cs/>
          <w:lang w:bidi="th-TH"/>
        </w:rPr>
        <w:t>ติดแท็ก</w:t>
      </w:r>
      <w:r w:rsidR="005F61C4" w:rsidRPr="00171321">
        <w:rPr>
          <w:rFonts w:cstheme="majorBidi" w:hint="cs"/>
          <w:szCs w:val="32"/>
          <w:cs/>
          <w:lang w:bidi="th-TH"/>
        </w:rPr>
        <w:t xml:space="preserve">นิพจน์ระบุนาม </w:t>
      </w:r>
      <w:r w:rsidR="005F61C4" w:rsidRPr="00171321">
        <w:rPr>
          <w:rFonts w:cs="Angsana New"/>
          <w:szCs w:val="32"/>
          <w:lang w:bidi="th-TH"/>
        </w:rPr>
        <w:t xml:space="preserve">(Named Entities) </w:t>
      </w:r>
      <w:r w:rsidR="00EF7FDC" w:rsidRPr="00171321">
        <w:rPr>
          <w:rFonts w:cstheme="majorBidi" w:hint="cs"/>
          <w:szCs w:val="32"/>
          <w:cs/>
          <w:lang w:bidi="th-TH"/>
        </w:rPr>
        <w:t>โดยใช้</w:t>
      </w:r>
      <w:r w:rsidR="000A2743" w:rsidRPr="00171321">
        <w:rPr>
          <w:rFonts w:cstheme="majorBidi" w:hint="cs"/>
          <w:szCs w:val="32"/>
          <w:cs/>
          <w:lang w:bidi="th-TH"/>
        </w:rPr>
        <w:t>อัลกอร</w:t>
      </w:r>
      <w:r w:rsidR="0051228D" w:rsidRPr="00171321">
        <w:rPr>
          <w:rFonts w:cstheme="majorBidi" w:hint="cs"/>
          <w:szCs w:val="32"/>
          <w:cs/>
          <w:lang w:bidi="th-TH"/>
        </w:rPr>
        <w:t>ิทึม</w:t>
      </w:r>
      <w:r w:rsidR="00EF7FDC" w:rsidRPr="00171321">
        <w:rPr>
          <w:rFonts w:cstheme="majorBidi" w:hint="cs"/>
          <w:szCs w:val="32"/>
          <w:cs/>
          <w:lang w:bidi="th-TH"/>
        </w:rPr>
        <w:t xml:space="preserve">ของ </w:t>
      </w:r>
      <w:r w:rsidR="00EF7FDC" w:rsidRPr="00171321">
        <w:rPr>
          <w:rFonts w:cs="Angsana New"/>
          <w:szCs w:val="32"/>
          <w:lang w:bidi="th-TH"/>
        </w:rPr>
        <w:t xml:space="preserve">Stanford NER </w:t>
      </w:r>
      <w:r w:rsidR="00EF7FDC" w:rsidRPr="00171321">
        <w:rPr>
          <w:rFonts w:cstheme="majorBidi" w:hint="cs"/>
          <w:szCs w:val="32"/>
          <w:cs/>
          <w:lang w:bidi="th-TH"/>
        </w:rPr>
        <w:t>จากนั้นสร้างเงื่อนไขเก็บเฉพาะ</w:t>
      </w:r>
      <w:r w:rsidR="00B0428C" w:rsidRPr="00171321">
        <w:rPr>
          <w:rFonts w:cstheme="majorBidi" w:hint="cs"/>
          <w:szCs w:val="32"/>
          <w:cs/>
          <w:lang w:bidi="th-TH"/>
        </w:rPr>
        <w:t>โท</w:t>
      </w:r>
      <w:proofErr w:type="spellStart"/>
      <w:r w:rsidR="00B0428C" w:rsidRPr="00171321">
        <w:rPr>
          <w:rFonts w:cstheme="majorBidi" w:hint="cs"/>
          <w:szCs w:val="32"/>
          <w:cs/>
          <w:lang w:bidi="th-TH"/>
        </w:rPr>
        <w:t>เค</w:t>
      </w:r>
      <w:proofErr w:type="spellEnd"/>
      <w:r w:rsidR="00B0428C" w:rsidRPr="00171321">
        <w:rPr>
          <w:rFonts w:cstheme="majorBidi" w:hint="cs"/>
          <w:szCs w:val="32"/>
          <w:cs/>
          <w:lang w:bidi="th-TH"/>
        </w:rPr>
        <w:t>็น</w:t>
      </w:r>
      <w:r w:rsidR="00EF7FDC" w:rsidRPr="00171321">
        <w:rPr>
          <w:rFonts w:cstheme="majorBidi" w:hint="cs"/>
          <w:szCs w:val="32"/>
          <w:cs/>
          <w:lang w:bidi="th-TH"/>
        </w:rPr>
        <w:t xml:space="preserve">ที่เป็นนิพจน์ระบุนามเท่านั้น </w:t>
      </w:r>
      <w:r w:rsidR="002A6504" w:rsidRPr="00171321">
        <w:rPr>
          <w:rFonts w:cstheme="majorBidi" w:hint="cs"/>
          <w:szCs w:val="32"/>
          <w:cs/>
          <w:lang w:bidi="th-TH"/>
        </w:rPr>
        <w:t>จากนั้นแก้ไข</w:t>
      </w:r>
      <w:r w:rsidR="00DC0E97" w:rsidRPr="00171321">
        <w:rPr>
          <w:rFonts w:cstheme="majorBidi" w:hint="cs"/>
          <w:szCs w:val="32"/>
          <w:cs/>
          <w:lang w:bidi="th-TH"/>
        </w:rPr>
        <w:t>ประเภทของ</w:t>
      </w:r>
      <w:r w:rsidR="002A6504" w:rsidRPr="00171321">
        <w:rPr>
          <w:rFonts w:cstheme="majorBidi" w:hint="cs"/>
          <w:szCs w:val="32"/>
          <w:cs/>
          <w:lang w:bidi="th-TH"/>
        </w:rPr>
        <w:t>นิพจน์</w:t>
      </w:r>
      <w:r w:rsidR="00695392" w:rsidRPr="00171321">
        <w:rPr>
          <w:rFonts w:cstheme="majorBidi" w:hint="cs"/>
          <w:szCs w:val="32"/>
          <w:cs/>
          <w:lang w:bidi="th-TH"/>
        </w:rPr>
        <w:t>ระบุนาม</w:t>
      </w:r>
      <w:r w:rsidR="002A6504" w:rsidRPr="00171321">
        <w:rPr>
          <w:rFonts w:cstheme="majorBidi" w:hint="cs"/>
          <w:szCs w:val="32"/>
          <w:cs/>
          <w:lang w:bidi="th-TH"/>
        </w:rPr>
        <w:t>ที่</w:t>
      </w:r>
      <w:r w:rsidR="00DC0E97" w:rsidRPr="00171321">
        <w:rPr>
          <w:rFonts w:cstheme="majorBidi" w:hint="cs"/>
          <w:szCs w:val="32"/>
          <w:cs/>
          <w:lang w:bidi="th-TH"/>
        </w:rPr>
        <w:t>ถูก</w:t>
      </w:r>
      <w:r w:rsidR="00695392" w:rsidRPr="00171321">
        <w:rPr>
          <w:rFonts w:cstheme="majorBidi" w:hint="cs"/>
          <w:szCs w:val="32"/>
          <w:cs/>
          <w:lang w:bidi="th-TH"/>
        </w:rPr>
        <w:t>ติดแท็ก</w:t>
      </w:r>
      <w:r w:rsidR="002A6504" w:rsidRPr="00171321">
        <w:rPr>
          <w:rFonts w:cstheme="majorBidi" w:hint="cs"/>
          <w:szCs w:val="32"/>
          <w:cs/>
          <w:lang w:bidi="th-TH"/>
        </w:rPr>
        <w:t xml:space="preserve"> เพื่อให้</w:t>
      </w:r>
      <w:r w:rsidR="00DC0E97" w:rsidRPr="00171321">
        <w:rPr>
          <w:rFonts w:cstheme="majorBidi" w:hint="cs"/>
          <w:szCs w:val="32"/>
          <w:cs/>
          <w:lang w:bidi="th-TH"/>
        </w:rPr>
        <w:t>ประเภท</w:t>
      </w:r>
      <w:r w:rsidR="00331A07" w:rsidRPr="00171321">
        <w:rPr>
          <w:rFonts w:cstheme="majorBidi" w:hint="cs"/>
          <w:szCs w:val="32"/>
          <w:cs/>
          <w:lang w:bidi="th-TH"/>
        </w:rPr>
        <w:t>ของนิพจน์ระบุนาม</w:t>
      </w:r>
      <w:r w:rsidR="002A6504" w:rsidRPr="00171321">
        <w:rPr>
          <w:rFonts w:cstheme="majorBidi" w:hint="cs"/>
          <w:szCs w:val="32"/>
          <w:cs/>
          <w:lang w:bidi="th-TH"/>
        </w:rPr>
        <w:t>ตรงกับ</w:t>
      </w:r>
      <w:r w:rsidR="00390B81" w:rsidRPr="00430F90">
        <w:rPr>
          <w:rFonts w:cstheme="majorBidi" w:hint="cs"/>
          <w:szCs w:val="32"/>
          <w:cs/>
          <w:lang w:bidi="th-TH"/>
        </w:rPr>
        <w:t>ไลบรารี</w:t>
      </w:r>
      <w:r w:rsidR="00331A07" w:rsidRPr="00171321">
        <w:rPr>
          <w:rFonts w:cstheme="majorBidi" w:hint="cs"/>
          <w:szCs w:val="32"/>
          <w:cs/>
          <w:lang w:bidi="th-TH"/>
        </w:rPr>
        <w:t xml:space="preserve">อื่น ๆ เช่น คำว่า </w:t>
      </w:r>
      <w:r w:rsidR="00331A07" w:rsidRPr="00171321">
        <w:rPr>
          <w:rFonts w:cs="Angsana New"/>
          <w:szCs w:val="32"/>
          <w:lang w:bidi="th-TH"/>
        </w:rPr>
        <w:t xml:space="preserve">“ORG” </w:t>
      </w:r>
      <w:r w:rsidR="00331A07" w:rsidRPr="00171321">
        <w:rPr>
          <w:rFonts w:cstheme="majorBidi" w:hint="cs"/>
          <w:szCs w:val="32"/>
          <w:cs/>
          <w:lang w:bidi="th-TH"/>
        </w:rPr>
        <w:t>ที่</w:t>
      </w:r>
      <w:r w:rsidR="000A2743" w:rsidRPr="00171321">
        <w:rPr>
          <w:rFonts w:cstheme="majorBidi" w:hint="cs"/>
          <w:szCs w:val="32"/>
          <w:cs/>
          <w:lang w:bidi="th-TH"/>
        </w:rPr>
        <w:t>ทาง</w:t>
      </w:r>
      <w:r w:rsidR="00390B81" w:rsidRPr="00430F90">
        <w:rPr>
          <w:rFonts w:cstheme="majorBidi" w:hint="cs"/>
          <w:szCs w:val="32"/>
          <w:cs/>
          <w:lang w:bidi="th-TH"/>
        </w:rPr>
        <w:t>ไลบรารี</w:t>
      </w:r>
      <w:r w:rsidR="000A2743" w:rsidRPr="00171321">
        <w:rPr>
          <w:rFonts w:cstheme="majorBidi" w:hint="cs"/>
          <w:szCs w:val="32"/>
          <w:cs/>
          <w:lang w:bidi="th-TH"/>
        </w:rPr>
        <w:t xml:space="preserve">ติดแท็กไว้ </w:t>
      </w:r>
      <w:r w:rsidR="00A93F28" w:rsidRPr="00171321">
        <w:rPr>
          <w:rFonts w:cstheme="majorBidi" w:hint="cs"/>
          <w:szCs w:val="32"/>
          <w:cs/>
          <w:lang w:bidi="th-TH"/>
        </w:rPr>
        <w:t xml:space="preserve">ดำเนินการเปลี่ยนเป็นคำว่า </w:t>
      </w:r>
      <w:r w:rsidR="00A93F28" w:rsidRPr="00171321">
        <w:rPr>
          <w:rFonts w:cs="Angsana New"/>
          <w:szCs w:val="32"/>
          <w:lang w:bidi="th-TH"/>
        </w:rPr>
        <w:t xml:space="preserve">“ORGANIZATION” </w:t>
      </w:r>
      <w:r w:rsidR="00A93F28" w:rsidRPr="00171321">
        <w:rPr>
          <w:rFonts w:cstheme="majorBidi" w:hint="cs"/>
          <w:szCs w:val="32"/>
          <w:cs/>
          <w:lang w:bidi="th-TH"/>
        </w:rPr>
        <w:t>เพื่อให้ตรงกับ</w:t>
      </w:r>
      <w:r w:rsidR="00390B81" w:rsidRPr="00430F90">
        <w:rPr>
          <w:rFonts w:cstheme="majorBidi" w:hint="cs"/>
          <w:szCs w:val="32"/>
          <w:cs/>
          <w:lang w:bidi="th-TH"/>
        </w:rPr>
        <w:t>ไลบรารี</w:t>
      </w:r>
      <w:r w:rsidR="00A93F28" w:rsidRPr="00171321">
        <w:rPr>
          <w:rFonts w:cstheme="majorBidi" w:hint="cs"/>
          <w:szCs w:val="32"/>
          <w:cs/>
          <w:lang w:bidi="th-TH"/>
        </w:rPr>
        <w:t xml:space="preserve">ทั้ง 2 </w:t>
      </w:r>
      <w:r w:rsidR="006F4D0A">
        <w:rPr>
          <w:rFonts w:cstheme="majorBidi" w:hint="cs"/>
          <w:szCs w:val="32"/>
          <w:cs/>
          <w:lang w:bidi="th-TH"/>
        </w:rPr>
        <w:t>ไลบรารี</w:t>
      </w:r>
      <w:r w:rsidR="00A93F28" w:rsidRPr="00171321">
        <w:rPr>
          <w:rFonts w:cstheme="majorBidi" w:hint="cs"/>
          <w:szCs w:val="32"/>
          <w:cs/>
          <w:lang w:bidi="th-TH"/>
        </w:rPr>
        <w:t xml:space="preserve"> และสะดวกต่อการนำไป</w:t>
      </w:r>
      <w:r w:rsidR="003413C7" w:rsidRPr="00171321">
        <w:rPr>
          <w:rFonts w:cstheme="majorBidi" w:hint="cs"/>
          <w:szCs w:val="32"/>
          <w:cs/>
          <w:lang w:bidi="th-TH"/>
        </w:rPr>
        <w:t>ประเมินผล</w:t>
      </w:r>
      <w:r w:rsidR="00A25B91" w:rsidRPr="00171321">
        <w:rPr>
          <w:rFonts w:cstheme="majorBidi" w:hint="cs"/>
          <w:szCs w:val="32"/>
          <w:cs/>
          <w:lang w:bidi="th-TH"/>
        </w:rPr>
        <w:t xml:space="preserve"> </w:t>
      </w:r>
      <w:r w:rsidR="001C2BAB" w:rsidRPr="00171321">
        <w:rPr>
          <w:rFonts w:cstheme="majorBidi" w:hint="cs"/>
          <w:szCs w:val="32"/>
          <w:cs/>
          <w:lang w:bidi="th-TH"/>
        </w:rPr>
        <w:t>จากนั้น</w:t>
      </w:r>
      <w:r w:rsidR="003E4EEB" w:rsidRPr="00171321">
        <w:rPr>
          <w:rFonts w:cstheme="majorBidi" w:hint="cs"/>
          <w:szCs w:val="32"/>
          <w:cs/>
          <w:lang w:bidi="th-TH"/>
        </w:rPr>
        <w:t>ตรวจสอบ</w:t>
      </w:r>
      <w:r w:rsidR="003F4FE6" w:rsidRPr="00171321">
        <w:rPr>
          <w:rFonts w:cstheme="majorBidi" w:hint="cs"/>
          <w:szCs w:val="32"/>
          <w:cs/>
          <w:lang w:bidi="th-TH"/>
        </w:rPr>
        <w:t>โท</w:t>
      </w:r>
      <w:proofErr w:type="spellStart"/>
      <w:r w:rsidR="003F4FE6" w:rsidRPr="00171321">
        <w:rPr>
          <w:rFonts w:cstheme="majorBidi" w:hint="cs"/>
          <w:szCs w:val="32"/>
          <w:cs/>
          <w:lang w:bidi="th-TH"/>
        </w:rPr>
        <w:t>เค</w:t>
      </w:r>
      <w:proofErr w:type="spellEnd"/>
      <w:r w:rsidR="003F4FE6" w:rsidRPr="00171321">
        <w:rPr>
          <w:rFonts w:cstheme="majorBidi" w:hint="cs"/>
          <w:szCs w:val="32"/>
          <w:cs/>
          <w:lang w:bidi="th-TH"/>
        </w:rPr>
        <w:t>็นคำที่</w:t>
      </w:r>
      <w:r w:rsidR="00390B81" w:rsidRPr="00430F90">
        <w:rPr>
          <w:rFonts w:cstheme="majorBidi" w:hint="cs"/>
          <w:szCs w:val="32"/>
          <w:cs/>
          <w:lang w:bidi="th-TH"/>
        </w:rPr>
        <w:t>ไลบรารี</w:t>
      </w:r>
      <w:r w:rsidR="003F4FE6" w:rsidRPr="00171321">
        <w:rPr>
          <w:rFonts w:cstheme="majorBidi" w:hint="cs"/>
          <w:szCs w:val="32"/>
          <w:cs/>
          <w:lang w:bidi="th-TH"/>
        </w:rPr>
        <w:t>แบ่งออกมา</w:t>
      </w:r>
      <w:r w:rsidR="00CA3D46" w:rsidRPr="00171321">
        <w:rPr>
          <w:rFonts w:cstheme="majorBidi" w:hint="cs"/>
          <w:szCs w:val="32"/>
          <w:cs/>
          <w:lang w:bidi="th-TH"/>
        </w:rPr>
        <w:t>เทียบกับ</w:t>
      </w:r>
      <w:r w:rsidR="00DB6C2F" w:rsidRPr="00171321">
        <w:rPr>
          <w:rFonts w:cstheme="majorBidi" w:hint="cs"/>
          <w:szCs w:val="32"/>
          <w:cs/>
          <w:lang w:bidi="th-TH"/>
        </w:rPr>
        <w:t>โท</w:t>
      </w:r>
      <w:proofErr w:type="spellStart"/>
      <w:r w:rsidR="00DB6C2F" w:rsidRPr="00171321">
        <w:rPr>
          <w:rFonts w:cstheme="majorBidi" w:hint="cs"/>
          <w:szCs w:val="32"/>
          <w:cs/>
          <w:lang w:bidi="th-TH"/>
        </w:rPr>
        <w:t>เค</w:t>
      </w:r>
      <w:proofErr w:type="spellEnd"/>
      <w:r w:rsidR="00DB6C2F" w:rsidRPr="00171321">
        <w:rPr>
          <w:rFonts w:cstheme="majorBidi" w:hint="cs"/>
          <w:szCs w:val="32"/>
          <w:cs/>
          <w:lang w:bidi="th-TH"/>
        </w:rPr>
        <w:t>็น</w:t>
      </w:r>
      <w:r w:rsidR="00CA3D46" w:rsidRPr="00171321">
        <w:rPr>
          <w:rFonts w:cstheme="majorBidi" w:hint="cs"/>
          <w:szCs w:val="32"/>
          <w:cs/>
          <w:lang w:bidi="th-TH"/>
        </w:rPr>
        <w:t xml:space="preserve">ที่ </w:t>
      </w:r>
      <w:r w:rsidR="009F5F80" w:rsidRPr="00171321">
        <w:rPr>
          <w:rFonts w:cs="Angsana New"/>
          <w:szCs w:val="32"/>
          <w:lang w:bidi="th-TH"/>
        </w:rPr>
        <w:t>Cloud Speech to Text</w:t>
      </w:r>
      <w:r w:rsidR="00CA3D46" w:rsidRPr="00171321">
        <w:rPr>
          <w:rFonts w:cs="Angsana New"/>
          <w:szCs w:val="32"/>
          <w:lang w:bidi="th-TH"/>
        </w:rPr>
        <w:t xml:space="preserve"> </w:t>
      </w:r>
      <w:r w:rsidR="00521449" w:rsidRPr="00171321">
        <w:rPr>
          <w:rFonts w:cstheme="majorBidi" w:hint="cs"/>
          <w:szCs w:val="32"/>
          <w:cs/>
          <w:lang w:bidi="th-TH"/>
        </w:rPr>
        <w:t>แบ่งไว้ให้ เพื่อให้แน่ใจว่า</w:t>
      </w:r>
      <w:r w:rsidR="00DB6C2F" w:rsidRPr="00171321">
        <w:rPr>
          <w:rFonts w:cstheme="majorBidi" w:hint="cs"/>
          <w:szCs w:val="32"/>
          <w:cs/>
          <w:lang w:bidi="th-TH"/>
        </w:rPr>
        <w:t>โท</w:t>
      </w:r>
      <w:proofErr w:type="spellStart"/>
      <w:r w:rsidR="00DB6C2F" w:rsidRPr="00171321">
        <w:rPr>
          <w:rFonts w:cstheme="majorBidi" w:hint="cs"/>
          <w:szCs w:val="32"/>
          <w:cs/>
          <w:lang w:bidi="th-TH"/>
        </w:rPr>
        <w:t>เค</w:t>
      </w:r>
      <w:proofErr w:type="spellEnd"/>
      <w:r w:rsidR="00DB6C2F" w:rsidRPr="00171321">
        <w:rPr>
          <w:rFonts w:cstheme="majorBidi" w:hint="cs"/>
          <w:szCs w:val="32"/>
          <w:cs/>
          <w:lang w:bidi="th-TH"/>
        </w:rPr>
        <w:t>็น</w:t>
      </w:r>
      <w:r w:rsidR="00521449" w:rsidRPr="00171321">
        <w:rPr>
          <w:rFonts w:cstheme="majorBidi" w:hint="cs"/>
          <w:szCs w:val="32"/>
          <w:cs/>
          <w:lang w:bidi="th-TH"/>
        </w:rPr>
        <w:t>ที่</w:t>
      </w:r>
      <w:r w:rsidR="00521449" w:rsidRPr="00171321">
        <w:rPr>
          <w:rFonts w:cs="Angsana New"/>
          <w:szCs w:val="32"/>
          <w:lang w:bidi="th-TH"/>
        </w:rPr>
        <w:t xml:space="preserve"> Stanford NER </w:t>
      </w:r>
      <w:r w:rsidR="00521449" w:rsidRPr="00171321">
        <w:rPr>
          <w:rFonts w:cstheme="majorBidi" w:hint="cs"/>
          <w:szCs w:val="32"/>
          <w:cs/>
          <w:lang w:bidi="th-TH"/>
        </w:rPr>
        <w:t>ติดแท็กได้นั้นตรงกับระยะเวลาที่</w:t>
      </w:r>
      <w:r w:rsidR="009F5F80" w:rsidRPr="00171321">
        <w:rPr>
          <w:rFonts w:cs="Angsana New"/>
          <w:szCs w:val="32"/>
          <w:lang w:bidi="th-TH"/>
        </w:rPr>
        <w:t xml:space="preserve"> Cloud Speech to Text</w:t>
      </w:r>
      <w:r w:rsidR="00521449" w:rsidRPr="00171321">
        <w:rPr>
          <w:rFonts w:cs="Angsana New"/>
          <w:szCs w:val="32"/>
          <w:lang w:bidi="th-TH"/>
        </w:rPr>
        <w:t xml:space="preserve"> </w:t>
      </w:r>
      <w:r w:rsidR="006F63A0" w:rsidRPr="00171321">
        <w:rPr>
          <w:rFonts w:cstheme="majorBidi" w:hint="cs"/>
          <w:szCs w:val="32"/>
          <w:cs/>
          <w:lang w:bidi="th-TH"/>
        </w:rPr>
        <w:t>ทำนายออกมา</w:t>
      </w:r>
      <w:r w:rsidR="00521449" w:rsidRPr="00171321">
        <w:rPr>
          <w:rFonts w:cstheme="majorBidi" w:hint="cs"/>
          <w:szCs w:val="32"/>
          <w:cs/>
          <w:lang w:bidi="th-TH"/>
        </w:rPr>
        <w:t xml:space="preserve"> และ</w:t>
      </w:r>
      <w:r w:rsidR="001C2BAB" w:rsidRPr="00171321">
        <w:rPr>
          <w:rFonts w:cstheme="majorBidi" w:hint="cs"/>
          <w:szCs w:val="32"/>
          <w:cs/>
          <w:lang w:bidi="th-TH"/>
        </w:rPr>
        <w:t xml:space="preserve">เก็บค่าของคำที่ติดแท็กได้ </w:t>
      </w:r>
      <w:r w:rsidR="00F5627F" w:rsidRPr="00171321">
        <w:rPr>
          <w:rFonts w:cstheme="majorBidi" w:hint="cs"/>
          <w:szCs w:val="32"/>
          <w:cs/>
          <w:lang w:bidi="th-TH"/>
        </w:rPr>
        <w:t>พร้อมกับ</w:t>
      </w:r>
      <w:r w:rsidR="001C2BAB" w:rsidRPr="00171321">
        <w:rPr>
          <w:rFonts w:cstheme="majorBidi" w:hint="cs"/>
          <w:szCs w:val="32"/>
          <w:cs/>
          <w:lang w:bidi="th-TH"/>
        </w:rPr>
        <w:t>ประเภทของนิพจน์ระบุนาม</w:t>
      </w:r>
      <w:r w:rsidR="00DF0FC9" w:rsidRPr="00171321">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8</w:t>
      </w:r>
    </w:p>
    <w:p w14:paraId="03707AD4" w14:textId="77777777" w:rsidR="0037387E" w:rsidRDefault="00076CFF" w:rsidP="0037387E">
      <w:pPr>
        <w:keepNext/>
        <w:spacing w:after="120" w:line="240" w:lineRule="auto"/>
        <w:jc w:val="center"/>
      </w:pPr>
      <w:r>
        <w:rPr>
          <w:noProof/>
        </w:rPr>
        <w:lastRenderedPageBreak/>
        <w:drawing>
          <wp:inline distT="0" distB="0" distL="0" distR="0" wp14:anchorId="10578E9E" wp14:editId="066CC9DE">
            <wp:extent cx="4886325" cy="4951364"/>
            <wp:effectExtent l="0" t="0" r="0" b="1905"/>
            <wp:docPr id="563658694" name="รูปภาพ 56365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95245" cy="4960402"/>
                    </a:xfrm>
                    <a:prstGeom prst="rect">
                      <a:avLst/>
                    </a:prstGeom>
                  </pic:spPr>
                </pic:pic>
              </a:graphicData>
            </a:graphic>
          </wp:inline>
        </w:drawing>
      </w:r>
    </w:p>
    <w:p w14:paraId="528CDB32" w14:textId="7D49047E" w:rsidR="00922357" w:rsidRPr="0037387E" w:rsidRDefault="0037387E" w:rsidP="0037387E">
      <w:pPr>
        <w:pStyle w:val="af"/>
        <w:rPr>
          <w:rFonts w:cstheme="majorBidi"/>
          <w:b/>
          <w:bCs/>
        </w:rPr>
      </w:pPr>
      <w:bookmarkStart w:id="66" w:name="_Toc58413992"/>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8</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tanford NER</w:t>
      </w:r>
      <w:bookmarkEnd w:id="66"/>
    </w:p>
    <w:p w14:paraId="21359562" w14:textId="77777777" w:rsidR="00AC19B6" w:rsidRDefault="00AC19B6" w:rsidP="005340B3">
      <w:pPr>
        <w:spacing w:after="120" w:line="240" w:lineRule="auto"/>
        <w:rPr>
          <w:rFonts w:cstheme="majorBidi"/>
          <w:szCs w:val="32"/>
          <w:cs/>
          <w:lang w:bidi="th-TH"/>
        </w:rPr>
      </w:pPr>
      <w:r>
        <w:rPr>
          <w:rFonts w:cstheme="majorBidi"/>
          <w:szCs w:val="32"/>
          <w:cs/>
          <w:lang w:bidi="th-TH"/>
        </w:rPr>
        <w:br w:type="page"/>
      </w:r>
    </w:p>
    <w:p w14:paraId="21B3D256" w14:textId="194C9091" w:rsidR="005D27A3" w:rsidRPr="006F4D0A" w:rsidRDefault="003C5D3B" w:rsidP="00D573EF">
      <w:pPr>
        <w:pStyle w:val="a0"/>
        <w:keepNext/>
        <w:numPr>
          <w:ilvl w:val="0"/>
          <w:numId w:val="31"/>
        </w:numPr>
        <w:spacing w:after="120" w:line="240" w:lineRule="auto"/>
        <w:rPr>
          <w:rFonts w:cstheme="majorBidi"/>
          <w:szCs w:val="32"/>
          <w:cs/>
          <w:lang w:bidi="th-TH"/>
        </w:rPr>
      </w:pPr>
      <w:r w:rsidRPr="006F4D0A">
        <w:rPr>
          <w:rFonts w:cstheme="majorBidi" w:hint="cs"/>
          <w:szCs w:val="32"/>
          <w:cs/>
          <w:lang w:bidi="th-TH"/>
        </w:rPr>
        <w:lastRenderedPageBreak/>
        <w:t>พัฒนา</w:t>
      </w:r>
      <w:r w:rsidR="00390B81" w:rsidRPr="006F4D0A">
        <w:rPr>
          <w:rFonts w:cstheme="majorBidi" w:hint="cs"/>
          <w:szCs w:val="32"/>
          <w:cs/>
          <w:lang w:bidi="th-TH"/>
        </w:rPr>
        <w:t>ไลบรารี</w:t>
      </w:r>
      <w:r w:rsidRPr="006F4D0A">
        <w:rPr>
          <w:rFonts w:cstheme="majorBidi" w:hint="cs"/>
          <w:szCs w:val="32"/>
          <w:cs/>
          <w:lang w:bidi="th-TH"/>
        </w:rPr>
        <w:t xml:space="preserve">ของ </w:t>
      </w:r>
      <w:r w:rsidRPr="006F4D0A">
        <w:rPr>
          <w:rFonts w:cstheme="majorBidi"/>
          <w:szCs w:val="32"/>
          <w:lang w:bidi="th-TH"/>
        </w:rPr>
        <w:t xml:space="preserve">NLTK </w:t>
      </w:r>
      <w:r w:rsidR="006F4D0A">
        <w:rPr>
          <w:rFonts w:cstheme="majorBidi" w:hint="cs"/>
          <w:szCs w:val="32"/>
          <w:cs/>
          <w:lang w:bidi="th-TH"/>
        </w:rPr>
        <w:t>โดย</w:t>
      </w:r>
      <w:r w:rsidR="000D3EF9" w:rsidRPr="006F4D0A">
        <w:rPr>
          <w:rFonts w:cstheme="majorBidi"/>
          <w:szCs w:val="32"/>
          <w:cs/>
          <w:lang w:bidi="th-TH"/>
        </w:rPr>
        <w:t xml:space="preserve">เลือกการติดแท็กในบทสนทนาเป็นจำนวนทั้งหมด 6 ประเภท ได้แก่ </w:t>
      </w:r>
      <w:r w:rsidR="000D3EF9" w:rsidRPr="006F4D0A">
        <w:rPr>
          <w:rFonts w:cs="Angsana New"/>
          <w:szCs w:val="32"/>
        </w:rPr>
        <w:t xml:space="preserve">ORGANIZATION, PERSON, LOCATION, GPE, DATE </w:t>
      </w:r>
      <w:r w:rsidR="000D3EF9" w:rsidRPr="006F4D0A">
        <w:rPr>
          <w:rFonts w:cstheme="majorBidi"/>
          <w:szCs w:val="32"/>
          <w:cs/>
          <w:lang w:bidi="th-TH"/>
        </w:rPr>
        <w:t xml:space="preserve">และ </w:t>
      </w:r>
      <w:r w:rsidR="000D3EF9" w:rsidRPr="006F4D0A">
        <w:rPr>
          <w:rFonts w:cs="Angsana New"/>
          <w:szCs w:val="32"/>
        </w:rPr>
        <w:t>MONEY</w:t>
      </w:r>
      <w:r w:rsidR="00F96118" w:rsidRPr="006F4D0A">
        <w:rPr>
          <w:rFonts w:cstheme="majorBidi" w:hint="cs"/>
          <w:szCs w:val="32"/>
          <w:lang w:bidi="th-TH"/>
        </w:rPr>
        <w:t xml:space="preserve"> </w:t>
      </w:r>
      <w:r w:rsidR="005852FB" w:rsidRPr="006F4D0A">
        <w:rPr>
          <w:rFonts w:cstheme="majorBidi"/>
          <w:szCs w:val="32"/>
          <w:cs/>
          <w:lang w:bidi="th-TH"/>
        </w:rPr>
        <w:t>มีการสร้างกระบวนการวิเคราะห์ข้อความ</w:t>
      </w:r>
      <w:r w:rsidR="000221FC">
        <w:rPr>
          <w:rFonts w:cstheme="majorBidi" w:hint="cs"/>
          <w:szCs w:val="32"/>
          <w:cs/>
          <w:lang w:bidi="th-TH"/>
        </w:rPr>
        <w:t xml:space="preserve">เป็นจำนวน 1 </w:t>
      </w:r>
      <w:r w:rsidR="005852FB" w:rsidRPr="006F4D0A">
        <w:rPr>
          <w:rFonts w:cstheme="majorBidi"/>
          <w:szCs w:val="32"/>
          <w:cs/>
          <w:lang w:bidi="th-TH"/>
        </w:rPr>
        <w:t>ฟังก์ชัน</w:t>
      </w:r>
      <w:r w:rsidR="00756889" w:rsidRPr="006F4D0A">
        <w:rPr>
          <w:rFonts w:cstheme="majorBidi" w:hint="cs"/>
          <w:szCs w:val="32"/>
          <w:cs/>
          <w:lang w:bidi="th-TH"/>
        </w:rPr>
        <w:t xml:space="preserve"> ในฟังก์ชันนั้นมีการทำ</w:t>
      </w:r>
      <w:r w:rsidR="00B43D33" w:rsidRPr="006F4D0A">
        <w:rPr>
          <w:rFonts w:cstheme="majorBidi"/>
          <w:szCs w:val="32"/>
          <w:cs/>
          <w:lang w:bidi="th-TH"/>
        </w:rPr>
        <w:t xml:space="preserve"> </w:t>
      </w:r>
      <w:r w:rsidR="00B43D33" w:rsidRPr="006F4D0A">
        <w:rPr>
          <w:rFonts w:cs="Angsana New"/>
          <w:szCs w:val="32"/>
          <w:lang w:bidi="th-TH"/>
        </w:rPr>
        <w:t>Word Tokenization</w:t>
      </w:r>
      <w:r w:rsidR="00B43D33" w:rsidRPr="006F4D0A">
        <w:rPr>
          <w:rFonts w:cstheme="majorBidi" w:hint="cs"/>
          <w:szCs w:val="32"/>
          <w:lang w:bidi="th-TH"/>
        </w:rPr>
        <w:t xml:space="preserve"> </w:t>
      </w:r>
      <w:r w:rsidR="00B43D33" w:rsidRPr="006F4D0A">
        <w:rPr>
          <w:rFonts w:cstheme="majorBidi" w:hint="cs"/>
          <w:szCs w:val="32"/>
          <w:cs/>
          <w:lang w:bidi="th-TH"/>
        </w:rPr>
        <w:t>เพื่อแยก</w:t>
      </w:r>
      <w:r w:rsidR="00063694" w:rsidRPr="006F4D0A">
        <w:rPr>
          <w:rFonts w:cstheme="majorBidi" w:hint="cs"/>
          <w:szCs w:val="32"/>
          <w:cs/>
          <w:lang w:bidi="th-TH"/>
        </w:rPr>
        <w:t>โท</w:t>
      </w:r>
      <w:proofErr w:type="spellStart"/>
      <w:r w:rsidR="00063694" w:rsidRPr="006F4D0A">
        <w:rPr>
          <w:rFonts w:cstheme="majorBidi" w:hint="cs"/>
          <w:szCs w:val="32"/>
          <w:cs/>
          <w:lang w:bidi="th-TH"/>
        </w:rPr>
        <w:t>เค</w:t>
      </w:r>
      <w:proofErr w:type="spellEnd"/>
      <w:r w:rsidR="00063694" w:rsidRPr="006F4D0A">
        <w:rPr>
          <w:rFonts w:cstheme="majorBidi" w:hint="cs"/>
          <w:szCs w:val="32"/>
          <w:cs/>
          <w:lang w:bidi="th-TH"/>
        </w:rPr>
        <w:t>็นของ</w:t>
      </w:r>
      <w:r w:rsidR="00794033" w:rsidRPr="006F4D0A">
        <w:rPr>
          <w:rFonts w:cstheme="majorBidi" w:hint="cs"/>
          <w:szCs w:val="32"/>
          <w:cs/>
          <w:lang w:bidi="th-TH"/>
        </w:rPr>
        <w:t>คำ</w:t>
      </w:r>
      <w:r w:rsidR="00063694" w:rsidRPr="006F4D0A">
        <w:rPr>
          <w:rFonts w:cstheme="majorBidi" w:hint="cs"/>
          <w:szCs w:val="32"/>
          <w:cs/>
          <w:lang w:bidi="th-TH"/>
        </w:rPr>
        <w:t>ในข้อความ</w:t>
      </w:r>
      <w:r w:rsidR="00B43D33" w:rsidRPr="006F4D0A">
        <w:rPr>
          <w:rFonts w:cstheme="majorBidi"/>
          <w:szCs w:val="32"/>
          <w:cs/>
          <w:lang w:bidi="th-TH"/>
        </w:rPr>
        <w:t xml:space="preserve"> </w:t>
      </w:r>
      <w:r w:rsidR="00B43D33" w:rsidRPr="006F4D0A">
        <w:rPr>
          <w:rFonts w:cstheme="majorBidi" w:hint="cs"/>
          <w:szCs w:val="32"/>
          <w:cs/>
          <w:lang w:bidi="th-TH"/>
        </w:rPr>
        <w:t>จากนั้น</w:t>
      </w:r>
      <w:r w:rsidR="00794033" w:rsidRPr="006F4D0A">
        <w:rPr>
          <w:rFonts w:cstheme="majorBidi" w:hint="cs"/>
          <w:szCs w:val="32"/>
          <w:cs/>
          <w:lang w:bidi="th-TH"/>
        </w:rPr>
        <w:t xml:space="preserve">ติดแท็กนิพจน์ระบุนาม </w:t>
      </w:r>
      <w:r w:rsidR="00794033" w:rsidRPr="006F4D0A">
        <w:rPr>
          <w:rFonts w:cstheme="majorBidi"/>
          <w:szCs w:val="32"/>
          <w:cs/>
          <w:lang w:bidi="th-TH"/>
        </w:rPr>
        <w:t>(</w:t>
      </w:r>
      <w:r w:rsidR="00794033" w:rsidRPr="006F4D0A">
        <w:rPr>
          <w:rFonts w:cs="Angsana New"/>
          <w:szCs w:val="32"/>
          <w:lang w:bidi="th-TH"/>
        </w:rPr>
        <w:t xml:space="preserve">Named Entities) </w:t>
      </w:r>
      <w:r w:rsidR="0010218F" w:rsidRPr="006F4D0A">
        <w:rPr>
          <w:rFonts w:cstheme="majorBidi" w:hint="cs"/>
          <w:szCs w:val="32"/>
          <w:cs/>
          <w:lang w:bidi="th-TH"/>
        </w:rPr>
        <w:t xml:space="preserve">โดยใช้อัลกอริทึมของ </w:t>
      </w:r>
      <w:r w:rsidR="0010218F" w:rsidRPr="006F4D0A">
        <w:rPr>
          <w:rFonts w:cs="Angsana New"/>
          <w:szCs w:val="32"/>
          <w:lang w:bidi="th-TH"/>
        </w:rPr>
        <w:t>NLTK</w:t>
      </w:r>
      <w:r w:rsidR="0010218F" w:rsidRPr="006F4D0A">
        <w:rPr>
          <w:rFonts w:cstheme="majorBidi" w:hint="cs"/>
          <w:szCs w:val="32"/>
          <w:lang w:bidi="th-TH"/>
        </w:rPr>
        <w:t xml:space="preserve"> </w:t>
      </w:r>
      <w:r w:rsidR="00A819A2" w:rsidRPr="006F4D0A">
        <w:rPr>
          <w:rFonts w:cstheme="majorBidi" w:hint="cs"/>
          <w:szCs w:val="32"/>
          <w:cs/>
          <w:lang w:bidi="th-TH"/>
        </w:rPr>
        <w:t>ซึ่งต้อง</w:t>
      </w:r>
      <w:r w:rsidR="00966DEE">
        <w:rPr>
          <w:rFonts w:cstheme="majorBidi" w:hint="cs"/>
          <w:szCs w:val="32"/>
          <w:cs/>
          <w:lang w:bidi="th-TH"/>
        </w:rPr>
        <w:t>มี</w:t>
      </w:r>
      <w:r w:rsidR="00A819A2" w:rsidRPr="006F4D0A">
        <w:rPr>
          <w:rFonts w:cstheme="majorBidi" w:hint="cs"/>
          <w:szCs w:val="32"/>
          <w:cs/>
          <w:lang w:bidi="th-TH"/>
        </w:rPr>
        <w:t>การติดแท็กส่วนของประโยค</w:t>
      </w:r>
      <w:r w:rsidR="000E39EA" w:rsidRPr="006F4D0A">
        <w:rPr>
          <w:rFonts w:cstheme="majorBidi"/>
          <w:szCs w:val="32"/>
          <w:cs/>
          <w:lang w:bidi="th-TH"/>
        </w:rPr>
        <w:t xml:space="preserve"> (</w:t>
      </w:r>
      <w:r w:rsidR="000E39EA" w:rsidRPr="006F4D0A">
        <w:rPr>
          <w:rFonts w:cs="Angsana New"/>
          <w:szCs w:val="32"/>
          <w:lang w:bidi="th-TH"/>
        </w:rPr>
        <w:t>Part-of-Speech)</w:t>
      </w:r>
      <w:r w:rsidR="000E39EA" w:rsidRPr="006F4D0A">
        <w:rPr>
          <w:rFonts w:cstheme="majorBidi" w:hint="cs"/>
          <w:szCs w:val="32"/>
          <w:lang w:bidi="th-TH"/>
        </w:rPr>
        <w:t xml:space="preserve"> </w:t>
      </w:r>
      <w:r w:rsidR="00A819A2" w:rsidRPr="006F4D0A">
        <w:rPr>
          <w:rFonts w:cstheme="majorBidi" w:hint="cs"/>
          <w:szCs w:val="32"/>
          <w:cs/>
          <w:lang w:bidi="th-TH"/>
        </w:rPr>
        <w:t>ก่อน จึงจะ</w:t>
      </w:r>
      <w:r w:rsidR="00966DEE">
        <w:rPr>
          <w:rFonts w:cstheme="majorBidi" w:hint="cs"/>
          <w:szCs w:val="32"/>
          <w:cs/>
          <w:lang w:bidi="th-TH"/>
        </w:rPr>
        <w:t>สามารถ</w:t>
      </w:r>
      <w:r w:rsidR="00A819A2" w:rsidRPr="006F4D0A">
        <w:rPr>
          <w:rFonts w:cstheme="majorBidi" w:hint="cs"/>
          <w:szCs w:val="32"/>
          <w:cs/>
          <w:lang w:bidi="th-TH"/>
        </w:rPr>
        <w:t>ติดแท็กนิพจน์ระบุนามได้</w:t>
      </w:r>
      <w:r w:rsidR="00D60D15" w:rsidRPr="006F4D0A">
        <w:rPr>
          <w:rFonts w:cstheme="majorBidi" w:hint="cs"/>
          <w:szCs w:val="32"/>
          <w:cs/>
          <w:lang w:bidi="th-TH"/>
        </w:rPr>
        <w:t xml:space="preserve"> ต่อมาได้สร้างเงื่อนไข</w:t>
      </w:r>
      <w:r w:rsidR="00205712" w:rsidRPr="006F4D0A">
        <w:rPr>
          <w:rFonts w:cstheme="majorBidi" w:hint="cs"/>
          <w:szCs w:val="32"/>
          <w:cs/>
          <w:lang w:bidi="th-TH"/>
        </w:rPr>
        <w:t>เลือกเฉพาะโท</w:t>
      </w:r>
      <w:proofErr w:type="spellStart"/>
      <w:r w:rsidR="00205712" w:rsidRPr="006F4D0A">
        <w:rPr>
          <w:rFonts w:cstheme="majorBidi" w:hint="cs"/>
          <w:szCs w:val="32"/>
          <w:cs/>
          <w:lang w:bidi="th-TH"/>
        </w:rPr>
        <w:t>เค</w:t>
      </w:r>
      <w:proofErr w:type="spellEnd"/>
      <w:r w:rsidR="00205712" w:rsidRPr="006F4D0A">
        <w:rPr>
          <w:rFonts w:cstheme="majorBidi" w:hint="cs"/>
          <w:szCs w:val="32"/>
          <w:cs/>
          <w:lang w:bidi="th-TH"/>
        </w:rPr>
        <w:t>็นที่มีนิพจน์ระบุนาม</w:t>
      </w:r>
      <w:r w:rsidR="00B0428C" w:rsidRPr="006F4D0A">
        <w:rPr>
          <w:rFonts w:cstheme="majorBidi" w:hint="cs"/>
          <w:szCs w:val="32"/>
          <w:cs/>
          <w:lang w:bidi="th-TH"/>
        </w:rPr>
        <w:t xml:space="preserve"> และ</w:t>
      </w:r>
      <w:r w:rsidR="00D60D15" w:rsidRPr="006F4D0A">
        <w:rPr>
          <w:rFonts w:cstheme="majorBidi" w:hint="cs"/>
          <w:szCs w:val="32"/>
          <w:cs/>
          <w:lang w:bidi="th-TH"/>
        </w:rPr>
        <w:t>เปลี่ยนประเภทของนิพจน์ระบุนามให้เหมือนกับ</w:t>
      </w:r>
      <w:r w:rsidR="00390B81" w:rsidRPr="006F4D0A">
        <w:rPr>
          <w:rFonts w:cstheme="majorBidi" w:hint="cs"/>
          <w:szCs w:val="32"/>
          <w:cs/>
          <w:lang w:bidi="th-TH"/>
        </w:rPr>
        <w:t>ไลบรารี</w:t>
      </w:r>
      <w:r w:rsidR="00D60D15" w:rsidRPr="006F4D0A">
        <w:rPr>
          <w:rFonts w:cstheme="majorBidi" w:hint="cs"/>
          <w:szCs w:val="32"/>
          <w:cs/>
          <w:lang w:bidi="th-TH"/>
        </w:rPr>
        <w:t>อื่น ๆ</w:t>
      </w:r>
      <w:r w:rsidR="001C3479" w:rsidRPr="006F4D0A">
        <w:rPr>
          <w:rFonts w:cstheme="majorBidi" w:hint="cs"/>
          <w:szCs w:val="32"/>
          <w:cs/>
          <w:lang w:bidi="th-TH"/>
        </w:rPr>
        <w:t xml:space="preserve"> เช่น คำว่า </w:t>
      </w:r>
      <w:r w:rsidR="001C3479" w:rsidRPr="006F4D0A">
        <w:rPr>
          <w:rFonts w:cs="Angsana New"/>
          <w:szCs w:val="32"/>
          <w:lang w:bidi="th-TH"/>
        </w:rPr>
        <w:t xml:space="preserve">“LOC” </w:t>
      </w:r>
      <w:r w:rsidR="001C3479" w:rsidRPr="006F4D0A">
        <w:rPr>
          <w:rFonts w:cstheme="majorBidi" w:hint="cs"/>
          <w:szCs w:val="32"/>
          <w:cs/>
          <w:lang w:bidi="th-TH"/>
        </w:rPr>
        <w:t xml:space="preserve">เปลี่ยนเป็น </w:t>
      </w:r>
      <w:r w:rsidR="001C3479" w:rsidRPr="006F4D0A">
        <w:rPr>
          <w:rFonts w:cs="Angsana New"/>
          <w:szCs w:val="32"/>
          <w:lang w:bidi="th-TH"/>
        </w:rPr>
        <w:t xml:space="preserve">“LOCATION” </w:t>
      </w:r>
      <w:r w:rsidR="001C3479" w:rsidRPr="006F4D0A">
        <w:rPr>
          <w:rFonts w:cstheme="majorBidi" w:hint="cs"/>
          <w:szCs w:val="32"/>
          <w:cs/>
          <w:lang w:bidi="th-TH"/>
        </w:rPr>
        <w:t>เป็นต้น</w:t>
      </w:r>
      <w:r w:rsidR="00D60D15" w:rsidRPr="006F4D0A">
        <w:rPr>
          <w:rFonts w:cstheme="majorBidi" w:hint="cs"/>
          <w:szCs w:val="32"/>
          <w:cs/>
          <w:lang w:bidi="th-TH"/>
        </w:rPr>
        <w:t xml:space="preserve"> </w:t>
      </w:r>
      <w:r w:rsidR="001C3479" w:rsidRPr="006F4D0A">
        <w:rPr>
          <w:rFonts w:cstheme="majorBidi" w:hint="cs"/>
          <w:szCs w:val="32"/>
          <w:cs/>
          <w:lang w:bidi="th-TH"/>
        </w:rPr>
        <w:t xml:space="preserve">และนอกจากนี้ </w:t>
      </w:r>
      <w:r w:rsidR="00966DEE">
        <w:rPr>
          <w:rFonts w:cstheme="majorBidi" w:hint="cs"/>
          <w:szCs w:val="32"/>
          <w:cs/>
          <w:lang w:bidi="th-TH"/>
        </w:rPr>
        <w:t>ยัง</w:t>
      </w:r>
      <w:r w:rsidR="00D60D15" w:rsidRPr="006F4D0A">
        <w:rPr>
          <w:rFonts w:cstheme="majorBidi" w:hint="cs"/>
          <w:szCs w:val="32"/>
          <w:cs/>
          <w:lang w:bidi="th-TH"/>
        </w:rPr>
        <w:t>ได้</w:t>
      </w:r>
      <w:r w:rsidR="002A6737" w:rsidRPr="006F4D0A">
        <w:rPr>
          <w:rFonts w:cstheme="majorBidi" w:hint="cs"/>
          <w:szCs w:val="32"/>
          <w:cs/>
          <w:lang w:bidi="th-TH"/>
        </w:rPr>
        <w:t xml:space="preserve">รวมนิพจน์ระบุนามประเภท </w:t>
      </w:r>
      <w:r w:rsidR="00FD56EA" w:rsidRPr="006F4D0A">
        <w:rPr>
          <w:rFonts w:cs="Angsana New"/>
          <w:szCs w:val="32"/>
          <w:lang w:bidi="th-TH"/>
        </w:rPr>
        <w:t xml:space="preserve">LOCATION </w:t>
      </w:r>
      <w:r w:rsidR="00FD56EA" w:rsidRPr="006F4D0A">
        <w:rPr>
          <w:rFonts w:cstheme="majorBidi" w:hint="cs"/>
          <w:szCs w:val="32"/>
          <w:cs/>
          <w:lang w:bidi="th-TH"/>
        </w:rPr>
        <w:t xml:space="preserve">และ </w:t>
      </w:r>
      <w:r w:rsidR="00FD56EA" w:rsidRPr="006F4D0A">
        <w:rPr>
          <w:rFonts w:cs="Angsana New"/>
          <w:szCs w:val="32"/>
          <w:lang w:bidi="th-TH"/>
        </w:rPr>
        <w:t xml:space="preserve">GPE </w:t>
      </w:r>
      <w:r w:rsidR="00FD56EA" w:rsidRPr="006F4D0A">
        <w:rPr>
          <w:rFonts w:cstheme="majorBidi" w:hint="cs"/>
          <w:szCs w:val="32"/>
          <w:cs/>
          <w:lang w:bidi="th-TH"/>
        </w:rPr>
        <w:t xml:space="preserve">เข้าด้วยกัน โดยการเปลี่ยนชื่อประเภท </w:t>
      </w:r>
      <w:r w:rsidR="00FD56EA" w:rsidRPr="006F4D0A">
        <w:rPr>
          <w:rFonts w:cs="Angsana New"/>
          <w:szCs w:val="32"/>
          <w:lang w:bidi="th-TH"/>
        </w:rPr>
        <w:t xml:space="preserve">GPE </w:t>
      </w:r>
      <w:r w:rsidR="00FD56EA" w:rsidRPr="006F4D0A">
        <w:rPr>
          <w:rFonts w:cstheme="majorBidi" w:hint="cs"/>
          <w:szCs w:val="32"/>
          <w:cs/>
          <w:lang w:bidi="th-TH"/>
        </w:rPr>
        <w:t xml:space="preserve">ให้เป็น </w:t>
      </w:r>
      <w:r w:rsidR="00FD56EA" w:rsidRPr="006F4D0A">
        <w:rPr>
          <w:rFonts w:cs="Angsana New"/>
          <w:szCs w:val="32"/>
          <w:lang w:bidi="th-TH"/>
        </w:rPr>
        <w:t xml:space="preserve">LOCATION </w:t>
      </w:r>
      <w:r w:rsidR="00FD56EA" w:rsidRPr="006F4D0A">
        <w:rPr>
          <w:rFonts w:cstheme="majorBidi" w:hint="cs"/>
          <w:szCs w:val="32"/>
          <w:cs/>
          <w:lang w:bidi="th-TH"/>
        </w:rPr>
        <w:t xml:space="preserve">ทั้งหมด เพื่อให้เป็นประเภทเดียวกันกับ </w:t>
      </w:r>
      <w:r w:rsidR="00FD56EA" w:rsidRPr="006F4D0A">
        <w:rPr>
          <w:rFonts w:cs="Angsana New"/>
          <w:szCs w:val="32"/>
          <w:lang w:bidi="th-TH"/>
        </w:rPr>
        <w:t>Stanford NER</w:t>
      </w:r>
      <w:r w:rsidR="003F4FE6" w:rsidRPr="006F4D0A">
        <w:rPr>
          <w:rFonts w:cstheme="majorBidi" w:hint="cs"/>
          <w:szCs w:val="32"/>
          <w:lang w:bidi="th-TH"/>
        </w:rPr>
        <w:t xml:space="preserve"> </w:t>
      </w:r>
      <w:r w:rsidR="00EE4059" w:rsidRPr="006F4D0A">
        <w:rPr>
          <w:rFonts w:cstheme="majorBidi"/>
          <w:szCs w:val="32"/>
          <w:cs/>
          <w:lang w:bidi="th-TH"/>
        </w:rPr>
        <w:t>จากนั้น</w:t>
      </w:r>
      <w:r w:rsidR="004F2CD2" w:rsidRPr="006F4D0A">
        <w:rPr>
          <w:rFonts w:cstheme="majorBidi" w:hint="cs"/>
          <w:szCs w:val="32"/>
          <w:cs/>
          <w:lang w:bidi="th-TH"/>
        </w:rPr>
        <w:t>จับคู่</w:t>
      </w:r>
      <w:r w:rsidR="00EE4059" w:rsidRPr="006F4D0A">
        <w:rPr>
          <w:rFonts w:cstheme="majorBidi"/>
          <w:szCs w:val="32"/>
          <w:cs/>
          <w:lang w:bidi="th-TH"/>
        </w:rPr>
        <w:t>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นคำที่</w:t>
      </w:r>
      <w:r w:rsidR="00390B81" w:rsidRPr="006F4D0A">
        <w:rPr>
          <w:rFonts w:cstheme="majorBidi"/>
          <w:szCs w:val="32"/>
          <w:cs/>
          <w:lang w:bidi="th-TH"/>
        </w:rPr>
        <w:t>ไลบรารี</w:t>
      </w:r>
      <w:r w:rsidR="00EE4059" w:rsidRPr="006F4D0A">
        <w:rPr>
          <w:rFonts w:cstheme="majorBidi"/>
          <w:szCs w:val="32"/>
          <w:cs/>
          <w:lang w:bidi="th-TH"/>
        </w:rPr>
        <w:t>แบ่งออกมาเทียบกับ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 xml:space="preserve">็นที่ </w:t>
      </w:r>
      <w:r w:rsidR="009F5F80" w:rsidRPr="006F4D0A">
        <w:rPr>
          <w:rFonts w:cs="Angsana New"/>
          <w:szCs w:val="32"/>
        </w:rPr>
        <w:t>Cloud Speech to Text</w:t>
      </w:r>
      <w:r w:rsidR="00EE4059" w:rsidRPr="006F4D0A">
        <w:rPr>
          <w:rFonts w:cs="Angsana New"/>
          <w:szCs w:val="32"/>
        </w:rPr>
        <w:t xml:space="preserve"> </w:t>
      </w:r>
      <w:r w:rsidR="00EE4059" w:rsidRPr="006F4D0A">
        <w:rPr>
          <w:rFonts w:cstheme="majorBidi"/>
          <w:szCs w:val="32"/>
          <w:cs/>
          <w:lang w:bidi="th-TH"/>
        </w:rPr>
        <w:t>แบ่งไว้ให้ เพื่อให้แน่ใจว่า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 xml:space="preserve">็นที่ </w:t>
      </w:r>
      <w:r w:rsidR="00EE4059" w:rsidRPr="006F4D0A">
        <w:rPr>
          <w:rFonts w:cs="Angsana New"/>
          <w:szCs w:val="32"/>
        </w:rPr>
        <w:t>NLTK</w:t>
      </w:r>
      <w:r w:rsidR="00966DEE">
        <w:rPr>
          <w:rFonts w:cs="Angsana New" w:hint="cs"/>
          <w:szCs w:val="32"/>
          <w:cs/>
          <w:lang w:bidi="th-TH"/>
        </w:rPr>
        <w:t xml:space="preserve">  ติด</w:t>
      </w:r>
      <w:r w:rsidR="00EE4059" w:rsidRPr="006F4D0A">
        <w:rPr>
          <w:rFonts w:cstheme="majorBidi"/>
          <w:szCs w:val="32"/>
          <w:cs/>
          <w:lang w:bidi="th-TH"/>
        </w:rPr>
        <w:t xml:space="preserve">แท็กได้นั้นตรงกับระยะเวลาที่ </w:t>
      </w:r>
      <w:r w:rsidR="009F5F80" w:rsidRPr="006F4D0A">
        <w:rPr>
          <w:rFonts w:cs="Angsana New"/>
          <w:szCs w:val="32"/>
        </w:rPr>
        <w:t xml:space="preserve">Cloud Speech to Text </w:t>
      </w:r>
      <w:r w:rsidR="00EE4059" w:rsidRPr="006F4D0A">
        <w:rPr>
          <w:rFonts w:cstheme="majorBidi"/>
          <w:szCs w:val="32"/>
          <w:cs/>
          <w:lang w:bidi="th-TH"/>
        </w:rPr>
        <w:t xml:space="preserve">ทำนายออกมา และเก็บค่าของคำที่ติดแท็กได้ </w:t>
      </w:r>
      <w:r w:rsidR="00B43EF5" w:rsidRPr="006F4D0A">
        <w:rPr>
          <w:rFonts w:cstheme="majorBidi" w:hint="cs"/>
          <w:szCs w:val="32"/>
          <w:cs/>
          <w:lang w:bidi="th-TH"/>
        </w:rPr>
        <w:t>พร้อมกับ</w:t>
      </w:r>
      <w:r w:rsidR="00EE4059" w:rsidRPr="006F4D0A">
        <w:rPr>
          <w:rFonts w:cstheme="majorBidi"/>
          <w:szCs w:val="32"/>
          <w:cs/>
          <w:lang w:bidi="th-TH"/>
        </w:rPr>
        <w:t xml:space="preserve">ประเภทของนิพจน์ระบุนาม ดังรูปที่ </w:t>
      </w:r>
      <w:r w:rsidR="0037387E" w:rsidRPr="006F4D0A">
        <w:rPr>
          <w:rFonts w:cstheme="majorBidi"/>
          <w:szCs w:val="32"/>
          <w:cs/>
          <w:lang w:bidi="th-TH"/>
        </w:rPr>
        <w:t>3.</w:t>
      </w:r>
      <w:r w:rsidR="001B412B">
        <w:rPr>
          <w:rFonts w:cstheme="majorBidi"/>
          <w:szCs w:val="32"/>
          <w:lang w:bidi="th-TH"/>
        </w:rPr>
        <w:t>9</w:t>
      </w:r>
    </w:p>
    <w:p w14:paraId="2EB0848D" w14:textId="77777777" w:rsidR="0037387E" w:rsidRDefault="00FB0CDB" w:rsidP="003C27A9">
      <w:pPr>
        <w:keepNext/>
        <w:spacing w:after="120" w:line="240" w:lineRule="auto"/>
        <w:jc w:val="center"/>
      </w:pPr>
      <w:r>
        <w:rPr>
          <w:noProof/>
        </w:rPr>
        <w:drawing>
          <wp:inline distT="0" distB="0" distL="0" distR="0" wp14:anchorId="20773A4F" wp14:editId="1B19162D">
            <wp:extent cx="4267835" cy="4029250"/>
            <wp:effectExtent l="0" t="0" r="0" b="9525"/>
            <wp:docPr id="563658695" name="รูปภาพ 56365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01224" cy="4060772"/>
                    </a:xfrm>
                    <a:prstGeom prst="rect">
                      <a:avLst/>
                    </a:prstGeom>
                  </pic:spPr>
                </pic:pic>
              </a:graphicData>
            </a:graphic>
          </wp:inline>
        </w:drawing>
      </w:r>
    </w:p>
    <w:p w14:paraId="3D101C52" w14:textId="3FFFBCA6" w:rsidR="00FB0CDB" w:rsidRPr="00C57777" w:rsidRDefault="0037387E" w:rsidP="0037387E">
      <w:pPr>
        <w:pStyle w:val="af"/>
        <w:rPr>
          <w:rFonts w:cstheme="majorBidi"/>
        </w:rPr>
      </w:pPr>
      <w:bookmarkStart w:id="67" w:name="_Toc58413993"/>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9</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NLTK</w:t>
      </w:r>
      <w:bookmarkEnd w:id="67"/>
    </w:p>
    <w:p w14:paraId="63E6F208" w14:textId="00F2D486" w:rsidR="003567D3" w:rsidRPr="003567D3" w:rsidRDefault="00E63359" w:rsidP="00D573EF">
      <w:pPr>
        <w:pStyle w:val="a0"/>
        <w:numPr>
          <w:ilvl w:val="0"/>
          <w:numId w:val="31"/>
        </w:numPr>
        <w:spacing w:after="120" w:line="240" w:lineRule="auto"/>
        <w:jc w:val="thaiDistribute"/>
        <w:rPr>
          <w:rFonts w:cstheme="majorBidi"/>
          <w:szCs w:val="32"/>
          <w:lang w:bidi="th-TH"/>
        </w:rPr>
      </w:pPr>
      <w:r w:rsidRPr="00102262">
        <w:rPr>
          <w:rFonts w:cstheme="majorBidi"/>
          <w:szCs w:val="32"/>
          <w:cs/>
          <w:lang w:bidi="th-TH"/>
        </w:rPr>
        <w:lastRenderedPageBreak/>
        <w:t>พัฒนา</w:t>
      </w:r>
      <w:r w:rsidR="00390B81" w:rsidRPr="00430F90">
        <w:rPr>
          <w:rFonts w:cstheme="majorBidi"/>
          <w:szCs w:val="32"/>
          <w:cs/>
          <w:lang w:bidi="th-TH"/>
        </w:rPr>
        <w:t>ไลบรารี</w:t>
      </w:r>
      <w:r w:rsidRPr="00102262">
        <w:rPr>
          <w:rFonts w:cstheme="majorBidi"/>
          <w:szCs w:val="32"/>
          <w:cs/>
          <w:lang w:bidi="th-TH"/>
        </w:rPr>
        <w:t xml:space="preserve">ของ </w:t>
      </w:r>
      <w:proofErr w:type="spellStart"/>
      <w:r w:rsidRPr="00102262">
        <w:rPr>
          <w:rFonts w:cstheme="majorBidi"/>
          <w:szCs w:val="32"/>
          <w:lang w:bidi="th-TH"/>
        </w:rPr>
        <w:t>spaCy</w:t>
      </w:r>
      <w:proofErr w:type="spellEnd"/>
      <w:r w:rsidRPr="00102262">
        <w:rPr>
          <w:rFonts w:cstheme="majorBidi"/>
          <w:szCs w:val="32"/>
          <w:lang w:bidi="th-TH"/>
        </w:rPr>
        <w:t xml:space="preserve"> </w:t>
      </w:r>
      <w:r w:rsidR="00AA5149">
        <w:rPr>
          <w:rFonts w:cstheme="majorBidi" w:hint="cs"/>
          <w:szCs w:val="32"/>
          <w:cs/>
          <w:lang w:bidi="th-TH"/>
        </w:rPr>
        <w:t>โดย</w:t>
      </w:r>
      <w:r w:rsidRPr="00102262">
        <w:rPr>
          <w:rFonts w:cstheme="majorBidi"/>
          <w:szCs w:val="32"/>
          <w:cs/>
          <w:lang w:bidi="th-TH"/>
        </w:rPr>
        <w:t xml:space="preserve">เลือกการติดแท็กในบทสนทนาเป็นจำนวนทั้งหมด </w:t>
      </w:r>
      <w:r w:rsidRPr="00102262">
        <w:rPr>
          <w:rFonts w:cstheme="majorBidi"/>
          <w:szCs w:val="32"/>
          <w:lang w:bidi="th-TH"/>
        </w:rPr>
        <w:t>6</w:t>
      </w:r>
      <w:r w:rsidRPr="00102262">
        <w:rPr>
          <w:rFonts w:cstheme="majorBidi"/>
          <w:szCs w:val="32"/>
          <w:cs/>
          <w:lang w:bidi="th-TH"/>
        </w:rPr>
        <w:t xml:space="preserve"> ประเภท ได้แก่ </w:t>
      </w:r>
      <w:r w:rsidRPr="00102262">
        <w:rPr>
          <w:rFonts w:cstheme="majorBidi"/>
          <w:szCs w:val="32"/>
          <w:lang w:bidi="th-TH"/>
        </w:rPr>
        <w:t xml:space="preserve">ORGANIZATION, PERSON, LOCATION, GPE, DATE </w:t>
      </w:r>
      <w:r w:rsidRPr="00102262">
        <w:rPr>
          <w:rFonts w:cstheme="majorBidi"/>
          <w:szCs w:val="32"/>
          <w:cs/>
          <w:lang w:bidi="th-TH"/>
        </w:rPr>
        <w:t xml:space="preserve">และ </w:t>
      </w:r>
      <w:r w:rsidRPr="00102262">
        <w:rPr>
          <w:rFonts w:cstheme="majorBidi"/>
          <w:szCs w:val="32"/>
          <w:lang w:bidi="th-TH"/>
        </w:rPr>
        <w:t>MONEY</w:t>
      </w:r>
      <w:r w:rsidR="000A03A4" w:rsidRPr="00102262">
        <w:rPr>
          <w:rFonts w:cstheme="majorBidi"/>
          <w:szCs w:val="32"/>
          <w:lang w:bidi="th-TH"/>
        </w:rPr>
        <w:t xml:space="preserve"> </w:t>
      </w:r>
      <w:r w:rsidR="003567D3">
        <w:rPr>
          <w:rFonts w:cstheme="majorBidi" w:hint="cs"/>
          <w:szCs w:val="32"/>
          <w:cs/>
          <w:lang w:bidi="th-TH"/>
        </w:rPr>
        <w:t>และ</w:t>
      </w:r>
      <w:r w:rsidR="000A03A4" w:rsidRPr="00102262">
        <w:rPr>
          <w:rFonts w:cstheme="majorBidi"/>
          <w:szCs w:val="32"/>
          <w:cs/>
          <w:lang w:bidi="th-TH"/>
        </w:rPr>
        <w:t>สร้างกระบวนการวิเคราะห์ข้อความ</w:t>
      </w:r>
      <w:r w:rsidR="003567D3">
        <w:rPr>
          <w:rFonts w:cstheme="majorBidi" w:hint="cs"/>
          <w:szCs w:val="32"/>
          <w:cs/>
          <w:lang w:bidi="th-TH"/>
        </w:rPr>
        <w:t xml:space="preserve">เป็นจำนวน 1 </w:t>
      </w:r>
      <w:r w:rsidR="000A03A4" w:rsidRPr="00102262">
        <w:rPr>
          <w:rFonts w:cstheme="majorBidi"/>
          <w:szCs w:val="32"/>
          <w:cs/>
          <w:lang w:bidi="th-TH"/>
        </w:rPr>
        <w:t>ฟังก์ชัน</w:t>
      </w:r>
      <w:r w:rsidR="003F457E" w:rsidRPr="00102262">
        <w:rPr>
          <w:rFonts w:cstheme="majorBidi" w:hint="cs"/>
          <w:szCs w:val="32"/>
          <w:cs/>
          <w:lang w:bidi="th-TH"/>
        </w:rPr>
        <w:t xml:space="preserve"> ในฟังก์ชันมีการ</w:t>
      </w:r>
      <w:r w:rsidR="001648FD" w:rsidRPr="00102262">
        <w:rPr>
          <w:rFonts w:cstheme="majorBidi" w:hint="cs"/>
          <w:szCs w:val="32"/>
          <w:cs/>
          <w:lang w:bidi="th-TH"/>
        </w:rPr>
        <w:t xml:space="preserve">ใช้อัลกอริทึมของ </w:t>
      </w:r>
      <w:proofErr w:type="spellStart"/>
      <w:r w:rsidR="001648FD" w:rsidRPr="00102262">
        <w:rPr>
          <w:rFonts w:cs="Angsana New"/>
          <w:szCs w:val="32"/>
          <w:lang w:bidi="th-TH"/>
        </w:rPr>
        <w:t>spaCy</w:t>
      </w:r>
      <w:proofErr w:type="spellEnd"/>
      <w:r w:rsidR="001648FD" w:rsidRPr="00102262">
        <w:rPr>
          <w:rFonts w:cstheme="majorBidi" w:hint="cs"/>
          <w:szCs w:val="32"/>
          <w:cs/>
          <w:lang w:bidi="th-TH"/>
        </w:rPr>
        <w:t xml:space="preserve"> ซึ่งในอัลกอริทึม</w:t>
      </w:r>
      <w:r w:rsidR="000D060A" w:rsidRPr="00102262">
        <w:rPr>
          <w:rFonts w:cstheme="majorBidi" w:hint="cs"/>
          <w:szCs w:val="32"/>
          <w:cs/>
          <w:lang w:bidi="th-TH"/>
        </w:rPr>
        <w:t>จะดำเนินการวิเคราะห์ข้อความต่าง ๆ อัตโนมัติ</w:t>
      </w:r>
      <w:r w:rsidR="00603169" w:rsidRPr="00102262">
        <w:rPr>
          <w:rFonts w:cstheme="majorBidi" w:hint="cs"/>
          <w:szCs w:val="32"/>
          <w:cs/>
          <w:lang w:bidi="th-TH"/>
        </w:rPr>
        <w:t xml:space="preserve"> ส่งผลให้ทางผู้จัดทำสามารถเรียกดูค่าได้จากอัลกอริทึมของ</w:t>
      </w:r>
      <w:r w:rsidR="00390B81" w:rsidRPr="00430F90">
        <w:rPr>
          <w:rFonts w:cstheme="majorBidi" w:hint="cs"/>
          <w:szCs w:val="32"/>
          <w:cs/>
          <w:lang w:bidi="th-TH"/>
        </w:rPr>
        <w:t>ไลบรารี</w:t>
      </w:r>
      <w:r w:rsidR="00603169" w:rsidRPr="00102262">
        <w:rPr>
          <w:rFonts w:cstheme="majorBidi" w:hint="cs"/>
          <w:szCs w:val="32"/>
          <w:cs/>
          <w:lang w:bidi="th-TH"/>
        </w:rPr>
        <w:t>ได้ทันที</w:t>
      </w:r>
      <w:r w:rsidR="00B45073" w:rsidRPr="00102262">
        <w:rPr>
          <w:rFonts w:cstheme="majorBidi" w:hint="cs"/>
          <w:szCs w:val="32"/>
          <w:cs/>
          <w:lang w:bidi="th-TH"/>
        </w:rPr>
        <w:t xml:space="preserve"> จากนั้นสร้างเงื่อนไข</w:t>
      </w:r>
      <w:r w:rsidR="00981FEA" w:rsidRPr="00102262">
        <w:rPr>
          <w:rFonts w:cstheme="majorBidi" w:hint="cs"/>
          <w:szCs w:val="32"/>
          <w:cs/>
          <w:lang w:bidi="th-TH"/>
        </w:rPr>
        <w:t>เลือกเฉพาะโท</w:t>
      </w:r>
      <w:proofErr w:type="spellStart"/>
      <w:r w:rsidR="00981FEA" w:rsidRPr="00102262">
        <w:rPr>
          <w:rFonts w:cstheme="majorBidi" w:hint="cs"/>
          <w:szCs w:val="32"/>
          <w:cs/>
          <w:lang w:bidi="th-TH"/>
        </w:rPr>
        <w:t>เค</w:t>
      </w:r>
      <w:proofErr w:type="spellEnd"/>
      <w:r w:rsidR="00981FEA" w:rsidRPr="00102262">
        <w:rPr>
          <w:rFonts w:cstheme="majorBidi" w:hint="cs"/>
          <w:szCs w:val="32"/>
          <w:cs/>
          <w:lang w:bidi="th-TH"/>
        </w:rPr>
        <w:t xml:space="preserve">็นคำที่มีนิพจน์ระบุนาม </w:t>
      </w:r>
      <w:r w:rsidR="00981FEA" w:rsidRPr="00102262">
        <w:rPr>
          <w:rFonts w:cs="Angsana New"/>
          <w:szCs w:val="32"/>
          <w:lang w:bidi="th-TH"/>
        </w:rPr>
        <w:t>(Named Entities)</w:t>
      </w:r>
      <w:r w:rsidR="00981FEA" w:rsidRPr="00102262">
        <w:rPr>
          <w:rFonts w:cstheme="majorBidi" w:hint="cs"/>
          <w:szCs w:val="32"/>
          <w:cs/>
          <w:lang w:bidi="th-TH"/>
        </w:rPr>
        <w:t xml:space="preserve"> </w:t>
      </w:r>
      <w:r w:rsidR="00037BCB" w:rsidRPr="00102262">
        <w:rPr>
          <w:rFonts w:cstheme="majorBidi" w:hint="cs"/>
          <w:szCs w:val="32"/>
          <w:cs/>
          <w:lang w:bidi="th-TH"/>
        </w:rPr>
        <w:t>และเปลี่ยนชื่อประเภทของนิพจน์ระบุนาม</w:t>
      </w:r>
      <w:r w:rsidR="001E3D33" w:rsidRPr="00102262">
        <w:rPr>
          <w:rFonts w:cstheme="majorBidi" w:hint="cs"/>
          <w:szCs w:val="32"/>
          <w:cs/>
          <w:lang w:bidi="th-TH"/>
        </w:rPr>
        <w:t>ให้ตรงกับ</w:t>
      </w:r>
      <w:r w:rsidR="00390B81" w:rsidRPr="00430F90">
        <w:rPr>
          <w:rFonts w:cstheme="majorBidi" w:hint="cs"/>
          <w:szCs w:val="32"/>
          <w:cs/>
          <w:lang w:bidi="th-TH"/>
        </w:rPr>
        <w:t>ไลบรารี</w:t>
      </w:r>
      <w:r w:rsidR="001E3D33" w:rsidRPr="00102262">
        <w:rPr>
          <w:rFonts w:cstheme="majorBidi" w:hint="cs"/>
          <w:szCs w:val="32"/>
          <w:cs/>
          <w:lang w:bidi="th-TH"/>
        </w:rPr>
        <w:t xml:space="preserve">อื่น ๆ เช่นเดียวกันกับ </w:t>
      </w:r>
      <w:r w:rsidR="001E3D33" w:rsidRPr="00102262">
        <w:rPr>
          <w:rFonts w:cs="Angsana New"/>
          <w:szCs w:val="32"/>
          <w:lang w:bidi="th-TH"/>
        </w:rPr>
        <w:t xml:space="preserve">Stanford NER </w:t>
      </w:r>
      <w:r w:rsidR="001E3D33" w:rsidRPr="00102262">
        <w:rPr>
          <w:rFonts w:cstheme="majorBidi" w:hint="cs"/>
          <w:szCs w:val="32"/>
          <w:cs/>
          <w:lang w:bidi="th-TH"/>
        </w:rPr>
        <w:t xml:space="preserve">และ </w:t>
      </w:r>
      <w:r w:rsidR="001E3D33" w:rsidRPr="00102262">
        <w:rPr>
          <w:rFonts w:cs="Angsana New"/>
          <w:szCs w:val="32"/>
          <w:lang w:bidi="th-TH"/>
        </w:rPr>
        <w:t>NLTK</w:t>
      </w:r>
      <w:r w:rsidR="008F4495" w:rsidRPr="00102262">
        <w:rPr>
          <w:rFonts w:cs="Angsana New"/>
          <w:szCs w:val="32"/>
          <w:lang w:bidi="th-TH"/>
        </w:rPr>
        <w:t xml:space="preserve"> </w:t>
      </w:r>
      <w:r w:rsidR="00F511E0" w:rsidRPr="00102262">
        <w:rPr>
          <w:rFonts w:cstheme="majorBidi" w:hint="cs"/>
          <w:szCs w:val="32"/>
          <w:cs/>
          <w:lang w:bidi="th-TH"/>
        </w:rPr>
        <w:t>ต่อมา</w:t>
      </w:r>
      <w:r w:rsidR="00F511E0" w:rsidRPr="00102262">
        <w:rPr>
          <w:rFonts w:cstheme="majorBidi"/>
          <w:szCs w:val="32"/>
          <w:cs/>
          <w:lang w:bidi="th-TH"/>
        </w:rPr>
        <w:t>ทำการ</w:t>
      </w:r>
      <w:r w:rsidR="00240BDD" w:rsidRPr="00102262">
        <w:rPr>
          <w:rFonts w:cstheme="majorBidi" w:hint="cs"/>
          <w:szCs w:val="32"/>
          <w:cs/>
          <w:lang w:bidi="th-TH"/>
        </w:rPr>
        <w:t>จับคู่</w:t>
      </w:r>
      <w:r w:rsidR="00F511E0" w:rsidRPr="00102262">
        <w:rPr>
          <w:rFonts w:cstheme="majorBidi"/>
          <w:szCs w:val="32"/>
          <w:cs/>
          <w:lang w:bidi="th-TH"/>
        </w:rPr>
        <w:t>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นคำที่</w:t>
      </w:r>
      <w:r w:rsidR="00390B81" w:rsidRPr="00430F90">
        <w:rPr>
          <w:rFonts w:cstheme="majorBidi"/>
          <w:szCs w:val="32"/>
          <w:cs/>
          <w:lang w:bidi="th-TH"/>
        </w:rPr>
        <w:t>ไลบรารี</w:t>
      </w:r>
      <w:r w:rsidR="00F511E0" w:rsidRPr="00102262">
        <w:rPr>
          <w:rFonts w:cstheme="majorBidi"/>
          <w:szCs w:val="32"/>
          <w:cs/>
          <w:lang w:bidi="th-TH"/>
        </w:rPr>
        <w:t>แบ่งออกมาเทียบกับ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 xml:space="preserve">็น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แบ่งไว้ให้ เพื่อให้แน่ใจว่า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 xml:space="preserve">็นที่ </w:t>
      </w:r>
      <w:proofErr w:type="spellStart"/>
      <w:r w:rsidR="00F511E0" w:rsidRPr="00102262">
        <w:rPr>
          <w:rFonts w:cs="Angsana New"/>
          <w:szCs w:val="32"/>
        </w:rPr>
        <w:t>spaCy</w:t>
      </w:r>
      <w:proofErr w:type="spellEnd"/>
      <w:r w:rsidR="00F511E0" w:rsidRPr="00102262">
        <w:rPr>
          <w:rFonts w:cs="Angsana New"/>
          <w:szCs w:val="32"/>
        </w:rPr>
        <w:t xml:space="preserve"> </w:t>
      </w:r>
      <w:r w:rsidR="00F511E0" w:rsidRPr="00102262">
        <w:rPr>
          <w:rFonts w:cstheme="majorBidi"/>
          <w:szCs w:val="32"/>
          <w:cs/>
          <w:lang w:bidi="th-TH"/>
        </w:rPr>
        <w:t xml:space="preserve">ติดแท็กได้นั้นตรงกับระยะเวลา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 xml:space="preserve">ทำนายออกมา และเก็บค่าของคำที่ติดแท็กได้ </w:t>
      </w:r>
      <w:r w:rsidR="007A1396" w:rsidRPr="00102262">
        <w:rPr>
          <w:rFonts w:cstheme="majorBidi" w:hint="cs"/>
          <w:szCs w:val="32"/>
          <w:cs/>
          <w:lang w:bidi="th-TH"/>
        </w:rPr>
        <w:t>พร้อมกับ</w:t>
      </w:r>
      <w:r w:rsidR="00F511E0" w:rsidRPr="00102262">
        <w:rPr>
          <w:rFonts w:cstheme="majorBidi"/>
          <w:szCs w:val="32"/>
          <w:cs/>
          <w:lang w:bidi="th-TH"/>
        </w:rPr>
        <w:t xml:space="preserve">ประเภทของนิพจน์ระบุนาม ดังรูปที่ </w:t>
      </w:r>
      <w:r w:rsidR="0037387E">
        <w:rPr>
          <w:rFonts w:cstheme="majorBidi"/>
          <w:szCs w:val="32"/>
          <w:lang w:bidi="th-TH"/>
        </w:rPr>
        <w:t>3.</w:t>
      </w:r>
      <w:r w:rsidR="001B412B">
        <w:rPr>
          <w:rFonts w:cstheme="majorBidi"/>
          <w:szCs w:val="32"/>
          <w:lang w:bidi="th-TH"/>
        </w:rPr>
        <w:t>10</w:t>
      </w:r>
    </w:p>
    <w:p w14:paraId="35DD92A7" w14:textId="77777777" w:rsidR="0037387E" w:rsidRDefault="00B66967" w:rsidP="0037387E">
      <w:pPr>
        <w:keepNext/>
        <w:spacing w:after="120" w:line="240" w:lineRule="auto"/>
        <w:jc w:val="center"/>
      </w:pPr>
      <w:r>
        <w:rPr>
          <w:noProof/>
        </w:rPr>
        <w:drawing>
          <wp:inline distT="0" distB="0" distL="0" distR="0" wp14:anchorId="0A3CEC77" wp14:editId="1690D5CF">
            <wp:extent cx="4804692" cy="4752975"/>
            <wp:effectExtent l="0" t="0" r="0" b="0"/>
            <wp:docPr id="563658696" name="รูปภาพ 563658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50150" cy="4797943"/>
                    </a:xfrm>
                    <a:prstGeom prst="rect">
                      <a:avLst/>
                    </a:prstGeom>
                  </pic:spPr>
                </pic:pic>
              </a:graphicData>
            </a:graphic>
          </wp:inline>
        </w:drawing>
      </w:r>
    </w:p>
    <w:p w14:paraId="3BB2EC20" w14:textId="73DC4212" w:rsidR="00D04E77" w:rsidRPr="0037387E" w:rsidRDefault="0037387E" w:rsidP="003567D3">
      <w:pPr>
        <w:pStyle w:val="af"/>
      </w:pPr>
      <w:bookmarkStart w:id="68" w:name="_Toc58413994"/>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b/>
          <w:bCs/>
        </w:rPr>
        <w:t xml:space="preserve"> </w:t>
      </w:r>
      <w:r>
        <w:rPr>
          <w:rFonts w:cstheme="majorBidi" w:hint="cs"/>
          <w:cs/>
        </w:rPr>
        <w:t xml:space="preserve">ฟังก์ชันการทำนายนิพจน์ระบุนามของ </w:t>
      </w:r>
      <w:proofErr w:type="spellStart"/>
      <w:r>
        <w:rPr>
          <w:rFonts w:cstheme="majorBidi"/>
        </w:rPr>
        <w:t>spaCy</w:t>
      </w:r>
      <w:bookmarkEnd w:id="68"/>
      <w:proofErr w:type="spellEnd"/>
    </w:p>
    <w:p w14:paraId="40B3E9D2" w14:textId="690528F9" w:rsidR="0049619A" w:rsidRPr="009F2891" w:rsidRDefault="0049619A" w:rsidP="00D6549D">
      <w:pPr>
        <w:pStyle w:val="4"/>
        <w:spacing w:after="120"/>
        <w:jc w:val="thaiDistribute"/>
      </w:pPr>
      <w:r w:rsidRPr="009F2891">
        <w:rPr>
          <w:rFonts w:hint="cs"/>
          <w:cs/>
        </w:rPr>
        <w:lastRenderedPageBreak/>
        <w:t>กระบวนการ</w:t>
      </w:r>
      <w:r w:rsidR="003523A3" w:rsidRPr="009F2891">
        <w:rPr>
          <w:rFonts w:hint="cs"/>
          <w:cs/>
        </w:rPr>
        <w:t>เลือก</w:t>
      </w:r>
      <w:r w:rsidR="00427C65" w:rsidRPr="009F2891">
        <w:rPr>
          <w:rFonts w:hint="cs"/>
          <w:cs/>
        </w:rPr>
        <w:t>การทำนายประเภทของนิพจน์ระบุนามที่เหมือนกัน</w:t>
      </w:r>
      <w:r w:rsidR="00EB33B9" w:rsidRPr="009F2891">
        <w:rPr>
          <w:rFonts w:hint="cs"/>
          <w:cs/>
        </w:rPr>
        <w:t>ตั้งแต่</w:t>
      </w:r>
      <w:r w:rsidR="00427C65" w:rsidRPr="009F2891">
        <w:rPr>
          <w:rFonts w:hint="cs"/>
          <w:cs/>
        </w:rPr>
        <w:t xml:space="preserve"> 2 </w:t>
      </w:r>
      <w:r w:rsidR="00B9058B" w:rsidRPr="009F2891">
        <w:rPr>
          <w:rFonts w:hint="cs"/>
          <w:cs/>
        </w:rPr>
        <w:t>ใน</w:t>
      </w:r>
      <w:r w:rsidR="00427C65" w:rsidRPr="009F2891">
        <w:rPr>
          <w:rFonts w:hint="cs"/>
          <w:cs/>
        </w:rPr>
        <w:t xml:space="preserve"> 3 ของ</w:t>
      </w:r>
      <w:r w:rsidR="00390B81" w:rsidRPr="009F2891">
        <w:rPr>
          <w:rFonts w:hint="cs"/>
          <w:cs/>
        </w:rPr>
        <w:t>ไลบรารี</w:t>
      </w:r>
    </w:p>
    <w:p w14:paraId="14D6FE4C" w14:textId="6D8B7EA3" w:rsidR="00A3132F" w:rsidRDefault="0037387E" w:rsidP="00D6549D">
      <w:pPr>
        <w:spacing w:after="120" w:line="240" w:lineRule="auto"/>
        <w:jc w:val="thaiDistribute"/>
        <w:rPr>
          <w:rFonts w:cstheme="majorBidi"/>
          <w:szCs w:val="32"/>
          <w:lang w:bidi="th-TH"/>
        </w:rPr>
      </w:pPr>
      <w:r>
        <w:rPr>
          <w:rFonts w:cstheme="majorBidi"/>
          <w:szCs w:val="32"/>
          <w:lang w:bidi="th-TH"/>
        </w:rPr>
        <w:tab/>
      </w:r>
      <w:r w:rsidR="0004648A">
        <w:rPr>
          <w:rFonts w:cstheme="majorBidi" w:hint="cs"/>
          <w:szCs w:val="32"/>
          <w:cs/>
          <w:lang w:bidi="th-TH"/>
        </w:rPr>
        <w:t>สร้างฟังก์ชันเพื่อเลือกโท</w:t>
      </w:r>
      <w:proofErr w:type="spellStart"/>
      <w:r w:rsidR="0004648A">
        <w:rPr>
          <w:rFonts w:cstheme="majorBidi" w:hint="cs"/>
          <w:szCs w:val="32"/>
          <w:cs/>
          <w:lang w:bidi="th-TH"/>
        </w:rPr>
        <w:t>เค</w:t>
      </w:r>
      <w:proofErr w:type="spellEnd"/>
      <w:r w:rsidR="0004648A">
        <w:rPr>
          <w:rFonts w:cstheme="majorBidi" w:hint="cs"/>
          <w:szCs w:val="32"/>
          <w:cs/>
          <w:lang w:bidi="th-TH"/>
        </w:rPr>
        <w:t>็นของคำ</w:t>
      </w:r>
      <w:r w:rsidR="009F5FE7">
        <w:rPr>
          <w:rFonts w:cstheme="majorBidi" w:hint="cs"/>
          <w:szCs w:val="32"/>
          <w:cs/>
          <w:lang w:bidi="th-TH"/>
        </w:rPr>
        <w:t>ที่</w:t>
      </w:r>
      <w:r w:rsidR="00390B81">
        <w:rPr>
          <w:rFonts w:cstheme="majorBidi" w:hint="cs"/>
          <w:szCs w:val="32"/>
          <w:cs/>
          <w:lang w:bidi="th-TH"/>
        </w:rPr>
        <w:t>ไลบรารี</w:t>
      </w:r>
      <w:r w:rsidR="009F5FE7">
        <w:rPr>
          <w:rFonts w:cstheme="majorBidi" w:hint="cs"/>
          <w:szCs w:val="32"/>
          <w:cs/>
          <w:lang w:bidi="th-TH"/>
        </w:rPr>
        <w:t xml:space="preserve">ทำนายประเภทของนิพจน์ระบุนามเหมือนกันตั้งแต่ 2 </w:t>
      </w:r>
      <w:r w:rsidR="00390B81">
        <w:rPr>
          <w:rFonts w:cstheme="majorBidi" w:hint="cs"/>
          <w:szCs w:val="32"/>
          <w:cs/>
          <w:lang w:bidi="th-TH"/>
        </w:rPr>
        <w:t>ไลบรารี</w:t>
      </w:r>
      <w:r w:rsidR="009F5FE7">
        <w:rPr>
          <w:rFonts w:cstheme="majorBidi" w:hint="cs"/>
          <w:szCs w:val="32"/>
          <w:cs/>
          <w:lang w:bidi="th-TH"/>
        </w:rPr>
        <w:t>ขึ้นไป เนื่องจากการใช้</w:t>
      </w:r>
      <w:r w:rsidR="00390B81">
        <w:rPr>
          <w:rFonts w:cstheme="majorBidi" w:hint="cs"/>
          <w:szCs w:val="32"/>
          <w:cs/>
          <w:lang w:bidi="th-TH"/>
        </w:rPr>
        <w:t>ไลบรารี</w:t>
      </w:r>
      <w:r w:rsidR="009F5FE7">
        <w:rPr>
          <w:rFonts w:cstheme="majorBidi" w:hint="cs"/>
          <w:szCs w:val="32"/>
          <w:cs/>
          <w:lang w:bidi="th-TH"/>
        </w:rPr>
        <w:t>เดียวอาจไม่แม่นยำ</w:t>
      </w:r>
      <w:r w:rsidR="00785FD3">
        <w:rPr>
          <w:rFonts w:cstheme="majorBidi" w:hint="cs"/>
          <w:szCs w:val="32"/>
          <w:cs/>
          <w:lang w:bidi="th-TH"/>
        </w:rPr>
        <w:t>มาก</w:t>
      </w:r>
      <w:r w:rsidR="009F5FE7">
        <w:rPr>
          <w:rFonts w:cstheme="majorBidi" w:hint="cs"/>
          <w:szCs w:val="32"/>
          <w:cs/>
          <w:lang w:bidi="th-TH"/>
        </w:rPr>
        <w:t>พอที่จะทำนาย</w:t>
      </w:r>
      <w:r w:rsidR="00785FD3">
        <w:rPr>
          <w:rFonts w:cstheme="majorBidi" w:hint="cs"/>
          <w:szCs w:val="32"/>
          <w:cs/>
          <w:lang w:bidi="th-TH"/>
        </w:rPr>
        <w:t>ประเภทของโท</w:t>
      </w:r>
      <w:proofErr w:type="spellStart"/>
      <w:r w:rsidR="00785FD3">
        <w:rPr>
          <w:rFonts w:cstheme="majorBidi" w:hint="cs"/>
          <w:szCs w:val="32"/>
          <w:cs/>
          <w:lang w:bidi="th-TH"/>
        </w:rPr>
        <w:t>เค</w:t>
      </w:r>
      <w:proofErr w:type="spellEnd"/>
      <w:r w:rsidR="00785FD3">
        <w:rPr>
          <w:rFonts w:cstheme="majorBidi" w:hint="cs"/>
          <w:szCs w:val="32"/>
          <w:cs/>
          <w:lang w:bidi="th-TH"/>
        </w:rPr>
        <w:t>็นคำได้อย่างถูกต้อง ทางผู้จัดทำจึงสร้าง</w:t>
      </w:r>
      <w:r w:rsidR="00992CCA">
        <w:rPr>
          <w:rFonts w:cstheme="majorBidi" w:hint="cs"/>
          <w:szCs w:val="32"/>
          <w:cs/>
          <w:lang w:bidi="th-TH"/>
        </w:rPr>
        <w:t>เงื่อนไข</w:t>
      </w:r>
      <w:r w:rsidR="00AC23AC">
        <w:rPr>
          <w:rFonts w:cstheme="majorBidi" w:hint="cs"/>
          <w:szCs w:val="32"/>
          <w:cs/>
          <w:lang w:bidi="th-TH"/>
        </w:rPr>
        <w:t xml:space="preserve">นี้เพื่อเพิ่มประสิทธิภาพของการทำนาย </w:t>
      </w:r>
      <w:r w:rsidR="00992CCA">
        <w:rPr>
          <w:rFonts w:cstheme="majorBidi" w:hint="cs"/>
          <w:szCs w:val="32"/>
          <w:cs/>
          <w:lang w:bidi="th-TH"/>
        </w:rPr>
        <w:t>และ</w:t>
      </w:r>
      <w:r w:rsidR="003753E7">
        <w:rPr>
          <w:rFonts w:cstheme="majorBidi" w:hint="cs"/>
          <w:szCs w:val="32"/>
          <w:cs/>
          <w:lang w:bidi="th-TH"/>
        </w:rPr>
        <w:t>เก็บค่าของโท</w:t>
      </w:r>
      <w:proofErr w:type="spellStart"/>
      <w:r w:rsidR="003753E7">
        <w:rPr>
          <w:rFonts w:cstheme="majorBidi" w:hint="cs"/>
          <w:szCs w:val="32"/>
          <w:cs/>
          <w:lang w:bidi="th-TH"/>
        </w:rPr>
        <w:t>เค</w:t>
      </w:r>
      <w:proofErr w:type="spellEnd"/>
      <w:r w:rsidR="003753E7">
        <w:rPr>
          <w:rFonts w:cstheme="majorBidi" w:hint="cs"/>
          <w:szCs w:val="32"/>
          <w:cs/>
          <w:lang w:bidi="th-TH"/>
        </w:rPr>
        <w:t>็นคำ</w:t>
      </w:r>
      <w:r w:rsidR="00E3280D">
        <w:rPr>
          <w:rFonts w:cstheme="majorBidi" w:hint="cs"/>
          <w:szCs w:val="32"/>
          <w:cs/>
          <w:lang w:bidi="th-TH"/>
        </w:rPr>
        <w:t>กับ</w:t>
      </w:r>
      <w:r w:rsidR="0078019E">
        <w:rPr>
          <w:rFonts w:cstheme="majorBidi" w:hint="cs"/>
          <w:szCs w:val="32"/>
          <w:cs/>
          <w:lang w:bidi="th-TH"/>
        </w:rPr>
        <w:t>ประเภทของนิพน</w:t>
      </w:r>
      <w:proofErr w:type="spellStart"/>
      <w:r w:rsidR="0078019E">
        <w:rPr>
          <w:rFonts w:cstheme="majorBidi" w:hint="cs"/>
          <w:szCs w:val="32"/>
          <w:cs/>
          <w:lang w:bidi="th-TH"/>
        </w:rPr>
        <w:t>จ์</w:t>
      </w:r>
      <w:proofErr w:type="spellEnd"/>
      <w:r w:rsidR="0078019E">
        <w:rPr>
          <w:rFonts w:cstheme="majorBidi" w:hint="cs"/>
          <w:szCs w:val="32"/>
          <w:cs/>
          <w:lang w:bidi="th-TH"/>
        </w:rPr>
        <w:t xml:space="preserve">ระบุนาม เพื่อนำไปวิเคราะห์ในขั้นตอนถัดไป ดังรูปที่ </w:t>
      </w:r>
      <w:r>
        <w:rPr>
          <w:rFonts w:cstheme="majorBidi"/>
          <w:szCs w:val="32"/>
          <w:lang w:bidi="th-TH"/>
        </w:rPr>
        <w:t>3.</w:t>
      </w:r>
      <w:r w:rsidR="001B412B">
        <w:rPr>
          <w:rFonts w:cstheme="majorBidi"/>
          <w:szCs w:val="32"/>
          <w:lang w:bidi="th-TH"/>
        </w:rPr>
        <w:t>11</w:t>
      </w:r>
    </w:p>
    <w:p w14:paraId="4131F5E8" w14:textId="77777777" w:rsidR="0037387E" w:rsidRDefault="00EA6489" w:rsidP="0037387E">
      <w:pPr>
        <w:keepNext/>
        <w:spacing w:after="120" w:line="240" w:lineRule="auto"/>
        <w:jc w:val="center"/>
      </w:pPr>
      <w:r>
        <w:rPr>
          <w:noProof/>
        </w:rPr>
        <w:drawing>
          <wp:inline distT="0" distB="0" distL="0" distR="0" wp14:anchorId="3F1FEE38" wp14:editId="5A871FCB">
            <wp:extent cx="5130800" cy="4774495"/>
            <wp:effectExtent l="0" t="0" r="0" b="7620"/>
            <wp:docPr id="563658698" name="รูปภาพ 56365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43840" cy="4786629"/>
                    </a:xfrm>
                    <a:prstGeom prst="rect">
                      <a:avLst/>
                    </a:prstGeom>
                  </pic:spPr>
                </pic:pic>
              </a:graphicData>
            </a:graphic>
          </wp:inline>
        </w:drawing>
      </w:r>
    </w:p>
    <w:p w14:paraId="4D23028C" w14:textId="7FB6D553" w:rsidR="008F42B9" w:rsidRDefault="0037387E" w:rsidP="00E3280D">
      <w:pPr>
        <w:pStyle w:val="af"/>
        <w:rPr>
          <w:rFonts w:cstheme="majorBidi"/>
        </w:rPr>
      </w:pPr>
      <w:bookmarkStart w:id="69" w:name="_Toc58413995"/>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b/>
          <w:bCs/>
        </w:rPr>
        <w:t xml:space="preserve"> </w:t>
      </w:r>
      <w:r>
        <w:rPr>
          <w:rFonts w:cstheme="majorBidi" w:hint="cs"/>
          <w:cs/>
        </w:rPr>
        <w:t>ฟังก์ชันการเลือกการทำนายประเภทนิพจน์ระบุนามที่เหมือนกัน 2 ใน 3</w:t>
      </w:r>
      <w:bookmarkEnd w:id="69"/>
    </w:p>
    <w:p w14:paraId="3B6E9FF1" w14:textId="1DFAB153" w:rsidR="00F97A91" w:rsidRDefault="00F97A91" w:rsidP="00F97A91">
      <w:pPr>
        <w:rPr>
          <w:lang w:bidi="th-TH"/>
        </w:rPr>
      </w:pPr>
    </w:p>
    <w:p w14:paraId="35718FA6" w14:textId="77777777" w:rsidR="00F97A91" w:rsidRPr="00F97A91" w:rsidRDefault="00F97A91" w:rsidP="00F97A91">
      <w:pPr>
        <w:rPr>
          <w:lang w:bidi="th-TH"/>
        </w:rPr>
      </w:pPr>
    </w:p>
    <w:p w14:paraId="020D6A8F" w14:textId="00A75809" w:rsidR="00944A2F" w:rsidRPr="00BD2B8B" w:rsidRDefault="00711590" w:rsidP="005340B3">
      <w:pPr>
        <w:pStyle w:val="4"/>
        <w:spacing w:after="120"/>
      </w:pPr>
      <w:r w:rsidRPr="00BD2B8B">
        <w:rPr>
          <w:rFonts w:hint="cs"/>
          <w:cs/>
        </w:rPr>
        <w:lastRenderedPageBreak/>
        <w:t>สร้าง</w:t>
      </w:r>
      <w:r w:rsidR="001778C7" w:rsidRPr="00BD2B8B">
        <w:rPr>
          <w:rFonts w:hint="cs"/>
          <w:cs/>
        </w:rPr>
        <w:t>ประเภทของนิพจน์ระบุนามเพิ่ม</w:t>
      </w:r>
      <w:r w:rsidR="00E01EA9" w:rsidRPr="00BD2B8B">
        <w:rPr>
          <w:rFonts w:hint="cs"/>
          <w:cs/>
        </w:rPr>
        <w:t>เพื่อติดแท็ก</w:t>
      </w:r>
      <w:r w:rsidR="00426CEA" w:rsidRPr="00BD2B8B">
        <w:rPr>
          <w:rFonts w:hint="cs"/>
          <w:cs/>
        </w:rPr>
        <w:t xml:space="preserve">เลขที่เป็นข้อมูลส่วนบุคคลโดยใช้ </w:t>
      </w:r>
      <w:r w:rsidR="00426CEA" w:rsidRPr="00BD2B8B">
        <w:t>Regular Expressions</w:t>
      </w:r>
    </w:p>
    <w:p w14:paraId="4237D5E6" w14:textId="419FEA4E" w:rsidR="003B275B" w:rsidRDefault="002A5F1F" w:rsidP="005340B3">
      <w:pPr>
        <w:spacing w:after="120" w:line="240" w:lineRule="auto"/>
        <w:ind w:left="360" w:firstLine="720"/>
        <w:jc w:val="thaiDistribute"/>
        <w:rPr>
          <w:rFonts w:cstheme="majorBidi"/>
          <w:szCs w:val="32"/>
          <w:lang w:bidi="th-TH"/>
        </w:rPr>
      </w:pPr>
      <w:r>
        <w:rPr>
          <w:rFonts w:cstheme="majorBidi" w:hint="cs"/>
          <w:szCs w:val="32"/>
          <w:cs/>
          <w:lang w:bidi="th-TH"/>
        </w:rPr>
        <w:t>ขั้นตอนนี้ต่อเนื่องจากขั้นตอนก่อนหน้า</w:t>
      </w:r>
      <w:r w:rsidR="006918D4">
        <w:rPr>
          <w:rFonts w:cstheme="majorBidi" w:hint="cs"/>
          <w:szCs w:val="32"/>
          <w:cs/>
          <w:lang w:bidi="th-TH"/>
        </w:rPr>
        <w:t>นี้</w:t>
      </w:r>
      <w:r>
        <w:rPr>
          <w:rFonts w:cstheme="majorBidi" w:hint="cs"/>
          <w:szCs w:val="32"/>
          <w:cs/>
          <w:lang w:bidi="th-TH"/>
        </w:rPr>
        <w:t xml:space="preserve"> คือ </w:t>
      </w:r>
      <w:r w:rsidR="002923DA">
        <w:rPr>
          <w:rFonts w:cstheme="majorBidi" w:hint="cs"/>
          <w:szCs w:val="32"/>
          <w:cs/>
          <w:lang w:bidi="th-TH"/>
        </w:rPr>
        <w:t xml:space="preserve">นำค่าที่ทำนายเหมือนกันตั้งแต่ 2 </w:t>
      </w:r>
      <w:r w:rsidR="00B9058B">
        <w:rPr>
          <w:rFonts w:cstheme="majorBidi" w:hint="cs"/>
          <w:szCs w:val="32"/>
          <w:cs/>
          <w:lang w:bidi="th-TH"/>
        </w:rPr>
        <w:t>จาก</w:t>
      </w:r>
      <w:r w:rsidR="002923DA">
        <w:rPr>
          <w:rFonts w:cstheme="majorBidi" w:hint="cs"/>
          <w:szCs w:val="32"/>
          <w:cs/>
          <w:lang w:bidi="th-TH"/>
        </w:rPr>
        <w:t xml:space="preserve"> 3 </w:t>
      </w:r>
      <w:r w:rsidR="00390B81">
        <w:rPr>
          <w:rFonts w:cstheme="majorBidi" w:hint="cs"/>
          <w:szCs w:val="32"/>
          <w:cs/>
          <w:lang w:bidi="th-TH"/>
        </w:rPr>
        <w:t>ไลบรารี</w:t>
      </w:r>
      <w:r w:rsidR="006918D4">
        <w:rPr>
          <w:rFonts w:cstheme="majorBidi" w:hint="cs"/>
          <w:szCs w:val="32"/>
          <w:cs/>
          <w:lang w:bidi="th-TH"/>
        </w:rPr>
        <w:t xml:space="preserve"> </w:t>
      </w:r>
      <w:r w:rsidR="00945D7B">
        <w:rPr>
          <w:rFonts w:cstheme="majorBidi" w:hint="cs"/>
          <w:szCs w:val="32"/>
          <w:cs/>
          <w:lang w:bidi="th-TH"/>
        </w:rPr>
        <w:t>และ</w:t>
      </w:r>
      <w:r w:rsidR="00385179">
        <w:rPr>
          <w:rFonts w:cstheme="majorBidi" w:hint="cs"/>
          <w:szCs w:val="32"/>
          <w:cs/>
          <w:lang w:bidi="th-TH"/>
        </w:rPr>
        <w:t>แทน</w:t>
      </w:r>
      <w:r w:rsidR="00484ED0">
        <w:rPr>
          <w:rFonts w:cstheme="majorBidi" w:hint="cs"/>
          <w:szCs w:val="32"/>
          <w:cs/>
          <w:lang w:bidi="th-TH"/>
        </w:rPr>
        <w:t>ผลลัพธ์ของกระบวนการนี้</w:t>
      </w:r>
      <w:r w:rsidR="00385179">
        <w:rPr>
          <w:rFonts w:cstheme="majorBidi" w:hint="cs"/>
          <w:szCs w:val="32"/>
          <w:cs/>
          <w:lang w:bidi="th-TH"/>
        </w:rPr>
        <w:t>เป็นค่าทำนายจริง เพื่อให้สะดวกต่อการนำไปกล่าว</w:t>
      </w:r>
      <w:r w:rsidR="003C4700">
        <w:rPr>
          <w:rFonts w:cstheme="majorBidi" w:hint="cs"/>
          <w:szCs w:val="32"/>
          <w:cs/>
          <w:lang w:bidi="th-TH"/>
        </w:rPr>
        <w:t>ถึง</w:t>
      </w:r>
      <w:r w:rsidR="00385179">
        <w:rPr>
          <w:rFonts w:cstheme="majorBidi" w:hint="cs"/>
          <w:szCs w:val="32"/>
          <w:cs/>
          <w:lang w:bidi="th-TH"/>
        </w:rPr>
        <w:t>ใน</w:t>
      </w:r>
      <w:r w:rsidR="00246F3D">
        <w:rPr>
          <w:rFonts w:cstheme="majorBidi" w:hint="cs"/>
          <w:szCs w:val="32"/>
          <w:cs/>
          <w:lang w:bidi="th-TH"/>
        </w:rPr>
        <w:t>บท</w:t>
      </w:r>
      <w:r w:rsidR="00945D7B">
        <w:rPr>
          <w:rFonts w:cstheme="majorBidi" w:hint="cs"/>
          <w:szCs w:val="32"/>
          <w:cs/>
          <w:lang w:bidi="th-TH"/>
        </w:rPr>
        <w:t xml:space="preserve">อื่น ๆ </w:t>
      </w:r>
      <w:r w:rsidR="00B54585">
        <w:rPr>
          <w:rFonts w:cstheme="majorBidi" w:hint="cs"/>
          <w:szCs w:val="32"/>
          <w:cs/>
          <w:lang w:bidi="th-TH"/>
        </w:rPr>
        <w:t>มีการ</w:t>
      </w:r>
      <w:r w:rsidR="00071AE4">
        <w:rPr>
          <w:rFonts w:cstheme="majorBidi" w:hint="cs"/>
          <w:szCs w:val="32"/>
          <w:cs/>
          <w:lang w:bidi="th-TH"/>
        </w:rPr>
        <w:t>นำค่าโท</w:t>
      </w:r>
      <w:proofErr w:type="spellStart"/>
      <w:r w:rsidR="00071AE4">
        <w:rPr>
          <w:rFonts w:cstheme="majorBidi" w:hint="cs"/>
          <w:szCs w:val="32"/>
          <w:cs/>
          <w:lang w:bidi="th-TH"/>
        </w:rPr>
        <w:t>เค</w:t>
      </w:r>
      <w:proofErr w:type="spellEnd"/>
      <w:r w:rsidR="00071AE4">
        <w:rPr>
          <w:rFonts w:cstheme="majorBidi" w:hint="cs"/>
          <w:szCs w:val="32"/>
          <w:cs/>
          <w:lang w:bidi="th-TH"/>
        </w:rPr>
        <w:t xml:space="preserve">็นคำของ </w:t>
      </w:r>
      <w:r w:rsidR="009F5F80" w:rsidRPr="009F5F80">
        <w:rPr>
          <w:rFonts w:cstheme="majorBidi"/>
          <w:szCs w:val="32"/>
          <w:lang w:bidi="th-TH"/>
        </w:rPr>
        <w:t>Cloud Speech to Text</w:t>
      </w:r>
      <w:r w:rsidR="00071AE4">
        <w:rPr>
          <w:rFonts w:cstheme="majorBidi"/>
          <w:szCs w:val="32"/>
          <w:lang w:bidi="th-TH"/>
        </w:rPr>
        <w:t xml:space="preserve"> </w:t>
      </w:r>
      <w:r w:rsidR="006A0FEE">
        <w:rPr>
          <w:rFonts w:cstheme="majorBidi" w:hint="cs"/>
          <w:szCs w:val="32"/>
          <w:cs/>
          <w:lang w:bidi="th-TH"/>
        </w:rPr>
        <w:t xml:space="preserve">มาวิเคราะห์ก่อน </w:t>
      </w:r>
      <w:r w:rsidR="00B54585">
        <w:rPr>
          <w:rFonts w:cstheme="majorBidi" w:hint="cs"/>
          <w:szCs w:val="32"/>
          <w:cs/>
          <w:lang w:bidi="th-TH"/>
        </w:rPr>
        <w:t>โดย</w:t>
      </w:r>
      <w:r w:rsidR="006A0FEE">
        <w:rPr>
          <w:rFonts w:cstheme="majorBidi" w:hint="cs"/>
          <w:szCs w:val="32"/>
          <w:cs/>
          <w:lang w:bidi="th-TH"/>
        </w:rPr>
        <w:t>สร้างเงื่อนไข</w:t>
      </w:r>
      <w:r w:rsidR="006A6617">
        <w:rPr>
          <w:rFonts w:cstheme="majorBidi" w:hint="cs"/>
          <w:szCs w:val="32"/>
          <w:cs/>
          <w:lang w:bidi="th-TH"/>
        </w:rPr>
        <w:t>เพื่อติดแท็กเฉพาะโท</w:t>
      </w:r>
      <w:proofErr w:type="spellStart"/>
      <w:r w:rsidR="006A6617">
        <w:rPr>
          <w:rFonts w:cstheme="majorBidi" w:hint="cs"/>
          <w:szCs w:val="32"/>
          <w:cs/>
          <w:lang w:bidi="th-TH"/>
        </w:rPr>
        <w:t>เค</w:t>
      </w:r>
      <w:proofErr w:type="spellEnd"/>
      <w:r w:rsidR="006A6617">
        <w:rPr>
          <w:rFonts w:cstheme="majorBidi" w:hint="cs"/>
          <w:szCs w:val="32"/>
          <w:cs/>
          <w:lang w:bidi="th-TH"/>
        </w:rPr>
        <w:t>็นที่เป็นตัวเลข</w:t>
      </w:r>
      <w:r w:rsidR="00AA1C7A">
        <w:rPr>
          <w:rFonts w:cstheme="majorBidi" w:hint="cs"/>
          <w:szCs w:val="32"/>
          <w:cs/>
          <w:lang w:bidi="th-TH"/>
        </w:rPr>
        <w:t xml:space="preserve">ตามเงื่อนไขที่สร้างไว้โดยใช้ </w:t>
      </w:r>
      <w:r w:rsidR="00AA1C7A">
        <w:rPr>
          <w:rFonts w:cstheme="majorBidi"/>
          <w:szCs w:val="32"/>
          <w:lang w:bidi="th-TH"/>
        </w:rPr>
        <w:t xml:space="preserve">Regular Expressions </w:t>
      </w:r>
      <w:r w:rsidR="00836FB1">
        <w:rPr>
          <w:rFonts w:cstheme="majorBidi" w:hint="cs"/>
          <w:szCs w:val="32"/>
          <w:cs/>
          <w:lang w:bidi="th-TH"/>
        </w:rPr>
        <w:t xml:space="preserve">ในการตรวจสอบ </w:t>
      </w:r>
      <w:r w:rsidR="00E50D67">
        <w:rPr>
          <w:rFonts w:cstheme="majorBidi" w:hint="cs"/>
          <w:szCs w:val="32"/>
          <w:cs/>
          <w:lang w:bidi="th-TH"/>
        </w:rPr>
        <w:t>โดย</w:t>
      </w:r>
      <w:r w:rsidR="00836FB1">
        <w:rPr>
          <w:rFonts w:cstheme="majorBidi" w:hint="cs"/>
          <w:szCs w:val="32"/>
          <w:cs/>
          <w:lang w:bidi="th-TH"/>
        </w:rPr>
        <w:t>แบ่งประเภทของ</w:t>
      </w:r>
      <w:r w:rsidR="009C7B23">
        <w:rPr>
          <w:rFonts w:cstheme="majorBidi" w:hint="cs"/>
          <w:szCs w:val="32"/>
          <w:cs/>
          <w:lang w:bidi="th-TH"/>
        </w:rPr>
        <w:t>เลขที่เป็นข้อมูลส่วนบุคคลไว้</w:t>
      </w:r>
      <w:r w:rsidR="007B6F54">
        <w:rPr>
          <w:rFonts w:cstheme="majorBidi" w:hint="cs"/>
          <w:szCs w:val="32"/>
          <w:cs/>
          <w:lang w:bidi="th-TH"/>
        </w:rPr>
        <w:t xml:space="preserve"> 5 ประเภท </w:t>
      </w:r>
      <w:r w:rsidR="00A55466">
        <w:rPr>
          <w:rFonts w:cstheme="majorBidi" w:hint="cs"/>
          <w:szCs w:val="32"/>
          <w:cs/>
          <w:lang w:bidi="th-TH"/>
        </w:rPr>
        <w:t xml:space="preserve">คือ </w:t>
      </w:r>
      <w:r w:rsidR="00A55466">
        <w:rPr>
          <w:rFonts w:cstheme="majorBidi"/>
          <w:szCs w:val="32"/>
          <w:lang w:bidi="th-TH"/>
        </w:rPr>
        <w:t>IDCARD</w:t>
      </w:r>
      <w:r w:rsidR="00A55466">
        <w:rPr>
          <w:rFonts w:cstheme="majorBidi" w:hint="cs"/>
          <w:szCs w:val="32"/>
          <w:cs/>
          <w:lang w:bidi="th-TH"/>
        </w:rPr>
        <w:t xml:space="preserve"> (เลขบัตรประชาชน 13 หลัก) </w:t>
      </w:r>
      <w:r w:rsidR="00A55466">
        <w:rPr>
          <w:rFonts w:cstheme="majorBidi"/>
          <w:szCs w:val="32"/>
          <w:lang w:bidi="th-TH"/>
        </w:rPr>
        <w:t xml:space="preserve">PHONENUM </w:t>
      </w:r>
      <w:r w:rsidR="00A55466">
        <w:rPr>
          <w:rFonts w:cstheme="majorBidi" w:hint="cs"/>
          <w:szCs w:val="32"/>
          <w:cs/>
          <w:lang w:bidi="th-TH"/>
        </w:rPr>
        <w:t>(เบอร์โทรศัพท์</w:t>
      </w:r>
      <w:r w:rsidR="003E75B2">
        <w:rPr>
          <w:rFonts w:cstheme="majorBidi" w:hint="cs"/>
          <w:szCs w:val="32"/>
          <w:cs/>
          <w:lang w:bidi="th-TH"/>
        </w:rPr>
        <w:t xml:space="preserve"> 10 หลัก</w:t>
      </w:r>
      <w:r w:rsidR="00A55466">
        <w:rPr>
          <w:rFonts w:cstheme="majorBidi" w:hint="cs"/>
          <w:szCs w:val="32"/>
          <w:cs/>
          <w:lang w:bidi="th-TH"/>
        </w:rPr>
        <w:t>)</w:t>
      </w:r>
      <w:r w:rsidR="003E75B2">
        <w:rPr>
          <w:rFonts w:cstheme="majorBidi" w:hint="cs"/>
          <w:szCs w:val="32"/>
          <w:cs/>
          <w:lang w:bidi="th-TH"/>
        </w:rPr>
        <w:t xml:space="preserve"> </w:t>
      </w:r>
      <w:r w:rsidR="003E75B2">
        <w:rPr>
          <w:rFonts w:cstheme="majorBidi"/>
          <w:szCs w:val="32"/>
          <w:lang w:bidi="th-TH"/>
        </w:rPr>
        <w:t xml:space="preserve">ACCNUM </w:t>
      </w:r>
      <w:r w:rsidR="003E75B2">
        <w:rPr>
          <w:rFonts w:cstheme="majorBidi" w:hint="cs"/>
          <w:szCs w:val="32"/>
          <w:cs/>
          <w:lang w:bidi="th-TH"/>
        </w:rPr>
        <w:t xml:space="preserve">(เลขบัญชี 9 หลัก) </w:t>
      </w:r>
      <w:r w:rsidR="003E75B2">
        <w:rPr>
          <w:rFonts w:cstheme="majorBidi"/>
          <w:szCs w:val="32"/>
          <w:lang w:bidi="th-TH"/>
        </w:rPr>
        <w:t xml:space="preserve">CARDNUM </w:t>
      </w:r>
      <w:r w:rsidR="003E75B2">
        <w:rPr>
          <w:rFonts w:cstheme="majorBidi" w:hint="cs"/>
          <w:szCs w:val="32"/>
          <w:cs/>
          <w:lang w:bidi="th-TH"/>
        </w:rPr>
        <w:t>(เลขบัตรเดบิต หรือบัตรเครดิต 16 หลัก)</w:t>
      </w:r>
      <w:r w:rsidR="005F5790">
        <w:rPr>
          <w:rFonts w:cstheme="majorBidi" w:hint="cs"/>
          <w:szCs w:val="32"/>
          <w:cs/>
          <w:lang w:bidi="th-TH"/>
        </w:rPr>
        <w:t xml:space="preserve"> และ </w:t>
      </w:r>
      <w:r w:rsidR="005F5790">
        <w:rPr>
          <w:rFonts w:cstheme="majorBidi"/>
          <w:szCs w:val="32"/>
          <w:lang w:bidi="th-TH"/>
        </w:rPr>
        <w:t xml:space="preserve">PIINUM </w:t>
      </w:r>
      <w:r w:rsidR="005F5790">
        <w:rPr>
          <w:rFonts w:cstheme="majorBidi" w:hint="cs"/>
          <w:szCs w:val="32"/>
          <w:cs/>
          <w:lang w:bidi="th-TH"/>
        </w:rPr>
        <w:t>(เลขอื่น ๆ ที่ไม่เข้าเงื่อนไขประเภทก่อนหน้านี้</w:t>
      </w:r>
      <w:r w:rsidR="007F4809">
        <w:rPr>
          <w:rFonts w:cstheme="majorBidi" w:hint="cs"/>
          <w:szCs w:val="32"/>
          <w:cs/>
          <w:lang w:bidi="th-TH"/>
        </w:rPr>
        <w:t xml:space="preserve"> แต่มีตั้งแต่ 9 หลักขึ้นไป ในกรณีที่ </w:t>
      </w:r>
      <w:r w:rsidR="009F5F80" w:rsidRPr="009F5F80">
        <w:rPr>
          <w:rFonts w:cstheme="majorBidi"/>
          <w:szCs w:val="32"/>
          <w:lang w:bidi="th-TH"/>
        </w:rPr>
        <w:t>Cloud Speech to Text</w:t>
      </w:r>
      <w:r w:rsidR="007F4809">
        <w:rPr>
          <w:rFonts w:cstheme="majorBidi" w:hint="cs"/>
          <w:szCs w:val="32"/>
          <w:cs/>
          <w:lang w:bidi="th-TH"/>
        </w:rPr>
        <w:t xml:space="preserve"> แปลงเป็นข้อความออกมาได้ไม่แม่นยำ</w:t>
      </w:r>
      <w:r w:rsidR="005F5790">
        <w:rPr>
          <w:rFonts w:cstheme="majorBidi" w:hint="cs"/>
          <w:szCs w:val="32"/>
          <w:cs/>
          <w:lang w:bidi="th-TH"/>
        </w:rPr>
        <w:t>)</w:t>
      </w:r>
      <w:r w:rsidR="003B275B">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2</w:t>
      </w:r>
    </w:p>
    <w:p w14:paraId="4AA71AEF" w14:textId="77777777" w:rsidR="0037387E" w:rsidRDefault="00EF1A06" w:rsidP="0037387E">
      <w:pPr>
        <w:keepNext/>
        <w:spacing w:after="120" w:line="240" w:lineRule="auto"/>
        <w:jc w:val="center"/>
      </w:pPr>
      <w:r>
        <w:rPr>
          <w:noProof/>
        </w:rPr>
        <w:drawing>
          <wp:inline distT="0" distB="0" distL="0" distR="0" wp14:anchorId="66273033" wp14:editId="22B572C0">
            <wp:extent cx="4405619" cy="4019107"/>
            <wp:effectExtent l="0" t="0" r="1905" b="0"/>
            <wp:docPr id="563658699" name="รูปภาพ 563658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25993" cy="4037693"/>
                    </a:xfrm>
                    <a:prstGeom prst="rect">
                      <a:avLst/>
                    </a:prstGeom>
                  </pic:spPr>
                </pic:pic>
              </a:graphicData>
            </a:graphic>
          </wp:inline>
        </w:drawing>
      </w:r>
    </w:p>
    <w:p w14:paraId="7A0C9D62" w14:textId="4DA4C6AC" w:rsidR="00EF1A06" w:rsidRPr="0037387E" w:rsidRDefault="0037387E" w:rsidP="0037387E">
      <w:pPr>
        <w:pStyle w:val="af"/>
        <w:rPr>
          <w:rFonts w:cstheme="majorBidi"/>
          <w:b/>
          <w:bCs/>
        </w:rPr>
      </w:pPr>
      <w:bookmarkStart w:id="70" w:name="_Toc58413996"/>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b/>
          <w:bCs/>
        </w:rPr>
        <w:t xml:space="preserve"> </w:t>
      </w:r>
      <w:r>
        <w:rPr>
          <w:rFonts w:cstheme="majorBidi" w:hint="cs"/>
          <w:cs/>
        </w:rPr>
        <w:t xml:space="preserve">การสร้างนิพจน์ระบุนามใหม่โดยใช้ </w:t>
      </w:r>
      <w:r>
        <w:rPr>
          <w:rFonts w:cstheme="majorBidi"/>
        </w:rPr>
        <w:t>Regular Expressions</w:t>
      </w:r>
      <w:bookmarkEnd w:id="70"/>
    </w:p>
    <w:p w14:paraId="489F89A7" w14:textId="7C86FE2D" w:rsidR="002A5F1F" w:rsidRPr="002A5F1F" w:rsidRDefault="00402C7E" w:rsidP="005340B3">
      <w:pPr>
        <w:spacing w:after="120" w:line="240" w:lineRule="auto"/>
        <w:ind w:left="720" w:firstLine="720"/>
        <w:jc w:val="thaiDistribute"/>
        <w:rPr>
          <w:rFonts w:cstheme="majorBidi"/>
          <w:szCs w:val="32"/>
          <w:cs/>
          <w:lang w:bidi="th-TH"/>
        </w:rPr>
      </w:pPr>
      <w:r>
        <w:rPr>
          <w:rFonts w:cstheme="majorBidi" w:hint="cs"/>
          <w:szCs w:val="32"/>
          <w:cs/>
          <w:lang w:bidi="th-TH"/>
        </w:rPr>
        <w:lastRenderedPageBreak/>
        <w:t>ขั้นตอนสุดท้ายคือการรวมค่าที่ทำนายจริง กับค่าของเลขที่เป็นข้อมูลส่วนบุคคลมารวมกัน</w:t>
      </w:r>
      <w:r w:rsidR="00666329">
        <w:rPr>
          <w:rFonts w:cstheme="majorBidi" w:hint="cs"/>
          <w:szCs w:val="32"/>
          <w:cs/>
          <w:lang w:bidi="th-TH"/>
        </w:rPr>
        <w:t xml:space="preserve"> และเก็บค่านั้นไว้ในตาราง</w:t>
      </w:r>
      <w:r w:rsidR="00AE2762">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3</w:t>
      </w:r>
    </w:p>
    <w:p w14:paraId="678538F3" w14:textId="77777777" w:rsidR="0037387E" w:rsidRDefault="00D30370" w:rsidP="0037387E">
      <w:pPr>
        <w:keepNext/>
        <w:spacing w:after="120" w:line="240" w:lineRule="auto"/>
        <w:jc w:val="center"/>
      </w:pPr>
      <w:r>
        <w:rPr>
          <w:noProof/>
        </w:rPr>
        <w:drawing>
          <wp:inline distT="0" distB="0" distL="0" distR="0" wp14:anchorId="58BC865C" wp14:editId="7F5A40DE">
            <wp:extent cx="3839449" cy="4334934"/>
            <wp:effectExtent l="0" t="0" r="8890" b="8890"/>
            <wp:docPr id="563658700" name="รูปภาพ 56365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47549" cy="4344079"/>
                    </a:xfrm>
                    <a:prstGeom prst="rect">
                      <a:avLst/>
                    </a:prstGeom>
                  </pic:spPr>
                </pic:pic>
              </a:graphicData>
            </a:graphic>
          </wp:inline>
        </w:drawing>
      </w:r>
    </w:p>
    <w:p w14:paraId="7D54FD1D" w14:textId="64529CAB" w:rsidR="00277ED5" w:rsidRPr="0037387E" w:rsidRDefault="0037387E" w:rsidP="0037387E">
      <w:pPr>
        <w:pStyle w:val="af"/>
        <w:rPr>
          <w:rFonts w:cstheme="majorBidi"/>
          <w:b/>
          <w:bCs/>
        </w:rPr>
      </w:pPr>
      <w:bookmarkStart w:id="71" w:name="_Toc58413997"/>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3</w:t>
      </w:r>
      <w:r w:rsidR="007A3EBD">
        <w:rPr>
          <w:b/>
          <w:bCs/>
          <w:cs/>
        </w:rPr>
        <w:fldChar w:fldCharType="end"/>
      </w:r>
      <w:r>
        <w:rPr>
          <w:b/>
          <w:bCs/>
        </w:rPr>
        <w:t xml:space="preserve"> </w:t>
      </w:r>
      <w:r>
        <w:rPr>
          <w:rFonts w:cstheme="majorBidi" w:hint="cs"/>
          <w:cs/>
        </w:rPr>
        <w:t xml:space="preserve">รวมการทำนาย </w:t>
      </w:r>
      <w:r>
        <w:rPr>
          <w:rFonts w:cstheme="majorBidi"/>
        </w:rPr>
        <w:t>Regular Expression</w:t>
      </w:r>
      <w:r>
        <w:rPr>
          <w:rFonts w:cstheme="majorBidi" w:hint="cs"/>
          <w:cs/>
        </w:rPr>
        <w:t xml:space="preserve"> และค่าทำนายจริงเข้าด้วยกัน</w:t>
      </w:r>
      <w:bookmarkEnd w:id="71"/>
    </w:p>
    <w:p w14:paraId="7C7C3BA4" w14:textId="37901062" w:rsidR="00EB0C9A" w:rsidRPr="00186E6D" w:rsidRDefault="00EB0C9A" w:rsidP="005340B3">
      <w:pPr>
        <w:pStyle w:val="4"/>
        <w:spacing w:after="120"/>
        <w:rPr>
          <w:rFonts w:asciiTheme="majorBidi" w:hAnsiTheme="majorBidi" w:cstheme="majorBidi"/>
        </w:rPr>
      </w:pPr>
      <w:r w:rsidRPr="00186E6D">
        <w:rPr>
          <w:rFonts w:hint="cs"/>
          <w:cs/>
        </w:rPr>
        <w:t>เก็บค่าต่าง ๆ</w:t>
      </w:r>
      <w:r w:rsidRPr="00186E6D">
        <w:rPr>
          <w:rFonts w:asciiTheme="majorBidi" w:hAnsiTheme="majorBidi" w:cstheme="majorBidi" w:hint="cs"/>
          <w:cs/>
        </w:rPr>
        <w:t xml:space="preserve"> ให้อยู่ในรูปของไฟล์ </w:t>
      </w:r>
      <w:r w:rsidRPr="00186E6D">
        <w:rPr>
          <w:rFonts w:asciiTheme="majorBidi" w:hAnsiTheme="majorBidi" w:cstheme="majorBidi"/>
        </w:rPr>
        <w:t>CSV</w:t>
      </w:r>
    </w:p>
    <w:p w14:paraId="13425849" w14:textId="755CB88E" w:rsidR="0037387E" w:rsidRDefault="00EB0C9A" w:rsidP="00282AE1">
      <w:pPr>
        <w:spacing w:after="120" w:line="240" w:lineRule="auto"/>
        <w:ind w:firstLine="720"/>
        <w:jc w:val="thaiDistribute"/>
        <w:rPr>
          <w:rFonts w:cstheme="majorBidi"/>
          <w:szCs w:val="32"/>
          <w:lang w:bidi="th-TH"/>
        </w:rPr>
      </w:pPr>
      <w:r>
        <w:rPr>
          <w:rFonts w:cstheme="majorBidi" w:hint="cs"/>
          <w:szCs w:val="32"/>
          <w:cs/>
          <w:lang w:bidi="th-TH"/>
        </w:rPr>
        <w:t>หลังจาก</w:t>
      </w:r>
      <w:r w:rsidR="005560C6">
        <w:rPr>
          <w:rFonts w:cstheme="majorBidi" w:hint="cs"/>
          <w:szCs w:val="32"/>
          <w:cs/>
          <w:lang w:bidi="th-TH"/>
        </w:rPr>
        <w:t>ได้ผลลัพธ์</w:t>
      </w:r>
      <w:r w:rsidR="00930489">
        <w:rPr>
          <w:rFonts w:cstheme="majorBidi" w:hint="cs"/>
          <w:szCs w:val="32"/>
          <w:cs/>
          <w:lang w:bidi="th-TH"/>
        </w:rPr>
        <w:t>การ</w:t>
      </w:r>
      <w:r w:rsidR="00C267E0">
        <w:rPr>
          <w:rFonts w:cstheme="majorBidi" w:hint="cs"/>
          <w:szCs w:val="32"/>
          <w:cs/>
          <w:lang w:bidi="th-TH"/>
        </w:rPr>
        <w:t xml:space="preserve">ทำนายนิพจน์ระบุนาม </w:t>
      </w:r>
      <w:r w:rsidR="00930489">
        <w:rPr>
          <w:rFonts w:cstheme="majorBidi" w:hint="cs"/>
          <w:szCs w:val="32"/>
          <w:cs/>
          <w:lang w:bidi="th-TH"/>
        </w:rPr>
        <w:t>จึง</w:t>
      </w:r>
      <w:r w:rsidR="002655FA">
        <w:rPr>
          <w:rFonts w:cstheme="majorBidi" w:hint="cs"/>
          <w:szCs w:val="32"/>
          <w:cs/>
          <w:lang w:bidi="th-TH"/>
        </w:rPr>
        <w:t xml:space="preserve">จัดเก็บค่าเหล่านั้นให้อยู่ในรูปแบบตารางและบันทึกเป็นไฟล์ </w:t>
      </w:r>
      <w:r w:rsidR="002655FA">
        <w:rPr>
          <w:rFonts w:cstheme="majorBidi"/>
          <w:szCs w:val="32"/>
          <w:lang w:bidi="th-TH"/>
        </w:rPr>
        <w:t xml:space="preserve">CSV </w:t>
      </w:r>
      <w:r w:rsidR="00497218">
        <w:rPr>
          <w:rFonts w:cstheme="majorBidi" w:hint="cs"/>
          <w:szCs w:val="32"/>
          <w:cs/>
          <w:lang w:bidi="th-TH"/>
        </w:rPr>
        <w:t>เป็น</w:t>
      </w:r>
      <w:r w:rsidR="00C51433">
        <w:rPr>
          <w:rFonts w:cstheme="majorBidi" w:hint="cs"/>
          <w:szCs w:val="32"/>
          <w:cs/>
          <w:lang w:bidi="th-TH"/>
        </w:rPr>
        <w:t xml:space="preserve">จำนวนทั้งหมด 5 คอลัมน์ ได้แก่ </w:t>
      </w:r>
      <w:r w:rsidR="002655FA">
        <w:rPr>
          <w:rFonts w:cstheme="majorBidi" w:hint="cs"/>
          <w:szCs w:val="32"/>
          <w:cs/>
          <w:lang w:bidi="th-TH"/>
        </w:rPr>
        <w:t>ลำดับ</w:t>
      </w:r>
      <w:r w:rsidR="004E62F1">
        <w:rPr>
          <w:rFonts w:cstheme="majorBidi" w:hint="cs"/>
          <w:szCs w:val="32"/>
          <w:cs/>
          <w:lang w:bidi="th-TH"/>
        </w:rPr>
        <w:t>โท</w:t>
      </w:r>
      <w:proofErr w:type="spellStart"/>
      <w:r w:rsidR="004E62F1">
        <w:rPr>
          <w:rFonts w:cstheme="majorBidi" w:hint="cs"/>
          <w:szCs w:val="32"/>
          <w:cs/>
          <w:lang w:bidi="th-TH"/>
        </w:rPr>
        <w:t>เค</w:t>
      </w:r>
      <w:proofErr w:type="spellEnd"/>
      <w:r w:rsidR="004E62F1">
        <w:rPr>
          <w:rFonts w:cstheme="majorBidi" w:hint="cs"/>
          <w:szCs w:val="32"/>
          <w:cs/>
          <w:lang w:bidi="th-TH"/>
        </w:rPr>
        <w:t>็น โท</w:t>
      </w:r>
      <w:proofErr w:type="spellStart"/>
      <w:r w:rsidR="004E62F1">
        <w:rPr>
          <w:rFonts w:cstheme="majorBidi" w:hint="cs"/>
          <w:szCs w:val="32"/>
          <w:cs/>
          <w:lang w:bidi="th-TH"/>
        </w:rPr>
        <w:t>เค</w:t>
      </w:r>
      <w:proofErr w:type="spellEnd"/>
      <w:r w:rsidR="004E62F1">
        <w:rPr>
          <w:rFonts w:cstheme="majorBidi" w:hint="cs"/>
          <w:szCs w:val="32"/>
          <w:cs/>
          <w:lang w:bidi="th-TH"/>
        </w:rPr>
        <w:t>็นคำ เวลา</w:t>
      </w:r>
      <w:r w:rsidR="00C51433">
        <w:rPr>
          <w:rFonts w:cstheme="majorBidi" w:hint="cs"/>
          <w:szCs w:val="32"/>
          <w:cs/>
          <w:lang w:bidi="th-TH"/>
        </w:rPr>
        <w:t>ที่เริ่มพูด</w:t>
      </w:r>
      <w:r w:rsidR="00CA398A">
        <w:rPr>
          <w:rFonts w:cstheme="majorBidi" w:hint="cs"/>
          <w:szCs w:val="32"/>
          <w:cs/>
          <w:lang w:bidi="th-TH"/>
        </w:rPr>
        <w:t>โท</w:t>
      </w:r>
      <w:proofErr w:type="spellStart"/>
      <w:r w:rsidR="00CA398A">
        <w:rPr>
          <w:rFonts w:cstheme="majorBidi" w:hint="cs"/>
          <w:szCs w:val="32"/>
          <w:cs/>
          <w:lang w:bidi="th-TH"/>
        </w:rPr>
        <w:t>เค</w:t>
      </w:r>
      <w:proofErr w:type="spellEnd"/>
      <w:r w:rsidR="00CA398A">
        <w:rPr>
          <w:rFonts w:cstheme="majorBidi" w:hint="cs"/>
          <w:szCs w:val="32"/>
          <w:cs/>
          <w:lang w:bidi="th-TH"/>
        </w:rPr>
        <w:t>็นนั้น</w:t>
      </w:r>
      <w:r w:rsidR="00C51433">
        <w:rPr>
          <w:rFonts w:cstheme="majorBidi" w:hint="cs"/>
          <w:szCs w:val="32"/>
          <w:cs/>
          <w:lang w:bidi="th-TH"/>
        </w:rPr>
        <w:t>ในไฟล์เสียง เวลา</w:t>
      </w:r>
      <w:r w:rsidR="00CA398A">
        <w:rPr>
          <w:rFonts w:cstheme="majorBidi" w:hint="cs"/>
          <w:szCs w:val="32"/>
          <w:cs/>
          <w:lang w:bidi="th-TH"/>
        </w:rPr>
        <w:t>ที่</w:t>
      </w:r>
      <w:r w:rsidR="00497218">
        <w:rPr>
          <w:rFonts w:cstheme="majorBidi" w:hint="cs"/>
          <w:szCs w:val="32"/>
          <w:cs/>
          <w:lang w:bidi="th-TH"/>
        </w:rPr>
        <w:t>สิ้นสุด</w:t>
      </w:r>
      <w:r w:rsidR="00CA398A">
        <w:rPr>
          <w:rFonts w:cstheme="majorBidi" w:hint="cs"/>
          <w:szCs w:val="32"/>
          <w:cs/>
          <w:lang w:bidi="th-TH"/>
        </w:rPr>
        <w:t xml:space="preserve"> และประเภทของนิพจน์ระบุนาม</w:t>
      </w:r>
    </w:p>
    <w:p w14:paraId="4C3A1C55" w14:textId="110C0151" w:rsidR="002953F6" w:rsidRPr="002F55E5" w:rsidRDefault="00140C83" w:rsidP="005340B3">
      <w:pPr>
        <w:pStyle w:val="3"/>
        <w:spacing w:after="120" w:line="240" w:lineRule="auto"/>
        <w:rPr>
          <w:rFonts w:asciiTheme="majorBidi" w:hAnsiTheme="majorBidi" w:cstheme="majorBidi"/>
        </w:rPr>
      </w:pPr>
      <w:bookmarkStart w:id="72" w:name="_Toc58412975"/>
      <w:r w:rsidRPr="00430F90">
        <w:rPr>
          <w:rFonts w:asciiTheme="majorBidi" w:hAnsiTheme="majorBidi" w:cstheme="majorBidi" w:hint="cs"/>
          <w:cs/>
        </w:rPr>
        <w:t>การ</w:t>
      </w:r>
      <w:r w:rsidR="009B342D" w:rsidRPr="00430F90">
        <w:rPr>
          <w:rFonts w:asciiTheme="majorBidi" w:hAnsiTheme="majorBidi" w:cstheme="majorBidi" w:hint="cs"/>
          <w:cs/>
        </w:rPr>
        <w:t>แทนที่เสียงที่เป็นข้อมูลส่วนบุคคลด้วยเสียงรบกวน</w:t>
      </w:r>
      <w:bookmarkEnd w:id="72"/>
      <w:r w:rsidR="0021651C" w:rsidRPr="00430F90">
        <w:rPr>
          <w:rFonts w:asciiTheme="majorBidi" w:hAnsiTheme="majorBidi" w:cstheme="majorBidi" w:hint="cs"/>
          <w:cs/>
        </w:rPr>
        <w:t xml:space="preserve"> </w:t>
      </w:r>
    </w:p>
    <w:p w14:paraId="186C610B" w14:textId="39657C86" w:rsidR="0009184A" w:rsidRPr="0009184A" w:rsidRDefault="00384DCB" w:rsidP="00965476">
      <w:pPr>
        <w:spacing w:after="120" w:line="240" w:lineRule="auto"/>
        <w:jc w:val="thaiDistribute"/>
        <w:rPr>
          <w:rFonts w:cs="Angsana New"/>
          <w:szCs w:val="32"/>
          <w:cs/>
          <w:lang w:bidi="th-TH"/>
        </w:rPr>
      </w:pPr>
      <w:r w:rsidRPr="00430F90">
        <w:rPr>
          <w:rFonts w:cstheme="majorBidi"/>
          <w:szCs w:val="32"/>
          <w:cs/>
          <w:lang w:bidi="th-TH"/>
        </w:rPr>
        <w:tab/>
      </w:r>
      <w:r w:rsidR="009F5B95">
        <w:rPr>
          <w:rFonts w:cstheme="majorBidi" w:hint="cs"/>
          <w:szCs w:val="32"/>
          <w:cs/>
          <w:lang w:bidi="th-TH"/>
        </w:rPr>
        <w:t>นำ</w:t>
      </w:r>
      <w:r w:rsidR="004923E2" w:rsidRPr="00430F90">
        <w:rPr>
          <w:rFonts w:cstheme="majorBidi" w:hint="cs"/>
          <w:szCs w:val="32"/>
          <w:cs/>
          <w:lang w:bidi="th-TH"/>
        </w:rPr>
        <w:t xml:space="preserve">ค่าต่าง ๆ จากไฟล์ </w:t>
      </w:r>
      <w:r w:rsidR="004923E2">
        <w:rPr>
          <w:rFonts w:cs="Angsana New"/>
          <w:szCs w:val="32"/>
          <w:lang w:bidi="th-TH"/>
        </w:rPr>
        <w:t xml:space="preserve">CSV </w:t>
      </w:r>
      <w:r w:rsidR="009F5B95">
        <w:rPr>
          <w:rFonts w:cstheme="majorBidi" w:hint="cs"/>
          <w:szCs w:val="32"/>
          <w:cs/>
          <w:lang w:bidi="th-TH"/>
        </w:rPr>
        <w:t>ใน</w:t>
      </w:r>
      <w:r w:rsidR="004923E2" w:rsidRPr="00430F90">
        <w:rPr>
          <w:rFonts w:cstheme="majorBidi" w:hint="cs"/>
          <w:szCs w:val="32"/>
          <w:cs/>
          <w:lang w:bidi="th-TH"/>
        </w:rPr>
        <w:t>ขั้นตอน</w:t>
      </w:r>
      <w:r w:rsidR="00172109" w:rsidRPr="00430F90">
        <w:rPr>
          <w:rFonts w:cstheme="majorBidi" w:hint="cs"/>
          <w:szCs w:val="32"/>
          <w:cs/>
          <w:lang w:bidi="th-TH"/>
        </w:rPr>
        <w:t>ก่อนหน้านี้</w:t>
      </w:r>
      <w:r w:rsidR="004111B5">
        <w:rPr>
          <w:rFonts w:cstheme="majorBidi" w:hint="cs"/>
          <w:szCs w:val="32"/>
          <w:cs/>
          <w:lang w:bidi="th-TH"/>
        </w:rPr>
        <w:t xml:space="preserve"> โดยเลือกใช้คอลัมน์</w:t>
      </w:r>
      <w:r w:rsidR="00CA383E" w:rsidRPr="00430F90">
        <w:rPr>
          <w:rFonts w:cstheme="majorBidi" w:hint="cs"/>
          <w:szCs w:val="32"/>
          <w:cs/>
          <w:lang w:bidi="th-TH"/>
        </w:rPr>
        <w:t>เวลาเริ่มต้นของคำนั้นและเวลาสิ้นสุดของคำนั้น</w:t>
      </w:r>
      <w:r w:rsidR="00AC1A00" w:rsidRPr="00430F90">
        <w:rPr>
          <w:rFonts w:cstheme="majorBidi" w:hint="cs"/>
          <w:szCs w:val="32"/>
          <w:cs/>
          <w:lang w:bidi="th-TH"/>
        </w:rPr>
        <w:t xml:space="preserve"> </w:t>
      </w:r>
      <w:r w:rsidR="00550E03">
        <w:rPr>
          <w:rFonts w:cstheme="majorBidi" w:hint="cs"/>
          <w:szCs w:val="32"/>
          <w:cs/>
          <w:lang w:bidi="th-TH"/>
        </w:rPr>
        <w:t>จากนั้น</w:t>
      </w:r>
      <w:r w:rsidR="00092F79" w:rsidRPr="00430F90">
        <w:rPr>
          <w:rFonts w:cstheme="majorBidi" w:hint="cs"/>
          <w:szCs w:val="32"/>
          <w:cs/>
          <w:lang w:bidi="th-TH"/>
        </w:rPr>
        <w:t>แบ่งช่วงของ</w:t>
      </w:r>
      <w:r w:rsidR="007A63BA" w:rsidRPr="00430F90">
        <w:rPr>
          <w:rFonts w:cstheme="majorBidi" w:hint="cs"/>
          <w:szCs w:val="32"/>
          <w:cs/>
          <w:lang w:bidi="th-TH"/>
        </w:rPr>
        <w:t xml:space="preserve">เวลาเริ่มต้นและสิ้นสุด </w:t>
      </w:r>
      <w:r w:rsidR="00541240">
        <w:rPr>
          <w:rFonts w:cstheme="majorBidi" w:hint="cs"/>
          <w:szCs w:val="32"/>
          <w:cs/>
          <w:lang w:bidi="th-TH"/>
        </w:rPr>
        <w:t>แปลง</w:t>
      </w:r>
      <w:r w:rsidR="00C225DA" w:rsidRPr="00430F90">
        <w:rPr>
          <w:rFonts w:cstheme="majorBidi" w:hint="cs"/>
          <w:szCs w:val="32"/>
          <w:cs/>
          <w:lang w:bidi="th-TH"/>
        </w:rPr>
        <w:t>ค่า</w:t>
      </w:r>
      <w:r w:rsidR="00697A47">
        <w:rPr>
          <w:rFonts w:cstheme="majorBidi" w:hint="cs"/>
          <w:szCs w:val="32"/>
          <w:cs/>
          <w:lang w:bidi="th-TH"/>
        </w:rPr>
        <w:t>ของ</w:t>
      </w:r>
      <w:r w:rsidR="00C225DA" w:rsidRPr="00430F90">
        <w:rPr>
          <w:rFonts w:cstheme="majorBidi" w:hint="cs"/>
          <w:szCs w:val="32"/>
          <w:cs/>
          <w:lang w:bidi="th-TH"/>
        </w:rPr>
        <w:t>เวลา</w:t>
      </w:r>
      <w:r w:rsidR="00541240">
        <w:rPr>
          <w:rFonts w:cstheme="majorBidi" w:hint="cs"/>
          <w:szCs w:val="32"/>
          <w:cs/>
          <w:lang w:bidi="th-TH"/>
        </w:rPr>
        <w:t>ให้</w:t>
      </w:r>
      <w:r w:rsidR="00C225DA" w:rsidRPr="00430F90">
        <w:rPr>
          <w:rFonts w:cstheme="majorBidi" w:hint="cs"/>
          <w:szCs w:val="32"/>
          <w:cs/>
          <w:lang w:bidi="th-TH"/>
        </w:rPr>
        <w:t>อยู่ในหน่วยของ</w:t>
      </w:r>
      <w:r w:rsidR="00F546AF" w:rsidRPr="00430F90">
        <w:rPr>
          <w:rFonts w:cstheme="majorBidi" w:hint="cs"/>
          <w:szCs w:val="32"/>
          <w:cs/>
          <w:lang w:bidi="th-TH"/>
        </w:rPr>
        <w:t>มิลลิวินาที</w:t>
      </w:r>
      <w:r w:rsidR="000E6347" w:rsidRPr="00430F90">
        <w:rPr>
          <w:rFonts w:cstheme="majorBidi" w:hint="cs"/>
          <w:szCs w:val="32"/>
          <w:cs/>
          <w:lang w:bidi="th-TH"/>
        </w:rPr>
        <w:t xml:space="preserve"> </w:t>
      </w:r>
      <w:r w:rsidR="005A44C6">
        <w:rPr>
          <w:rFonts w:cstheme="majorBidi" w:hint="cs"/>
          <w:szCs w:val="32"/>
          <w:cs/>
          <w:lang w:bidi="th-TH"/>
        </w:rPr>
        <w:t>และ</w:t>
      </w:r>
      <w:r w:rsidR="00A11534" w:rsidRPr="00430F90">
        <w:rPr>
          <w:rFonts w:cstheme="majorBidi" w:hint="cs"/>
          <w:szCs w:val="32"/>
          <w:cs/>
          <w:lang w:bidi="th-TH"/>
        </w:rPr>
        <w:t>แทนที่</w:t>
      </w:r>
      <w:r w:rsidR="002304D2" w:rsidRPr="00430F90">
        <w:rPr>
          <w:rFonts w:cstheme="majorBidi" w:hint="cs"/>
          <w:szCs w:val="32"/>
          <w:cs/>
          <w:lang w:bidi="th-TH"/>
        </w:rPr>
        <w:t>เสียงรบกวน</w:t>
      </w:r>
      <w:r w:rsidR="005D439E" w:rsidRPr="00430F90">
        <w:rPr>
          <w:rFonts w:cstheme="majorBidi" w:hint="cs"/>
          <w:szCs w:val="32"/>
          <w:cs/>
          <w:lang w:bidi="th-TH"/>
        </w:rPr>
        <w:t xml:space="preserve">ในช่วงเวลาที่ได้คำนวณไว้ </w:t>
      </w:r>
      <w:r w:rsidR="005A44C6">
        <w:rPr>
          <w:rFonts w:cstheme="majorBidi" w:hint="cs"/>
          <w:szCs w:val="32"/>
          <w:cs/>
          <w:lang w:bidi="th-TH"/>
        </w:rPr>
        <w:t>พร้อม</w:t>
      </w:r>
      <w:r w:rsidR="00FE71A8" w:rsidRPr="00430F90">
        <w:rPr>
          <w:rFonts w:cstheme="majorBidi" w:hint="cs"/>
          <w:szCs w:val="32"/>
          <w:cs/>
          <w:lang w:bidi="th-TH"/>
        </w:rPr>
        <w:t>ปรับ</w:t>
      </w:r>
      <w:r w:rsidR="005E2E39" w:rsidRPr="00430F90">
        <w:rPr>
          <w:rFonts w:cstheme="majorBidi" w:hint="cs"/>
          <w:szCs w:val="32"/>
          <w:cs/>
          <w:lang w:bidi="th-TH"/>
        </w:rPr>
        <w:t>เดซิเบลของเสียงรบกวน</w:t>
      </w:r>
      <w:r w:rsidR="005E2E39" w:rsidRPr="00430F90">
        <w:rPr>
          <w:rFonts w:cstheme="majorBidi" w:hint="cs"/>
          <w:szCs w:val="32"/>
          <w:cs/>
          <w:lang w:bidi="th-TH"/>
        </w:rPr>
        <w:lastRenderedPageBreak/>
        <w:t>ให้</w:t>
      </w:r>
      <w:r w:rsidR="005A44C6">
        <w:rPr>
          <w:rFonts w:cstheme="majorBidi" w:hint="cs"/>
          <w:szCs w:val="32"/>
          <w:cs/>
          <w:lang w:bidi="th-TH"/>
        </w:rPr>
        <w:t>อยู่ในระดับที่เหมาะสม</w:t>
      </w:r>
      <w:r w:rsidR="005E2E39" w:rsidRPr="00430F90">
        <w:rPr>
          <w:rFonts w:cstheme="majorBidi" w:hint="cs"/>
          <w:szCs w:val="32"/>
          <w:cs/>
          <w:lang w:bidi="th-TH"/>
        </w:rPr>
        <w:t xml:space="preserve"> </w:t>
      </w:r>
      <w:r w:rsidR="002D0364">
        <w:rPr>
          <w:rFonts w:cstheme="majorBidi" w:hint="cs"/>
          <w:szCs w:val="32"/>
          <w:cs/>
          <w:lang w:bidi="th-TH"/>
        </w:rPr>
        <w:t>และ</w:t>
      </w:r>
      <w:r w:rsidR="000B5B88" w:rsidRPr="00430F90">
        <w:rPr>
          <w:rFonts w:cstheme="majorBidi" w:hint="cs"/>
          <w:szCs w:val="32"/>
          <w:cs/>
          <w:lang w:bidi="th-TH"/>
        </w:rPr>
        <w:t>บันทึก</w:t>
      </w:r>
      <w:r w:rsidR="002D0364">
        <w:rPr>
          <w:rFonts w:cstheme="majorBidi" w:hint="cs"/>
          <w:szCs w:val="32"/>
          <w:cs/>
          <w:lang w:bidi="th-TH"/>
        </w:rPr>
        <w:t>ไฟล์</w:t>
      </w:r>
      <w:r w:rsidR="000B5B88" w:rsidRPr="00430F90">
        <w:rPr>
          <w:rFonts w:cstheme="majorBidi" w:hint="cs"/>
          <w:szCs w:val="32"/>
          <w:cs/>
          <w:lang w:bidi="th-TH"/>
        </w:rPr>
        <w:t>เสียงที่มีการปิดบังข้อมูลส่วนตัว</w:t>
      </w:r>
      <w:r w:rsidR="009F6522" w:rsidRPr="00430F90">
        <w:rPr>
          <w:rFonts w:cstheme="majorBidi" w:hint="cs"/>
          <w:szCs w:val="32"/>
          <w:cs/>
          <w:lang w:bidi="th-TH"/>
        </w:rPr>
        <w:t>เป็นไฟล์เสียง</w:t>
      </w:r>
      <w:r w:rsidR="002D0364">
        <w:rPr>
          <w:rFonts w:cstheme="majorBidi" w:hint="cs"/>
          <w:szCs w:val="32"/>
          <w:cs/>
          <w:lang w:bidi="th-TH"/>
        </w:rPr>
        <w:t>ประเภท</w:t>
      </w:r>
      <w:r w:rsidR="00D4333A" w:rsidRPr="00430F90">
        <w:rPr>
          <w:rFonts w:cstheme="majorBidi" w:hint="cs"/>
          <w:szCs w:val="32"/>
          <w:cs/>
          <w:lang w:bidi="th-TH"/>
        </w:rPr>
        <w:t xml:space="preserve"> </w:t>
      </w:r>
      <w:r w:rsidR="00D4333A">
        <w:rPr>
          <w:rFonts w:cs="Angsana New"/>
          <w:szCs w:val="32"/>
          <w:lang w:bidi="th-TH"/>
        </w:rPr>
        <w:t xml:space="preserve">.wav </w:t>
      </w:r>
      <w:r w:rsidR="0045089E" w:rsidRPr="00430F90">
        <w:rPr>
          <w:rFonts w:cstheme="majorBidi" w:hint="cs"/>
          <w:szCs w:val="32"/>
          <w:cs/>
          <w:lang w:bidi="th-TH"/>
        </w:rPr>
        <w:t>ดังรูปที่</w:t>
      </w:r>
      <w:r w:rsidR="0037387E">
        <w:rPr>
          <w:rFonts w:cstheme="majorBidi"/>
          <w:szCs w:val="32"/>
          <w:lang w:bidi="th-TH"/>
        </w:rPr>
        <w:t xml:space="preserve"> 3.</w:t>
      </w:r>
      <w:r w:rsidR="001B412B">
        <w:rPr>
          <w:rFonts w:cstheme="majorBidi"/>
          <w:szCs w:val="32"/>
          <w:lang w:bidi="th-TH"/>
        </w:rPr>
        <w:t>14</w:t>
      </w:r>
    </w:p>
    <w:p w14:paraId="1E91441A" w14:textId="77777777" w:rsidR="0037387E" w:rsidRDefault="0045089E" w:rsidP="0037387E">
      <w:pPr>
        <w:keepNext/>
        <w:spacing w:after="120" w:line="240" w:lineRule="auto"/>
      </w:pPr>
      <w:r w:rsidRPr="0045089E">
        <w:rPr>
          <w:rFonts w:cs="Angsana New"/>
          <w:noProof/>
          <w:szCs w:val="32"/>
          <w:lang w:bidi="th-TH"/>
        </w:rPr>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1560195"/>
                    </a:xfrm>
                    <a:prstGeom prst="rect">
                      <a:avLst/>
                    </a:prstGeom>
                  </pic:spPr>
                </pic:pic>
              </a:graphicData>
            </a:graphic>
          </wp:inline>
        </w:drawing>
      </w:r>
    </w:p>
    <w:p w14:paraId="44B8DA32" w14:textId="6B71B605" w:rsidR="0045089E" w:rsidRPr="0037387E" w:rsidRDefault="0037387E" w:rsidP="0037387E">
      <w:pPr>
        <w:pStyle w:val="af"/>
        <w:rPr>
          <w:b/>
          <w:bCs/>
        </w:rPr>
      </w:pPr>
      <w:bookmarkStart w:id="73" w:name="_Toc58413998"/>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4</w:t>
      </w:r>
      <w:r w:rsidR="007A3EBD">
        <w:rPr>
          <w:b/>
          <w:bCs/>
          <w:cs/>
        </w:rPr>
        <w:fldChar w:fldCharType="end"/>
      </w:r>
      <w:r>
        <w:rPr>
          <w:b/>
          <w:bCs/>
        </w:rPr>
        <w:t xml:space="preserve"> </w:t>
      </w:r>
      <w:r w:rsidRPr="0037387E">
        <w:rPr>
          <w:rFonts w:hint="cs"/>
          <w:cs/>
        </w:rPr>
        <w:t>ฟ</w:t>
      </w:r>
      <w:r>
        <w:rPr>
          <w:rFonts w:hint="cs"/>
          <w:cs/>
        </w:rPr>
        <w:t>ั</w:t>
      </w:r>
      <w:r w:rsidRPr="00204EF6">
        <w:rPr>
          <w:rFonts w:hint="cs"/>
          <w:cs/>
        </w:rPr>
        <w:t>งก์</w:t>
      </w:r>
      <w:r w:rsidRPr="00204EF6">
        <w:rPr>
          <w:rFonts w:cstheme="majorBidi" w:hint="cs"/>
          <w:cs/>
        </w:rPr>
        <w:t>ชันการแทนที่เสียงที่เป็นข้อมูลส่วนบุคคลด้วยเสียงรบกวน</w:t>
      </w:r>
      <w:bookmarkEnd w:id="73"/>
    </w:p>
    <w:p w14:paraId="30C791F6" w14:textId="4F677C34" w:rsidR="00135902" w:rsidRPr="00430F90" w:rsidRDefault="00135902" w:rsidP="005340B3">
      <w:pPr>
        <w:pStyle w:val="3"/>
        <w:spacing w:after="120" w:line="240" w:lineRule="auto"/>
        <w:rPr>
          <w:rFonts w:asciiTheme="majorBidi" w:hAnsiTheme="majorBidi" w:cstheme="majorBidi"/>
        </w:rPr>
      </w:pPr>
      <w:bookmarkStart w:id="74" w:name="_Toc58412976"/>
      <w:r w:rsidRPr="00430F90">
        <w:rPr>
          <w:rFonts w:asciiTheme="majorBidi" w:hAnsiTheme="majorBidi" w:cstheme="majorBidi" w:hint="cs"/>
          <w:cs/>
        </w:rPr>
        <w:t>การประเมินผล (</w:t>
      </w:r>
      <w:r w:rsidRPr="00430F90">
        <w:rPr>
          <w:rFonts w:asciiTheme="majorBidi" w:hAnsiTheme="majorBidi" w:cstheme="majorBidi"/>
        </w:rPr>
        <w:t>Evaluation</w:t>
      </w:r>
      <w:r w:rsidRPr="00430F90">
        <w:rPr>
          <w:rFonts w:asciiTheme="majorBidi" w:hAnsiTheme="majorBidi" w:cstheme="majorBidi" w:hint="cs"/>
          <w:cs/>
        </w:rPr>
        <w:t>)</w:t>
      </w:r>
      <w:bookmarkEnd w:id="74"/>
    </w:p>
    <w:p w14:paraId="305DCCDE" w14:textId="1D3BFB3A" w:rsidR="00E050E3" w:rsidRPr="008C55EA" w:rsidRDefault="00567290" w:rsidP="005340B3">
      <w:pPr>
        <w:spacing w:after="120" w:line="240" w:lineRule="auto"/>
        <w:ind w:firstLine="720"/>
        <w:jc w:val="thaiDistribute"/>
        <w:rPr>
          <w:rFonts w:cstheme="majorBidi"/>
          <w:szCs w:val="32"/>
          <w:lang w:bidi="th-TH"/>
        </w:rPr>
        <w:sectPr w:rsidR="00E050E3" w:rsidRPr="008C55EA" w:rsidSect="002A6AA6">
          <w:headerReference w:type="default" r:id="rId41"/>
          <w:pgSz w:w="12240" w:h="15840"/>
          <w:pgMar w:top="1440" w:right="1440" w:bottom="1440" w:left="2160" w:header="720" w:footer="720" w:gutter="0"/>
          <w:pgNumType w:chapStyle="1"/>
          <w:cols w:space="720"/>
          <w:titlePg/>
          <w:docGrid w:linePitch="360"/>
        </w:sectPr>
      </w:pPr>
      <w:r>
        <w:rPr>
          <w:rFonts w:cstheme="majorBidi" w:hint="cs"/>
          <w:szCs w:val="32"/>
          <w:cs/>
          <w:lang w:bidi="th-TH"/>
        </w:rPr>
        <w:t>มี</w:t>
      </w:r>
      <w:r w:rsidR="002961BD">
        <w:rPr>
          <w:rFonts w:cstheme="majorBidi" w:hint="cs"/>
          <w:szCs w:val="32"/>
          <w:cs/>
          <w:lang w:bidi="th-TH"/>
        </w:rPr>
        <w:t>การประเมินผล</w:t>
      </w:r>
      <w:r w:rsidR="00CF03C4">
        <w:rPr>
          <w:rFonts w:cstheme="majorBidi" w:hint="cs"/>
          <w:szCs w:val="32"/>
          <w:cs/>
          <w:lang w:bidi="th-TH"/>
        </w:rPr>
        <w:t xml:space="preserve">กระบวนการทั้งหมด 2 กระบวนการ คือ </w:t>
      </w:r>
      <w:r w:rsidR="00850B07">
        <w:rPr>
          <w:rFonts w:cstheme="majorBidi" w:hint="cs"/>
          <w:szCs w:val="32"/>
          <w:cs/>
          <w:lang w:bidi="th-TH"/>
        </w:rPr>
        <w:t>ประเมินผลความแม่นยำของการแปลงเสียงพูดให้อยู่ในรูปแบบข้อความ</w:t>
      </w:r>
      <w:r w:rsidR="00CF6F64">
        <w:rPr>
          <w:rFonts w:cstheme="majorBidi" w:hint="cs"/>
          <w:szCs w:val="32"/>
          <w:cs/>
          <w:lang w:bidi="th-TH"/>
        </w:rPr>
        <w:t>จากการเทียบจากข้อมูลจริง</w:t>
      </w:r>
      <w:r w:rsidR="0002245F">
        <w:rPr>
          <w:rFonts w:cstheme="majorBidi" w:hint="cs"/>
          <w:szCs w:val="32"/>
          <w:cs/>
          <w:lang w:bidi="th-TH"/>
        </w:rPr>
        <w:t>โดยประยุกต์ใช้</w:t>
      </w:r>
      <w:r w:rsidR="0034224E">
        <w:rPr>
          <w:rFonts w:cstheme="majorBidi" w:hint="cs"/>
          <w:szCs w:val="32"/>
          <w:cs/>
          <w:lang w:bidi="th-TH"/>
        </w:rPr>
        <w:t xml:space="preserve">แนวคิด </w:t>
      </w:r>
      <w:r w:rsidR="0034224E">
        <w:rPr>
          <w:rFonts w:cstheme="majorBidi"/>
          <w:szCs w:val="32"/>
          <w:lang w:bidi="th-TH"/>
        </w:rPr>
        <w:t xml:space="preserve">Jaccard’s Coefficient Similarity </w:t>
      </w:r>
      <w:r w:rsidR="00850B07">
        <w:rPr>
          <w:rFonts w:cstheme="majorBidi" w:hint="cs"/>
          <w:szCs w:val="32"/>
          <w:cs/>
          <w:lang w:bidi="th-TH"/>
        </w:rPr>
        <w:t>และประเมินผลความแม่นยำของ</w:t>
      </w:r>
      <w:r w:rsidR="00850B07" w:rsidRPr="00430F90">
        <w:rPr>
          <w:rFonts w:cstheme="majorBidi"/>
          <w:szCs w:val="32"/>
          <w:cs/>
          <w:lang w:bidi="th-TH"/>
        </w:rPr>
        <w:t>การตรวจจับคำที่เป็นข้อมูลส่วนบุคคลจากข้อมูลรูปแบบข้อความ</w:t>
      </w:r>
      <w:r w:rsidR="0034224E" w:rsidRPr="00430F90">
        <w:rPr>
          <w:rFonts w:cstheme="majorBidi" w:hint="cs"/>
          <w:szCs w:val="32"/>
          <w:cs/>
          <w:lang w:bidi="th-TH"/>
        </w:rPr>
        <w:t>จากการสร้างผลเฉลยของการทำนายข้อความและโท</w:t>
      </w:r>
      <w:proofErr w:type="spellStart"/>
      <w:r w:rsidR="0034224E" w:rsidRPr="00430F90">
        <w:rPr>
          <w:rFonts w:cstheme="majorBidi" w:hint="cs"/>
          <w:szCs w:val="32"/>
          <w:cs/>
          <w:lang w:bidi="th-TH"/>
        </w:rPr>
        <w:t>เค</w:t>
      </w:r>
      <w:proofErr w:type="spellEnd"/>
      <w:r w:rsidR="0034224E" w:rsidRPr="00430F90">
        <w:rPr>
          <w:rFonts w:cstheme="majorBidi" w:hint="cs"/>
          <w:szCs w:val="32"/>
          <w:cs/>
          <w:lang w:bidi="th-TH"/>
        </w:rPr>
        <w:t>็นต่าง ๆ เพื่อใช้ตรวจสอบความแม่นยำในการทำนายของไลบรารีทั้งหมด</w:t>
      </w:r>
      <w:r w:rsidR="00BA0C29">
        <w:rPr>
          <w:rFonts w:cstheme="majorBidi" w:hint="cs"/>
          <w:szCs w:val="32"/>
          <w:cs/>
          <w:lang w:bidi="th-TH"/>
        </w:rPr>
        <w:t xml:space="preserve">โดยวัดจากค่า </w:t>
      </w:r>
      <w:r w:rsidR="00BA0C29">
        <w:rPr>
          <w:rFonts w:cstheme="majorBidi"/>
          <w:szCs w:val="32"/>
          <w:lang w:bidi="th-TH"/>
        </w:rPr>
        <w:t>Accuracy</w:t>
      </w:r>
    </w:p>
    <w:p w14:paraId="7D6FCBCF" w14:textId="5CC7D3AF" w:rsidR="00ED6C41" w:rsidRPr="00430F90" w:rsidRDefault="00ED6C41" w:rsidP="005340B3">
      <w:pPr>
        <w:pStyle w:val="1"/>
        <w:numPr>
          <w:ilvl w:val="0"/>
          <w:numId w:val="9"/>
        </w:numPr>
        <w:spacing w:after="120"/>
        <w:rPr>
          <w:rFonts w:asciiTheme="majorBidi" w:hAnsiTheme="majorBidi" w:cstheme="majorBidi"/>
        </w:rPr>
      </w:pPr>
      <w:bookmarkStart w:id="75" w:name="_Toc58412977"/>
      <w:bookmarkEnd w:id="75"/>
    </w:p>
    <w:p w14:paraId="5F75C924" w14:textId="606A5968" w:rsidR="0037164A" w:rsidRDefault="00336013" w:rsidP="007767B5">
      <w:pPr>
        <w:pStyle w:val="2"/>
        <w:spacing w:after="120" w:line="240" w:lineRule="auto"/>
        <w:rPr>
          <w:rFonts w:asciiTheme="majorBidi" w:hAnsiTheme="majorBidi" w:cstheme="majorBidi"/>
        </w:rPr>
      </w:pPr>
      <w:bookmarkStart w:id="76" w:name="_Toc58412978"/>
      <w:r>
        <w:rPr>
          <w:rFonts w:asciiTheme="majorBidi" w:hAnsiTheme="majorBidi" w:cstheme="majorBidi" w:hint="cs"/>
          <w:cs/>
        </w:rPr>
        <w:t>การทดลองและผลลัพธ์ที่ได้จากระบบ</w:t>
      </w:r>
      <w:bookmarkEnd w:id="76"/>
    </w:p>
    <w:p w14:paraId="6AF4D986" w14:textId="66EF003F" w:rsidR="00EF069D" w:rsidRPr="00461D99" w:rsidRDefault="00EF069D" w:rsidP="00EF069D">
      <w:pPr>
        <w:rPr>
          <w:rFonts w:cstheme="majorBidi"/>
          <w:szCs w:val="32"/>
          <w:cs/>
          <w:lang w:bidi="th-TH"/>
        </w:rPr>
      </w:pPr>
      <w:r>
        <w:rPr>
          <w:cs/>
        </w:rPr>
        <w:tab/>
      </w:r>
      <w:r w:rsidR="00461D99" w:rsidRPr="00461D99">
        <w:rPr>
          <w:rFonts w:cstheme="majorBidi"/>
          <w:szCs w:val="32"/>
          <w:cs/>
          <w:lang w:bidi="th-TH"/>
        </w:rPr>
        <w:t>ผู้จัดทำได้แบ่งการแสดงผลการทดลองและผลลัพธ์ที่ได้เป็น 4 หัวข้อหลัก มีรายละเอียด ดังนี้</w:t>
      </w:r>
    </w:p>
    <w:p w14:paraId="4DBCA34E" w14:textId="1586CCC7" w:rsidR="00E34012" w:rsidRPr="00C5061C" w:rsidRDefault="00E34012" w:rsidP="00E34012">
      <w:pPr>
        <w:pStyle w:val="3"/>
        <w:spacing w:after="120" w:line="240" w:lineRule="auto"/>
        <w:rPr>
          <w:rFonts w:asciiTheme="majorBidi" w:hAnsiTheme="majorBidi" w:cstheme="majorBidi"/>
        </w:rPr>
      </w:pPr>
      <w:bookmarkStart w:id="77" w:name="_Toc58412979"/>
      <w:r w:rsidRPr="00430F90">
        <w:rPr>
          <w:rFonts w:asciiTheme="majorBidi" w:hAnsiTheme="majorBidi" w:cstheme="majorBidi" w:hint="cs"/>
          <w:cs/>
        </w:rPr>
        <w:t>การ</w:t>
      </w:r>
      <w:r w:rsidR="006818F9">
        <w:rPr>
          <w:rFonts w:asciiTheme="majorBidi" w:hAnsiTheme="majorBidi" w:cstheme="majorBidi" w:hint="cs"/>
          <w:cs/>
        </w:rPr>
        <w:t>วิเคราะห์ข้อมูลที่สร้าง</w:t>
      </w:r>
      <w:r w:rsidR="006818F9" w:rsidRPr="00915517">
        <w:rPr>
          <w:rFonts w:asciiTheme="majorBidi" w:hAnsiTheme="majorBidi" w:hint="cs"/>
          <w:cs/>
        </w:rPr>
        <w:t>ขึ้น</w:t>
      </w:r>
      <w:bookmarkEnd w:id="77"/>
    </w:p>
    <w:p w14:paraId="58D1C991" w14:textId="5177B099" w:rsidR="00E34012" w:rsidRDefault="005A6803" w:rsidP="00E34012">
      <w:pPr>
        <w:spacing w:after="120" w:line="240" w:lineRule="auto"/>
        <w:ind w:firstLine="720"/>
        <w:jc w:val="thaiDistribute"/>
        <w:rPr>
          <w:rFonts w:cstheme="majorBidi"/>
          <w:szCs w:val="32"/>
          <w:lang w:bidi="th-TH"/>
        </w:rPr>
      </w:pPr>
      <w:r>
        <w:rPr>
          <w:rFonts w:cstheme="majorBidi" w:hint="cs"/>
          <w:szCs w:val="32"/>
          <w:cs/>
          <w:lang w:bidi="th-TH"/>
        </w:rPr>
        <w:t>ในการเตรียมข้อมูล</w:t>
      </w:r>
      <w:r w:rsidR="00576EBA">
        <w:rPr>
          <w:rFonts w:cstheme="majorBidi" w:hint="cs"/>
          <w:szCs w:val="32"/>
          <w:cs/>
          <w:lang w:bidi="th-TH"/>
        </w:rPr>
        <w:t>เกิดปัญหาที่</w:t>
      </w:r>
      <w:r w:rsidR="00F20F0E">
        <w:rPr>
          <w:rFonts w:cstheme="majorBidi" w:hint="cs"/>
          <w:szCs w:val="32"/>
          <w:cs/>
          <w:lang w:bidi="th-TH"/>
        </w:rPr>
        <w:t>ไม่สามารถ</w:t>
      </w:r>
      <w:r w:rsidR="00882627">
        <w:rPr>
          <w:rFonts w:cstheme="majorBidi" w:hint="cs"/>
          <w:szCs w:val="32"/>
          <w:cs/>
          <w:lang w:bidi="th-TH"/>
        </w:rPr>
        <w:t>หา</w:t>
      </w:r>
      <w:r w:rsidR="00DA4314">
        <w:rPr>
          <w:rFonts w:cstheme="majorBidi" w:hint="cs"/>
          <w:szCs w:val="32"/>
          <w:cs/>
          <w:lang w:bidi="th-TH"/>
        </w:rPr>
        <w:t>ชุดข้อมูล</w:t>
      </w:r>
      <w:r w:rsidR="0055710D">
        <w:rPr>
          <w:rFonts w:cstheme="majorBidi" w:hint="cs"/>
          <w:szCs w:val="32"/>
          <w:cs/>
          <w:lang w:bidi="th-TH"/>
        </w:rPr>
        <w:t>จากแหล่งข้อมูลสาธารณะ</w:t>
      </w:r>
      <w:r w:rsidR="00F20F0E">
        <w:rPr>
          <w:rFonts w:cstheme="majorBidi" w:hint="cs"/>
          <w:szCs w:val="32"/>
          <w:cs/>
          <w:lang w:bidi="th-TH"/>
        </w:rPr>
        <w:t>มาพัฒนาระบบ</w:t>
      </w:r>
      <w:r w:rsidR="005612E4">
        <w:rPr>
          <w:rFonts w:cstheme="majorBidi" w:hint="cs"/>
          <w:szCs w:val="32"/>
          <w:cs/>
          <w:lang w:bidi="th-TH"/>
        </w:rPr>
        <w:t>ได้</w:t>
      </w:r>
      <w:r w:rsidR="00CC725E">
        <w:rPr>
          <w:rFonts w:cstheme="majorBidi" w:hint="cs"/>
          <w:szCs w:val="32"/>
          <w:cs/>
          <w:lang w:bidi="th-TH"/>
        </w:rPr>
        <w:t>เนื่องจาก</w:t>
      </w:r>
      <w:r w:rsidR="005669C2">
        <w:rPr>
          <w:rFonts w:cstheme="majorBidi" w:hint="cs"/>
          <w:szCs w:val="32"/>
          <w:cs/>
          <w:lang w:bidi="th-TH"/>
        </w:rPr>
        <w:t>ข้อมูลเหล่านี้มีข้อจำกัดในเรื่องของข้อมูลส่วนบุคคล จึงต้องสร้างชุดข้อมูล</w:t>
      </w:r>
      <w:r w:rsidR="00C636F8">
        <w:rPr>
          <w:rFonts w:cstheme="majorBidi" w:hint="cs"/>
          <w:szCs w:val="32"/>
          <w:cs/>
          <w:lang w:bidi="th-TH"/>
        </w:rPr>
        <w:t>ขึ้นมาเอง</w:t>
      </w:r>
      <w:r w:rsidR="00E34012">
        <w:rPr>
          <w:rFonts w:cstheme="majorBidi"/>
          <w:szCs w:val="32"/>
          <w:lang w:bidi="th-TH"/>
        </w:rPr>
        <w:t xml:space="preserve"> </w:t>
      </w:r>
      <w:r w:rsidR="00C636F8">
        <w:rPr>
          <w:rFonts w:cstheme="majorBidi" w:hint="cs"/>
          <w:szCs w:val="32"/>
          <w:cs/>
          <w:lang w:bidi="th-TH"/>
        </w:rPr>
        <w:t>โดย</w:t>
      </w:r>
      <w:r w:rsidR="00E34012">
        <w:rPr>
          <w:rFonts w:cstheme="majorBidi" w:hint="cs"/>
          <w:szCs w:val="32"/>
          <w:cs/>
          <w:lang w:bidi="th-TH"/>
        </w:rPr>
        <w:t>มีรายละเอียด</w:t>
      </w:r>
      <w:r w:rsidR="003961EA">
        <w:rPr>
          <w:rFonts w:cstheme="majorBidi" w:hint="cs"/>
          <w:szCs w:val="32"/>
          <w:cs/>
          <w:lang w:bidi="th-TH"/>
        </w:rPr>
        <w:t>การสร้างข้อมูล</w:t>
      </w:r>
      <w:r w:rsidR="00E34012">
        <w:rPr>
          <w:rFonts w:cstheme="majorBidi" w:hint="cs"/>
          <w:szCs w:val="32"/>
          <w:cs/>
          <w:lang w:bidi="th-TH"/>
        </w:rPr>
        <w:t xml:space="preserve"> ดังนี้</w:t>
      </w:r>
    </w:p>
    <w:p w14:paraId="62CA6FC4" w14:textId="77777777" w:rsidR="00E34012" w:rsidRPr="00430F90" w:rsidRDefault="00E34012" w:rsidP="00E34012">
      <w:pPr>
        <w:pStyle w:val="4"/>
        <w:spacing w:after="120"/>
        <w:rPr>
          <w:rFonts w:asciiTheme="majorBidi" w:hAnsiTheme="majorBidi" w:cstheme="majorBidi"/>
        </w:rPr>
      </w:pPr>
      <w:r w:rsidRPr="00430F90">
        <w:rPr>
          <w:rFonts w:asciiTheme="majorBidi" w:hAnsiTheme="majorBidi" w:cstheme="majorBidi"/>
          <w:cs/>
        </w:rPr>
        <w:t>สร้างบทสนทนาระหว่างลูกค้าและศูนย์บริการข้อมูลลูกค้าทางโทรศัพท์ (</w:t>
      </w:r>
      <w:r w:rsidRPr="00430F90">
        <w:rPr>
          <w:rFonts w:asciiTheme="majorBidi" w:hAnsiTheme="majorBidi" w:cstheme="majorBidi"/>
        </w:rPr>
        <w:t>Call Center)</w:t>
      </w:r>
    </w:p>
    <w:p w14:paraId="0B2E957D" w14:textId="77777777" w:rsidR="00E34012" w:rsidRDefault="00E34012" w:rsidP="00E34012">
      <w:pPr>
        <w:keepNext/>
        <w:spacing w:after="120" w:line="240" w:lineRule="auto"/>
        <w:ind w:firstLine="360"/>
        <w:jc w:val="center"/>
      </w:pPr>
      <w:r>
        <w:rPr>
          <w:noProof/>
        </w:rPr>
        <w:drawing>
          <wp:inline distT="0" distB="0" distL="0" distR="0" wp14:anchorId="2881A50D" wp14:editId="10A5A49D">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17612" cy="2723855"/>
                    </a:xfrm>
                    <a:prstGeom prst="rect">
                      <a:avLst/>
                    </a:prstGeom>
                  </pic:spPr>
                </pic:pic>
              </a:graphicData>
            </a:graphic>
          </wp:inline>
        </w:drawing>
      </w:r>
    </w:p>
    <w:p w14:paraId="15298360" w14:textId="400A8846" w:rsidR="00E34012" w:rsidRPr="00B26632" w:rsidRDefault="00E34012" w:rsidP="00E34012">
      <w:pPr>
        <w:pStyle w:val="af"/>
        <w:rPr>
          <w:b/>
          <w:bCs/>
        </w:rPr>
      </w:pPr>
      <w:bookmarkStart w:id="78" w:name="_Toc58413999"/>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1</w:t>
      </w:r>
      <w:r w:rsidRPr="00DF4ADB">
        <w:rPr>
          <w:b/>
          <w:bCs/>
          <w:cs/>
        </w:rPr>
        <w:fldChar w:fldCharType="end"/>
      </w:r>
      <w:r>
        <w:rPr>
          <w:b/>
          <w:bCs/>
        </w:rPr>
        <w:t xml:space="preserve"> </w:t>
      </w:r>
      <w:r w:rsidRPr="00D3260C">
        <w:rPr>
          <w:rFonts w:cstheme="majorBidi"/>
          <w:cs/>
        </w:rPr>
        <w:t>ตัวอย่างบทสนทนาระหว่างลูกค้ากับศูนย์บริการข้อมูลลูกค้าทางโทรศัพท์</w:t>
      </w:r>
      <w:bookmarkEnd w:id="78"/>
    </w:p>
    <w:p w14:paraId="74A1BEBB" w14:textId="4B8628CC" w:rsidR="00FD4467" w:rsidRDefault="00E34012" w:rsidP="00E34012">
      <w:pPr>
        <w:spacing w:after="120" w:line="240" w:lineRule="auto"/>
        <w:ind w:firstLine="720"/>
        <w:jc w:val="thaiDistribute"/>
        <w:rPr>
          <w:rFonts w:cstheme="majorBidi"/>
          <w:szCs w:val="32"/>
          <w:cs/>
          <w:lang w:bidi="th-TH"/>
        </w:rPr>
      </w:pPr>
      <w:r>
        <w:rPr>
          <w:rFonts w:cstheme="majorBidi" w:hint="cs"/>
          <w:szCs w:val="32"/>
          <w:cs/>
        </w:rPr>
        <w:t>สร้างชุดข้อมูล</w:t>
      </w:r>
      <w:r>
        <w:rPr>
          <w:rFonts w:cstheme="majorBidi" w:hint="cs"/>
          <w:szCs w:val="32"/>
          <w:cs/>
          <w:lang w:bidi="th-TH"/>
        </w:rPr>
        <w:t>ในรูปแบบข้อความเป็นจำนวน</w:t>
      </w:r>
      <w:r>
        <w:rPr>
          <w:rFonts w:cstheme="majorBidi" w:hint="cs"/>
          <w:szCs w:val="32"/>
          <w:cs/>
        </w:rPr>
        <w:t xml:space="preserve">ทั้งหมด 23 บทสนทนา </w:t>
      </w:r>
      <w:r>
        <w:rPr>
          <w:rFonts w:cstheme="majorBidi"/>
          <w:szCs w:val="32"/>
        </w:rPr>
        <w:t>(Conversations)</w:t>
      </w:r>
      <w:r>
        <w:rPr>
          <w:rFonts w:cstheme="majorBidi" w:hint="cs"/>
          <w:szCs w:val="32"/>
          <w:cs/>
        </w:rPr>
        <w:t xml:space="preserve"> เพื่อ</w:t>
      </w:r>
      <w:r>
        <w:rPr>
          <w:rFonts w:cstheme="majorBidi" w:hint="cs"/>
          <w:szCs w:val="32"/>
          <w:cs/>
          <w:lang w:bidi="th-TH"/>
        </w:rPr>
        <w:t>ใช้ในการพัฒนาและประเมินผลระบบ</w:t>
      </w:r>
    </w:p>
    <w:p w14:paraId="3EC94C70" w14:textId="064492C7" w:rsidR="00E34012" w:rsidRDefault="00FD4467" w:rsidP="00FD4467">
      <w:pPr>
        <w:rPr>
          <w:rFonts w:cstheme="majorBidi"/>
          <w:szCs w:val="32"/>
          <w:lang w:bidi="th-TH"/>
        </w:rPr>
      </w:pPr>
      <w:r>
        <w:rPr>
          <w:rFonts w:cstheme="majorBidi"/>
          <w:szCs w:val="32"/>
          <w:cs/>
          <w:lang w:bidi="th-TH"/>
        </w:rPr>
        <w:br w:type="page"/>
      </w:r>
    </w:p>
    <w:p w14:paraId="09761B68" w14:textId="721D1DE1" w:rsidR="00450F86" w:rsidRPr="00FD4467" w:rsidRDefault="00FD4467" w:rsidP="00FD4467">
      <w:pPr>
        <w:spacing w:after="120" w:line="240" w:lineRule="auto"/>
        <w:ind w:firstLine="720"/>
        <w:jc w:val="thaiDistribute"/>
        <w:rPr>
          <w:rFonts w:cstheme="majorBidi"/>
          <w:szCs w:val="32"/>
          <w:lang w:bidi="th-TH"/>
        </w:rPr>
      </w:pPr>
      <w:r>
        <w:rPr>
          <w:rFonts w:cstheme="majorBidi" w:hint="cs"/>
          <w:szCs w:val="32"/>
          <w:cs/>
          <w:lang w:bidi="th-TH"/>
        </w:rPr>
        <w:lastRenderedPageBreak/>
        <w:t>ดำเนินการ</w:t>
      </w:r>
      <w:r w:rsidR="00E34012">
        <w:rPr>
          <w:rFonts w:cstheme="majorBidi" w:hint="cs"/>
          <w:szCs w:val="32"/>
          <w:cs/>
          <w:lang w:bidi="th-TH"/>
        </w:rPr>
        <w:t xml:space="preserve">วิเคราะห์และสำรวจข้อมูล </w:t>
      </w:r>
      <w:r w:rsidR="00E34012">
        <w:rPr>
          <w:rFonts w:cstheme="majorBidi"/>
          <w:szCs w:val="32"/>
          <w:lang w:bidi="th-TH"/>
        </w:rPr>
        <w:t xml:space="preserve">(Exploratory Data Analysis: EDA) </w:t>
      </w:r>
      <w:r w:rsidR="00E34012">
        <w:rPr>
          <w:rFonts w:cstheme="majorBidi" w:hint="cs"/>
          <w:szCs w:val="32"/>
          <w:cs/>
          <w:lang w:bidi="th-TH"/>
        </w:rPr>
        <w:t>ดังนี้</w:t>
      </w:r>
    </w:p>
    <w:p w14:paraId="4DB71152" w14:textId="77777777" w:rsidR="00E34012" w:rsidRPr="00CA7A9E" w:rsidRDefault="00E34012" w:rsidP="00D573EF">
      <w:pPr>
        <w:pStyle w:val="a0"/>
        <w:numPr>
          <w:ilvl w:val="0"/>
          <w:numId w:val="26"/>
        </w:numPr>
        <w:spacing w:after="120" w:line="240" w:lineRule="auto"/>
        <w:jc w:val="thaiDistribute"/>
        <w:rPr>
          <w:rFonts w:cstheme="majorBidi"/>
          <w:szCs w:val="32"/>
          <w:lang w:bidi="th-TH"/>
        </w:rPr>
      </w:pPr>
      <w:r w:rsidRPr="00CA7A9E">
        <w:rPr>
          <w:rFonts w:cstheme="majorBidi" w:hint="cs"/>
          <w:szCs w:val="32"/>
          <w:cs/>
          <w:lang w:bidi="th-TH"/>
        </w:rPr>
        <w:t xml:space="preserve">วิเคราะห์ประโยค </w:t>
      </w:r>
      <w:r w:rsidRPr="00CA7A9E">
        <w:rPr>
          <w:rFonts w:cstheme="majorBidi"/>
          <w:szCs w:val="32"/>
          <w:lang w:bidi="th-TH"/>
        </w:rPr>
        <w:t>(Sentences Analysis)</w:t>
      </w:r>
    </w:p>
    <w:p w14:paraId="03205D38" w14:textId="77777777" w:rsidR="00E34012" w:rsidRDefault="00E34012" w:rsidP="00E34012">
      <w:pPr>
        <w:keepNext/>
        <w:spacing w:after="120" w:line="240" w:lineRule="auto"/>
        <w:jc w:val="center"/>
      </w:pPr>
      <w:r>
        <w:rPr>
          <w:noProof/>
        </w:rPr>
        <w:drawing>
          <wp:inline distT="0" distB="0" distL="0" distR="0" wp14:anchorId="3DA8DA0D" wp14:editId="11C1F559">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67473" cy="1012799"/>
                    </a:xfrm>
                    <a:prstGeom prst="rect">
                      <a:avLst/>
                    </a:prstGeom>
                  </pic:spPr>
                </pic:pic>
              </a:graphicData>
            </a:graphic>
          </wp:inline>
        </w:drawing>
      </w:r>
    </w:p>
    <w:p w14:paraId="0BA4EC70" w14:textId="7291D5DF" w:rsidR="00E34012" w:rsidRPr="00B26632" w:rsidRDefault="00E34012" w:rsidP="00E34012">
      <w:pPr>
        <w:pStyle w:val="af"/>
        <w:rPr>
          <w:rFonts w:cstheme="majorBidi"/>
          <w:b/>
          <w:bCs/>
        </w:rPr>
      </w:pPr>
      <w:bookmarkStart w:id="79" w:name="_Toc58414000"/>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2</w:t>
      </w:r>
      <w:r w:rsidRPr="00DF4ADB">
        <w:rPr>
          <w:b/>
          <w:bCs/>
          <w:cs/>
        </w:rPr>
        <w:fldChar w:fldCharType="end"/>
      </w:r>
      <w:r>
        <w:rPr>
          <w:b/>
          <w:bCs/>
        </w:rPr>
        <w:t xml:space="preserve"> </w:t>
      </w:r>
      <w:r w:rsidRPr="00FF57B5">
        <w:rPr>
          <w:rFonts w:cstheme="majorBidi" w:hint="cs"/>
          <w:cs/>
        </w:rPr>
        <w:t>รายละเอียดการวิเคราะห์ประโยค</w:t>
      </w:r>
      <w:bookmarkEnd w:id="79"/>
    </w:p>
    <w:p w14:paraId="07C65B6B" w14:textId="093BBF81" w:rsidR="00E34012" w:rsidRPr="00B15D79" w:rsidRDefault="00E34012" w:rsidP="00233CBB">
      <w:pPr>
        <w:spacing w:after="120" w:line="240" w:lineRule="auto"/>
        <w:ind w:left="1080" w:firstLine="720"/>
        <w:jc w:val="thaiDistribute"/>
        <w:rPr>
          <w:rFonts w:cstheme="majorBidi"/>
          <w:szCs w:val="32"/>
          <w:lang w:bidi="th-TH"/>
        </w:rPr>
      </w:pPr>
      <w:r w:rsidRPr="00DF4ADB">
        <w:rPr>
          <w:rFonts w:cstheme="majorBidi" w:hint="cs"/>
          <w:szCs w:val="32"/>
          <w:cs/>
          <w:lang w:bidi="th-TH"/>
        </w:rPr>
        <w:t xml:space="preserve">รูปที่ </w:t>
      </w:r>
      <w:r w:rsidR="00DF4ADB" w:rsidRPr="00DF4ADB">
        <w:rPr>
          <w:rFonts w:cstheme="majorBidi"/>
          <w:szCs w:val="32"/>
          <w:lang w:bidi="th-TH"/>
        </w:rPr>
        <w:t>4.2</w:t>
      </w:r>
      <w:r w:rsidRPr="00B15D79">
        <w:rPr>
          <w:rFonts w:cstheme="majorBidi" w:hint="cs"/>
          <w:szCs w:val="32"/>
          <w:cs/>
          <w:lang w:bidi="th-TH"/>
        </w:rPr>
        <w:t xml:space="preserve"> </w:t>
      </w:r>
      <w:r w:rsidR="00216F62">
        <w:rPr>
          <w:rFonts w:cstheme="majorBidi" w:hint="cs"/>
          <w:szCs w:val="32"/>
          <w:cs/>
          <w:lang w:bidi="th-TH"/>
        </w:rPr>
        <w:t>แสดงให้เห็นว่า</w:t>
      </w:r>
      <w:r w:rsidRPr="00B15D79">
        <w:rPr>
          <w:rFonts w:cstheme="majorBidi" w:hint="cs"/>
          <w:szCs w:val="32"/>
          <w:cs/>
          <w:lang w:bidi="th-TH"/>
        </w:rPr>
        <w:t>มีประโยคทั้งหมด 566 ประโยค ซึ่ง</w:t>
      </w:r>
      <w:r>
        <w:rPr>
          <w:rFonts w:cstheme="majorBidi" w:hint="cs"/>
          <w:szCs w:val="32"/>
          <w:cs/>
          <w:lang w:bidi="th-TH"/>
        </w:rPr>
        <w:t>ถูก</w:t>
      </w:r>
      <w:r w:rsidRPr="00B15D79">
        <w:rPr>
          <w:rFonts w:cstheme="majorBidi" w:hint="cs"/>
          <w:szCs w:val="32"/>
          <w:cs/>
          <w:lang w:bidi="th-TH"/>
        </w:rPr>
        <w:t xml:space="preserve">แบ่งประโยคโดยใช้ไลบรารีของ </w:t>
      </w:r>
      <w:r w:rsidRPr="00B15D79">
        <w:rPr>
          <w:rFonts w:cstheme="majorBidi"/>
          <w:szCs w:val="32"/>
          <w:lang w:bidi="th-TH"/>
        </w:rPr>
        <w:t xml:space="preserve">NLTK </w:t>
      </w:r>
      <w:r w:rsidRPr="00B15D79">
        <w:rPr>
          <w:rFonts w:cstheme="majorBidi" w:hint="cs"/>
          <w:szCs w:val="32"/>
          <w:cs/>
          <w:lang w:bidi="th-TH"/>
        </w:rPr>
        <w:t xml:space="preserve">และใน 1 บทสนทนา </w:t>
      </w:r>
      <w:r w:rsidR="008A193E">
        <w:rPr>
          <w:rFonts w:cstheme="majorBidi" w:hint="cs"/>
          <w:szCs w:val="32"/>
          <w:cs/>
          <w:lang w:bidi="th-TH"/>
        </w:rPr>
        <w:t>มีจำนวน</w:t>
      </w:r>
      <w:r w:rsidRPr="00B15D79">
        <w:rPr>
          <w:rFonts w:cstheme="majorBidi" w:hint="cs"/>
          <w:szCs w:val="32"/>
          <w:cs/>
          <w:lang w:bidi="th-TH"/>
        </w:rPr>
        <w:t>เฉลี่ยทั้งหมด 24.61 ประโยค</w:t>
      </w:r>
    </w:p>
    <w:p w14:paraId="5FADD995" w14:textId="77777777" w:rsidR="00E34012" w:rsidRDefault="00E34012" w:rsidP="00E34012">
      <w:pPr>
        <w:pStyle w:val="a0"/>
        <w:numPr>
          <w:ilvl w:val="0"/>
          <w:numId w:val="18"/>
        </w:numPr>
        <w:spacing w:after="120" w:line="240" w:lineRule="auto"/>
        <w:jc w:val="thaiDistribute"/>
        <w:rPr>
          <w:rFonts w:cstheme="majorBidi"/>
          <w:szCs w:val="32"/>
          <w:lang w:bidi="th-TH"/>
        </w:rPr>
      </w:pPr>
      <w:r>
        <w:rPr>
          <w:rFonts w:cstheme="majorBidi" w:hint="cs"/>
          <w:szCs w:val="32"/>
          <w:cs/>
          <w:lang w:bidi="th-TH"/>
        </w:rPr>
        <w:t xml:space="preserve">วิเคราะห์คำ </w:t>
      </w:r>
      <w:r>
        <w:rPr>
          <w:rFonts w:cstheme="majorBidi"/>
          <w:szCs w:val="32"/>
          <w:lang w:bidi="th-TH"/>
        </w:rPr>
        <w:t>(Words Analysis)</w:t>
      </w:r>
    </w:p>
    <w:p w14:paraId="2B810E6F" w14:textId="77777777" w:rsidR="00E34012" w:rsidRDefault="00E34012" w:rsidP="00E34012">
      <w:pPr>
        <w:keepNext/>
        <w:spacing w:after="120" w:line="240" w:lineRule="auto"/>
        <w:jc w:val="center"/>
      </w:pPr>
      <w:r>
        <w:rPr>
          <w:noProof/>
        </w:rPr>
        <w:drawing>
          <wp:inline distT="0" distB="0" distL="0" distR="0" wp14:anchorId="58EE1BE4" wp14:editId="41B0DB63">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55640" cy="1172166"/>
                    </a:xfrm>
                    <a:prstGeom prst="rect">
                      <a:avLst/>
                    </a:prstGeom>
                  </pic:spPr>
                </pic:pic>
              </a:graphicData>
            </a:graphic>
          </wp:inline>
        </w:drawing>
      </w:r>
    </w:p>
    <w:p w14:paraId="111381FB" w14:textId="3D84285D" w:rsidR="00E34012" w:rsidRPr="00B26632" w:rsidRDefault="00E34012" w:rsidP="00E34012">
      <w:pPr>
        <w:pStyle w:val="af"/>
        <w:rPr>
          <w:rFonts w:cstheme="majorBidi"/>
          <w:b/>
          <w:bCs/>
        </w:rPr>
      </w:pPr>
      <w:bookmarkStart w:id="80" w:name="_Toc58414001"/>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3</w:t>
      </w:r>
      <w:r w:rsidRPr="00DF4ADB">
        <w:rPr>
          <w:b/>
          <w:bCs/>
          <w:cs/>
        </w:rPr>
        <w:fldChar w:fldCharType="end"/>
      </w:r>
      <w:r>
        <w:rPr>
          <w:b/>
          <w:bCs/>
        </w:rPr>
        <w:t xml:space="preserve"> </w:t>
      </w:r>
      <w:r w:rsidRPr="00FF57B5">
        <w:rPr>
          <w:rFonts w:cstheme="majorBidi" w:hint="cs"/>
          <w:cs/>
        </w:rPr>
        <w:t>รายละเอียดการวิเคราะห์คำ</w:t>
      </w:r>
      <w:bookmarkEnd w:id="80"/>
    </w:p>
    <w:p w14:paraId="346E42DD" w14:textId="65755553"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จากรูปที่ </w:t>
      </w:r>
      <w:r w:rsidR="00DF4ADB" w:rsidRPr="00DF4ADB">
        <w:rPr>
          <w:rFonts w:cstheme="majorBidi"/>
          <w:szCs w:val="32"/>
          <w:lang w:bidi="th-TH"/>
        </w:rPr>
        <w:t>4.</w:t>
      </w:r>
      <w:r w:rsidRPr="00DF4ADB">
        <w:rPr>
          <w:rFonts w:cstheme="majorBidi"/>
          <w:szCs w:val="32"/>
          <w:lang w:bidi="th-TH"/>
        </w:rPr>
        <w:t>3</w:t>
      </w:r>
      <w:r w:rsidRPr="00B15D79">
        <w:rPr>
          <w:rFonts w:cstheme="majorBidi" w:hint="cs"/>
          <w:szCs w:val="32"/>
          <w:cs/>
          <w:lang w:bidi="th-TH"/>
        </w:rPr>
        <w:t xml:space="preserve"> แบ่งการวิเคราะห์คำออกเป็น 2 ประเภท คือ วิเคราะห์คำจากบทสนทนาจริง และวิเคราะห์คำจากบทสนทนาที่ดำเนินการทำความสะอาดข้อมูล </w:t>
      </w:r>
      <w:r w:rsidRPr="00B15D79">
        <w:rPr>
          <w:rFonts w:cstheme="majorBidi"/>
          <w:szCs w:val="32"/>
          <w:lang w:bidi="th-TH"/>
        </w:rPr>
        <w:t xml:space="preserve">(Data Cleaning) </w:t>
      </w:r>
      <w:r w:rsidRPr="00B15D79">
        <w:rPr>
          <w:rFonts w:cstheme="majorBidi" w:hint="cs"/>
          <w:szCs w:val="32"/>
          <w:cs/>
          <w:lang w:bidi="th-TH"/>
        </w:rPr>
        <w:t xml:space="preserve">จากการตัดเครื่องหมายวรรคตอนและ </w:t>
      </w:r>
      <w:r w:rsidRPr="00B15D79">
        <w:rPr>
          <w:rFonts w:cstheme="majorBidi"/>
          <w:szCs w:val="32"/>
          <w:lang w:bidi="th-TH"/>
        </w:rPr>
        <w:t xml:space="preserve">Stop words </w:t>
      </w:r>
      <w:r w:rsidRPr="00B15D79">
        <w:rPr>
          <w:rFonts w:cstheme="majorBidi" w:hint="cs"/>
          <w:szCs w:val="32"/>
          <w:cs/>
          <w:lang w:bidi="th-TH"/>
        </w:rPr>
        <w:t>ที่ทางไลบรารี</w:t>
      </w:r>
      <w:r>
        <w:rPr>
          <w:rFonts w:cstheme="majorBidi" w:hint="cs"/>
          <w:szCs w:val="32"/>
          <w:cs/>
          <w:lang w:bidi="th-TH"/>
        </w:rPr>
        <w:t>ของ</w:t>
      </w:r>
      <w:r w:rsidRPr="00B15D79">
        <w:rPr>
          <w:rFonts w:cstheme="majorBidi" w:hint="cs"/>
          <w:szCs w:val="32"/>
          <w:cs/>
          <w:lang w:bidi="th-TH"/>
        </w:rPr>
        <w:t xml:space="preserve"> </w:t>
      </w:r>
      <w:r w:rsidRPr="00B15D79">
        <w:rPr>
          <w:rFonts w:cstheme="majorBidi"/>
          <w:szCs w:val="32"/>
          <w:lang w:bidi="th-TH"/>
        </w:rPr>
        <w:t xml:space="preserve">NLTK </w:t>
      </w:r>
      <w:r w:rsidRPr="00B15D79">
        <w:rPr>
          <w:rFonts w:cstheme="majorBidi" w:hint="cs"/>
          <w:szCs w:val="32"/>
          <w:cs/>
          <w:lang w:bidi="th-TH"/>
        </w:rPr>
        <w:t xml:space="preserve">ได้จัดสรรให้ ดังรูปที่ </w:t>
      </w:r>
      <w:r w:rsidR="003776FC">
        <w:rPr>
          <w:rFonts w:cstheme="majorBidi" w:hint="cs"/>
          <w:szCs w:val="32"/>
          <w:cs/>
          <w:lang w:bidi="th-TH"/>
        </w:rPr>
        <w:t>4.4</w:t>
      </w:r>
    </w:p>
    <w:p w14:paraId="0507F979" w14:textId="77777777" w:rsidR="00E34012" w:rsidRDefault="00E34012" w:rsidP="00E34012">
      <w:pPr>
        <w:keepNext/>
        <w:spacing w:after="120" w:line="240" w:lineRule="auto"/>
        <w:jc w:val="center"/>
      </w:pPr>
      <w:r>
        <w:rPr>
          <w:noProof/>
        </w:rPr>
        <w:lastRenderedPageBreak/>
        <w:drawing>
          <wp:inline distT="0" distB="0" distL="0" distR="0" wp14:anchorId="38DD2B79" wp14:editId="17D997E0">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73171" cy="2356667"/>
                    </a:xfrm>
                    <a:prstGeom prst="rect">
                      <a:avLst/>
                    </a:prstGeom>
                  </pic:spPr>
                </pic:pic>
              </a:graphicData>
            </a:graphic>
          </wp:inline>
        </w:drawing>
      </w:r>
    </w:p>
    <w:p w14:paraId="1DFA3AA0" w14:textId="134D1499" w:rsidR="00E34012" w:rsidRPr="00B26632" w:rsidRDefault="00E34012" w:rsidP="00E34012">
      <w:pPr>
        <w:pStyle w:val="af"/>
        <w:rPr>
          <w:rFonts w:cstheme="majorBidi"/>
          <w:b/>
          <w:bCs/>
        </w:rPr>
      </w:pPr>
      <w:bookmarkStart w:id="81" w:name="_Toc58414002"/>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4</w:t>
      </w:r>
      <w:r w:rsidRPr="00DF4ADB">
        <w:rPr>
          <w:b/>
          <w:bCs/>
          <w:cs/>
        </w:rPr>
        <w:fldChar w:fldCharType="end"/>
      </w:r>
      <w:r>
        <w:rPr>
          <w:b/>
          <w:bCs/>
        </w:rPr>
        <w:t xml:space="preserve"> </w:t>
      </w:r>
      <w:r w:rsidRPr="00FF57B5">
        <w:rPr>
          <w:rFonts w:cstheme="majorBidi" w:hint="cs"/>
          <w:cs/>
        </w:rPr>
        <w:t>รายการของเครื่องหมายวรรคตอนและ</w:t>
      </w:r>
      <w:r w:rsidRPr="00FF57B5">
        <w:rPr>
          <w:rFonts w:cstheme="majorBidi"/>
        </w:rPr>
        <w:t xml:space="preserve"> Stop words</w:t>
      </w:r>
      <w:bookmarkEnd w:id="81"/>
    </w:p>
    <w:p w14:paraId="4BCE4CFC" w14:textId="309224A0" w:rsidR="00E34012" w:rsidRPr="00B15D79" w:rsidRDefault="00E34012" w:rsidP="00F60832">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เมื่อตัดคำในรายการเหล่านั้นออกแล้ว ดังรูปที่ </w:t>
      </w:r>
      <w:r w:rsidR="00F3763B">
        <w:rPr>
          <w:rFonts w:cstheme="majorBidi" w:hint="cs"/>
          <w:szCs w:val="32"/>
          <w:cs/>
          <w:lang w:bidi="th-TH"/>
        </w:rPr>
        <w:t>4</w:t>
      </w:r>
      <w:r>
        <w:rPr>
          <w:rFonts w:cstheme="majorBidi"/>
          <w:szCs w:val="32"/>
          <w:lang w:bidi="th-TH"/>
        </w:rPr>
        <w:t>.</w:t>
      </w:r>
      <w:r w:rsidR="00F3763B">
        <w:rPr>
          <w:rFonts w:cstheme="majorBidi" w:hint="cs"/>
          <w:szCs w:val="32"/>
          <w:cs/>
          <w:lang w:bidi="th-TH"/>
        </w:rPr>
        <w:t>4</w:t>
      </w:r>
      <w:r w:rsidRPr="00B15D79">
        <w:rPr>
          <w:rFonts w:cstheme="majorBidi" w:hint="cs"/>
          <w:szCs w:val="32"/>
          <w:cs/>
          <w:lang w:bidi="th-TH"/>
        </w:rPr>
        <w:t xml:space="preserve"> อธิบายได้ว่าจากบทสนทนาจริง มีคำในบทสนทนาทั้งหมด 4095 คำ และใน 1 บทสนทนามีจำนวนเฉลี่ย 178.04 คำ และจากบทสนทนาที่ผ่านการทำความสะอาดข้อมูลแล้ว มีคำในบทสนทนาทั้งหมด </w:t>
      </w:r>
      <w:r w:rsidR="00D10405">
        <w:rPr>
          <w:rFonts w:cstheme="majorBidi"/>
          <w:szCs w:val="32"/>
          <w:lang w:bidi="th-TH"/>
        </w:rPr>
        <w:t>1732</w:t>
      </w:r>
      <w:r w:rsidRPr="00B15D79">
        <w:rPr>
          <w:rFonts w:cstheme="majorBidi" w:hint="cs"/>
          <w:szCs w:val="32"/>
          <w:cs/>
          <w:lang w:bidi="th-TH"/>
        </w:rPr>
        <w:t xml:space="preserve"> คำ และใน 1 บทสนทนามีจำนวนเฉลี่ย </w:t>
      </w:r>
      <w:r w:rsidR="00D10405">
        <w:rPr>
          <w:rFonts w:cstheme="majorBidi"/>
          <w:szCs w:val="32"/>
          <w:lang w:bidi="th-TH"/>
        </w:rPr>
        <w:t>75.30</w:t>
      </w:r>
      <w:r w:rsidRPr="00B15D79">
        <w:rPr>
          <w:rFonts w:cstheme="majorBidi" w:hint="cs"/>
          <w:szCs w:val="32"/>
          <w:cs/>
          <w:lang w:bidi="th-TH"/>
        </w:rPr>
        <w:t xml:space="preserve"> คำ</w:t>
      </w:r>
    </w:p>
    <w:p w14:paraId="446C3989" w14:textId="77777777" w:rsidR="00E34012" w:rsidRDefault="00E34012" w:rsidP="00E34012">
      <w:pPr>
        <w:pStyle w:val="a0"/>
        <w:numPr>
          <w:ilvl w:val="0"/>
          <w:numId w:val="18"/>
        </w:numPr>
        <w:spacing w:after="120" w:line="240" w:lineRule="auto"/>
        <w:rPr>
          <w:rFonts w:cstheme="majorBidi"/>
          <w:szCs w:val="32"/>
          <w:lang w:bidi="th-TH"/>
        </w:rPr>
      </w:pPr>
      <w:r>
        <w:rPr>
          <w:rFonts w:cstheme="majorBidi" w:hint="cs"/>
          <w:szCs w:val="32"/>
          <w:cs/>
          <w:lang w:bidi="th-TH"/>
        </w:rPr>
        <w:t xml:space="preserve">วิเคราะห์ความถี่ของคำที่ไม่ซ้ำกัน </w:t>
      </w:r>
      <w:r>
        <w:rPr>
          <w:rFonts w:cstheme="majorBidi"/>
          <w:szCs w:val="32"/>
          <w:lang w:bidi="th-TH"/>
        </w:rPr>
        <w:t xml:space="preserve">(Distinct </w:t>
      </w:r>
      <w:r w:rsidRPr="00751B76">
        <w:rPr>
          <w:rFonts w:cstheme="majorBidi"/>
          <w:szCs w:val="32"/>
          <w:lang w:bidi="th-TH"/>
        </w:rPr>
        <w:t>Word Frequencies</w:t>
      </w:r>
      <w:r>
        <w:rPr>
          <w:rFonts w:cstheme="majorBidi"/>
          <w:szCs w:val="32"/>
          <w:lang w:bidi="th-TH"/>
        </w:rPr>
        <w:t>)</w:t>
      </w:r>
    </w:p>
    <w:p w14:paraId="06E81C62" w14:textId="77777777" w:rsidR="00E34012" w:rsidRDefault="00E34012" w:rsidP="00E34012">
      <w:pPr>
        <w:keepNext/>
        <w:spacing w:after="120" w:line="240" w:lineRule="auto"/>
        <w:jc w:val="center"/>
      </w:pPr>
      <w:r>
        <w:rPr>
          <w:noProof/>
        </w:rPr>
        <w:drawing>
          <wp:inline distT="0" distB="0" distL="0" distR="0" wp14:anchorId="11A43AD4" wp14:editId="6471914F">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01137" cy="1027523"/>
                    </a:xfrm>
                    <a:prstGeom prst="rect">
                      <a:avLst/>
                    </a:prstGeom>
                  </pic:spPr>
                </pic:pic>
              </a:graphicData>
            </a:graphic>
          </wp:inline>
        </w:drawing>
      </w:r>
    </w:p>
    <w:p w14:paraId="11958664" w14:textId="1113C4B0" w:rsidR="00E34012" w:rsidRPr="00B26632" w:rsidRDefault="00E34012" w:rsidP="00E34012">
      <w:pPr>
        <w:pStyle w:val="af"/>
        <w:rPr>
          <w:rFonts w:cstheme="majorBidi"/>
          <w:b/>
          <w:bCs/>
        </w:rPr>
      </w:pPr>
      <w:bookmarkStart w:id="82" w:name="_Toc58414003"/>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5</w:t>
      </w:r>
      <w:r w:rsidRPr="00DF4ADB">
        <w:rPr>
          <w:b/>
          <w:bCs/>
          <w:cs/>
        </w:rPr>
        <w:fldChar w:fldCharType="end"/>
      </w:r>
      <w:r>
        <w:rPr>
          <w:b/>
          <w:bCs/>
        </w:rPr>
        <w:t xml:space="preserve"> </w:t>
      </w:r>
      <w:r w:rsidRPr="00FF57B5">
        <w:rPr>
          <w:rFonts w:cstheme="majorBidi" w:hint="cs"/>
          <w:cs/>
        </w:rPr>
        <w:t>รายละเอียดการวิเคราะห์ความถี่ของคำที่ไม่ซ้ำกัน</w:t>
      </w:r>
      <w:bookmarkEnd w:id="82"/>
    </w:p>
    <w:p w14:paraId="305152F1" w14:textId="192F1191"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รูปที่ </w:t>
      </w:r>
      <w:r w:rsidR="00DF4ADB">
        <w:rPr>
          <w:rFonts w:cstheme="majorBidi"/>
          <w:szCs w:val="32"/>
          <w:lang w:bidi="th-TH"/>
        </w:rPr>
        <w:t>4.5</w:t>
      </w:r>
      <w:r w:rsidRPr="00B15D79">
        <w:rPr>
          <w:rFonts w:cstheme="majorBidi" w:hint="cs"/>
          <w:szCs w:val="32"/>
          <w:cs/>
          <w:lang w:bidi="th-TH"/>
        </w:rPr>
        <w:t xml:space="preserve"> แบ่งการวิเคราะห์คำเป็น 2 ประเภทเช่นเดียวกับขั้นตอนการวิเคราะห์คำ </w:t>
      </w:r>
      <w:r w:rsidRPr="00B15D79">
        <w:rPr>
          <w:rFonts w:cstheme="majorBidi"/>
          <w:szCs w:val="32"/>
          <w:lang w:bidi="th-TH"/>
        </w:rPr>
        <w:t>(Words Analysis)</w:t>
      </w:r>
      <w:r w:rsidRPr="00B15D79">
        <w:rPr>
          <w:rFonts w:cstheme="majorBidi" w:hint="cs"/>
          <w:szCs w:val="32"/>
          <w:cs/>
          <w:lang w:bidi="th-TH"/>
        </w:rPr>
        <w:t xml:space="preserve"> ก่อนหน้านี้ อธิบายได้ว่าในบทสนทนาจริงมีจำนวนคำที่ไม่ซ้ำกันเป็นจำนวน 510 คำ และบทสนทนาที่ผ่านการทำความสะอาดข้อมูลแล้ว มีคำที่ไม่ซ้ำกันเป็นจำนวน </w:t>
      </w:r>
      <w:r w:rsidR="00D10405">
        <w:rPr>
          <w:rFonts w:cstheme="majorBidi"/>
          <w:szCs w:val="32"/>
          <w:lang w:bidi="th-TH"/>
        </w:rPr>
        <w:t>385</w:t>
      </w:r>
      <w:r w:rsidRPr="00B15D79">
        <w:rPr>
          <w:rFonts w:cstheme="majorBidi" w:hint="cs"/>
          <w:szCs w:val="32"/>
          <w:cs/>
          <w:lang w:bidi="th-TH"/>
        </w:rPr>
        <w:t xml:space="preserve"> คำ</w:t>
      </w:r>
      <w:r w:rsidR="008601F2">
        <w:rPr>
          <w:rFonts w:cstheme="majorBidi" w:hint="cs"/>
          <w:szCs w:val="32"/>
          <w:cs/>
          <w:lang w:bidi="th-TH"/>
        </w:rPr>
        <w:t xml:space="preserve"> มีการ</w:t>
      </w:r>
      <w:r w:rsidRPr="00B15D79">
        <w:rPr>
          <w:rFonts w:cstheme="majorBidi" w:hint="cs"/>
          <w:szCs w:val="32"/>
          <w:cs/>
          <w:lang w:bidi="th-TH"/>
        </w:rPr>
        <w:t>แจกแจงความถี่ของคำที่ซ้ำกันมากสุด 20 คำแรกของบทสนทนาจริง</w:t>
      </w:r>
      <w:r w:rsidR="002450DF">
        <w:rPr>
          <w:rFonts w:cstheme="majorBidi" w:hint="cs"/>
          <w:szCs w:val="32"/>
          <w:cs/>
          <w:lang w:bidi="th-TH"/>
        </w:rPr>
        <w:t xml:space="preserve"> </w:t>
      </w:r>
      <w:r w:rsidRPr="00A74620">
        <w:rPr>
          <w:rFonts w:cstheme="majorBidi" w:hint="cs"/>
          <w:szCs w:val="32"/>
          <w:cs/>
          <w:lang w:bidi="th-TH"/>
        </w:rPr>
        <w:t xml:space="preserve">ดังรูปที่ </w:t>
      </w:r>
      <w:r w:rsidR="004167C8">
        <w:rPr>
          <w:rFonts w:cstheme="majorBidi"/>
          <w:szCs w:val="32"/>
          <w:lang w:bidi="th-TH"/>
        </w:rPr>
        <w:t>4.</w:t>
      </w:r>
      <w:r w:rsidR="00D10405">
        <w:rPr>
          <w:rFonts w:cstheme="majorBidi"/>
          <w:szCs w:val="32"/>
          <w:lang w:bidi="th-TH"/>
        </w:rPr>
        <w:t>6</w:t>
      </w:r>
      <w:r w:rsidRPr="00B15D79">
        <w:rPr>
          <w:rFonts w:cstheme="majorBidi" w:hint="cs"/>
          <w:szCs w:val="32"/>
          <w:cs/>
          <w:lang w:bidi="th-TH"/>
        </w:rPr>
        <w:t xml:space="preserve"> และแจกแจงความถี่ของคำที่ซ้ำกันมากสุด 20 คำแรกของบทสนทนาที่ผ่านการทำความสะอาดข้อมูลแล้ว 20 คำแรก </w:t>
      </w:r>
      <w:r w:rsidRPr="00A74620">
        <w:rPr>
          <w:rFonts w:cstheme="majorBidi" w:hint="cs"/>
          <w:szCs w:val="32"/>
          <w:cs/>
          <w:lang w:bidi="th-TH"/>
        </w:rPr>
        <w:t xml:space="preserve">ดังรูปที่ </w:t>
      </w:r>
      <w:r w:rsidR="00D10405">
        <w:rPr>
          <w:rFonts w:cstheme="majorBidi"/>
          <w:szCs w:val="32"/>
          <w:lang w:bidi="th-TH"/>
        </w:rPr>
        <w:t>4.7</w:t>
      </w:r>
    </w:p>
    <w:p w14:paraId="3AE7AC43" w14:textId="77777777" w:rsidR="00E34012" w:rsidRDefault="00E34012" w:rsidP="00E34012">
      <w:pPr>
        <w:keepNext/>
        <w:spacing w:after="120" w:line="240" w:lineRule="auto"/>
        <w:jc w:val="center"/>
      </w:pPr>
      <w:r>
        <w:rPr>
          <w:noProof/>
        </w:rPr>
        <w:lastRenderedPageBreak/>
        <w:drawing>
          <wp:inline distT="0" distB="0" distL="0" distR="0" wp14:anchorId="73E069AC" wp14:editId="0342F3DC">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29848" cy="2924181"/>
                    </a:xfrm>
                    <a:prstGeom prst="rect">
                      <a:avLst/>
                    </a:prstGeom>
                  </pic:spPr>
                </pic:pic>
              </a:graphicData>
            </a:graphic>
          </wp:inline>
        </w:drawing>
      </w:r>
    </w:p>
    <w:p w14:paraId="64C84F78" w14:textId="184B5468" w:rsidR="00E34012" w:rsidRPr="00E3125A" w:rsidRDefault="00E34012" w:rsidP="00E34012">
      <w:pPr>
        <w:pStyle w:val="af"/>
        <w:rPr>
          <w:rFonts w:cstheme="majorBidi"/>
          <w:b/>
          <w:bCs/>
        </w:rPr>
      </w:pPr>
      <w:bookmarkStart w:id="83" w:name="_Toc58414004"/>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6</w:t>
      </w:r>
      <w:r w:rsidRPr="00A74620">
        <w:rPr>
          <w:b/>
          <w:bCs/>
          <w:cs/>
        </w:rPr>
        <w:fldChar w:fldCharType="end"/>
      </w:r>
      <w:r>
        <w:rPr>
          <w:b/>
          <w:bCs/>
        </w:rPr>
        <w:t xml:space="preserve"> </w:t>
      </w:r>
      <w:r w:rsidRPr="00FF57B5">
        <w:rPr>
          <w:rFonts w:cstheme="majorBidi" w:hint="cs"/>
          <w:cs/>
        </w:rPr>
        <w:t>การแจกแจงความถี่ของคำที่ซ้ำกันของบทสนทนาจริง</w:t>
      </w:r>
      <w:bookmarkEnd w:id="83"/>
    </w:p>
    <w:p w14:paraId="739D9338" w14:textId="2221556A" w:rsidR="00E34012" w:rsidRPr="0056675B" w:rsidRDefault="00E34012" w:rsidP="00E34012">
      <w:pPr>
        <w:spacing w:after="120" w:line="240" w:lineRule="auto"/>
        <w:ind w:left="1440" w:firstLine="720"/>
        <w:jc w:val="thaiDistribute"/>
        <w:rPr>
          <w:rFonts w:cstheme="majorBidi"/>
          <w:szCs w:val="32"/>
          <w:cs/>
          <w:lang w:bidi="th-TH"/>
        </w:rPr>
      </w:pPr>
      <w:r w:rsidRPr="00A74620">
        <w:rPr>
          <w:rFonts w:cstheme="majorBidi" w:hint="cs"/>
          <w:szCs w:val="32"/>
          <w:cs/>
          <w:lang w:bidi="th-TH"/>
        </w:rPr>
        <w:t xml:space="preserve">รูปที่ </w:t>
      </w:r>
      <w:r w:rsidR="00A74620" w:rsidRPr="00A74620">
        <w:rPr>
          <w:rFonts w:cstheme="majorBidi"/>
          <w:szCs w:val="32"/>
          <w:lang w:bidi="th-TH"/>
        </w:rPr>
        <w:t>4.6</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 </w:t>
      </w:r>
      <w:r w:rsidRPr="0056675B">
        <w:rPr>
          <w:rFonts w:cstheme="majorBidi" w:hint="cs"/>
          <w:szCs w:val="32"/>
          <w:cs/>
          <w:lang w:bidi="th-TH"/>
        </w:rPr>
        <w:t xml:space="preserve">มีความถี่ทั้งหมด 417 คำ รองลงมาคือ </w:t>
      </w:r>
      <w:r w:rsidRPr="0056675B">
        <w:rPr>
          <w:rFonts w:cstheme="majorBidi"/>
          <w:szCs w:val="32"/>
          <w:lang w:bidi="th-TH"/>
        </w:rPr>
        <w:t xml:space="preserve">“,” </w:t>
      </w:r>
      <w:r w:rsidRPr="0056675B">
        <w:rPr>
          <w:rFonts w:cstheme="majorBidi" w:hint="cs"/>
          <w:szCs w:val="32"/>
          <w:cs/>
          <w:lang w:bidi="th-TH"/>
        </w:rPr>
        <w:t xml:space="preserve">มีความถี่ทั้งหมด 211 คำ และสุดท้ายคือ </w:t>
      </w:r>
      <w:r w:rsidRPr="0056675B">
        <w:rPr>
          <w:rFonts w:cstheme="majorBidi"/>
          <w:szCs w:val="32"/>
          <w:lang w:bidi="th-TH"/>
        </w:rPr>
        <w:t xml:space="preserve">“you” </w:t>
      </w:r>
      <w:r w:rsidRPr="0056675B">
        <w:rPr>
          <w:rFonts w:cstheme="majorBidi" w:hint="cs"/>
          <w:szCs w:val="32"/>
          <w:cs/>
          <w:lang w:bidi="th-TH"/>
        </w:rPr>
        <w:t>มีความถี่ทั้งหมด 155 คำ เป็นต้น</w:t>
      </w:r>
    </w:p>
    <w:p w14:paraId="7F25C95F" w14:textId="77777777" w:rsidR="00E34012" w:rsidRDefault="00E34012" w:rsidP="00E34012">
      <w:pPr>
        <w:keepNext/>
        <w:spacing w:after="120" w:line="240" w:lineRule="auto"/>
        <w:jc w:val="center"/>
      </w:pPr>
      <w:r>
        <w:rPr>
          <w:noProof/>
        </w:rPr>
        <w:drawing>
          <wp:inline distT="0" distB="0" distL="0" distR="0" wp14:anchorId="3A91E283" wp14:editId="09ABA02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22632" cy="2989745"/>
                    </a:xfrm>
                    <a:prstGeom prst="rect">
                      <a:avLst/>
                    </a:prstGeom>
                  </pic:spPr>
                </pic:pic>
              </a:graphicData>
            </a:graphic>
          </wp:inline>
        </w:drawing>
      </w:r>
    </w:p>
    <w:p w14:paraId="67AB2F6E" w14:textId="4AD2A4FC" w:rsidR="00E34012" w:rsidRPr="00E3125A" w:rsidRDefault="00E34012" w:rsidP="00E34012">
      <w:pPr>
        <w:pStyle w:val="af"/>
        <w:rPr>
          <w:rFonts w:cstheme="majorBidi"/>
          <w:b/>
          <w:bCs/>
          <w:cs/>
        </w:rPr>
      </w:pPr>
      <w:bookmarkStart w:id="84" w:name="_Toc58414005"/>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7</w:t>
      </w:r>
      <w:r w:rsidRPr="00A74620">
        <w:rPr>
          <w:b/>
          <w:bCs/>
          <w:cs/>
        </w:rPr>
        <w:fldChar w:fldCharType="end"/>
      </w:r>
      <w:r>
        <w:rPr>
          <w:b/>
          <w:bCs/>
        </w:rPr>
        <w:t xml:space="preserve"> </w:t>
      </w:r>
      <w:r w:rsidRPr="00E3125A">
        <w:rPr>
          <w:rFonts w:hint="cs"/>
          <w:cs/>
        </w:rPr>
        <w:t>ก</w:t>
      </w:r>
      <w:r w:rsidRPr="00FF57B5">
        <w:rPr>
          <w:rFonts w:cstheme="majorBidi" w:hint="cs"/>
          <w:cs/>
        </w:rPr>
        <w:t>ารแจกแจงความถี่ของคำที่ซ้ำกันของบทสนทนาที่ผ่านการทำความสะอาด</w:t>
      </w:r>
      <w:bookmarkEnd w:id="84"/>
    </w:p>
    <w:p w14:paraId="2D477AC9" w14:textId="260B69AF" w:rsidR="00E34012" w:rsidRPr="0056675B" w:rsidRDefault="00E34012" w:rsidP="00E34012">
      <w:pPr>
        <w:spacing w:after="120" w:line="240" w:lineRule="auto"/>
        <w:ind w:left="1440" w:firstLine="720"/>
        <w:jc w:val="thaiDistribute"/>
        <w:rPr>
          <w:rFonts w:cstheme="majorBidi"/>
          <w:szCs w:val="32"/>
          <w:lang w:bidi="th-TH"/>
        </w:rPr>
      </w:pPr>
      <w:r w:rsidRPr="00A74620">
        <w:rPr>
          <w:rFonts w:cstheme="majorBidi" w:hint="cs"/>
          <w:szCs w:val="32"/>
          <w:cs/>
          <w:lang w:bidi="th-TH"/>
        </w:rPr>
        <w:lastRenderedPageBreak/>
        <w:t xml:space="preserve">รูปที่ </w:t>
      </w:r>
      <w:r w:rsidR="00A74620" w:rsidRPr="00A74620">
        <w:rPr>
          <w:rFonts w:cstheme="majorBidi"/>
          <w:szCs w:val="32"/>
          <w:lang w:bidi="th-TH"/>
        </w:rPr>
        <w:t>4.</w:t>
      </w:r>
      <w:r w:rsidR="00A74620">
        <w:rPr>
          <w:rFonts w:cstheme="majorBidi"/>
          <w:szCs w:val="32"/>
          <w:lang w:bidi="th-TH"/>
        </w:rPr>
        <w:t>7</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okay” </w:t>
      </w:r>
      <w:r w:rsidRPr="0056675B">
        <w:rPr>
          <w:rFonts w:cstheme="majorBidi" w:hint="cs"/>
          <w:szCs w:val="32"/>
          <w:cs/>
          <w:lang w:bidi="th-TH"/>
        </w:rPr>
        <w:t xml:space="preserve">มีความถี่ทั้งหมด </w:t>
      </w:r>
      <w:r w:rsidRPr="0056675B">
        <w:rPr>
          <w:rFonts w:cstheme="majorBidi"/>
          <w:szCs w:val="32"/>
          <w:lang w:bidi="th-TH"/>
        </w:rPr>
        <w:t>214</w:t>
      </w:r>
      <w:r w:rsidRPr="0056675B">
        <w:rPr>
          <w:rFonts w:cstheme="majorBidi" w:hint="cs"/>
          <w:szCs w:val="32"/>
          <w:cs/>
          <w:lang w:bidi="th-TH"/>
        </w:rPr>
        <w:t xml:space="preserve"> คำ รองลงมาคือ </w:t>
      </w:r>
      <w:r w:rsidRPr="0056675B">
        <w:rPr>
          <w:rFonts w:cstheme="majorBidi"/>
          <w:szCs w:val="32"/>
          <w:lang w:bidi="th-TH"/>
        </w:rPr>
        <w:t xml:space="preserve">“number” </w:t>
      </w:r>
      <w:r w:rsidRPr="0056675B">
        <w:rPr>
          <w:rFonts w:cstheme="majorBidi" w:hint="cs"/>
          <w:szCs w:val="32"/>
          <w:cs/>
          <w:lang w:bidi="th-TH"/>
        </w:rPr>
        <w:t xml:space="preserve">มีความถี่ทั้งหมด </w:t>
      </w:r>
      <w:r w:rsidR="00D10405">
        <w:rPr>
          <w:rFonts w:cstheme="majorBidi"/>
          <w:szCs w:val="32"/>
          <w:lang w:bidi="th-TH"/>
        </w:rPr>
        <w:t>110</w:t>
      </w:r>
      <w:r w:rsidRPr="0056675B">
        <w:rPr>
          <w:rFonts w:cstheme="majorBidi" w:hint="cs"/>
          <w:szCs w:val="32"/>
          <w:cs/>
          <w:lang w:bidi="th-TH"/>
        </w:rPr>
        <w:t xml:space="preserve"> คำ และสุดท้ายคือ </w:t>
      </w:r>
      <w:r w:rsidRPr="0056675B">
        <w:rPr>
          <w:rFonts w:cstheme="majorBidi"/>
          <w:szCs w:val="32"/>
          <w:lang w:bidi="th-TH"/>
        </w:rPr>
        <w:t xml:space="preserve">“account” </w:t>
      </w:r>
      <w:r w:rsidRPr="0056675B">
        <w:rPr>
          <w:rFonts w:cstheme="majorBidi" w:hint="cs"/>
          <w:szCs w:val="32"/>
          <w:cs/>
          <w:lang w:bidi="th-TH"/>
        </w:rPr>
        <w:t xml:space="preserve">มีความถี่ทั้งหมด </w:t>
      </w:r>
      <w:r w:rsidRPr="0056675B">
        <w:rPr>
          <w:rFonts w:cstheme="majorBidi"/>
          <w:szCs w:val="32"/>
          <w:lang w:bidi="th-TH"/>
        </w:rPr>
        <w:t>88</w:t>
      </w:r>
      <w:r w:rsidRPr="0056675B">
        <w:rPr>
          <w:rFonts w:cstheme="majorBidi" w:hint="cs"/>
          <w:szCs w:val="32"/>
          <w:cs/>
          <w:lang w:bidi="th-TH"/>
        </w:rPr>
        <w:t xml:space="preserve"> คำ เป็นต้น</w:t>
      </w:r>
    </w:p>
    <w:p w14:paraId="6C9F1513" w14:textId="77777777" w:rsidR="006813E0" w:rsidRDefault="00E34012" w:rsidP="00E34012">
      <w:pPr>
        <w:pStyle w:val="4"/>
        <w:numPr>
          <w:ilvl w:val="3"/>
          <w:numId w:val="9"/>
        </w:numPr>
        <w:tabs>
          <w:tab w:val="num" w:pos="360"/>
          <w:tab w:val="left" w:pos="567"/>
        </w:tabs>
        <w:spacing w:after="120"/>
        <w:jc w:val="thaiDistribute"/>
        <w:rPr>
          <w:rFonts w:asciiTheme="majorBidi" w:hAnsiTheme="majorBidi" w:cstheme="majorBidi"/>
        </w:rPr>
      </w:pPr>
      <w:r w:rsidRPr="00CB7E56">
        <w:rPr>
          <w:rFonts w:asciiTheme="majorBidi" w:hAnsiTheme="majorBidi" w:cstheme="majorBidi" w:hint="cs"/>
          <w:cs/>
        </w:rPr>
        <w:t>นำบทสนทนาในรูปแบบข้อความที่สร้างขึ้นมาดำเนินการบันทึกเสี</w:t>
      </w:r>
      <w:r w:rsidRPr="00430F90">
        <w:rPr>
          <w:rFonts w:asciiTheme="majorBidi" w:hAnsiTheme="majorBidi" w:cstheme="majorBidi" w:hint="cs"/>
          <w:cs/>
        </w:rPr>
        <w:t>ยง</w:t>
      </w:r>
      <w:r w:rsidRPr="00430F90">
        <w:rPr>
          <w:rFonts w:asciiTheme="majorBidi" w:hAnsiTheme="majorBidi" w:cstheme="majorBidi"/>
          <w:cs/>
        </w:rPr>
        <w:tab/>
      </w:r>
    </w:p>
    <w:p w14:paraId="2A3E331C" w14:textId="1A0E7ED7" w:rsidR="00E34012" w:rsidRPr="006813E0" w:rsidRDefault="00E34012" w:rsidP="006813E0">
      <w:pPr>
        <w:ind w:firstLine="709"/>
        <w:rPr>
          <w:rFonts w:cstheme="majorBidi"/>
          <w:szCs w:val="32"/>
        </w:rPr>
      </w:pPr>
      <w:r w:rsidRPr="006813E0">
        <w:rPr>
          <w:rFonts w:cstheme="majorBidi"/>
          <w:szCs w:val="32"/>
          <w:cs/>
        </w:rPr>
        <w:t xml:space="preserve">เนื่องจากบทสนทนาที่สร้างขึ้นเป็นบทสนทนาภาษาอังกฤษ </w:t>
      </w:r>
      <w:r w:rsidR="00BC515B" w:rsidRPr="006813E0">
        <w:rPr>
          <w:rFonts w:cstheme="majorBidi"/>
          <w:szCs w:val="32"/>
          <w:cs/>
        </w:rPr>
        <w:t>จึงต้อง</w:t>
      </w:r>
      <w:r w:rsidRPr="006813E0">
        <w:rPr>
          <w:rFonts w:cstheme="majorBidi"/>
          <w:szCs w:val="32"/>
          <w:cs/>
        </w:rPr>
        <w:t>นำประโยคบทสนทนา</w:t>
      </w:r>
      <w:r w:rsidR="008A3C0D" w:rsidRPr="006813E0">
        <w:rPr>
          <w:rFonts w:cstheme="majorBidi"/>
          <w:szCs w:val="32"/>
          <w:cs/>
        </w:rPr>
        <w:t>มา</w:t>
      </w:r>
      <w:r w:rsidRPr="006813E0">
        <w:rPr>
          <w:rFonts w:cstheme="majorBidi"/>
          <w:szCs w:val="32"/>
          <w:cs/>
        </w:rPr>
        <w:t xml:space="preserve">บันทึกเสียงโดยใช้ระบบสั่งการด้วยเสียงของระบบปฏิบัติการ </w:t>
      </w:r>
      <w:r w:rsidRPr="006813E0">
        <w:rPr>
          <w:rFonts w:cstheme="majorBidi"/>
          <w:szCs w:val="32"/>
        </w:rPr>
        <w:t>iOS</w:t>
      </w:r>
      <w:r w:rsidRPr="006813E0">
        <w:rPr>
          <w:rFonts w:cstheme="majorBidi"/>
          <w:szCs w:val="32"/>
          <w:cs/>
        </w:rPr>
        <w:t xml:space="preserve"> หรือ </w:t>
      </w:r>
      <w:r w:rsidRPr="006813E0">
        <w:rPr>
          <w:rFonts w:cstheme="majorBidi"/>
          <w:szCs w:val="32"/>
        </w:rPr>
        <w:t>“</w:t>
      </w:r>
      <w:r w:rsidRPr="006813E0">
        <w:rPr>
          <w:rFonts w:cstheme="majorBidi"/>
          <w:szCs w:val="32"/>
          <w:cs/>
        </w:rPr>
        <w:t>สิริ</w:t>
      </w:r>
      <w:r w:rsidRPr="006813E0">
        <w:rPr>
          <w:rFonts w:cstheme="majorBidi"/>
          <w:szCs w:val="32"/>
        </w:rPr>
        <w:t>”</w:t>
      </w:r>
      <w:r w:rsidRPr="006813E0">
        <w:rPr>
          <w:rFonts w:cstheme="majorBidi"/>
          <w:szCs w:val="32"/>
          <w:cs/>
        </w:rPr>
        <w:t xml:space="preserve"> </w:t>
      </w:r>
      <w:r w:rsidRPr="006813E0">
        <w:rPr>
          <w:rFonts w:cstheme="majorBidi"/>
          <w:szCs w:val="32"/>
        </w:rPr>
        <w:t>(Siri)</w:t>
      </w:r>
      <w:r w:rsidRPr="006813E0">
        <w:rPr>
          <w:rFonts w:cstheme="majorBidi"/>
          <w:szCs w:val="32"/>
          <w:cs/>
        </w:rPr>
        <w:t xml:space="preserve"> ในการช่วยอ่านบทสนทนาเหล่านั้น ใน 1 บทสนทนาประกอบไปด้วยเสียงของพนักงานและลูกค้า </w:t>
      </w:r>
      <w:r w:rsidR="00E170BF">
        <w:rPr>
          <w:rFonts w:cstheme="majorBidi" w:hint="cs"/>
          <w:szCs w:val="32"/>
          <w:cs/>
          <w:lang w:bidi="th-TH"/>
        </w:rPr>
        <w:t>โดย</w:t>
      </w:r>
      <w:r w:rsidRPr="006813E0">
        <w:rPr>
          <w:rFonts w:cstheme="majorBidi"/>
          <w:szCs w:val="32"/>
          <w:cs/>
        </w:rPr>
        <w:t>แบ่งตามเพศ ดังนี้</w:t>
      </w:r>
    </w:p>
    <w:p w14:paraId="2F3B7497" w14:textId="77777777" w:rsidR="00E34012" w:rsidRPr="00113888" w:rsidRDefault="00E34012" w:rsidP="00E34012">
      <w:pPr>
        <w:pStyle w:val="a0"/>
        <w:numPr>
          <w:ilvl w:val="0"/>
          <w:numId w:val="18"/>
        </w:numPr>
        <w:spacing w:after="120" w:line="240" w:lineRule="auto"/>
        <w:ind w:left="709" w:hanging="425"/>
        <w:rPr>
          <w:rFonts w:cstheme="majorBidi"/>
          <w:szCs w:val="32"/>
          <w:lang w:bidi="th-TH"/>
        </w:rPr>
      </w:pPr>
      <w:r w:rsidRPr="00222642">
        <w:rPr>
          <w:rFonts w:eastAsia="Times New Roman" w:cstheme="majorBidi" w:hint="cs"/>
          <w:szCs w:val="32"/>
          <w:cs/>
          <w:lang w:bidi="th-TH"/>
        </w:rPr>
        <w:t>เสียง</w:t>
      </w:r>
      <w:r w:rsidRPr="00113888">
        <w:rPr>
          <w:rFonts w:cstheme="majorBidi" w:hint="cs"/>
          <w:szCs w:val="32"/>
          <w:cs/>
          <w:lang w:bidi="th-TH"/>
        </w:rPr>
        <w:t>พนักงานที่ให้บริการใน</w:t>
      </w:r>
      <w:r w:rsidRPr="00794119">
        <w:rPr>
          <w:rFonts w:cstheme="majorBidi" w:hint="cs"/>
          <w:szCs w:val="32"/>
          <w:cs/>
          <w:lang w:bidi="th-TH"/>
        </w:rPr>
        <w:t xml:space="preserve">ศูนย์บริการข้อมูลลูกค้าทางโทรศัพท์ </w:t>
      </w:r>
      <w:r w:rsidRPr="00794119">
        <w:rPr>
          <w:rFonts w:cstheme="majorBidi"/>
          <w:szCs w:val="32"/>
          <w:lang w:bidi="th-TH"/>
        </w:rPr>
        <w:t>(</w:t>
      </w:r>
      <w:r w:rsidRPr="00113888">
        <w:rPr>
          <w:rFonts w:cstheme="majorBidi"/>
          <w:szCs w:val="32"/>
        </w:rPr>
        <w:t>Call Center)</w:t>
      </w:r>
    </w:p>
    <w:p w14:paraId="16F4A045" w14:textId="5149E518" w:rsidR="00E34012" w:rsidRPr="001975DB" w:rsidRDefault="00E34012" w:rsidP="00E34012">
      <w:pPr>
        <w:pStyle w:val="a0"/>
        <w:tabs>
          <w:tab w:val="left" w:pos="284"/>
          <w:tab w:val="left" w:pos="993"/>
        </w:tabs>
        <w:spacing w:after="120" w:line="240" w:lineRule="auto"/>
        <w:ind w:left="426" w:hanging="993"/>
        <w:jc w:val="thaiDistribute"/>
        <w:rPr>
          <w:rFonts w:eastAsia="Times New Roman" w:cstheme="majorBidi"/>
          <w:szCs w:val="32"/>
          <w:lang w:bidi="th-TH"/>
        </w:rPr>
      </w:pPr>
      <w:r w:rsidRPr="00430F90">
        <w:rPr>
          <w:rFonts w:eastAsia="Times New Roman" w:cstheme="majorBidi"/>
          <w:szCs w:val="32"/>
          <w:cs/>
        </w:rPr>
        <w:tab/>
      </w:r>
      <w:r w:rsidRPr="00430F90">
        <w:rPr>
          <w:rFonts w:eastAsia="Times New Roman" w:cstheme="majorBidi"/>
          <w:szCs w:val="32"/>
          <w:cs/>
        </w:rPr>
        <w:tab/>
      </w:r>
      <w:r w:rsidRPr="00430F90">
        <w:rPr>
          <w:rFonts w:eastAsia="Times New Roman" w:cstheme="majorBidi"/>
          <w:szCs w:val="32"/>
          <w:cs/>
        </w:rPr>
        <w:tab/>
      </w:r>
      <w:r w:rsidRPr="001975DB">
        <w:rPr>
          <w:rFonts w:cstheme="majorBidi" w:hint="cs"/>
          <w:szCs w:val="32"/>
          <w:cs/>
          <w:lang w:bidi="th-TH"/>
        </w:rPr>
        <w:t xml:space="preserve">ผู้จัดทำกำหนดให้เสียงพนักงานมีเพียงเพศเดียว คือ เพศหญิง ซึ่งเสียงของพนักงานได้ใช้เสียงที่มีชื่อว่า </w:t>
      </w:r>
      <w:r w:rsidRPr="001975DB">
        <w:rPr>
          <w:rFonts w:cstheme="majorBidi"/>
          <w:szCs w:val="32"/>
          <w:lang w:bidi="th-TH"/>
        </w:rPr>
        <w:t xml:space="preserve">“Siri Female” </w:t>
      </w:r>
      <w:r w:rsidRPr="001975DB">
        <w:rPr>
          <w:rFonts w:cstheme="majorBidi" w:hint="cs"/>
          <w:szCs w:val="32"/>
          <w:cs/>
          <w:lang w:bidi="th-TH"/>
        </w:rPr>
        <w:t>และใช้สำเนียงของประเทศ</w:t>
      </w:r>
      <w:r w:rsidRPr="001975DB">
        <w:rPr>
          <w:rFonts w:cstheme="majorBidi"/>
          <w:szCs w:val="32"/>
          <w:cs/>
          <w:lang w:bidi="th-TH"/>
        </w:rPr>
        <w:t>สหรัฐอเมริกา</w:t>
      </w:r>
      <w:r w:rsidRPr="001975DB">
        <w:rPr>
          <w:rFonts w:cstheme="majorBidi" w:hint="cs"/>
          <w:szCs w:val="32"/>
          <w:cs/>
          <w:lang w:bidi="th-TH"/>
        </w:rPr>
        <w:t xml:space="preserve"> </w:t>
      </w:r>
      <w:r w:rsidRPr="001975DB">
        <w:rPr>
          <w:rFonts w:cs="Angsana New"/>
          <w:szCs w:val="32"/>
          <w:lang w:bidi="th-TH"/>
        </w:rPr>
        <w:t>(The United Stated of America)</w:t>
      </w:r>
      <w:r w:rsidRPr="001975DB">
        <w:rPr>
          <w:rFonts w:cstheme="majorBidi" w:hint="cs"/>
          <w:szCs w:val="32"/>
          <w:cs/>
          <w:lang w:bidi="th-TH"/>
        </w:rPr>
        <w:t xml:space="preserve"> ในการอ่านข้อความเพื่อบันทึกเสียง</w:t>
      </w:r>
    </w:p>
    <w:p w14:paraId="41B5419F" w14:textId="77777777" w:rsidR="00E34012" w:rsidRPr="006B1ABD" w:rsidRDefault="00E34012" w:rsidP="00D573EF">
      <w:pPr>
        <w:pStyle w:val="a0"/>
        <w:numPr>
          <w:ilvl w:val="0"/>
          <w:numId w:val="27"/>
        </w:numPr>
        <w:spacing w:after="120" w:line="240" w:lineRule="auto"/>
        <w:ind w:hanging="436"/>
        <w:jc w:val="thaiDistribute"/>
        <w:rPr>
          <w:rFonts w:cstheme="majorBidi"/>
          <w:szCs w:val="32"/>
          <w:lang w:bidi="th-TH"/>
        </w:rPr>
      </w:pPr>
      <w:r w:rsidRPr="006B1ABD">
        <w:rPr>
          <w:rFonts w:cstheme="majorBidi" w:hint="cs"/>
          <w:szCs w:val="32"/>
          <w:cs/>
          <w:lang w:bidi="th-TH"/>
        </w:rPr>
        <w:t>เสียงของลูกค้า</w:t>
      </w:r>
    </w:p>
    <w:p w14:paraId="61A34055" w14:textId="5F461AD4" w:rsidR="00E34012" w:rsidRPr="006B1ABD" w:rsidRDefault="00E34012" w:rsidP="00E34012">
      <w:pPr>
        <w:spacing w:after="120" w:line="240" w:lineRule="auto"/>
        <w:ind w:left="360" w:firstLine="720"/>
        <w:jc w:val="thaiDistribute"/>
        <w:rPr>
          <w:rFonts w:cs="Angsana New"/>
          <w:szCs w:val="32"/>
          <w:lang w:bidi="th-TH"/>
        </w:rPr>
      </w:pPr>
      <w:r w:rsidRPr="006B1ABD">
        <w:rPr>
          <w:rFonts w:cstheme="majorBidi" w:hint="cs"/>
          <w:szCs w:val="32"/>
          <w:cs/>
          <w:lang w:bidi="th-TH"/>
        </w:rPr>
        <w:t>เสียงของลูกค้ามี 2 เพศ คือ เพศชาย และเพศหญิง โดยเพศชายได้ใช้เสียงที่มีชื่อว่า</w:t>
      </w:r>
      <w:r w:rsidRPr="006B1ABD">
        <w:rPr>
          <w:rFonts w:cstheme="majorBidi"/>
          <w:szCs w:val="32"/>
          <w:lang w:bidi="th-TH"/>
        </w:rPr>
        <w:t xml:space="preserve"> “Siri Male”</w:t>
      </w:r>
      <w:r w:rsidRPr="006B1ABD">
        <w:rPr>
          <w:rFonts w:cstheme="majorBidi" w:hint="cs"/>
          <w:szCs w:val="32"/>
          <w:cs/>
          <w:lang w:bidi="th-TH"/>
        </w:rPr>
        <w:t xml:space="preserve"> 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และในส่วนของเพศหญิงนั้น ได้ใช้เสียงที่มีชื่อว่า </w:t>
      </w:r>
      <w:r w:rsidRPr="006B1ABD">
        <w:rPr>
          <w:rFonts w:cstheme="majorBidi"/>
          <w:szCs w:val="32"/>
          <w:lang w:bidi="th-TH"/>
        </w:rPr>
        <w:t xml:space="preserve">“Samantha” </w:t>
      </w:r>
      <w:r w:rsidRPr="006B1ABD">
        <w:rPr>
          <w:rFonts w:cstheme="majorBidi" w:hint="cs"/>
          <w:szCs w:val="32"/>
          <w:cs/>
          <w:lang w:bidi="th-TH"/>
        </w:rPr>
        <w:t>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ดังรูปที่ </w:t>
      </w:r>
      <w:r w:rsidR="009D4813">
        <w:rPr>
          <w:rFonts w:cstheme="majorBidi"/>
          <w:szCs w:val="32"/>
          <w:lang w:bidi="th-TH"/>
        </w:rPr>
        <w:t>4.8</w:t>
      </w:r>
    </w:p>
    <w:p w14:paraId="4EE7F956" w14:textId="77777777" w:rsidR="00E34012" w:rsidRDefault="00E34012" w:rsidP="00E34012">
      <w:pPr>
        <w:keepNext/>
        <w:spacing w:after="120" w:line="240" w:lineRule="auto"/>
        <w:jc w:val="center"/>
      </w:pPr>
      <w:r>
        <w:rPr>
          <w:noProof/>
        </w:rPr>
        <w:lastRenderedPageBreak/>
        <w:drawing>
          <wp:inline distT="0" distB="0" distL="0" distR="0" wp14:anchorId="182B9325" wp14:editId="5AB8B4E7">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37294" cy="2632154"/>
                    </a:xfrm>
                    <a:prstGeom prst="rect">
                      <a:avLst/>
                    </a:prstGeom>
                  </pic:spPr>
                </pic:pic>
              </a:graphicData>
            </a:graphic>
          </wp:inline>
        </w:drawing>
      </w:r>
    </w:p>
    <w:p w14:paraId="345526C5" w14:textId="509FA348" w:rsidR="00E34012" w:rsidRPr="0031567B" w:rsidRDefault="00E34012" w:rsidP="00E34012">
      <w:pPr>
        <w:pStyle w:val="af"/>
        <w:rPr>
          <w:b/>
          <w:bCs/>
        </w:rPr>
      </w:pPr>
      <w:bookmarkStart w:id="85" w:name="_Toc58414006"/>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8</w:t>
      </w:r>
      <w:r w:rsidRPr="00A74620">
        <w:rPr>
          <w:b/>
          <w:bCs/>
          <w:cs/>
        </w:rPr>
        <w:fldChar w:fldCharType="end"/>
      </w:r>
      <w:r>
        <w:rPr>
          <w:b/>
          <w:bCs/>
        </w:rPr>
        <w:t xml:space="preserve"> </w:t>
      </w:r>
      <w:r w:rsidRPr="00430F90">
        <w:rPr>
          <w:rFonts w:cstheme="majorBidi" w:hint="cs"/>
          <w:cs/>
        </w:rPr>
        <w:t>รายการชื่อเสียงพูดที่ใช้ในการบันทึกเสียงบทสนทนา</w:t>
      </w:r>
      <w:bookmarkEnd w:id="85"/>
    </w:p>
    <w:p w14:paraId="41BD14D4" w14:textId="6024ED30" w:rsidR="00E34012" w:rsidRDefault="00E34012" w:rsidP="00E34012">
      <w:pPr>
        <w:spacing w:after="120" w:line="240" w:lineRule="auto"/>
        <w:jc w:val="thaiDistribute"/>
        <w:rPr>
          <w:rFonts w:cs="Angsana New"/>
          <w:szCs w:val="32"/>
          <w:lang w:bidi="th-TH"/>
        </w:rPr>
      </w:pPr>
      <w:r>
        <w:rPr>
          <w:rFonts w:cs="Angsana New"/>
          <w:szCs w:val="32"/>
          <w:lang w:bidi="th-TH"/>
        </w:rPr>
        <w:tab/>
      </w:r>
      <w:r w:rsidRPr="00430F90">
        <w:rPr>
          <w:rFonts w:cstheme="majorBidi" w:hint="cs"/>
          <w:szCs w:val="32"/>
          <w:cs/>
          <w:lang w:bidi="th-TH"/>
        </w:rPr>
        <w:t xml:space="preserve">ดำเนินการบันทึกเสียงจากสมาร์ทโฟน ประเภทของไฟล์คือ </w:t>
      </w:r>
      <w:r>
        <w:rPr>
          <w:rFonts w:cs="Angsana New"/>
          <w:szCs w:val="32"/>
          <w:lang w:bidi="th-TH"/>
        </w:rPr>
        <w:t>“.m4a”</w:t>
      </w:r>
      <w:r w:rsidRPr="00430F90">
        <w:rPr>
          <w:rFonts w:cstheme="majorBidi" w:hint="cs"/>
          <w:szCs w:val="32"/>
          <w:cs/>
          <w:lang w:bidi="th-TH"/>
        </w:rPr>
        <w:t xml:space="preserve"> ซึ่งระยะเวลาในแต่ละไฟล์เสียงของบทสนทนาโดยเฉลี่ยคิดเป็นความยาวประมาณ 1 นาที ส่วนใหญ่แล้วมักจะไม่เกิน 2 นาทีจากบทสนทนาทั้งหมด ดังรูปที่ </w:t>
      </w:r>
      <w:r w:rsidR="00A74620" w:rsidRPr="00A74620">
        <w:rPr>
          <w:rFonts w:cstheme="majorBidi"/>
          <w:szCs w:val="32"/>
          <w:lang w:bidi="th-TH"/>
        </w:rPr>
        <w:t>4.9</w:t>
      </w:r>
    </w:p>
    <w:p w14:paraId="0DD4EAE0" w14:textId="77777777" w:rsidR="00E34012" w:rsidRDefault="00E34012" w:rsidP="00E34012">
      <w:pPr>
        <w:keepNext/>
        <w:spacing w:after="120" w:line="240" w:lineRule="auto"/>
        <w:jc w:val="center"/>
      </w:pPr>
      <w:r>
        <w:rPr>
          <w:noProof/>
        </w:rPr>
        <w:drawing>
          <wp:inline distT="0" distB="0" distL="0" distR="0" wp14:anchorId="7B00E02D" wp14:editId="6BA50B84">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72528" cy="3310034"/>
                    </a:xfrm>
                    <a:prstGeom prst="rect">
                      <a:avLst/>
                    </a:prstGeom>
                  </pic:spPr>
                </pic:pic>
              </a:graphicData>
            </a:graphic>
          </wp:inline>
        </w:drawing>
      </w:r>
    </w:p>
    <w:p w14:paraId="3C434F65" w14:textId="78E1C063" w:rsidR="00E34012" w:rsidRPr="0031567B" w:rsidRDefault="00E34012" w:rsidP="00E34012">
      <w:pPr>
        <w:pStyle w:val="af"/>
        <w:rPr>
          <w:b/>
          <w:bCs/>
        </w:rPr>
      </w:pPr>
      <w:bookmarkStart w:id="86" w:name="_Toc58414007"/>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9</w:t>
      </w:r>
      <w:r w:rsidRPr="00A74620">
        <w:rPr>
          <w:b/>
          <w:bCs/>
          <w:cs/>
        </w:rPr>
        <w:fldChar w:fldCharType="end"/>
      </w:r>
      <w:r>
        <w:rPr>
          <w:b/>
          <w:bCs/>
        </w:rPr>
        <w:t xml:space="preserve"> </w:t>
      </w:r>
      <w:r w:rsidRPr="00430F90">
        <w:rPr>
          <w:rFonts w:cstheme="majorBidi" w:hint="cs"/>
          <w:cs/>
        </w:rPr>
        <w:t>ตัวอย่างไฟล์เสียงที่บันทึกจากสมาร์ทโฟน</w:t>
      </w:r>
      <w:bookmarkEnd w:id="86"/>
    </w:p>
    <w:p w14:paraId="7D499C1F" w14:textId="1B5126B0" w:rsidR="00E34012" w:rsidRPr="00430F90" w:rsidRDefault="00D81DA6" w:rsidP="00E34012">
      <w:pPr>
        <w:pStyle w:val="4"/>
        <w:numPr>
          <w:ilvl w:val="0"/>
          <w:numId w:val="0"/>
        </w:numPr>
        <w:spacing w:after="120"/>
        <w:rPr>
          <w:rFonts w:asciiTheme="majorBidi" w:hAnsiTheme="majorBidi" w:cstheme="majorBidi"/>
        </w:rPr>
      </w:pPr>
      <w:r>
        <w:rPr>
          <w:rFonts w:asciiTheme="majorBidi" w:eastAsia="MS Mincho" w:hAnsiTheme="majorBidi" w:cstheme="majorBidi" w:hint="cs"/>
          <w:cs/>
        </w:rPr>
        <w:lastRenderedPageBreak/>
        <w:t>4</w:t>
      </w:r>
      <w:r w:rsidR="00E34012" w:rsidRPr="00430F90">
        <w:rPr>
          <w:rFonts w:asciiTheme="majorBidi" w:eastAsia="MS Mincho" w:hAnsiTheme="majorBidi" w:cstheme="majorBidi" w:hint="cs"/>
          <w:cs/>
        </w:rPr>
        <w:t>.1.3</w:t>
      </w:r>
      <w:r w:rsidR="00E34012" w:rsidRPr="00430F90">
        <w:rPr>
          <w:rFonts w:asciiTheme="majorBidi" w:hAnsiTheme="majorBidi" w:cstheme="majorBidi" w:hint="cs"/>
          <w:cs/>
        </w:rPr>
        <w:t xml:space="preserve"> </w:t>
      </w:r>
      <w:r w:rsidR="00E34012" w:rsidRPr="004E2E47">
        <w:rPr>
          <w:rFonts w:asciiTheme="majorBidi" w:hAnsiTheme="majorBidi" w:cstheme="majorBidi" w:hint="cs"/>
          <w:cs/>
        </w:rPr>
        <w:t>แปลงประเภทของไฟล์เสียงบทสนทนา</w:t>
      </w:r>
    </w:p>
    <w:p w14:paraId="75A86931" w14:textId="0490CA5B" w:rsidR="00E34012" w:rsidRPr="00785A5A" w:rsidRDefault="00E34012" w:rsidP="00785A5A">
      <w:pPr>
        <w:spacing w:after="120" w:line="240" w:lineRule="auto"/>
        <w:jc w:val="thaiDistribute"/>
        <w:rPr>
          <w:rFonts w:cs="Angsana New"/>
          <w:szCs w:val="32"/>
          <w:cs/>
          <w:lang w:bidi="th-TH"/>
        </w:rPr>
      </w:pPr>
      <w:r w:rsidRPr="00430F90">
        <w:rPr>
          <w:rFonts w:cstheme="majorBidi"/>
          <w:szCs w:val="32"/>
          <w:cs/>
          <w:lang w:bidi="th-TH"/>
        </w:rPr>
        <w:tab/>
      </w:r>
      <w:r w:rsidR="00414F9F">
        <w:rPr>
          <w:rFonts w:cstheme="majorBidi" w:hint="cs"/>
          <w:szCs w:val="32"/>
          <w:cs/>
          <w:lang w:bidi="th-TH"/>
        </w:rPr>
        <w:t>ใน</w:t>
      </w:r>
      <w:r w:rsidR="00DE3139">
        <w:rPr>
          <w:rFonts w:cstheme="majorBidi" w:hint="cs"/>
          <w:szCs w:val="32"/>
          <w:cs/>
          <w:lang w:bidi="th-TH"/>
        </w:rPr>
        <w:t>กระบวน</w:t>
      </w:r>
      <w:r w:rsidR="00414F9F">
        <w:rPr>
          <w:rFonts w:cstheme="majorBidi" w:hint="cs"/>
          <w:szCs w:val="32"/>
          <w:cs/>
          <w:lang w:bidi="th-TH"/>
        </w:rPr>
        <w:t>การ</w:t>
      </w:r>
      <w:r w:rsidR="00DE3139">
        <w:rPr>
          <w:rFonts w:cstheme="majorBidi" w:hint="cs"/>
          <w:szCs w:val="32"/>
          <w:cs/>
          <w:lang w:bidi="th-TH"/>
        </w:rPr>
        <w:t>ใช้</w:t>
      </w:r>
      <w:r w:rsidR="00DE3139" w:rsidRPr="004E2E47">
        <w:rPr>
          <w:rFonts w:cstheme="majorBidi" w:hint="cs"/>
          <w:szCs w:val="32"/>
          <w:cs/>
          <w:lang w:bidi="th-TH"/>
        </w:rPr>
        <w:t>แบบจำลอง</w:t>
      </w:r>
      <w:r w:rsidR="00414F9F">
        <w:rPr>
          <w:rFonts w:cstheme="majorBidi" w:hint="cs"/>
          <w:szCs w:val="32"/>
          <w:cs/>
          <w:lang w:bidi="th-TH"/>
        </w:rPr>
        <w:t>แปลงข้อมูลเสียงให้อยู่ในรูปแบบข้อ</w:t>
      </w:r>
      <w:r w:rsidR="002E4D86">
        <w:rPr>
          <w:rFonts w:cstheme="majorBidi" w:hint="cs"/>
          <w:szCs w:val="32"/>
          <w:cs/>
          <w:lang w:bidi="th-TH"/>
        </w:rPr>
        <w:t>ความมี</w:t>
      </w:r>
      <w:r w:rsidRPr="004E2E47">
        <w:rPr>
          <w:rFonts w:cstheme="majorBidi" w:hint="cs"/>
          <w:szCs w:val="32"/>
          <w:cs/>
          <w:lang w:bidi="th-TH"/>
        </w:rPr>
        <w:t>ข้อจำกัดคือ</w:t>
      </w:r>
      <w:r w:rsidR="00DE3139">
        <w:rPr>
          <w:rFonts w:cstheme="majorBidi" w:hint="cs"/>
          <w:szCs w:val="32"/>
          <w:cs/>
          <w:lang w:bidi="th-TH"/>
        </w:rPr>
        <w:t>แบบจำลอง</w:t>
      </w:r>
      <w:r w:rsidRPr="004E2E47">
        <w:rPr>
          <w:rFonts w:cstheme="majorBidi" w:hint="cs"/>
          <w:szCs w:val="32"/>
          <w:cs/>
          <w:lang w:bidi="th-TH"/>
        </w:rPr>
        <w:t>สามารถประมวลผล</w:t>
      </w:r>
      <w:r w:rsidR="002E4D86">
        <w:rPr>
          <w:rFonts w:cstheme="majorBidi" w:hint="cs"/>
          <w:szCs w:val="32"/>
          <w:cs/>
          <w:lang w:bidi="th-TH"/>
        </w:rPr>
        <w:t>เฉพาะ</w:t>
      </w:r>
      <w:r w:rsidRPr="004E2E47">
        <w:rPr>
          <w:rFonts w:cstheme="majorBidi" w:hint="cs"/>
          <w:szCs w:val="32"/>
          <w:cs/>
          <w:lang w:bidi="th-TH"/>
        </w:rPr>
        <w:t xml:space="preserve">ข้อมูลเสียงที่เป็นประเภทไฟล์ </w:t>
      </w:r>
      <w:r w:rsidRPr="004E2E47">
        <w:rPr>
          <w:rFonts w:cs="Angsana New"/>
          <w:szCs w:val="32"/>
          <w:lang w:bidi="th-TH"/>
        </w:rPr>
        <w:t>“.wav”</w:t>
      </w:r>
      <w:r w:rsidRPr="004E2E47">
        <w:rPr>
          <w:rFonts w:cstheme="majorBidi" w:hint="cs"/>
          <w:szCs w:val="32"/>
          <w:cs/>
          <w:lang w:bidi="th-TH"/>
        </w:rPr>
        <w:t xml:space="preserve"> และ </w:t>
      </w:r>
      <w:r w:rsidRPr="004E2E47">
        <w:rPr>
          <w:rFonts w:cs="Angsana New"/>
          <w:szCs w:val="32"/>
          <w:lang w:bidi="th-TH"/>
        </w:rPr>
        <w:t>“.mp3”</w:t>
      </w:r>
      <w:r w:rsidRPr="004E2E47">
        <w:rPr>
          <w:rFonts w:cstheme="majorBidi" w:hint="cs"/>
          <w:szCs w:val="32"/>
          <w:cs/>
          <w:lang w:bidi="th-TH"/>
        </w:rPr>
        <w:t xml:space="preserve"> เท่านั้น จึงต้องแปลงประเภทไฟล์เสียงจาก </w:t>
      </w:r>
      <w:r w:rsidRPr="004E2E47">
        <w:rPr>
          <w:rFonts w:cs="Angsana New"/>
          <w:szCs w:val="32"/>
          <w:lang w:bidi="th-TH"/>
        </w:rPr>
        <w:t xml:space="preserve">“.m4a” </w:t>
      </w:r>
      <w:r w:rsidRPr="004E2E47">
        <w:rPr>
          <w:rFonts w:cstheme="majorBidi" w:hint="cs"/>
          <w:szCs w:val="32"/>
          <w:cs/>
          <w:lang w:bidi="th-TH"/>
        </w:rPr>
        <w:t xml:space="preserve">ให้อยู่ในประเภทไฟล์ </w:t>
      </w:r>
      <w:r w:rsidRPr="004E2E47">
        <w:rPr>
          <w:rFonts w:cs="Angsana New"/>
          <w:szCs w:val="32"/>
          <w:lang w:bidi="th-TH"/>
        </w:rPr>
        <w:t>“.wav”</w:t>
      </w:r>
      <w:r w:rsidRPr="004E2E47">
        <w:rPr>
          <w:rFonts w:cstheme="majorBidi" w:hint="cs"/>
          <w:szCs w:val="32"/>
          <w:cs/>
          <w:lang w:bidi="th-TH"/>
        </w:rPr>
        <w:t xml:space="preserve"> เพราะ ประเภทไฟล์ </w:t>
      </w:r>
      <w:r w:rsidRPr="004E2E47">
        <w:rPr>
          <w:rFonts w:cs="Angsana New"/>
          <w:szCs w:val="32"/>
          <w:lang w:bidi="th-TH"/>
        </w:rPr>
        <w:t xml:space="preserve">“.wav” </w:t>
      </w:r>
      <w:r w:rsidRPr="004E2E47">
        <w:rPr>
          <w:rFonts w:cstheme="majorBidi" w:hint="cs"/>
          <w:szCs w:val="32"/>
          <w:cs/>
          <w:lang w:bidi="th-TH"/>
        </w:rPr>
        <w:t>นั้นไม่ทำให้ไฟล์เสียงสูญเสียคุณภาพ</w:t>
      </w:r>
      <w:r>
        <w:rPr>
          <w:rFonts w:cstheme="majorBidi"/>
          <w:szCs w:val="32"/>
          <w:lang w:bidi="th-TH"/>
        </w:rPr>
        <w:t xml:space="preserve"> </w:t>
      </w:r>
      <w:r>
        <w:rPr>
          <w:rFonts w:cstheme="majorBidi"/>
          <w:szCs w:val="32"/>
          <w:cs/>
          <w:lang w:bidi="th-TH"/>
        </w:rPr>
        <w:fldChar w:fldCharType="begin" w:fldLock="1"/>
      </w:r>
      <w:r w:rsidR="00AB0AC6">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19]","plainTextFormattedCitation":"[19]","previouslyFormattedCitation":"[19]"},"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9]</w:t>
      </w:r>
      <w:r>
        <w:rPr>
          <w:rFonts w:cstheme="majorBidi"/>
          <w:szCs w:val="32"/>
          <w:cs/>
          <w:lang w:bidi="th-TH"/>
        </w:rPr>
        <w:fldChar w:fldCharType="end"/>
      </w:r>
      <w:r w:rsidRPr="004E2E47">
        <w:rPr>
          <w:rFonts w:cstheme="majorBidi" w:hint="cs"/>
          <w:szCs w:val="32"/>
          <w:cs/>
          <w:lang w:bidi="th-TH"/>
        </w:rPr>
        <w:t xml:space="preserve"> โดยได้ดำเนินการแปลงบนเว็บไซต์ที่ชื่อว่า </w:t>
      </w:r>
      <w:r w:rsidRPr="004E2E47">
        <w:rPr>
          <w:rFonts w:cs="Angsana New"/>
          <w:szCs w:val="32"/>
          <w:lang w:bidi="th-TH"/>
        </w:rPr>
        <w:t>“Convert MP4 to WAV”</w:t>
      </w:r>
      <w:r>
        <w:rPr>
          <w:rFonts w:cs="Angsana New" w:hint="cs"/>
          <w:szCs w:val="32"/>
          <w:cs/>
          <w:lang w:bidi="th-TH"/>
        </w:rPr>
        <w:t xml:space="preserve"> </w:t>
      </w:r>
      <w:r>
        <w:rPr>
          <w:rFonts w:cs="Angsana New"/>
          <w:szCs w:val="32"/>
          <w:cs/>
          <w:lang w:bidi="th-TH"/>
        </w:rPr>
        <w:fldChar w:fldCharType="begin" w:fldLock="1"/>
      </w:r>
      <w:r w:rsidR="00AB0AC6">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20]","plainTextFormattedCitation":"[20]","previouslyFormattedCitation":"[20]"},"properties":{"noteIndex":0},"schema":"https://github.com/citation-style-language/schema/raw/master/csl-citation.json"}</w:instrText>
      </w:r>
      <w:r>
        <w:rPr>
          <w:rFonts w:cs="Angsana New"/>
          <w:szCs w:val="32"/>
          <w:cs/>
          <w:lang w:bidi="th-TH"/>
        </w:rPr>
        <w:fldChar w:fldCharType="separate"/>
      </w:r>
      <w:r w:rsidR="00EE509B" w:rsidRPr="00EE509B">
        <w:rPr>
          <w:rFonts w:cs="Angsana New"/>
          <w:noProof/>
          <w:szCs w:val="32"/>
          <w:lang w:bidi="th-TH"/>
        </w:rPr>
        <w:t>[20]</w:t>
      </w:r>
      <w:r>
        <w:rPr>
          <w:rFonts w:cs="Angsana New"/>
          <w:szCs w:val="32"/>
          <w:cs/>
          <w:lang w:bidi="th-TH"/>
        </w:rPr>
        <w:fldChar w:fldCharType="end"/>
      </w:r>
      <w:r w:rsidRPr="004E2E47">
        <w:rPr>
          <w:rFonts w:cs="Angsana New"/>
          <w:szCs w:val="32"/>
          <w:lang w:bidi="th-TH"/>
        </w:rPr>
        <w:t xml:space="preserve"> </w:t>
      </w:r>
    </w:p>
    <w:p w14:paraId="10E686AE" w14:textId="77777777" w:rsidR="000121AD" w:rsidRPr="00430F90" w:rsidRDefault="000121AD" w:rsidP="005340B3">
      <w:pPr>
        <w:pStyle w:val="a0"/>
        <w:numPr>
          <w:ilvl w:val="0"/>
          <w:numId w:val="4"/>
        </w:numPr>
        <w:spacing w:after="120" w:line="240" w:lineRule="auto"/>
        <w:outlineLvl w:val="2"/>
        <w:rPr>
          <w:rFonts w:eastAsia="Times New Roman" w:cstheme="majorBidi"/>
          <w:b/>
          <w:bCs/>
          <w:vanish/>
          <w:sz w:val="36"/>
          <w:szCs w:val="36"/>
          <w:cs/>
          <w:lang w:bidi="th-TH"/>
        </w:rPr>
      </w:pPr>
      <w:bookmarkStart w:id="87" w:name="_Toc40108626"/>
      <w:bookmarkStart w:id="88" w:name="_Toc40108857"/>
      <w:bookmarkStart w:id="89" w:name="_Toc40660517"/>
      <w:bookmarkStart w:id="90" w:name="_Toc58320704"/>
      <w:bookmarkStart w:id="91" w:name="_Toc58373083"/>
      <w:bookmarkStart w:id="92" w:name="_Toc58412980"/>
      <w:bookmarkEnd w:id="87"/>
      <w:bookmarkEnd w:id="88"/>
      <w:bookmarkEnd w:id="89"/>
      <w:bookmarkEnd w:id="90"/>
      <w:bookmarkEnd w:id="91"/>
      <w:bookmarkEnd w:id="92"/>
    </w:p>
    <w:p w14:paraId="7A8B1821" w14:textId="3DA21F57" w:rsidR="0045355E" w:rsidRPr="008F42B9" w:rsidRDefault="006E2464" w:rsidP="005340B3">
      <w:pPr>
        <w:pStyle w:val="3"/>
        <w:spacing w:after="120" w:line="240" w:lineRule="auto"/>
        <w:jc w:val="thaiDistribute"/>
        <w:rPr>
          <w:rFonts w:asciiTheme="majorBidi" w:hAnsiTheme="majorBidi" w:cstheme="majorBidi"/>
          <w:sz w:val="40"/>
          <w:szCs w:val="40"/>
        </w:rPr>
      </w:pPr>
      <w:bookmarkStart w:id="93" w:name="_Toc58412981"/>
      <w:r w:rsidRPr="008F42B9">
        <w:rPr>
          <w:rFonts w:asciiTheme="majorBidi" w:hAnsiTheme="majorBidi" w:cstheme="majorBidi"/>
          <w:cs/>
        </w:rPr>
        <w:t>การแปลงเสียงพูดให้อยู่ในรูปแบบข้อความ</w:t>
      </w:r>
      <w:bookmarkEnd w:id="93"/>
    </w:p>
    <w:p w14:paraId="61435BBF" w14:textId="77777777" w:rsidR="00067C17" w:rsidRDefault="00F32502" w:rsidP="00067C17">
      <w:pPr>
        <w:keepNext/>
        <w:spacing w:after="120" w:line="240" w:lineRule="auto"/>
        <w:jc w:val="center"/>
      </w:pPr>
      <w:r w:rsidRPr="00F32502">
        <w:rPr>
          <w:noProof/>
        </w:rPr>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78601" cy="4578601"/>
                    </a:xfrm>
                    <a:prstGeom prst="rect">
                      <a:avLst/>
                    </a:prstGeom>
                  </pic:spPr>
                </pic:pic>
              </a:graphicData>
            </a:graphic>
          </wp:inline>
        </w:drawing>
      </w:r>
    </w:p>
    <w:p w14:paraId="0B00DB7F" w14:textId="3A72F4DE" w:rsidR="00B57DBC" w:rsidRPr="00067C17" w:rsidRDefault="00067C17" w:rsidP="00067C17">
      <w:pPr>
        <w:pStyle w:val="af"/>
        <w:rPr>
          <w:rFonts w:cstheme="majorBidi"/>
          <w:b/>
          <w:bCs/>
          <w:color w:val="auto"/>
          <w:cs/>
        </w:rPr>
      </w:pPr>
      <w:bookmarkStart w:id="94" w:name="_Toc58414008"/>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rFonts w:hint="cs"/>
          <w:b/>
          <w:bCs/>
          <w:cs/>
        </w:rPr>
        <w:t xml:space="preserve"> </w:t>
      </w:r>
      <w:r>
        <w:rPr>
          <w:rFonts w:cstheme="majorBidi" w:hint="cs"/>
          <w:cs/>
        </w:rPr>
        <w:t xml:space="preserve">ตัวอย่างการแปลงข้อมูลเสียงให้อยู่ในรูปแบบข้อความโดยใช้ </w:t>
      </w:r>
      <w:r w:rsidRPr="009F5F80">
        <w:rPr>
          <w:rFonts w:cstheme="majorBidi"/>
        </w:rPr>
        <w:t>Cloud Speech to Text</w:t>
      </w:r>
      <w:bookmarkEnd w:id="94"/>
    </w:p>
    <w:p w14:paraId="5D9A9DFA" w14:textId="110E3510" w:rsidR="008856CB" w:rsidRDefault="004A7B11" w:rsidP="005340B3">
      <w:pPr>
        <w:spacing w:after="120" w:line="240" w:lineRule="auto"/>
        <w:ind w:firstLine="720"/>
        <w:jc w:val="thaiDistribute"/>
        <w:rPr>
          <w:rFonts w:cstheme="majorBidi"/>
          <w:szCs w:val="32"/>
          <w:lang w:bidi="th-TH"/>
        </w:rPr>
      </w:pPr>
      <w:r>
        <w:rPr>
          <w:rFonts w:cstheme="majorBidi" w:hint="cs"/>
          <w:szCs w:val="32"/>
          <w:cs/>
          <w:lang w:bidi="th-TH"/>
        </w:rPr>
        <w:lastRenderedPageBreak/>
        <w:t>รูปที่</w:t>
      </w:r>
      <w:r w:rsidR="00E257D7">
        <w:rPr>
          <w:rFonts w:cstheme="majorBidi" w:hint="cs"/>
          <w:szCs w:val="32"/>
          <w:cs/>
          <w:lang w:bidi="th-TH"/>
        </w:rPr>
        <w:t xml:space="preserve"> 4.</w:t>
      </w:r>
      <w:r w:rsidR="00A74620">
        <w:rPr>
          <w:rFonts w:cstheme="majorBidi"/>
          <w:szCs w:val="32"/>
          <w:lang w:bidi="th-TH"/>
        </w:rPr>
        <w:t>10</w:t>
      </w:r>
      <w:r w:rsidR="003C21D2">
        <w:rPr>
          <w:rFonts w:cstheme="majorBidi" w:hint="cs"/>
          <w:szCs w:val="32"/>
          <w:cs/>
          <w:lang w:bidi="th-TH"/>
        </w:rPr>
        <w:t xml:space="preserve"> </w:t>
      </w:r>
      <w:r w:rsidR="00333D3D">
        <w:rPr>
          <w:rFonts w:cstheme="majorBidi" w:hint="cs"/>
          <w:szCs w:val="32"/>
          <w:cs/>
          <w:lang w:bidi="th-TH"/>
        </w:rPr>
        <w:t xml:space="preserve">แปลงให้อยู่ในรูปแบบของ </w:t>
      </w:r>
      <w:r w:rsidR="00333D3D">
        <w:rPr>
          <w:rFonts w:cstheme="majorBidi"/>
          <w:szCs w:val="32"/>
          <w:lang w:bidi="th-TH"/>
        </w:rPr>
        <w:t xml:space="preserve">Dictionary </w:t>
      </w:r>
      <w:r w:rsidR="00333D3D">
        <w:rPr>
          <w:rFonts w:cstheme="majorBidi" w:hint="cs"/>
          <w:szCs w:val="32"/>
          <w:cs/>
          <w:lang w:bidi="th-TH"/>
        </w:rPr>
        <w:t>และ</w:t>
      </w:r>
      <w:r w:rsidR="00F635D4">
        <w:rPr>
          <w:rFonts w:cstheme="majorBidi" w:hint="cs"/>
          <w:szCs w:val="32"/>
          <w:cs/>
          <w:lang w:bidi="th-TH"/>
        </w:rPr>
        <w:t xml:space="preserve">สร้างคีย์ที่ชื่อว่า </w:t>
      </w:r>
      <w:r w:rsidR="001C31A1">
        <w:rPr>
          <w:rFonts w:cstheme="majorBidi"/>
          <w:szCs w:val="32"/>
          <w:lang w:bidi="th-TH"/>
        </w:rPr>
        <w:t>t</w:t>
      </w:r>
      <w:r w:rsidR="00F635D4">
        <w:rPr>
          <w:rFonts w:cstheme="majorBidi"/>
          <w:szCs w:val="32"/>
          <w:lang w:bidi="th-TH"/>
        </w:rPr>
        <w:t xml:space="preserve">ranscript </w:t>
      </w:r>
      <w:r w:rsidR="003C21D2">
        <w:rPr>
          <w:rFonts w:cstheme="majorBidi" w:hint="cs"/>
          <w:szCs w:val="32"/>
          <w:cs/>
          <w:lang w:bidi="th-TH"/>
        </w:rPr>
        <w:t>เพื่อ</w:t>
      </w:r>
      <w:r w:rsidR="00F635D4">
        <w:rPr>
          <w:rFonts w:cstheme="majorBidi" w:hint="cs"/>
          <w:szCs w:val="32"/>
          <w:cs/>
          <w:lang w:bidi="th-TH"/>
        </w:rPr>
        <w:t xml:space="preserve">เก็บข้อความในบทสนทนาทั้งหมด </w:t>
      </w:r>
      <w:r w:rsidR="003C663B">
        <w:rPr>
          <w:rFonts w:cstheme="majorBidi" w:hint="cs"/>
          <w:szCs w:val="32"/>
          <w:cs/>
          <w:lang w:bidi="th-TH"/>
        </w:rPr>
        <w:t>ในส่วนของโท</w:t>
      </w:r>
      <w:proofErr w:type="spellStart"/>
      <w:r w:rsidR="003C663B">
        <w:rPr>
          <w:rFonts w:cstheme="majorBidi" w:hint="cs"/>
          <w:szCs w:val="32"/>
          <w:cs/>
          <w:lang w:bidi="th-TH"/>
        </w:rPr>
        <w:t>เค</w:t>
      </w:r>
      <w:proofErr w:type="spellEnd"/>
      <w:r w:rsidR="003C663B">
        <w:rPr>
          <w:rFonts w:cstheme="majorBidi" w:hint="cs"/>
          <w:szCs w:val="32"/>
          <w:cs/>
          <w:lang w:bidi="th-TH"/>
        </w:rPr>
        <w:t>็นคำมีการสร้างคีย์ที่ชื่อว่า</w:t>
      </w:r>
      <w:r w:rsidR="00211909">
        <w:rPr>
          <w:rFonts w:cstheme="majorBidi" w:hint="cs"/>
          <w:szCs w:val="32"/>
          <w:cs/>
          <w:lang w:bidi="th-TH"/>
        </w:rPr>
        <w:t xml:space="preserve"> </w:t>
      </w:r>
      <w:r w:rsidR="001C31A1">
        <w:rPr>
          <w:rFonts w:cstheme="majorBidi"/>
          <w:szCs w:val="32"/>
          <w:lang w:bidi="th-TH"/>
        </w:rPr>
        <w:t>v</w:t>
      </w:r>
      <w:r w:rsidR="003C663B">
        <w:rPr>
          <w:rFonts w:cstheme="majorBidi"/>
          <w:szCs w:val="32"/>
          <w:lang w:bidi="th-TH"/>
        </w:rPr>
        <w:t xml:space="preserve">alues </w:t>
      </w:r>
      <w:r w:rsidR="003C21D2">
        <w:rPr>
          <w:rFonts w:cstheme="majorBidi" w:hint="cs"/>
          <w:szCs w:val="32"/>
          <w:cs/>
          <w:lang w:bidi="th-TH"/>
        </w:rPr>
        <w:t>เพื่อ</w:t>
      </w:r>
      <w:r w:rsidR="003C663B">
        <w:rPr>
          <w:rFonts w:cstheme="majorBidi" w:hint="cs"/>
          <w:szCs w:val="32"/>
          <w:cs/>
          <w:lang w:bidi="th-TH"/>
        </w:rPr>
        <w:t>เก็บค่าของเวลาที่เริ่มพูด</w:t>
      </w:r>
      <w:r w:rsidR="007C33D2">
        <w:rPr>
          <w:rFonts w:cstheme="majorBidi" w:hint="cs"/>
          <w:szCs w:val="32"/>
          <w:cs/>
          <w:lang w:bidi="th-TH"/>
        </w:rPr>
        <w:t>โท</w:t>
      </w:r>
      <w:proofErr w:type="spellStart"/>
      <w:r w:rsidR="007C33D2">
        <w:rPr>
          <w:rFonts w:cstheme="majorBidi" w:hint="cs"/>
          <w:szCs w:val="32"/>
          <w:cs/>
          <w:lang w:bidi="th-TH"/>
        </w:rPr>
        <w:t>เค</w:t>
      </w:r>
      <w:proofErr w:type="spellEnd"/>
      <w:r w:rsidR="007C33D2">
        <w:rPr>
          <w:rFonts w:cstheme="majorBidi" w:hint="cs"/>
          <w:szCs w:val="32"/>
          <w:cs/>
          <w:lang w:bidi="th-TH"/>
        </w:rPr>
        <w:t xml:space="preserve">็น </w:t>
      </w:r>
      <w:r w:rsidR="007C33D2">
        <w:rPr>
          <w:rFonts w:cstheme="majorBidi"/>
          <w:szCs w:val="32"/>
          <w:lang w:bidi="th-TH"/>
        </w:rPr>
        <w:t>(</w:t>
      </w:r>
      <w:r w:rsidR="001C31A1">
        <w:rPr>
          <w:rFonts w:cstheme="majorBidi"/>
          <w:szCs w:val="32"/>
          <w:lang w:bidi="th-TH"/>
        </w:rPr>
        <w:t>start</w:t>
      </w:r>
      <w:r w:rsidR="007C33D2">
        <w:rPr>
          <w:rFonts w:cstheme="majorBidi"/>
          <w:szCs w:val="32"/>
          <w:lang w:bidi="th-TH"/>
        </w:rPr>
        <w:t>)</w:t>
      </w:r>
      <w:r w:rsidR="007C33D2">
        <w:rPr>
          <w:rFonts w:cstheme="majorBidi" w:hint="cs"/>
          <w:szCs w:val="32"/>
          <w:cs/>
          <w:lang w:bidi="th-TH"/>
        </w:rPr>
        <w:t xml:space="preserve"> เวลา</w:t>
      </w:r>
      <w:r w:rsidR="003C21D2">
        <w:rPr>
          <w:rFonts w:cstheme="majorBidi" w:hint="cs"/>
          <w:szCs w:val="32"/>
          <w:cs/>
          <w:lang w:bidi="th-TH"/>
        </w:rPr>
        <w:t>สิ้นสุด</w:t>
      </w:r>
      <w:r w:rsidR="001C31A1">
        <w:rPr>
          <w:rFonts w:cstheme="majorBidi"/>
          <w:szCs w:val="32"/>
          <w:lang w:bidi="th-TH"/>
        </w:rPr>
        <w:t xml:space="preserve"> (end) </w:t>
      </w:r>
      <w:r w:rsidR="001C31A1">
        <w:rPr>
          <w:rFonts w:cstheme="majorBidi" w:hint="cs"/>
          <w:szCs w:val="32"/>
          <w:cs/>
          <w:lang w:bidi="th-TH"/>
        </w:rPr>
        <w:t>และ</w:t>
      </w:r>
      <w:r w:rsidR="008C2AB6">
        <w:rPr>
          <w:rFonts w:cstheme="majorBidi" w:hint="cs"/>
          <w:szCs w:val="32"/>
          <w:cs/>
          <w:lang w:bidi="th-TH"/>
        </w:rPr>
        <w:t>โท</w:t>
      </w:r>
      <w:proofErr w:type="spellStart"/>
      <w:r w:rsidR="008C2AB6">
        <w:rPr>
          <w:rFonts w:cstheme="majorBidi" w:hint="cs"/>
          <w:szCs w:val="32"/>
          <w:cs/>
          <w:lang w:bidi="th-TH"/>
        </w:rPr>
        <w:t>เค</w:t>
      </w:r>
      <w:proofErr w:type="spellEnd"/>
      <w:r w:rsidR="008C2AB6">
        <w:rPr>
          <w:rFonts w:cstheme="majorBidi" w:hint="cs"/>
          <w:szCs w:val="32"/>
          <w:cs/>
          <w:lang w:bidi="th-TH"/>
        </w:rPr>
        <w:t xml:space="preserve">็น </w:t>
      </w:r>
      <w:r w:rsidR="008C2AB6">
        <w:rPr>
          <w:rFonts w:cstheme="majorBidi"/>
          <w:szCs w:val="32"/>
          <w:lang w:bidi="th-TH"/>
        </w:rPr>
        <w:t>(word)</w:t>
      </w:r>
    </w:p>
    <w:p w14:paraId="7FB5B8E4" w14:textId="60745ADF" w:rsidR="008F062E" w:rsidRDefault="00A677DF" w:rsidP="005340B3">
      <w:pPr>
        <w:spacing w:after="120" w:line="240" w:lineRule="auto"/>
        <w:ind w:firstLine="720"/>
        <w:jc w:val="thaiDistribute"/>
        <w:rPr>
          <w:rFonts w:cstheme="majorBidi"/>
          <w:szCs w:val="32"/>
          <w:lang w:bidi="th-TH"/>
        </w:rPr>
      </w:pPr>
      <w:r>
        <w:rPr>
          <w:rFonts w:cstheme="majorBidi" w:hint="cs"/>
          <w:szCs w:val="32"/>
          <w:cs/>
          <w:lang w:bidi="th-TH"/>
        </w:rPr>
        <w:t>นอกจากนี้ มีการประเมินผลความแม่นยำในการทำนายของแบบจำลอง</w:t>
      </w:r>
      <w:r w:rsidR="00892FAB">
        <w:rPr>
          <w:rFonts w:cstheme="majorBidi" w:hint="cs"/>
          <w:szCs w:val="32"/>
          <w:cs/>
          <w:lang w:bidi="th-TH"/>
        </w:rPr>
        <w:t xml:space="preserve"> โดยนำข้อมูล</w:t>
      </w:r>
      <w:r w:rsidR="003C6D94">
        <w:rPr>
          <w:rFonts w:cstheme="majorBidi" w:hint="cs"/>
          <w:szCs w:val="32"/>
          <w:cs/>
          <w:lang w:bidi="th-TH"/>
        </w:rPr>
        <w:t>บทสนทนา</w:t>
      </w:r>
      <w:r w:rsidR="00892FAB">
        <w:rPr>
          <w:rFonts w:cstheme="majorBidi" w:hint="cs"/>
          <w:szCs w:val="32"/>
          <w:cs/>
          <w:lang w:bidi="th-TH"/>
        </w:rPr>
        <w:t>จริงเทียบกับข้อมูลที่</w:t>
      </w:r>
      <w:r w:rsidR="006F7F45">
        <w:rPr>
          <w:rFonts w:cstheme="majorBidi" w:hint="cs"/>
          <w:szCs w:val="32"/>
          <w:cs/>
          <w:lang w:bidi="th-TH"/>
        </w:rPr>
        <w:t>แบบจำลองทำนาย</w:t>
      </w:r>
      <w:r w:rsidR="00A62C5F">
        <w:rPr>
          <w:rFonts w:cstheme="majorBidi" w:hint="cs"/>
          <w:szCs w:val="32"/>
          <w:cs/>
          <w:lang w:bidi="th-TH"/>
        </w:rPr>
        <w:t xml:space="preserve">โดยใช้ </w:t>
      </w:r>
      <w:r w:rsidR="00A62C5F">
        <w:rPr>
          <w:rFonts w:cstheme="majorBidi"/>
          <w:szCs w:val="32"/>
          <w:lang w:bidi="th-TH"/>
        </w:rPr>
        <w:t>Jaccard</w:t>
      </w:r>
      <w:r w:rsidR="00B75E25">
        <w:rPr>
          <w:rFonts w:cstheme="majorBidi"/>
          <w:szCs w:val="32"/>
          <w:lang w:bidi="th-TH"/>
        </w:rPr>
        <w:t>’s Coefficient Similarity</w:t>
      </w:r>
      <w:r w:rsidR="008856CB">
        <w:rPr>
          <w:rFonts w:cstheme="majorBidi" w:hint="cs"/>
          <w:szCs w:val="32"/>
          <w:cs/>
          <w:lang w:bidi="th-TH"/>
        </w:rPr>
        <w:t xml:space="preserve"> ดังนี้</w:t>
      </w:r>
    </w:p>
    <w:p w14:paraId="57AFC383" w14:textId="77777777" w:rsidR="00067C17" w:rsidRDefault="00C8143E" w:rsidP="00067C17">
      <w:pPr>
        <w:keepNext/>
        <w:spacing w:after="120" w:line="240" w:lineRule="auto"/>
        <w:jc w:val="center"/>
      </w:pPr>
      <w:r>
        <w:rPr>
          <w:noProof/>
        </w:rPr>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83830" cy="2937573"/>
                    </a:xfrm>
                    <a:prstGeom prst="rect">
                      <a:avLst/>
                    </a:prstGeom>
                  </pic:spPr>
                </pic:pic>
              </a:graphicData>
            </a:graphic>
          </wp:inline>
        </w:drawing>
      </w:r>
    </w:p>
    <w:p w14:paraId="51096D3F" w14:textId="37694649" w:rsidR="006F7F45" w:rsidRPr="00067C17" w:rsidRDefault="00067C17" w:rsidP="00067C17">
      <w:pPr>
        <w:pStyle w:val="af"/>
        <w:rPr>
          <w:rFonts w:cstheme="majorBidi"/>
          <w:b/>
          <w:bCs/>
        </w:rPr>
      </w:pPr>
      <w:bookmarkStart w:id="95" w:name="_Toc58414009"/>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rFonts w:hint="cs"/>
          <w:b/>
          <w:bCs/>
          <w:cs/>
        </w:rPr>
        <w:t xml:space="preserve"> </w:t>
      </w:r>
      <w:r>
        <w:rPr>
          <w:rFonts w:cstheme="majorBidi" w:hint="cs"/>
          <w:cs/>
        </w:rPr>
        <w:t>ข้อมูลบทสนทนาจริง</w:t>
      </w:r>
      <w:bookmarkEnd w:id="95"/>
    </w:p>
    <w:p w14:paraId="7B107F79" w14:textId="77777777" w:rsidR="00067C17" w:rsidRDefault="00A04DD0" w:rsidP="00067C17">
      <w:pPr>
        <w:keepNext/>
        <w:spacing w:after="120" w:line="240" w:lineRule="auto"/>
        <w:jc w:val="center"/>
      </w:pPr>
      <w:r>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83467" cy="2185681"/>
                    </a:xfrm>
                    <a:prstGeom prst="rect">
                      <a:avLst/>
                    </a:prstGeom>
                  </pic:spPr>
                </pic:pic>
              </a:graphicData>
            </a:graphic>
          </wp:inline>
        </w:drawing>
      </w:r>
    </w:p>
    <w:p w14:paraId="39F703BB" w14:textId="517262EC" w:rsidR="003C6D94" w:rsidRPr="00067C17" w:rsidRDefault="00067C17" w:rsidP="00067C17">
      <w:pPr>
        <w:pStyle w:val="af"/>
        <w:rPr>
          <w:rFonts w:cstheme="majorBidi"/>
          <w:b/>
          <w:bCs/>
        </w:rPr>
      </w:pPr>
      <w:bookmarkStart w:id="96" w:name="_Toc58414010"/>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rFonts w:hint="cs"/>
          <w:b/>
          <w:bCs/>
          <w:cs/>
        </w:rPr>
        <w:t xml:space="preserve"> </w:t>
      </w:r>
      <w:r>
        <w:rPr>
          <w:rFonts w:cstheme="majorBidi" w:hint="cs"/>
          <w:cs/>
        </w:rPr>
        <w:t>บทสนทนาที่แบบจำลองทำนาย</w:t>
      </w:r>
      <w:bookmarkEnd w:id="96"/>
    </w:p>
    <w:p w14:paraId="55309A87" w14:textId="52633DFF" w:rsidR="00FB0E62" w:rsidRDefault="00FB0E62" w:rsidP="005E4318">
      <w:pPr>
        <w:pStyle w:val="af"/>
        <w:jc w:val="left"/>
        <w:rPr>
          <w:rFonts w:cstheme="majorBidi"/>
        </w:rPr>
      </w:pPr>
    </w:p>
    <w:tbl>
      <w:tblPr>
        <w:tblStyle w:val="5-3"/>
        <w:tblW w:w="0" w:type="auto"/>
        <w:tblInd w:w="985" w:type="dxa"/>
        <w:tblLook w:val="04A0" w:firstRow="1" w:lastRow="0" w:firstColumn="1" w:lastColumn="0" w:noHBand="0" w:noVBand="1"/>
      </w:tblPr>
      <w:tblGrid>
        <w:gridCol w:w="3330"/>
        <w:gridCol w:w="3240"/>
      </w:tblGrid>
      <w:tr w:rsidR="00804D57" w14:paraId="38CC31FE"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C4208FF" w14:textId="4CC94238" w:rsidR="00804D57" w:rsidRDefault="00804D57" w:rsidP="00804D57">
            <w:pPr>
              <w:jc w:val="center"/>
              <w:rPr>
                <w:lang w:bidi="th-TH"/>
              </w:rPr>
            </w:pPr>
            <w:r>
              <w:rPr>
                <w:lang w:bidi="th-TH"/>
              </w:rPr>
              <w:lastRenderedPageBreak/>
              <w:t>Algorithm</w:t>
            </w:r>
          </w:p>
        </w:tc>
        <w:tc>
          <w:tcPr>
            <w:tcW w:w="3240" w:type="dxa"/>
          </w:tcPr>
          <w:p w14:paraId="6C5FF879" w14:textId="5B7C01E0" w:rsidR="00804D57" w:rsidRDefault="00804D57" w:rsidP="00804D57">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804D57" w14:paraId="50741414"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0CA6B6D1" w14:textId="07F4FA6A" w:rsidR="00804D57" w:rsidRDefault="00227B73" w:rsidP="00227B73">
            <w:pPr>
              <w:jc w:val="center"/>
              <w:rPr>
                <w:lang w:bidi="th-TH"/>
              </w:rPr>
            </w:pPr>
            <w:r>
              <w:rPr>
                <w:lang w:bidi="th-TH"/>
              </w:rPr>
              <w:t>Cloud Speech to Text</w:t>
            </w:r>
          </w:p>
        </w:tc>
        <w:tc>
          <w:tcPr>
            <w:tcW w:w="3240" w:type="dxa"/>
          </w:tcPr>
          <w:p w14:paraId="72C025B9" w14:textId="3F4BAA10" w:rsidR="00804D57" w:rsidRDefault="009E6A41"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57.02</w:t>
            </w:r>
          </w:p>
        </w:tc>
      </w:tr>
    </w:tbl>
    <w:p w14:paraId="48A6F625" w14:textId="074F785E" w:rsidR="00804D57" w:rsidRPr="009E6A41" w:rsidRDefault="009E6A41" w:rsidP="002426AA">
      <w:pPr>
        <w:pStyle w:val="af"/>
        <w:rPr>
          <w:rFonts w:cstheme="majorBidi"/>
          <w:cs/>
        </w:rPr>
      </w:pPr>
      <w:bookmarkStart w:id="97" w:name="_Toc58413424"/>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56265B">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56265B">
        <w:rPr>
          <w:b/>
          <w:bCs/>
          <w:noProof/>
          <w:cs/>
        </w:rPr>
        <w:t>1</w:t>
      </w:r>
      <w:r w:rsidR="002426AA">
        <w:rPr>
          <w:b/>
          <w:bCs/>
          <w:cs/>
        </w:rPr>
        <w:fldChar w:fldCharType="end"/>
      </w:r>
      <w:r>
        <w:rPr>
          <w:rFonts w:cstheme="majorBidi" w:hint="cs"/>
          <w:b/>
          <w:bCs/>
          <w:cs/>
        </w:rPr>
        <w:t xml:space="preserve"> </w:t>
      </w:r>
      <w:r>
        <w:rPr>
          <w:rFonts w:cstheme="majorBidi" w:hint="cs"/>
          <w:cs/>
        </w:rPr>
        <w:t>ตารางแสดง</w:t>
      </w:r>
      <w:r w:rsidR="005E4318">
        <w:rPr>
          <w:rFonts w:cstheme="majorBidi" w:hint="cs"/>
          <w:cs/>
        </w:rPr>
        <w:t>ค่าความแม่นยำของการ</w:t>
      </w:r>
      <w:r w:rsidR="00BA2BC8">
        <w:rPr>
          <w:rFonts w:cstheme="majorBidi" w:hint="cs"/>
          <w:cs/>
        </w:rPr>
        <w:t>แปลงเสียงพูดให้อยู่ในรูปของข้อความ</w:t>
      </w:r>
      <w:bookmarkEnd w:id="97"/>
    </w:p>
    <w:p w14:paraId="009BF8B8" w14:textId="5CC5F727" w:rsidR="00CB59CC" w:rsidRPr="00CC541D" w:rsidRDefault="0029100B" w:rsidP="005340B3">
      <w:pPr>
        <w:spacing w:after="120" w:line="240" w:lineRule="auto"/>
        <w:jc w:val="thaiDistribute"/>
        <w:rPr>
          <w:rFonts w:cstheme="majorBidi"/>
          <w:szCs w:val="32"/>
          <w:lang w:bidi="th-TH"/>
        </w:rPr>
      </w:pPr>
      <w:r>
        <w:rPr>
          <w:rFonts w:cstheme="majorBidi"/>
          <w:szCs w:val="32"/>
          <w:cs/>
          <w:lang w:bidi="th-TH"/>
        </w:rPr>
        <w:tab/>
      </w:r>
      <w:r w:rsidR="00C54987">
        <w:rPr>
          <w:rFonts w:cstheme="majorBidi" w:hint="cs"/>
          <w:szCs w:val="32"/>
          <w:cs/>
          <w:lang w:bidi="th-TH"/>
        </w:rPr>
        <w:t>จากตารางที่ 4.1</w:t>
      </w:r>
      <w:r>
        <w:rPr>
          <w:rFonts w:cstheme="majorBidi" w:hint="cs"/>
          <w:szCs w:val="32"/>
          <w:cs/>
          <w:lang w:bidi="th-TH"/>
        </w:rPr>
        <w:t xml:space="preserve"> </w:t>
      </w:r>
      <w:r w:rsidR="009C1F3D">
        <w:rPr>
          <w:rFonts w:cstheme="majorBidi" w:hint="cs"/>
          <w:szCs w:val="32"/>
          <w:cs/>
          <w:lang w:bidi="th-TH"/>
        </w:rPr>
        <w:t xml:space="preserve">ความแม่นยำในการทำนายคำพูดของแบบจำลองคิดเป็นร้อยละ 57.02 </w:t>
      </w:r>
      <w:r w:rsidR="008147DA">
        <w:rPr>
          <w:rFonts w:cstheme="majorBidi" w:hint="cs"/>
          <w:szCs w:val="32"/>
          <w:cs/>
          <w:lang w:bidi="th-TH"/>
        </w:rPr>
        <w:t>ซึ่งเป็นค่าความแม่นยำที่ไม่สูงนัก แต่</w:t>
      </w:r>
      <w:r w:rsidR="00AE5319">
        <w:rPr>
          <w:rFonts w:cstheme="majorBidi" w:hint="cs"/>
          <w:szCs w:val="32"/>
          <w:cs/>
          <w:lang w:bidi="th-TH"/>
        </w:rPr>
        <w:t>เมื่อ</w:t>
      </w:r>
      <w:r w:rsidR="00473F3F">
        <w:rPr>
          <w:rFonts w:cstheme="majorBidi" w:hint="cs"/>
          <w:szCs w:val="32"/>
          <w:cs/>
          <w:lang w:bidi="th-TH"/>
        </w:rPr>
        <w:t>เปรียบเทียบจากข้อมูลบทสนทนาจริง และข้อมูลบทสนทนาที่ทำการทำนายออกมาจากรูปที่ 4.</w:t>
      </w:r>
      <w:r w:rsidR="00A74620">
        <w:rPr>
          <w:rFonts w:cstheme="majorBidi"/>
          <w:szCs w:val="32"/>
          <w:lang w:bidi="th-TH"/>
        </w:rPr>
        <w:t>11</w:t>
      </w:r>
      <w:r w:rsidR="00473F3F">
        <w:rPr>
          <w:rFonts w:cstheme="majorBidi" w:hint="cs"/>
          <w:szCs w:val="32"/>
          <w:cs/>
          <w:lang w:bidi="th-TH"/>
        </w:rPr>
        <w:t xml:space="preserve"> และรูปที่ 4.</w:t>
      </w:r>
      <w:r w:rsidR="00A74620">
        <w:rPr>
          <w:rFonts w:cstheme="majorBidi"/>
          <w:szCs w:val="32"/>
          <w:lang w:bidi="th-TH"/>
        </w:rPr>
        <w:t>12</w:t>
      </w:r>
      <w:r w:rsidR="00473F3F">
        <w:rPr>
          <w:rFonts w:cstheme="majorBidi" w:hint="cs"/>
          <w:szCs w:val="32"/>
          <w:cs/>
          <w:lang w:bidi="th-TH"/>
        </w:rPr>
        <w:t xml:space="preserve"> สังเกตได้ว่า สิ่งที่ส่งผลให้ค่าความแม่นยำของแบบจำลองไม่สูงนั้น</w:t>
      </w:r>
      <w:r w:rsidR="00130D52">
        <w:rPr>
          <w:rFonts w:cstheme="majorBidi" w:hint="cs"/>
          <w:szCs w:val="32"/>
          <w:cs/>
          <w:lang w:bidi="th-TH"/>
        </w:rPr>
        <w:t>ส่วนใหญ่ขึ้นอยู่กับเครื่องหมายวรรคตอนของข้อมูลบทสนทนาจริงและข้อมูล</w:t>
      </w:r>
      <w:r w:rsidR="00AC7225">
        <w:rPr>
          <w:rFonts w:cstheme="majorBidi" w:hint="cs"/>
          <w:szCs w:val="32"/>
          <w:cs/>
          <w:lang w:bidi="th-TH"/>
        </w:rPr>
        <w:t>บทสนทนาที่แบบจำลองทำนายออกมา ดังนั้น ทางผู้จัดทำจึงสร้างฟังก์ชันตัดเครื่องหมายวรรคตอนทั้งใน</w:t>
      </w:r>
      <w:r w:rsidR="00F46010">
        <w:rPr>
          <w:rFonts w:cstheme="majorBidi" w:hint="cs"/>
          <w:szCs w:val="32"/>
          <w:cs/>
          <w:lang w:bidi="th-TH"/>
        </w:rPr>
        <w:t>ข้อมูลบทสนทนาจริงและ</w:t>
      </w:r>
      <w:r w:rsidR="00E42A55">
        <w:rPr>
          <w:rFonts w:cstheme="majorBidi" w:hint="cs"/>
          <w:szCs w:val="32"/>
          <w:cs/>
          <w:lang w:bidi="th-TH"/>
        </w:rPr>
        <w:t>บทสนทน</w:t>
      </w:r>
      <w:r w:rsidR="001912C9">
        <w:rPr>
          <w:rFonts w:cstheme="majorBidi" w:hint="cs"/>
          <w:szCs w:val="32"/>
          <w:cs/>
          <w:lang w:bidi="th-TH"/>
        </w:rPr>
        <w:t>ที่แบบจำลองทำนาย เพื่อประเมินผลค่าความแม่นยำใหม่</w:t>
      </w:r>
      <w:r w:rsidR="00562A95">
        <w:rPr>
          <w:rFonts w:cstheme="majorBidi" w:hint="cs"/>
          <w:szCs w:val="32"/>
          <w:cs/>
          <w:lang w:bidi="th-TH"/>
        </w:rPr>
        <w:t xml:space="preserve"> ดัง</w:t>
      </w:r>
      <w:r w:rsidR="00FC1DA2">
        <w:rPr>
          <w:rFonts w:cstheme="majorBidi" w:hint="cs"/>
          <w:szCs w:val="32"/>
          <w:cs/>
          <w:lang w:bidi="th-TH"/>
        </w:rPr>
        <w:t>รูปที่ 4.</w:t>
      </w:r>
      <w:r w:rsidR="009D4813">
        <w:rPr>
          <w:rFonts w:cstheme="majorBidi"/>
          <w:szCs w:val="32"/>
          <w:lang w:bidi="th-TH"/>
        </w:rPr>
        <w:t>1</w:t>
      </w:r>
      <w:r w:rsidR="009F387A">
        <w:rPr>
          <w:rFonts w:cstheme="majorBidi"/>
          <w:szCs w:val="32"/>
          <w:lang w:bidi="th-TH"/>
        </w:rPr>
        <w:t>3</w:t>
      </w:r>
      <w:r w:rsidR="00EA7491">
        <w:rPr>
          <w:rFonts w:cstheme="majorBidi" w:hint="cs"/>
          <w:szCs w:val="32"/>
          <w:cs/>
          <w:lang w:bidi="th-TH"/>
        </w:rPr>
        <w:t xml:space="preserve"> </w:t>
      </w:r>
      <w:r w:rsidR="009A33AD">
        <w:rPr>
          <w:rFonts w:cstheme="majorBidi" w:hint="cs"/>
          <w:szCs w:val="32"/>
          <w:cs/>
          <w:lang w:bidi="th-TH"/>
        </w:rPr>
        <w:t xml:space="preserve">และ </w:t>
      </w:r>
      <w:r w:rsidR="00FC1DA2">
        <w:rPr>
          <w:rFonts w:cstheme="majorBidi" w:hint="cs"/>
          <w:szCs w:val="32"/>
          <w:cs/>
          <w:lang w:bidi="th-TH"/>
        </w:rPr>
        <w:t>4</w:t>
      </w:r>
      <w:r w:rsidR="009D4813">
        <w:rPr>
          <w:rFonts w:cstheme="majorBidi"/>
          <w:szCs w:val="32"/>
          <w:lang w:bidi="th-TH"/>
        </w:rPr>
        <w:t>.1</w:t>
      </w:r>
      <w:r w:rsidR="009F387A">
        <w:rPr>
          <w:rFonts w:cstheme="majorBidi"/>
          <w:szCs w:val="32"/>
          <w:lang w:bidi="th-TH"/>
        </w:rPr>
        <w:t>4</w:t>
      </w:r>
      <w:r w:rsidR="00EA7491">
        <w:rPr>
          <w:rFonts w:cstheme="majorBidi" w:hint="cs"/>
          <w:szCs w:val="32"/>
          <w:cs/>
          <w:lang w:bidi="th-TH"/>
        </w:rPr>
        <w:t xml:space="preserve"> </w:t>
      </w:r>
      <w:r w:rsidR="009A33AD">
        <w:rPr>
          <w:rFonts w:cstheme="majorBidi" w:hint="cs"/>
          <w:szCs w:val="32"/>
          <w:cs/>
          <w:lang w:bidi="th-TH"/>
        </w:rPr>
        <w:t>และ</w:t>
      </w:r>
      <w:r w:rsidR="00EA7491">
        <w:rPr>
          <w:rFonts w:cstheme="majorBidi" w:hint="cs"/>
          <w:szCs w:val="32"/>
          <w:cs/>
          <w:lang w:bidi="th-TH"/>
        </w:rPr>
        <w:t xml:space="preserve"> ตารางที่ 4.2</w:t>
      </w:r>
    </w:p>
    <w:p w14:paraId="6BB699CA" w14:textId="77777777" w:rsidR="00067C17" w:rsidRDefault="00CB59CC" w:rsidP="00067C17">
      <w:pPr>
        <w:keepNext/>
        <w:spacing w:after="120" w:line="240" w:lineRule="auto"/>
        <w:jc w:val="center"/>
      </w:pPr>
      <w:r>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726FDEE2" w:rsidR="0050107C" w:rsidRPr="00067C17" w:rsidRDefault="00067C17" w:rsidP="00067C17">
      <w:pPr>
        <w:pStyle w:val="af"/>
        <w:rPr>
          <w:rFonts w:cstheme="majorBidi"/>
          <w:b/>
          <w:bCs/>
        </w:rPr>
      </w:pPr>
      <w:bookmarkStart w:id="98" w:name="_Toc58414011"/>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3</w:t>
      </w:r>
      <w:r w:rsidR="007A3EBD">
        <w:rPr>
          <w:b/>
          <w:bCs/>
          <w:cs/>
        </w:rPr>
        <w:fldChar w:fldCharType="end"/>
      </w:r>
      <w:r>
        <w:rPr>
          <w:rFonts w:hint="cs"/>
          <w:b/>
          <w:bCs/>
          <w:cs/>
        </w:rPr>
        <w:t xml:space="preserve"> </w:t>
      </w:r>
      <w:r>
        <w:rPr>
          <w:rFonts w:cstheme="majorBidi" w:hint="cs"/>
          <w:cs/>
        </w:rPr>
        <w:t>บทสนทนาจริงที่ผ่านการทำความสะอาด</w:t>
      </w:r>
      <w:bookmarkEnd w:id="98"/>
    </w:p>
    <w:p w14:paraId="169876B4" w14:textId="77777777" w:rsidR="00067C17" w:rsidRDefault="00A55D1B" w:rsidP="00067C17">
      <w:pPr>
        <w:keepNext/>
        <w:spacing w:after="120" w:line="240" w:lineRule="auto"/>
        <w:jc w:val="center"/>
      </w:pPr>
      <w:r>
        <w:rPr>
          <w:noProof/>
        </w:rPr>
        <w:lastRenderedPageBreak/>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0C711633" w:rsidR="008F582E" w:rsidRDefault="00067C17" w:rsidP="00067C17">
      <w:pPr>
        <w:pStyle w:val="af"/>
        <w:rPr>
          <w:rFonts w:cstheme="majorBidi"/>
        </w:rPr>
      </w:pPr>
      <w:bookmarkStart w:id="99" w:name="_Toc58414012"/>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4</w:t>
      </w:r>
      <w:r w:rsidR="007A3EBD">
        <w:rPr>
          <w:b/>
          <w:bCs/>
          <w:cs/>
        </w:rPr>
        <w:fldChar w:fldCharType="end"/>
      </w:r>
      <w:r>
        <w:rPr>
          <w:rFonts w:hint="cs"/>
          <w:b/>
          <w:bCs/>
          <w:cs/>
        </w:rPr>
        <w:t xml:space="preserve"> </w:t>
      </w:r>
      <w:r>
        <w:rPr>
          <w:rFonts w:cstheme="majorBidi" w:hint="cs"/>
          <w:cs/>
        </w:rPr>
        <w:t>บทสนทนาที่แบบจำลองทำนายที่ผ่านการทำความสะอาด</w:t>
      </w:r>
      <w:bookmarkEnd w:id="99"/>
    </w:p>
    <w:tbl>
      <w:tblPr>
        <w:tblStyle w:val="5-3"/>
        <w:tblW w:w="0" w:type="auto"/>
        <w:tblInd w:w="895" w:type="dxa"/>
        <w:tblLook w:val="04A0" w:firstRow="1" w:lastRow="0" w:firstColumn="1" w:lastColumn="0" w:noHBand="0" w:noVBand="1"/>
      </w:tblPr>
      <w:tblGrid>
        <w:gridCol w:w="3420"/>
        <w:gridCol w:w="3330"/>
      </w:tblGrid>
      <w:tr w:rsidR="00F84EE4" w14:paraId="2319A0F6"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F58CE24" w14:textId="77777777" w:rsidR="00F84EE4" w:rsidRDefault="00F84EE4" w:rsidP="000E07D4">
            <w:pPr>
              <w:jc w:val="center"/>
              <w:rPr>
                <w:lang w:bidi="th-TH"/>
              </w:rPr>
            </w:pPr>
            <w:r>
              <w:rPr>
                <w:lang w:bidi="th-TH"/>
              </w:rPr>
              <w:t>Algorithm</w:t>
            </w:r>
          </w:p>
        </w:tc>
        <w:tc>
          <w:tcPr>
            <w:tcW w:w="3330" w:type="dxa"/>
          </w:tcPr>
          <w:p w14:paraId="4CE90961" w14:textId="77777777" w:rsidR="00F84EE4" w:rsidRDefault="00F84EE4" w:rsidP="000E07D4">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F84EE4" w14:paraId="502760BA"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2940C53A" w14:textId="77777777" w:rsidR="00F84EE4" w:rsidRDefault="00F84EE4" w:rsidP="00A127C9">
            <w:pPr>
              <w:rPr>
                <w:lang w:bidi="th-TH"/>
              </w:rPr>
            </w:pPr>
            <w:r>
              <w:rPr>
                <w:lang w:bidi="th-TH"/>
              </w:rPr>
              <w:t>Cloud Speech to Text</w:t>
            </w:r>
          </w:p>
        </w:tc>
        <w:tc>
          <w:tcPr>
            <w:tcW w:w="3330" w:type="dxa"/>
          </w:tcPr>
          <w:p w14:paraId="34DAFCF7" w14:textId="68F41E1B" w:rsidR="00F84EE4" w:rsidRDefault="00534233"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71.43</w:t>
            </w:r>
          </w:p>
        </w:tc>
      </w:tr>
    </w:tbl>
    <w:p w14:paraId="40414342" w14:textId="29FFDBAC" w:rsidR="00BA2BC8" w:rsidRPr="00F84EE4" w:rsidRDefault="00F84EE4" w:rsidP="002426AA">
      <w:pPr>
        <w:pStyle w:val="af"/>
        <w:rPr>
          <w:rFonts w:cstheme="majorBidi"/>
          <w:cs/>
        </w:rPr>
      </w:pPr>
      <w:bookmarkStart w:id="100" w:name="_Toc58413425"/>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56265B">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56265B">
        <w:rPr>
          <w:b/>
          <w:bCs/>
          <w:noProof/>
          <w:cs/>
        </w:rPr>
        <w:t>2</w:t>
      </w:r>
      <w:r w:rsidR="002426AA">
        <w:rPr>
          <w:b/>
          <w:bCs/>
          <w:cs/>
        </w:rPr>
        <w:fldChar w:fldCharType="end"/>
      </w:r>
      <w:r>
        <w:rPr>
          <w:rFonts w:hint="cs"/>
          <w:b/>
          <w:bCs/>
          <w:cs/>
        </w:rPr>
        <w:t xml:space="preserve"> </w:t>
      </w:r>
      <w:r>
        <w:rPr>
          <w:rFonts w:cstheme="majorBidi" w:hint="cs"/>
          <w:cs/>
        </w:rPr>
        <w:t>ตารางแสดงค่าความแม่นยำของการแปลงเสียงพูดให้อยู่ในรูปของข้อความ</w:t>
      </w:r>
      <w:r w:rsidR="00534233">
        <w:rPr>
          <w:rFonts w:cstheme="majorBidi"/>
        </w:rPr>
        <w:t xml:space="preserve"> </w:t>
      </w:r>
      <w:r w:rsidR="00534233">
        <w:rPr>
          <w:rFonts w:cstheme="majorBidi" w:hint="cs"/>
          <w:cs/>
        </w:rPr>
        <w:t>(ใหม่)</w:t>
      </w:r>
      <w:bookmarkEnd w:id="100"/>
    </w:p>
    <w:p w14:paraId="24E7C1C4" w14:textId="27E780DA" w:rsidR="002C2EA8" w:rsidRPr="000F0315" w:rsidRDefault="002C2EA8"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w:t>
      </w:r>
      <w:r w:rsidR="001E4E64">
        <w:rPr>
          <w:rFonts w:cstheme="majorBidi" w:hint="cs"/>
          <w:szCs w:val="32"/>
          <w:cs/>
          <w:lang w:bidi="th-TH"/>
        </w:rPr>
        <w:t>ตารางที่ 4.2</w:t>
      </w:r>
      <w:r>
        <w:rPr>
          <w:rFonts w:cstheme="majorBidi" w:hint="cs"/>
          <w:szCs w:val="32"/>
          <w:cs/>
          <w:lang w:bidi="th-TH"/>
        </w:rPr>
        <w:t xml:space="preserve"> </w:t>
      </w:r>
      <w:r w:rsidR="003A17CB">
        <w:rPr>
          <w:rFonts w:cstheme="majorBidi" w:hint="cs"/>
          <w:szCs w:val="32"/>
          <w:cs/>
          <w:lang w:bidi="th-TH"/>
        </w:rPr>
        <w:t xml:space="preserve">ความแม่นยำในการทำนายคำพูดของแบบจำลองคิดเป็นร้อยละ 71.43 </w:t>
      </w:r>
      <w:r>
        <w:rPr>
          <w:rFonts w:cstheme="majorBidi" w:hint="cs"/>
          <w:szCs w:val="32"/>
          <w:cs/>
          <w:lang w:bidi="th-TH"/>
        </w:rPr>
        <w:t xml:space="preserve">สามารถเห็นได้ชัดว่าค่าความแม่นยำสูงขึ้นอย่างชัดเจน </w:t>
      </w:r>
      <w:r w:rsidR="00DE3602">
        <w:rPr>
          <w:rFonts w:cstheme="majorBidi" w:hint="cs"/>
          <w:szCs w:val="32"/>
          <w:cs/>
          <w:lang w:bidi="th-TH"/>
        </w:rPr>
        <w:t>เมื่อดำเนินการตัดเครื่องหมายวรรคตอนออกเบื้องต้น</w:t>
      </w:r>
    </w:p>
    <w:p w14:paraId="00704DDC" w14:textId="1CA289E9" w:rsidR="00B708BC" w:rsidRPr="008F42B9" w:rsidRDefault="000F421E" w:rsidP="005340B3">
      <w:pPr>
        <w:pStyle w:val="3"/>
        <w:spacing w:after="120" w:line="240" w:lineRule="auto"/>
        <w:jc w:val="thaiDistribute"/>
        <w:rPr>
          <w:rFonts w:asciiTheme="majorBidi" w:hAnsiTheme="majorBidi" w:cstheme="majorBidi"/>
          <w:b w:val="0"/>
          <w:sz w:val="40"/>
          <w:szCs w:val="40"/>
        </w:rPr>
      </w:pPr>
      <w:bookmarkStart w:id="101" w:name="_Toc58412982"/>
      <w:r w:rsidRPr="008F42B9">
        <w:rPr>
          <w:rFonts w:asciiTheme="majorBidi" w:hAnsiTheme="majorBidi" w:cstheme="majorBidi"/>
          <w:b w:val="0"/>
          <w:sz w:val="40"/>
          <w:cs/>
        </w:rPr>
        <w:t>การตรวจจับคำที่เป็นข้อมูลส่วนบุคคลจากข้อมูลรูปแบบข้อความ</w:t>
      </w:r>
      <w:bookmarkEnd w:id="101"/>
    </w:p>
    <w:p w14:paraId="3C343048" w14:textId="0780974B" w:rsidR="001D3183" w:rsidRPr="009A2F33" w:rsidRDefault="00F375C4" w:rsidP="00555323">
      <w:pPr>
        <w:spacing w:after="120" w:line="240" w:lineRule="auto"/>
        <w:jc w:val="thaiDistribute"/>
        <w:rPr>
          <w:bCs/>
          <w:szCs w:val="32"/>
          <w:lang w:bidi="th-TH"/>
        </w:rPr>
      </w:pPr>
      <w:r>
        <w:rPr>
          <w:rFonts w:cstheme="majorBidi"/>
          <w:szCs w:val="32"/>
          <w:cs/>
        </w:rPr>
        <w:tab/>
      </w:r>
      <w:r w:rsidR="00445BC5" w:rsidRPr="0073747E">
        <w:rPr>
          <w:rFonts w:cstheme="majorBidi" w:hint="cs"/>
          <w:szCs w:val="32"/>
          <w:cs/>
        </w:rPr>
        <w:t>เมื่อ</w:t>
      </w:r>
      <w:r w:rsidR="007D6EE0" w:rsidRPr="0073747E">
        <w:rPr>
          <w:rFonts w:cstheme="majorBidi" w:hint="cs"/>
          <w:szCs w:val="32"/>
          <w:cs/>
        </w:rPr>
        <w:t xml:space="preserve">นำข้อมูลในรูปแบบข้อความที่ได้จาก </w:t>
      </w:r>
      <w:r w:rsidR="009F5F80" w:rsidRPr="0073747E">
        <w:rPr>
          <w:rFonts w:cstheme="majorBidi"/>
          <w:szCs w:val="32"/>
        </w:rPr>
        <w:t>Cloud Speech to Text</w:t>
      </w:r>
      <w:r w:rsidR="007D6EE0" w:rsidRPr="0073747E">
        <w:rPr>
          <w:rFonts w:cstheme="majorBidi"/>
          <w:szCs w:val="32"/>
        </w:rPr>
        <w:t xml:space="preserve"> </w:t>
      </w:r>
      <w:r w:rsidR="002219D8" w:rsidRPr="0073747E">
        <w:rPr>
          <w:rFonts w:cstheme="majorBidi" w:hint="cs"/>
          <w:szCs w:val="32"/>
          <w:cs/>
        </w:rPr>
        <w:t>เข้า</w:t>
      </w:r>
      <w:r w:rsidR="00B26719">
        <w:rPr>
          <w:rFonts w:cstheme="majorBidi" w:hint="cs"/>
          <w:szCs w:val="32"/>
          <w:cs/>
          <w:lang w:bidi="th-TH"/>
        </w:rPr>
        <w:t>สู่</w:t>
      </w:r>
      <w:r w:rsidR="002219D8" w:rsidRPr="0073747E">
        <w:rPr>
          <w:rFonts w:cstheme="majorBidi" w:hint="cs"/>
          <w:szCs w:val="32"/>
          <w:cs/>
        </w:rPr>
        <w:t>ฟังก์ชันต่าง ๆ ของ</w:t>
      </w:r>
      <w:r w:rsidR="000B6E7F" w:rsidRPr="00430F90">
        <w:rPr>
          <w:rFonts w:cstheme="majorBidi" w:hint="cs"/>
          <w:szCs w:val="32"/>
          <w:cs/>
          <w:lang w:bidi="th-TH"/>
        </w:rPr>
        <w:t>ไลบรารี</w:t>
      </w:r>
      <w:r w:rsidR="002219D8" w:rsidRPr="0073747E">
        <w:rPr>
          <w:rFonts w:cstheme="majorBidi" w:hint="cs"/>
          <w:szCs w:val="32"/>
          <w:cs/>
        </w:rPr>
        <w:t xml:space="preserve"> </w:t>
      </w:r>
      <w:r w:rsidR="002219D8" w:rsidRPr="0073747E">
        <w:rPr>
          <w:rFonts w:cstheme="majorBidi"/>
          <w:szCs w:val="32"/>
        </w:rPr>
        <w:t xml:space="preserve">Stanford NER, NLTK </w:t>
      </w:r>
      <w:r w:rsidR="002219D8" w:rsidRPr="0073747E">
        <w:rPr>
          <w:rFonts w:cstheme="majorBidi" w:hint="cs"/>
          <w:szCs w:val="32"/>
          <w:cs/>
        </w:rPr>
        <w:t xml:space="preserve">และ </w:t>
      </w:r>
      <w:proofErr w:type="spellStart"/>
      <w:r w:rsidR="002219D8" w:rsidRPr="0073747E">
        <w:rPr>
          <w:rFonts w:cstheme="majorBidi"/>
          <w:szCs w:val="32"/>
        </w:rPr>
        <w:t>spaCy</w:t>
      </w:r>
      <w:proofErr w:type="spellEnd"/>
      <w:r w:rsidR="00E82E2B" w:rsidRPr="0073747E">
        <w:rPr>
          <w:rFonts w:cstheme="majorBidi"/>
          <w:szCs w:val="32"/>
        </w:rPr>
        <w:t xml:space="preserve"> </w:t>
      </w:r>
      <w:r w:rsidR="00A23FC5">
        <w:rPr>
          <w:rFonts w:cstheme="majorBidi" w:hint="cs"/>
          <w:szCs w:val="32"/>
          <w:cs/>
          <w:lang w:bidi="th-TH"/>
        </w:rPr>
        <w:t>จากนั้น</w:t>
      </w:r>
      <w:r w:rsidR="00E82E2B" w:rsidRPr="0073747E">
        <w:rPr>
          <w:rFonts w:cstheme="majorBidi" w:hint="cs"/>
          <w:szCs w:val="32"/>
          <w:cs/>
        </w:rPr>
        <w:t>นำเข้าฟังก์ชันของการเลือก</w:t>
      </w:r>
      <w:r w:rsidR="00EA253D" w:rsidRPr="0073747E">
        <w:rPr>
          <w:rFonts w:cstheme="majorBidi" w:hint="cs"/>
          <w:szCs w:val="32"/>
          <w:cs/>
        </w:rPr>
        <w:t>ค่าทำนายจริง และสร้างนิพจน์ระบุนาม</w:t>
      </w:r>
      <w:r w:rsidR="00E81DF4" w:rsidRPr="0073747E">
        <w:rPr>
          <w:rFonts w:cstheme="majorBidi" w:hint="cs"/>
          <w:szCs w:val="32"/>
          <w:cs/>
        </w:rPr>
        <w:t>เพิ่ม</w:t>
      </w:r>
      <w:r w:rsidR="00A23FC5">
        <w:rPr>
          <w:rFonts w:cstheme="majorBidi" w:hint="cs"/>
          <w:szCs w:val="32"/>
          <w:cs/>
          <w:lang w:bidi="th-TH"/>
        </w:rPr>
        <w:t>เติม</w:t>
      </w:r>
      <w:r w:rsidR="00E81DF4" w:rsidRPr="0073747E">
        <w:rPr>
          <w:rFonts w:cstheme="majorBidi" w:hint="cs"/>
          <w:szCs w:val="32"/>
          <w:cs/>
        </w:rPr>
        <w:t xml:space="preserve"> </w:t>
      </w:r>
      <w:r w:rsidR="00EA253D" w:rsidRPr="0073747E">
        <w:rPr>
          <w:rFonts w:cstheme="majorBidi" w:hint="cs"/>
          <w:szCs w:val="32"/>
          <w:cs/>
        </w:rPr>
        <w:t xml:space="preserve">สำหรับเลขที่เป็นข้อมูลส่วนบุคคลโดยใช้ </w:t>
      </w:r>
      <w:r w:rsidR="00EA253D" w:rsidRPr="0073747E">
        <w:rPr>
          <w:rFonts w:cstheme="majorBidi"/>
          <w:szCs w:val="32"/>
        </w:rPr>
        <w:t xml:space="preserve">Regular Expressions </w:t>
      </w:r>
      <w:r w:rsidR="00EA253D" w:rsidRPr="0073747E">
        <w:rPr>
          <w:rFonts w:cstheme="majorBidi" w:hint="cs"/>
          <w:szCs w:val="32"/>
          <w:cs/>
        </w:rPr>
        <w:t>ดังที่ได้กล่าวไว้ในบท</w:t>
      </w:r>
      <w:r w:rsidR="00060C19">
        <w:rPr>
          <w:rFonts w:cstheme="majorBidi" w:hint="cs"/>
          <w:szCs w:val="32"/>
          <w:cs/>
          <w:lang w:bidi="th-TH"/>
        </w:rPr>
        <w:t>ขั้นตอนการพัฒนาระบบ</w:t>
      </w:r>
      <w:r w:rsidR="004A3715" w:rsidRPr="0073747E">
        <w:rPr>
          <w:rFonts w:cstheme="majorBidi" w:hint="cs"/>
          <w:szCs w:val="32"/>
          <w:cs/>
        </w:rPr>
        <w:t xml:space="preserve"> </w:t>
      </w:r>
      <w:r w:rsidR="00060C19">
        <w:rPr>
          <w:rFonts w:cstheme="majorBidi" w:hint="cs"/>
          <w:szCs w:val="32"/>
          <w:cs/>
          <w:lang w:bidi="th-TH"/>
        </w:rPr>
        <w:t>จึง</w:t>
      </w:r>
      <w:r w:rsidR="004A3715" w:rsidRPr="0073747E">
        <w:rPr>
          <w:rFonts w:cstheme="majorBidi" w:hint="cs"/>
          <w:szCs w:val="32"/>
          <w:cs/>
        </w:rPr>
        <w:t xml:space="preserve">เก็บค่าของการทำนายของทุก ๆ </w:t>
      </w:r>
      <w:r w:rsidR="000B6E7F" w:rsidRPr="00430F90">
        <w:rPr>
          <w:rFonts w:cstheme="majorBidi" w:hint="cs"/>
          <w:szCs w:val="32"/>
          <w:cs/>
          <w:lang w:bidi="th-TH"/>
        </w:rPr>
        <w:t>ไลบรารี</w:t>
      </w:r>
      <w:r w:rsidR="004A3715" w:rsidRPr="0073747E">
        <w:rPr>
          <w:rFonts w:cstheme="majorBidi" w:hint="cs"/>
          <w:szCs w:val="32"/>
          <w:cs/>
        </w:rPr>
        <w:t xml:space="preserve">ไว้ในรูปแบบตาราง ดังรูปที่ </w:t>
      </w:r>
      <w:r w:rsidR="00B7009A" w:rsidRPr="0073747E">
        <w:rPr>
          <w:rFonts w:cstheme="majorBidi" w:hint="cs"/>
          <w:szCs w:val="32"/>
          <w:cs/>
        </w:rPr>
        <w:t>4.</w:t>
      </w:r>
      <w:r w:rsidR="006610DD">
        <w:rPr>
          <w:rFonts w:cstheme="majorBidi"/>
          <w:szCs w:val="32"/>
          <w:lang w:bidi="th-TH"/>
        </w:rPr>
        <w:t>15</w:t>
      </w:r>
    </w:p>
    <w:p w14:paraId="5C2260EB" w14:textId="77777777" w:rsidR="00067C17" w:rsidRDefault="0059057D" w:rsidP="00067C17">
      <w:pPr>
        <w:keepNext/>
        <w:spacing w:after="120" w:line="240" w:lineRule="auto"/>
        <w:jc w:val="center"/>
      </w:pPr>
      <w:r>
        <w:rPr>
          <w:noProof/>
        </w:rPr>
        <w:lastRenderedPageBreak/>
        <w:drawing>
          <wp:inline distT="0" distB="0" distL="0" distR="0" wp14:anchorId="1F5EDD0A" wp14:editId="3EE3D76C">
            <wp:extent cx="4234543" cy="4758470"/>
            <wp:effectExtent l="0" t="0" r="0" b="4445"/>
            <wp:docPr id="563658704" name="รูปภาพ 56365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42609" cy="4767534"/>
                    </a:xfrm>
                    <a:prstGeom prst="rect">
                      <a:avLst/>
                    </a:prstGeom>
                  </pic:spPr>
                </pic:pic>
              </a:graphicData>
            </a:graphic>
          </wp:inline>
        </w:drawing>
      </w:r>
    </w:p>
    <w:p w14:paraId="3B07452D" w14:textId="40CA8218" w:rsidR="00051C6E" w:rsidRDefault="00067C17" w:rsidP="00067C17">
      <w:pPr>
        <w:pStyle w:val="af"/>
      </w:pPr>
      <w:bookmarkStart w:id="102" w:name="_Toc58414013"/>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5</w:t>
      </w:r>
      <w:r w:rsidR="007A3EBD">
        <w:rPr>
          <w:b/>
          <w:bCs/>
          <w:cs/>
        </w:rPr>
        <w:fldChar w:fldCharType="end"/>
      </w:r>
      <w:r w:rsidR="00CC05AB">
        <w:t xml:space="preserve"> </w:t>
      </w:r>
      <w:r w:rsidR="00CC05AB">
        <w:rPr>
          <w:rFonts w:cstheme="majorBidi" w:hint="cs"/>
          <w:cs/>
        </w:rPr>
        <w:t>ตารางการทำนายประเภทของนิพจน์ระบุนาม</w:t>
      </w:r>
      <w:bookmarkEnd w:id="102"/>
    </w:p>
    <w:p w14:paraId="0888DA6B" w14:textId="022CD373" w:rsidR="00B7009A" w:rsidRDefault="00B7009A"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รูปที่ </w:t>
      </w:r>
      <w:r w:rsidR="00F848AC">
        <w:rPr>
          <w:rFonts w:cstheme="majorBidi" w:hint="cs"/>
          <w:szCs w:val="32"/>
          <w:cs/>
          <w:lang w:bidi="th-TH"/>
        </w:rPr>
        <w:t>4.</w:t>
      </w:r>
      <w:r w:rsidR="00A74620">
        <w:rPr>
          <w:rFonts w:cstheme="majorBidi"/>
          <w:szCs w:val="32"/>
          <w:lang w:bidi="th-TH"/>
        </w:rPr>
        <w:t>1</w:t>
      </w:r>
      <w:r w:rsidR="009F387A">
        <w:rPr>
          <w:rFonts w:cstheme="majorBidi"/>
          <w:szCs w:val="32"/>
          <w:lang w:bidi="th-TH"/>
        </w:rPr>
        <w:t>5</w:t>
      </w:r>
      <w:r w:rsidR="00F848AC">
        <w:rPr>
          <w:rFonts w:cstheme="majorBidi" w:hint="cs"/>
          <w:szCs w:val="32"/>
          <w:cs/>
          <w:lang w:bidi="th-TH"/>
        </w:rPr>
        <w:t xml:space="preserve"> เก็บค่าการทำนายของโท</w:t>
      </w:r>
      <w:proofErr w:type="spellStart"/>
      <w:r w:rsidR="00F848AC">
        <w:rPr>
          <w:rFonts w:cstheme="majorBidi" w:hint="cs"/>
          <w:szCs w:val="32"/>
          <w:cs/>
          <w:lang w:bidi="th-TH"/>
        </w:rPr>
        <w:t>เค</w:t>
      </w:r>
      <w:proofErr w:type="spellEnd"/>
      <w:r w:rsidR="00F848AC">
        <w:rPr>
          <w:rFonts w:cstheme="majorBidi" w:hint="cs"/>
          <w:szCs w:val="32"/>
          <w:cs/>
          <w:lang w:bidi="th-TH"/>
        </w:rPr>
        <w:t>็นท</w:t>
      </w:r>
      <w:proofErr w:type="spellStart"/>
      <w:r w:rsidR="00F848AC">
        <w:rPr>
          <w:rFonts w:cstheme="majorBidi" w:hint="cs"/>
          <w:szCs w:val="32"/>
          <w:cs/>
          <w:lang w:bidi="th-TH"/>
        </w:rPr>
        <w:t>ุก</w:t>
      </w:r>
      <w:proofErr w:type="spellEnd"/>
      <w:r w:rsidR="00F848AC">
        <w:rPr>
          <w:rFonts w:cstheme="majorBidi" w:hint="cs"/>
          <w:szCs w:val="32"/>
          <w:cs/>
          <w:lang w:bidi="th-TH"/>
        </w:rPr>
        <w:t xml:space="preserve"> ๆ คำ ไว้ในตารางเดียวกัน</w:t>
      </w:r>
      <w:r w:rsidR="008C62BE">
        <w:rPr>
          <w:rFonts w:cstheme="majorBidi" w:hint="cs"/>
          <w:szCs w:val="32"/>
          <w:cs/>
          <w:lang w:bidi="th-TH"/>
        </w:rPr>
        <w:t xml:space="preserve">ตามประเภทของนิพจน์ระบุนาม </w:t>
      </w:r>
      <w:r w:rsidR="0084151D">
        <w:rPr>
          <w:rFonts w:cstheme="majorBidi" w:hint="cs"/>
          <w:szCs w:val="32"/>
          <w:cs/>
          <w:lang w:bidi="th-TH"/>
        </w:rPr>
        <w:t>หากใน</w:t>
      </w:r>
      <w:r w:rsidR="00AD7FD2">
        <w:rPr>
          <w:rFonts w:cstheme="majorBidi" w:hint="cs"/>
          <w:szCs w:val="32"/>
          <w:cs/>
          <w:lang w:bidi="th-TH"/>
        </w:rPr>
        <w:t>แถว</w:t>
      </w:r>
      <w:r w:rsidR="0084151D">
        <w:rPr>
          <w:rFonts w:cstheme="majorBidi" w:hint="cs"/>
          <w:szCs w:val="32"/>
          <w:cs/>
          <w:lang w:bidi="th-TH"/>
        </w:rPr>
        <w:t xml:space="preserve">ใดมีการทำนายเป็นคำว่า </w:t>
      </w:r>
      <w:r w:rsidR="0084151D">
        <w:rPr>
          <w:rFonts w:cstheme="majorBidi"/>
          <w:szCs w:val="32"/>
          <w:lang w:bidi="th-TH"/>
        </w:rPr>
        <w:t xml:space="preserve">“O” </w:t>
      </w:r>
      <w:r w:rsidR="00AB1AEB">
        <w:rPr>
          <w:rFonts w:cstheme="majorBidi" w:hint="cs"/>
          <w:szCs w:val="32"/>
          <w:cs/>
          <w:lang w:bidi="th-TH"/>
        </w:rPr>
        <w:t>หมายความว่าโท</w:t>
      </w:r>
      <w:proofErr w:type="spellStart"/>
      <w:r w:rsidR="00AB1AEB">
        <w:rPr>
          <w:rFonts w:cstheme="majorBidi" w:hint="cs"/>
          <w:szCs w:val="32"/>
          <w:cs/>
          <w:lang w:bidi="th-TH"/>
        </w:rPr>
        <w:t>เค</w:t>
      </w:r>
      <w:proofErr w:type="spellEnd"/>
      <w:r w:rsidR="00AB1AEB">
        <w:rPr>
          <w:rFonts w:cstheme="majorBidi" w:hint="cs"/>
          <w:szCs w:val="32"/>
          <w:cs/>
          <w:lang w:bidi="th-TH"/>
        </w:rPr>
        <w:t xml:space="preserve">็นนั้นไม่ได้เป็นนิพจน์ระบุนาม </w:t>
      </w:r>
      <w:r w:rsidR="00BE6FA0">
        <w:rPr>
          <w:rFonts w:cstheme="majorBidi" w:hint="cs"/>
          <w:szCs w:val="32"/>
          <w:cs/>
          <w:lang w:bidi="th-TH"/>
        </w:rPr>
        <w:t xml:space="preserve">ซึ่งมีการเก็บค่าการทำนายทั้งหมด 4 คอลัมน์ </w:t>
      </w:r>
      <w:r w:rsidR="00501F70">
        <w:rPr>
          <w:rFonts w:cstheme="majorBidi" w:hint="cs"/>
          <w:szCs w:val="32"/>
          <w:cs/>
          <w:lang w:bidi="th-TH"/>
        </w:rPr>
        <w:t xml:space="preserve">ได้แก่ </w:t>
      </w:r>
      <w:proofErr w:type="spellStart"/>
      <w:r w:rsidR="00501F70">
        <w:rPr>
          <w:rFonts w:cstheme="majorBidi"/>
          <w:szCs w:val="32"/>
          <w:lang w:bidi="th-TH"/>
        </w:rPr>
        <w:t>stanford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Stanford NER </w:t>
      </w:r>
      <w:r w:rsidR="00501F70">
        <w:rPr>
          <w:rFonts w:cstheme="majorBidi" w:hint="cs"/>
          <w:szCs w:val="32"/>
          <w:cs/>
          <w:lang w:bidi="th-TH"/>
        </w:rPr>
        <w:t xml:space="preserve">ทำนาย </w:t>
      </w:r>
      <w:proofErr w:type="spellStart"/>
      <w:r w:rsidR="00501F70">
        <w:rPr>
          <w:rFonts w:cstheme="majorBidi"/>
          <w:szCs w:val="32"/>
          <w:lang w:bidi="th-TH"/>
        </w:rPr>
        <w:t>nltk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NLTK </w:t>
      </w:r>
      <w:r w:rsidR="00501F70">
        <w:rPr>
          <w:rFonts w:cstheme="majorBidi" w:hint="cs"/>
          <w:szCs w:val="32"/>
          <w:cs/>
          <w:lang w:bidi="th-TH"/>
        </w:rPr>
        <w:t xml:space="preserve">ทำนาย </w:t>
      </w:r>
      <w:proofErr w:type="spellStart"/>
      <w:r w:rsidR="00501F70">
        <w:rPr>
          <w:rFonts w:cstheme="majorBidi"/>
          <w:szCs w:val="32"/>
          <w:lang w:bidi="th-TH"/>
        </w:rPr>
        <w:t>spacy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proofErr w:type="spellStart"/>
      <w:r w:rsidR="00501F70">
        <w:rPr>
          <w:rFonts w:cstheme="majorBidi"/>
          <w:szCs w:val="32"/>
          <w:lang w:bidi="th-TH"/>
        </w:rPr>
        <w:t>spaCy</w:t>
      </w:r>
      <w:proofErr w:type="spellEnd"/>
      <w:r w:rsidR="00501F70">
        <w:rPr>
          <w:rFonts w:cstheme="majorBidi"/>
          <w:szCs w:val="32"/>
          <w:lang w:bidi="th-TH"/>
        </w:rPr>
        <w:t xml:space="preserve"> </w:t>
      </w:r>
      <w:r w:rsidR="00501F70">
        <w:rPr>
          <w:rFonts w:cstheme="majorBidi" w:hint="cs"/>
          <w:szCs w:val="32"/>
          <w:cs/>
          <w:lang w:bidi="th-TH"/>
        </w:rPr>
        <w:t xml:space="preserve">ทำนาย และคอลัมน์สุดท้าย </w:t>
      </w:r>
      <w:proofErr w:type="spellStart"/>
      <w:r w:rsidR="00501F70">
        <w:rPr>
          <w:rFonts w:cstheme="majorBidi"/>
          <w:szCs w:val="32"/>
          <w:lang w:bidi="th-TH"/>
        </w:rPr>
        <w:t>real_ents</w:t>
      </w:r>
      <w:proofErr w:type="spellEnd"/>
      <w:r w:rsidR="00501F70">
        <w:rPr>
          <w:rFonts w:cstheme="majorBidi"/>
          <w:szCs w:val="32"/>
          <w:lang w:bidi="th-TH"/>
        </w:rPr>
        <w:t xml:space="preserve"> </w:t>
      </w:r>
      <w:r w:rsidR="00501F70">
        <w:rPr>
          <w:rFonts w:cstheme="majorBidi" w:hint="cs"/>
          <w:szCs w:val="32"/>
          <w:cs/>
          <w:lang w:bidi="th-TH"/>
        </w:rPr>
        <w:t>คือ ค่า</w:t>
      </w:r>
      <w:r w:rsidR="006D746B">
        <w:rPr>
          <w:rFonts w:cstheme="majorBidi" w:hint="cs"/>
          <w:szCs w:val="32"/>
          <w:cs/>
          <w:lang w:bidi="th-TH"/>
        </w:rPr>
        <w:t>ทำนาย</w:t>
      </w:r>
      <w:r w:rsidR="00501F70">
        <w:rPr>
          <w:rFonts w:cstheme="majorBidi" w:hint="cs"/>
          <w:szCs w:val="32"/>
          <w:cs/>
          <w:lang w:bidi="th-TH"/>
        </w:rPr>
        <w:t>ที่แท้จริง (จากการเลือกค่าทำนายที่เหมือนกันตั้งแต่ 2 ใน 3 ของ</w:t>
      </w:r>
      <w:r w:rsidR="007C320B">
        <w:rPr>
          <w:rFonts w:cstheme="majorBidi" w:hint="cs"/>
          <w:szCs w:val="32"/>
          <w:cs/>
          <w:lang w:bidi="th-TH"/>
        </w:rPr>
        <w:t>ไลบรารี</w:t>
      </w:r>
      <w:r w:rsidR="00501F70">
        <w:rPr>
          <w:rFonts w:cstheme="majorBidi" w:hint="cs"/>
          <w:szCs w:val="32"/>
          <w:cs/>
          <w:lang w:bidi="th-TH"/>
        </w:rPr>
        <w:t>) และการติดแท็กค่าของเลขที่เป็นข้อมูลส่วนบุคคล</w:t>
      </w:r>
      <w:r w:rsidR="00B66534">
        <w:rPr>
          <w:rFonts w:cstheme="majorBidi" w:hint="cs"/>
          <w:szCs w:val="32"/>
          <w:cs/>
          <w:lang w:bidi="th-TH"/>
        </w:rPr>
        <w:t xml:space="preserve">จากการใช้ </w:t>
      </w:r>
      <w:r w:rsidR="00B66534">
        <w:rPr>
          <w:rFonts w:cstheme="majorBidi"/>
          <w:szCs w:val="32"/>
          <w:lang w:bidi="th-TH"/>
        </w:rPr>
        <w:t>Regular Expressions</w:t>
      </w:r>
    </w:p>
    <w:p w14:paraId="1B059422" w14:textId="6C32F6AD" w:rsidR="00E2649E" w:rsidRDefault="00E2649E" w:rsidP="005340B3">
      <w:pPr>
        <w:spacing w:after="120" w:line="240" w:lineRule="auto"/>
        <w:jc w:val="thaiDistribute"/>
        <w:rPr>
          <w:rFonts w:cstheme="majorBidi"/>
          <w:szCs w:val="32"/>
          <w:lang w:bidi="th-TH"/>
        </w:rPr>
      </w:pPr>
      <w:r>
        <w:rPr>
          <w:rFonts w:cstheme="majorBidi"/>
          <w:szCs w:val="32"/>
          <w:lang w:bidi="th-TH"/>
        </w:rPr>
        <w:tab/>
      </w:r>
      <w:r>
        <w:rPr>
          <w:rFonts w:cstheme="majorBidi" w:hint="cs"/>
          <w:szCs w:val="32"/>
          <w:cs/>
          <w:lang w:bidi="th-TH"/>
        </w:rPr>
        <w:t xml:space="preserve">นอกจากนี้ </w:t>
      </w:r>
      <w:r w:rsidR="0040380A">
        <w:rPr>
          <w:rFonts w:cstheme="majorBidi" w:hint="cs"/>
          <w:szCs w:val="32"/>
          <w:cs/>
          <w:lang w:bidi="th-TH"/>
        </w:rPr>
        <w:t>มี</w:t>
      </w:r>
      <w:r>
        <w:rPr>
          <w:rFonts w:cstheme="majorBidi" w:hint="cs"/>
          <w:szCs w:val="32"/>
          <w:cs/>
          <w:lang w:bidi="th-TH"/>
        </w:rPr>
        <w:t>การ</w:t>
      </w:r>
      <w:r w:rsidR="001903E0">
        <w:rPr>
          <w:rFonts w:cstheme="majorBidi" w:hint="cs"/>
          <w:szCs w:val="32"/>
          <w:cs/>
          <w:lang w:bidi="th-TH"/>
        </w:rPr>
        <w:t>เก็บบันทึกค่าการทำนายจริง เฉพาะโท</w:t>
      </w:r>
      <w:proofErr w:type="spellStart"/>
      <w:r w:rsidR="001903E0">
        <w:rPr>
          <w:rFonts w:cstheme="majorBidi" w:hint="cs"/>
          <w:szCs w:val="32"/>
          <w:cs/>
          <w:lang w:bidi="th-TH"/>
        </w:rPr>
        <w:t>เค</w:t>
      </w:r>
      <w:proofErr w:type="spellEnd"/>
      <w:r w:rsidR="001903E0">
        <w:rPr>
          <w:rFonts w:cstheme="majorBidi" w:hint="cs"/>
          <w:szCs w:val="32"/>
          <w:cs/>
          <w:lang w:bidi="th-TH"/>
        </w:rPr>
        <w:t>็นที่มีการ</w:t>
      </w:r>
      <w:r w:rsidR="00C77592">
        <w:rPr>
          <w:rFonts w:cstheme="majorBidi" w:hint="cs"/>
          <w:szCs w:val="32"/>
          <w:cs/>
          <w:lang w:bidi="th-TH"/>
        </w:rPr>
        <w:t>ทำนายเป็น</w:t>
      </w:r>
      <w:r w:rsidR="001903E0">
        <w:rPr>
          <w:rFonts w:cstheme="majorBidi" w:hint="cs"/>
          <w:szCs w:val="32"/>
          <w:cs/>
          <w:lang w:bidi="th-TH"/>
        </w:rPr>
        <w:t xml:space="preserve">นิพจน์ระบุนาม </w:t>
      </w:r>
      <w:r w:rsidR="000F2FFE">
        <w:rPr>
          <w:rFonts w:cstheme="majorBidi" w:hint="cs"/>
          <w:szCs w:val="32"/>
          <w:cs/>
          <w:lang w:bidi="th-TH"/>
        </w:rPr>
        <w:t>เพิ่ม</w:t>
      </w:r>
      <w:r w:rsidR="000A4B34">
        <w:rPr>
          <w:rFonts w:cstheme="majorBidi" w:hint="cs"/>
          <w:szCs w:val="32"/>
          <w:cs/>
          <w:lang w:bidi="th-TH"/>
        </w:rPr>
        <w:t xml:space="preserve">เป็นจำนวน 1 </w:t>
      </w:r>
      <w:r w:rsidR="00EE4BB2">
        <w:rPr>
          <w:rFonts w:cstheme="majorBidi" w:hint="cs"/>
          <w:szCs w:val="32"/>
          <w:cs/>
          <w:lang w:bidi="th-TH"/>
        </w:rPr>
        <w:t xml:space="preserve">ตาราง เพื่อดำเนินการบันทึกให้อยู่ในรูปแบบไฟล์ </w:t>
      </w:r>
      <w:r w:rsidR="00EE4BB2">
        <w:rPr>
          <w:rFonts w:cstheme="majorBidi"/>
          <w:szCs w:val="32"/>
          <w:lang w:bidi="th-TH"/>
        </w:rPr>
        <w:t>CSV</w:t>
      </w:r>
      <w:r w:rsidR="00EE4BB2">
        <w:rPr>
          <w:rFonts w:cstheme="majorBidi" w:hint="cs"/>
          <w:szCs w:val="32"/>
          <w:cs/>
          <w:lang w:bidi="th-TH"/>
        </w:rPr>
        <w:t xml:space="preserve"> และนำไปปกปิดเสียงในขั้นตอนถัดไป ดังรูปที่ </w:t>
      </w:r>
      <w:r w:rsidR="005C10BB">
        <w:rPr>
          <w:rFonts w:cstheme="majorBidi" w:hint="cs"/>
          <w:szCs w:val="32"/>
          <w:cs/>
          <w:lang w:bidi="th-TH"/>
        </w:rPr>
        <w:t>4.</w:t>
      </w:r>
      <w:r w:rsidR="00A9007B">
        <w:rPr>
          <w:rFonts w:cstheme="majorBidi"/>
          <w:szCs w:val="32"/>
          <w:lang w:bidi="th-TH"/>
        </w:rPr>
        <w:t>1</w:t>
      </w:r>
      <w:r w:rsidR="004449C4">
        <w:rPr>
          <w:rFonts w:cstheme="majorBidi" w:hint="cs"/>
          <w:szCs w:val="32"/>
          <w:cs/>
          <w:lang w:bidi="th-TH"/>
        </w:rPr>
        <w:t>6</w:t>
      </w:r>
    </w:p>
    <w:p w14:paraId="00456FE2" w14:textId="77777777" w:rsidR="00CC05AB" w:rsidRDefault="005C10BB" w:rsidP="00CC05AB">
      <w:pPr>
        <w:keepNext/>
        <w:spacing w:after="120" w:line="240" w:lineRule="auto"/>
        <w:jc w:val="center"/>
      </w:pPr>
      <w:r>
        <w:rPr>
          <w:noProof/>
        </w:rPr>
        <w:lastRenderedPageBreak/>
        <w:drawing>
          <wp:inline distT="0" distB="0" distL="0" distR="0" wp14:anchorId="1E27D6D4" wp14:editId="3A3E0E17">
            <wp:extent cx="2917371" cy="4441548"/>
            <wp:effectExtent l="0" t="0" r="0" b="0"/>
            <wp:docPr id="563658705" name="รูปภาพ 563658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46731" cy="4486248"/>
                    </a:xfrm>
                    <a:prstGeom prst="rect">
                      <a:avLst/>
                    </a:prstGeom>
                  </pic:spPr>
                </pic:pic>
              </a:graphicData>
            </a:graphic>
          </wp:inline>
        </w:drawing>
      </w:r>
    </w:p>
    <w:p w14:paraId="2BD27C6E" w14:textId="20BBD294" w:rsidR="008E5A64" w:rsidRPr="00CC05AB" w:rsidRDefault="00CC05AB" w:rsidP="00CC05AB">
      <w:pPr>
        <w:pStyle w:val="af"/>
        <w:rPr>
          <w:b/>
          <w:bCs/>
          <w:noProof/>
        </w:rPr>
      </w:pPr>
      <w:bookmarkStart w:id="103" w:name="_Toc58414014"/>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6</w:t>
      </w:r>
      <w:r w:rsidR="007A3EBD">
        <w:rPr>
          <w:b/>
          <w:bCs/>
          <w:cs/>
        </w:rPr>
        <w:fldChar w:fldCharType="end"/>
      </w:r>
      <w:r>
        <w:rPr>
          <w:b/>
          <w:bCs/>
        </w:rPr>
        <w:t xml:space="preserve"> </w:t>
      </w:r>
      <w:r>
        <w:rPr>
          <w:rFonts w:cstheme="majorBidi" w:hint="cs"/>
          <w:cs/>
        </w:rPr>
        <w:t>ตารางค่าทำนายจริงเฉพาะที่มีการติดแท็กนิพจน์ระบุนาม</w:t>
      </w:r>
      <w:bookmarkEnd w:id="103"/>
    </w:p>
    <w:p w14:paraId="73D382F9" w14:textId="034763C7" w:rsidR="00604930" w:rsidRDefault="00604930" w:rsidP="005340B3">
      <w:pPr>
        <w:keepNext/>
        <w:spacing w:after="120" w:line="240" w:lineRule="auto"/>
        <w:jc w:val="thaiDistribute"/>
        <w:rPr>
          <w:rFonts w:cstheme="majorBidi"/>
          <w:szCs w:val="32"/>
          <w:lang w:bidi="th-TH"/>
        </w:rPr>
      </w:pPr>
      <w:r>
        <w:rPr>
          <w:rFonts w:cstheme="majorBidi"/>
          <w:szCs w:val="32"/>
          <w:cs/>
          <w:lang w:bidi="th-TH"/>
        </w:rPr>
        <w:tab/>
      </w:r>
      <w:r w:rsidR="0049685D">
        <w:rPr>
          <w:rFonts w:cstheme="majorBidi" w:hint="cs"/>
          <w:szCs w:val="32"/>
          <w:cs/>
          <w:lang w:bidi="th-TH"/>
        </w:rPr>
        <w:t>ดำเนินการ</w:t>
      </w:r>
      <w:r w:rsidRPr="00430F90">
        <w:rPr>
          <w:rFonts w:cstheme="majorBidi"/>
          <w:szCs w:val="32"/>
          <w:cs/>
          <w:lang w:bidi="th-TH"/>
        </w:rPr>
        <w:t>ประเมินผลความแม่นยำในการทำนาย</w:t>
      </w:r>
      <w:r w:rsidRPr="00430F90">
        <w:rPr>
          <w:rFonts w:cstheme="majorBidi" w:hint="cs"/>
          <w:szCs w:val="32"/>
          <w:cs/>
          <w:lang w:bidi="th-TH"/>
        </w:rPr>
        <w:t>นิพจน์ระบุนาม</w:t>
      </w:r>
      <w:r w:rsidRPr="00430F90">
        <w:rPr>
          <w:rFonts w:cstheme="majorBidi"/>
          <w:szCs w:val="32"/>
          <w:cs/>
          <w:lang w:bidi="th-TH"/>
        </w:rPr>
        <w:t>ของ</w:t>
      </w:r>
      <w:r w:rsidRPr="00430F90">
        <w:rPr>
          <w:rFonts w:cstheme="majorBidi" w:hint="cs"/>
          <w:szCs w:val="32"/>
          <w:cs/>
          <w:lang w:bidi="th-TH"/>
        </w:rPr>
        <w:t>แต่ละ</w:t>
      </w:r>
      <w:r w:rsidR="00430F90" w:rsidRPr="00430F90">
        <w:rPr>
          <w:rFonts w:cstheme="majorBidi"/>
          <w:szCs w:val="32"/>
          <w:cs/>
          <w:lang w:bidi="th-TH"/>
        </w:rPr>
        <w:t>ไลบรารี</w:t>
      </w:r>
      <w:r w:rsidR="00AF3289" w:rsidRPr="00430F90">
        <w:rPr>
          <w:rFonts w:cstheme="majorBidi" w:hint="cs"/>
          <w:szCs w:val="32"/>
          <w:cs/>
          <w:lang w:bidi="th-TH"/>
        </w:rPr>
        <w:t xml:space="preserve"> โดยนำ</w:t>
      </w:r>
      <w:r w:rsidR="008A4BB5">
        <w:rPr>
          <w:rFonts w:cstheme="majorBidi" w:hint="cs"/>
          <w:szCs w:val="32"/>
          <w:cs/>
          <w:lang w:bidi="th-TH"/>
        </w:rPr>
        <w:t>ข้อมูล</w:t>
      </w:r>
      <w:r w:rsidR="00AF3289" w:rsidRPr="00430F90">
        <w:rPr>
          <w:rFonts w:cstheme="majorBidi" w:hint="cs"/>
          <w:szCs w:val="32"/>
          <w:cs/>
          <w:lang w:bidi="th-TH"/>
        </w:rPr>
        <w:t>โท</w:t>
      </w:r>
      <w:proofErr w:type="spellStart"/>
      <w:r w:rsidR="00AF3289" w:rsidRPr="00430F90">
        <w:rPr>
          <w:rFonts w:cstheme="majorBidi" w:hint="cs"/>
          <w:szCs w:val="32"/>
          <w:cs/>
          <w:lang w:bidi="th-TH"/>
        </w:rPr>
        <w:t>เค</w:t>
      </w:r>
      <w:proofErr w:type="spellEnd"/>
      <w:r w:rsidR="00AF3289" w:rsidRPr="00430F90">
        <w:rPr>
          <w:rFonts w:cstheme="majorBidi" w:hint="cs"/>
          <w:szCs w:val="32"/>
          <w:cs/>
          <w:lang w:bidi="th-TH"/>
        </w:rPr>
        <w:t xml:space="preserve">็นที่ </w:t>
      </w:r>
      <w:r w:rsidR="009F5F80" w:rsidRPr="009F5F80">
        <w:rPr>
          <w:rFonts w:cs="Angsana New"/>
          <w:szCs w:val="32"/>
          <w:lang w:bidi="th-TH"/>
        </w:rPr>
        <w:t>Cloud Speech to Text</w:t>
      </w:r>
      <w:r w:rsidR="00AF3289">
        <w:rPr>
          <w:rFonts w:cs="Angsana New"/>
          <w:szCs w:val="32"/>
          <w:lang w:bidi="th-TH"/>
        </w:rPr>
        <w:t xml:space="preserve"> </w:t>
      </w:r>
      <w:r w:rsidR="00AF3289" w:rsidRPr="00430F90">
        <w:rPr>
          <w:rFonts w:cstheme="majorBidi" w:hint="cs"/>
          <w:szCs w:val="32"/>
          <w:cs/>
          <w:lang w:bidi="th-TH"/>
        </w:rPr>
        <w:t>แบ่ง</w:t>
      </w:r>
      <w:r w:rsidR="007476E3">
        <w:rPr>
          <w:rFonts w:cstheme="majorBidi" w:hint="cs"/>
          <w:szCs w:val="32"/>
          <w:cs/>
          <w:lang w:bidi="th-TH"/>
        </w:rPr>
        <w:t>มาทำการ</w:t>
      </w:r>
      <w:r w:rsidR="00AF3289" w:rsidRPr="00430F90">
        <w:rPr>
          <w:rFonts w:cstheme="majorBidi" w:hint="cs"/>
          <w:szCs w:val="32"/>
          <w:cs/>
          <w:lang w:bidi="th-TH"/>
        </w:rPr>
        <w:t>เฉลยนิพจน์ระบุนามจริง เพื่อที่จะนำไป</w:t>
      </w:r>
      <w:r w:rsidR="00801E83" w:rsidRPr="00430F90">
        <w:rPr>
          <w:rFonts w:cstheme="majorBidi" w:hint="cs"/>
          <w:szCs w:val="32"/>
          <w:cs/>
          <w:lang w:bidi="th-TH"/>
        </w:rPr>
        <w:t>ประเมินผลความแม่นยำ</w:t>
      </w:r>
      <w:r w:rsidR="00C278DE">
        <w:rPr>
          <w:rFonts w:cstheme="majorBidi" w:hint="cs"/>
          <w:szCs w:val="32"/>
          <w:cs/>
          <w:lang w:bidi="th-TH"/>
        </w:rPr>
        <w:t xml:space="preserve">จากค่า </w:t>
      </w:r>
      <w:r w:rsidR="00C278DE">
        <w:rPr>
          <w:rFonts w:cstheme="majorBidi"/>
          <w:szCs w:val="32"/>
          <w:lang w:bidi="th-TH"/>
        </w:rPr>
        <w:t>Accurac</w:t>
      </w:r>
      <w:r w:rsidR="00435282">
        <w:rPr>
          <w:rFonts w:cstheme="majorBidi"/>
          <w:szCs w:val="32"/>
          <w:lang w:bidi="th-TH"/>
        </w:rPr>
        <w:t>ies</w:t>
      </w:r>
      <w:r w:rsidR="00C278DE">
        <w:rPr>
          <w:rFonts w:cstheme="majorBidi"/>
          <w:szCs w:val="32"/>
          <w:lang w:bidi="th-TH"/>
        </w:rPr>
        <w:t xml:space="preserve"> </w:t>
      </w:r>
      <w:r w:rsidR="00801E83" w:rsidRPr="00430F90">
        <w:rPr>
          <w:rFonts w:cstheme="majorBidi" w:hint="cs"/>
          <w:szCs w:val="32"/>
          <w:cs/>
          <w:lang w:bidi="th-TH"/>
        </w:rPr>
        <w:t xml:space="preserve">ของการทำนายนิพจน์ระบุนามในทุก ๆ </w:t>
      </w:r>
      <w:r w:rsidR="00BD0523">
        <w:rPr>
          <w:rFonts w:cstheme="majorBidi" w:hint="cs"/>
          <w:szCs w:val="32"/>
          <w:cs/>
          <w:lang w:bidi="th-TH"/>
        </w:rPr>
        <w:t>ไลบรารี</w:t>
      </w:r>
    </w:p>
    <w:tbl>
      <w:tblPr>
        <w:tblStyle w:val="5-3"/>
        <w:tblW w:w="0" w:type="auto"/>
        <w:tblLook w:val="04A0" w:firstRow="1" w:lastRow="0" w:firstColumn="1" w:lastColumn="0" w:noHBand="0" w:noVBand="1"/>
      </w:tblPr>
      <w:tblGrid>
        <w:gridCol w:w="4315"/>
        <w:gridCol w:w="4315"/>
      </w:tblGrid>
      <w:tr w:rsidR="00DA7E28" w14:paraId="255AE3B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6C75C8" w14:textId="452962B2" w:rsidR="00DA7E28" w:rsidRDefault="00F11B3B" w:rsidP="00DA7E28">
            <w:pPr>
              <w:keepNext/>
              <w:spacing w:after="120"/>
              <w:jc w:val="center"/>
              <w:rPr>
                <w:rFonts w:cs="Angsana New"/>
                <w:szCs w:val="32"/>
                <w:lang w:bidi="th-TH"/>
              </w:rPr>
            </w:pPr>
            <w:r>
              <w:rPr>
                <w:rFonts w:cs="Angsana New"/>
                <w:szCs w:val="32"/>
                <w:lang w:bidi="th-TH"/>
              </w:rPr>
              <w:t>Libraries</w:t>
            </w:r>
          </w:p>
        </w:tc>
        <w:tc>
          <w:tcPr>
            <w:tcW w:w="4315" w:type="dxa"/>
          </w:tcPr>
          <w:p w14:paraId="70EF3F43" w14:textId="4E67F131" w:rsidR="00DA7E28" w:rsidRDefault="00F11B3B" w:rsidP="00F11B3B">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w:t>
            </w:r>
            <w:r w:rsidR="00B04A2F">
              <w:rPr>
                <w:rFonts w:cs="Angsana New"/>
                <w:szCs w:val="32"/>
                <w:lang w:bidi="th-TH"/>
              </w:rPr>
              <w:t>ies (%)</w:t>
            </w:r>
          </w:p>
        </w:tc>
      </w:tr>
      <w:tr w:rsidR="00DA7E28" w14:paraId="380C6CC1"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ADF301C" w14:textId="11034372" w:rsidR="00DA7E28" w:rsidRDefault="00B04A2F" w:rsidP="00A127C9">
            <w:pPr>
              <w:keepNext/>
              <w:spacing w:after="120"/>
              <w:rPr>
                <w:rFonts w:cs="Angsana New"/>
                <w:szCs w:val="32"/>
                <w:lang w:bidi="th-TH"/>
              </w:rPr>
            </w:pPr>
            <w:r>
              <w:rPr>
                <w:rFonts w:cs="Angsana New"/>
                <w:szCs w:val="32"/>
                <w:lang w:bidi="th-TH"/>
              </w:rPr>
              <w:t>Stanford NER</w:t>
            </w:r>
          </w:p>
        </w:tc>
        <w:tc>
          <w:tcPr>
            <w:tcW w:w="4315" w:type="dxa"/>
          </w:tcPr>
          <w:p w14:paraId="4F457E55" w14:textId="07C6ED37"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88.17</w:t>
            </w:r>
          </w:p>
        </w:tc>
      </w:tr>
      <w:tr w:rsidR="00DA7E28" w14:paraId="644DD69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4FB4F4D7" w14:textId="1ECA72A6" w:rsidR="00DA7E28" w:rsidRDefault="0054076C" w:rsidP="00A127C9">
            <w:pPr>
              <w:keepNext/>
              <w:spacing w:after="120"/>
              <w:rPr>
                <w:rFonts w:cs="Angsana New"/>
                <w:szCs w:val="32"/>
                <w:lang w:bidi="th-TH"/>
              </w:rPr>
            </w:pPr>
            <w:r>
              <w:rPr>
                <w:rFonts w:cs="Angsana New"/>
                <w:szCs w:val="32"/>
                <w:lang w:bidi="th-TH"/>
              </w:rPr>
              <w:t>NLTK</w:t>
            </w:r>
          </w:p>
        </w:tc>
        <w:tc>
          <w:tcPr>
            <w:tcW w:w="4315" w:type="dxa"/>
          </w:tcPr>
          <w:p w14:paraId="6C21B5F1" w14:textId="0319E67E" w:rsidR="00DA7E28" w:rsidRDefault="00941C0C"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84.62</w:t>
            </w:r>
          </w:p>
        </w:tc>
      </w:tr>
      <w:tr w:rsidR="00DA7E28" w14:paraId="3BDB0B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2E1209" w14:textId="42CEEDB3" w:rsidR="00DA7E28" w:rsidRDefault="00776530" w:rsidP="00A127C9">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17769912" w14:textId="05861B6C"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DA7E28" w14:paraId="6BA64E1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D43BE73" w14:textId="30CD32F3" w:rsidR="00DA7E28" w:rsidRDefault="00776530" w:rsidP="00A127C9">
            <w:pPr>
              <w:keepNext/>
              <w:spacing w:after="120"/>
              <w:rPr>
                <w:rFonts w:cs="Angsana New"/>
                <w:szCs w:val="32"/>
                <w:lang w:bidi="th-TH"/>
              </w:rPr>
            </w:pPr>
            <w:r>
              <w:rPr>
                <w:rFonts w:cs="Angsana New"/>
                <w:szCs w:val="32"/>
                <w:lang w:bidi="th-TH"/>
              </w:rPr>
              <w:t xml:space="preserve">Combined </w:t>
            </w:r>
            <w:r w:rsidR="00941C0C">
              <w:rPr>
                <w:rFonts w:cs="Angsana New"/>
                <w:szCs w:val="32"/>
                <w:lang w:bidi="th-TH"/>
              </w:rPr>
              <w:t>and Regex</w:t>
            </w:r>
          </w:p>
        </w:tc>
        <w:tc>
          <w:tcPr>
            <w:tcW w:w="4315" w:type="dxa"/>
          </w:tcPr>
          <w:p w14:paraId="0AEE1B9F" w14:textId="234C12DA" w:rsidR="00DA7E28" w:rsidRDefault="008F6713"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7.04</w:t>
            </w:r>
          </w:p>
        </w:tc>
      </w:tr>
    </w:tbl>
    <w:p w14:paraId="546A1818" w14:textId="62F397F5" w:rsidR="002426AA" w:rsidRPr="002426AA" w:rsidRDefault="002426AA">
      <w:pPr>
        <w:pStyle w:val="af"/>
        <w:rPr>
          <w:b/>
          <w:bCs/>
        </w:rPr>
      </w:pPr>
      <w:bookmarkStart w:id="104" w:name="_Toc58413426"/>
      <w:r w:rsidRPr="002426AA">
        <w:rPr>
          <w:b/>
          <w:bCs/>
          <w:cs/>
        </w:rPr>
        <w:t xml:space="preserve">ตารางที่ </w:t>
      </w:r>
      <w:r w:rsidRPr="002426AA">
        <w:rPr>
          <w:b/>
          <w:bCs/>
          <w:cs/>
        </w:rPr>
        <w:fldChar w:fldCharType="begin"/>
      </w:r>
      <w:r w:rsidRPr="002426AA">
        <w:rPr>
          <w:b/>
          <w:bCs/>
          <w:cs/>
        </w:rPr>
        <w:instrText xml:space="preserve"> </w:instrText>
      </w:r>
      <w:r w:rsidRPr="002426AA">
        <w:rPr>
          <w:b/>
          <w:bCs/>
        </w:rPr>
        <w:instrText xml:space="preserve">STYLEREF </w:instrText>
      </w:r>
      <w:r w:rsidRPr="002426AA">
        <w:rPr>
          <w:b/>
          <w:bCs/>
          <w:cs/>
        </w:rPr>
        <w:instrText xml:space="preserve">1 </w:instrText>
      </w:r>
      <w:r w:rsidRPr="002426AA">
        <w:rPr>
          <w:b/>
          <w:bCs/>
        </w:rPr>
        <w:instrText>\s</w:instrText>
      </w:r>
      <w:r w:rsidRPr="002426AA">
        <w:rPr>
          <w:b/>
          <w:bCs/>
          <w:cs/>
        </w:rPr>
        <w:instrText xml:space="preserve"> </w:instrText>
      </w:r>
      <w:r w:rsidRPr="002426AA">
        <w:rPr>
          <w:b/>
          <w:bCs/>
          <w:cs/>
        </w:rPr>
        <w:fldChar w:fldCharType="separate"/>
      </w:r>
      <w:r w:rsidR="0056265B">
        <w:rPr>
          <w:b/>
          <w:bCs/>
          <w:noProof/>
          <w:cs/>
        </w:rPr>
        <w:t>4</w:t>
      </w:r>
      <w:r w:rsidRPr="002426AA">
        <w:rPr>
          <w:b/>
          <w:bCs/>
          <w:cs/>
        </w:rPr>
        <w:fldChar w:fldCharType="end"/>
      </w:r>
      <w:r w:rsidRPr="002426AA">
        <w:rPr>
          <w:b/>
          <w:bCs/>
          <w:cs/>
        </w:rPr>
        <w:t>.</w:t>
      </w:r>
      <w:r w:rsidRPr="002426AA">
        <w:rPr>
          <w:b/>
          <w:bCs/>
          <w:cs/>
        </w:rPr>
        <w:fldChar w:fldCharType="begin"/>
      </w:r>
      <w:r w:rsidRPr="002426AA">
        <w:rPr>
          <w:b/>
          <w:bCs/>
          <w:cs/>
        </w:rPr>
        <w:instrText xml:space="preserve"> </w:instrText>
      </w:r>
      <w:r w:rsidRPr="002426AA">
        <w:rPr>
          <w:b/>
          <w:bCs/>
        </w:rPr>
        <w:instrText xml:space="preserve">SEQ </w:instrText>
      </w:r>
      <w:r w:rsidRPr="002426AA">
        <w:rPr>
          <w:b/>
          <w:bCs/>
          <w:cs/>
        </w:rPr>
        <w:instrText xml:space="preserve">ตารางที่ </w:instrText>
      </w:r>
      <w:r w:rsidRPr="002426AA">
        <w:rPr>
          <w:b/>
          <w:bCs/>
        </w:rPr>
        <w:instrText xml:space="preserve">\* ARABIC \s </w:instrText>
      </w:r>
      <w:r w:rsidRPr="002426AA">
        <w:rPr>
          <w:b/>
          <w:bCs/>
          <w:cs/>
        </w:rPr>
        <w:instrText xml:space="preserve">1 </w:instrText>
      </w:r>
      <w:r w:rsidRPr="002426AA">
        <w:rPr>
          <w:b/>
          <w:bCs/>
          <w:cs/>
        </w:rPr>
        <w:fldChar w:fldCharType="separate"/>
      </w:r>
      <w:r w:rsidR="0056265B">
        <w:rPr>
          <w:b/>
          <w:bCs/>
          <w:noProof/>
          <w:cs/>
        </w:rPr>
        <w:t>3</w:t>
      </w:r>
      <w:r w:rsidRPr="002426AA">
        <w:rPr>
          <w:b/>
          <w:bCs/>
          <w:cs/>
        </w:rPr>
        <w:fldChar w:fldCharType="end"/>
      </w:r>
      <w:r w:rsidR="00D719C1">
        <w:rPr>
          <w:rFonts w:hint="cs"/>
          <w:b/>
          <w:bCs/>
          <w:cs/>
        </w:rPr>
        <w:t xml:space="preserve"> </w:t>
      </w:r>
      <w:r w:rsidR="00CA1E00">
        <w:rPr>
          <w:rFonts w:hint="cs"/>
          <w:cs/>
        </w:rPr>
        <w:t>ตารางการแสดงค่าความแม่นยำของการทำนายนิพจน์ระบุนามทุกประเภท</w:t>
      </w:r>
      <w:bookmarkEnd w:id="104"/>
    </w:p>
    <w:p w14:paraId="52932F0E" w14:textId="578DD88B" w:rsidR="00CC05AB" w:rsidRDefault="002F0B63" w:rsidP="00CC05AB">
      <w:pPr>
        <w:keepNext/>
        <w:spacing w:after="120" w:line="240" w:lineRule="auto"/>
        <w:jc w:val="center"/>
      </w:pPr>
      <w:r>
        <w:rPr>
          <w:noProof/>
        </w:rPr>
        <w:lastRenderedPageBreak/>
        <w:drawing>
          <wp:inline distT="0" distB="0" distL="0" distR="0" wp14:anchorId="6D83650C" wp14:editId="29CEDD9B">
            <wp:extent cx="4310743" cy="2823517"/>
            <wp:effectExtent l="0" t="0" r="0" b="0"/>
            <wp:docPr id="563658713" name="รูปภาพ 56365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510" r="23207"/>
                    <a:stretch/>
                  </pic:blipFill>
                  <pic:spPr bwMode="auto">
                    <a:xfrm>
                      <a:off x="0" y="0"/>
                      <a:ext cx="4339760" cy="2842523"/>
                    </a:xfrm>
                    <a:prstGeom prst="rect">
                      <a:avLst/>
                    </a:prstGeom>
                    <a:ln>
                      <a:noFill/>
                    </a:ln>
                    <a:extLst>
                      <a:ext uri="{53640926-AAD7-44D8-BBD7-CCE9431645EC}">
                        <a14:shadowObscured xmlns:a14="http://schemas.microsoft.com/office/drawing/2010/main"/>
                      </a:ext>
                    </a:extLst>
                  </pic:spPr>
                </pic:pic>
              </a:graphicData>
            </a:graphic>
          </wp:inline>
        </w:drawing>
      </w:r>
    </w:p>
    <w:p w14:paraId="4D1A5F69" w14:textId="6ACE263E" w:rsidR="00475F26" w:rsidRDefault="00CC05AB" w:rsidP="00CC05AB">
      <w:pPr>
        <w:pStyle w:val="af"/>
        <w:rPr>
          <w:rFonts w:cstheme="majorBidi"/>
        </w:rPr>
      </w:pPr>
      <w:bookmarkStart w:id="105" w:name="_Toc58414015"/>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7</w:t>
      </w:r>
      <w:r w:rsidR="007A3EBD">
        <w:rPr>
          <w:b/>
          <w:bCs/>
          <w:cs/>
        </w:rPr>
        <w:fldChar w:fldCharType="end"/>
      </w:r>
      <w:r>
        <w:rPr>
          <w:b/>
          <w:bCs/>
        </w:rPr>
        <w:t xml:space="preserve"> </w:t>
      </w:r>
      <w:r w:rsidR="001B5044">
        <w:rPr>
          <w:rFonts w:cstheme="majorBidi" w:hint="cs"/>
          <w:cs/>
        </w:rPr>
        <w:t>กราฟ</w:t>
      </w:r>
      <w:r w:rsidR="00ED3291">
        <w:rPr>
          <w:rFonts w:cstheme="majorBidi" w:hint="cs"/>
          <w:cs/>
        </w:rPr>
        <w:t>เปรียบเทียบค่าความแม่นยำของการทำนายนิพจน์ระบุนามทุกประเภท</w:t>
      </w:r>
      <w:bookmarkEnd w:id="105"/>
    </w:p>
    <w:p w14:paraId="6ADE2584" w14:textId="31D47220" w:rsidR="00B46227" w:rsidRDefault="00B46227" w:rsidP="00B46227">
      <w:pPr>
        <w:keepNext/>
        <w:spacing w:after="120" w:line="240" w:lineRule="auto"/>
        <w:ind w:firstLine="720"/>
        <w:rPr>
          <w:rFonts w:cstheme="majorBidi"/>
          <w:szCs w:val="32"/>
          <w:lang w:bidi="th-TH"/>
        </w:rPr>
      </w:pPr>
      <w:r>
        <w:rPr>
          <w:rFonts w:cstheme="majorBidi" w:hint="cs"/>
          <w:szCs w:val="32"/>
          <w:cs/>
          <w:lang w:bidi="th-TH"/>
        </w:rPr>
        <w:t>จากรูปที่ 4.</w:t>
      </w:r>
      <w:r w:rsidR="00A9007B">
        <w:rPr>
          <w:rFonts w:cstheme="majorBidi"/>
          <w:szCs w:val="32"/>
          <w:lang w:bidi="th-TH"/>
        </w:rPr>
        <w:t>1</w:t>
      </w:r>
      <w:r w:rsidR="009F387A">
        <w:rPr>
          <w:rFonts w:cstheme="majorBidi"/>
          <w:szCs w:val="32"/>
          <w:lang w:bidi="th-TH"/>
        </w:rPr>
        <w:t>7</w:t>
      </w:r>
      <w:r>
        <w:rPr>
          <w:rFonts w:cstheme="majorBidi" w:hint="cs"/>
          <w:szCs w:val="32"/>
          <w:cs/>
          <w:lang w:bidi="th-TH"/>
        </w:rPr>
        <w:t xml:space="preserve"> สามารถสรุปได้ ดังนี้</w:t>
      </w:r>
    </w:p>
    <w:p w14:paraId="6752236D" w14:textId="77777777"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sidRPr="00E51C04">
        <w:rPr>
          <w:rFonts w:cstheme="majorBidi"/>
          <w:szCs w:val="32"/>
          <w:lang w:bidi="th-TH"/>
        </w:rPr>
        <w:t xml:space="preserve">Stanford NER </w:t>
      </w:r>
      <w:r w:rsidRPr="00E51C04">
        <w:rPr>
          <w:rFonts w:cstheme="majorBidi" w:hint="cs"/>
          <w:szCs w:val="32"/>
          <w:cs/>
          <w:lang w:bidi="th-TH"/>
        </w:rPr>
        <w:t>คิดเป็นร้อยละ 88.17</w:t>
      </w:r>
    </w:p>
    <w:p w14:paraId="5525EAC8" w14:textId="77777777"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 xml:space="preserve">NLTK </w:t>
      </w:r>
      <w:r w:rsidRPr="00E51C04">
        <w:rPr>
          <w:rFonts w:cstheme="majorBidi" w:hint="cs"/>
          <w:szCs w:val="32"/>
          <w:cs/>
          <w:lang w:bidi="th-TH"/>
        </w:rPr>
        <w:t>คิดเป็นร้อยละ 8</w:t>
      </w:r>
      <w:r>
        <w:rPr>
          <w:rFonts w:cstheme="majorBidi"/>
          <w:szCs w:val="32"/>
          <w:lang w:bidi="th-TH"/>
        </w:rPr>
        <w:t>4</w:t>
      </w:r>
      <w:r w:rsidRPr="00E51C04">
        <w:rPr>
          <w:rFonts w:cstheme="majorBidi" w:hint="cs"/>
          <w:szCs w:val="32"/>
          <w:cs/>
          <w:lang w:bidi="th-TH"/>
        </w:rPr>
        <w:t>.</w:t>
      </w:r>
      <w:r>
        <w:rPr>
          <w:rFonts w:cstheme="majorBidi"/>
          <w:szCs w:val="32"/>
          <w:lang w:bidi="th-TH"/>
        </w:rPr>
        <w:t>62</w:t>
      </w:r>
    </w:p>
    <w:p w14:paraId="2AACE0DC" w14:textId="77777777"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proofErr w:type="spellStart"/>
      <w:r>
        <w:rPr>
          <w:rFonts w:cstheme="majorBidi"/>
          <w:szCs w:val="32"/>
          <w:lang w:bidi="th-TH"/>
        </w:rPr>
        <w:t>spaCy</w:t>
      </w:r>
      <w:proofErr w:type="spellEnd"/>
      <w:r w:rsidRPr="00E51C04">
        <w:rPr>
          <w:rFonts w:cstheme="majorBidi"/>
          <w:szCs w:val="32"/>
          <w:lang w:bidi="th-TH"/>
        </w:rPr>
        <w:t xml:space="preserve"> </w:t>
      </w:r>
      <w:r w:rsidRPr="00E51C04">
        <w:rPr>
          <w:rFonts w:cstheme="majorBidi" w:hint="cs"/>
          <w:szCs w:val="32"/>
          <w:cs/>
          <w:lang w:bidi="th-TH"/>
        </w:rPr>
        <w:t xml:space="preserve">คิดเป็นร้อยละ </w:t>
      </w:r>
      <w:r>
        <w:rPr>
          <w:rFonts w:cstheme="majorBidi" w:hint="cs"/>
          <w:szCs w:val="32"/>
          <w:cs/>
          <w:lang w:bidi="th-TH"/>
        </w:rPr>
        <w:t>94.67</w:t>
      </w:r>
    </w:p>
    <w:p w14:paraId="453B2878" w14:textId="2E8401BE"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w:t>
      </w:r>
      <w:r>
        <w:rPr>
          <w:rFonts w:cstheme="majorBidi" w:hint="cs"/>
          <w:szCs w:val="32"/>
          <w:cs/>
          <w:lang w:bidi="th-TH"/>
        </w:rPr>
        <w:t xml:space="preserve">การรวมไลบรารีและการทำ </w:t>
      </w:r>
      <w:r>
        <w:rPr>
          <w:rFonts w:cstheme="majorBidi"/>
          <w:szCs w:val="32"/>
          <w:lang w:bidi="th-TH"/>
        </w:rPr>
        <w:t xml:space="preserve">Regular Expressions </w:t>
      </w:r>
      <w:r w:rsidRPr="00E51C04">
        <w:rPr>
          <w:rFonts w:cstheme="majorBidi" w:hint="cs"/>
          <w:szCs w:val="32"/>
          <w:cs/>
          <w:lang w:bidi="th-TH"/>
        </w:rPr>
        <w:t xml:space="preserve">คิดเป็นร้อยละ </w:t>
      </w:r>
      <w:r>
        <w:rPr>
          <w:rFonts w:cstheme="majorBidi" w:hint="cs"/>
          <w:szCs w:val="32"/>
          <w:cs/>
          <w:lang w:bidi="th-TH"/>
        </w:rPr>
        <w:t>97.04</w:t>
      </w:r>
    </w:p>
    <w:p w14:paraId="6562EE6E" w14:textId="21210503" w:rsidR="00B46227" w:rsidRPr="00B46227" w:rsidRDefault="00B46227" w:rsidP="00B46227">
      <w:pPr>
        <w:keepNext/>
        <w:spacing w:after="120" w:line="240" w:lineRule="auto"/>
        <w:ind w:firstLine="720"/>
        <w:jc w:val="thaiDistribute"/>
        <w:rPr>
          <w:rFonts w:cstheme="majorBidi"/>
          <w:szCs w:val="32"/>
          <w:lang w:bidi="th-TH"/>
        </w:rPr>
      </w:pPr>
      <w:r w:rsidRPr="007D6DB9">
        <w:rPr>
          <w:rFonts w:cstheme="majorBidi" w:hint="cs"/>
          <w:szCs w:val="32"/>
          <w:cs/>
          <w:lang w:bidi="th-TH"/>
        </w:rPr>
        <w:t>จากตารางที่ 4.3 และรูปที่ 4.</w:t>
      </w:r>
      <w:r w:rsidR="009A33AD">
        <w:rPr>
          <w:rFonts w:cstheme="majorBidi"/>
          <w:szCs w:val="32"/>
          <w:lang w:bidi="th-TH"/>
        </w:rPr>
        <w:t>1</w:t>
      </w:r>
      <w:r w:rsidR="009F387A">
        <w:rPr>
          <w:rFonts w:cstheme="majorBidi"/>
          <w:szCs w:val="32"/>
          <w:lang w:bidi="th-TH"/>
        </w:rPr>
        <w:t>7</w:t>
      </w:r>
      <w:r w:rsidRPr="00B46227">
        <w:rPr>
          <w:rFonts w:cstheme="majorBidi" w:hint="cs"/>
          <w:szCs w:val="32"/>
          <w:lang w:bidi="th-TH"/>
        </w:rPr>
        <w:t xml:space="preserve"> </w:t>
      </w:r>
      <w:r w:rsidRPr="00B46227">
        <w:rPr>
          <w:rFonts w:cstheme="majorBidi" w:hint="cs"/>
          <w:szCs w:val="32"/>
          <w:cs/>
          <w:lang w:bidi="th-TH"/>
        </w:rPr>
        <w:t xml:space="preserve">สังเกตได้ว่าเมื่อรวมการทำนายของแต่ละไลบรารีเข้าด้วยกัน และสร้างเงื่อนไขจาก </w:t>
      </w:r>
      <w:r w:rsidRPr="00B46227">
        <w:rPr>
          <w:rFonts w:cstheme="majorBidi"/>
          <w:szCs w:val="32"/>
          <w:lang w:bidi="th-TH"/>
        </w:rPr>
        <w:t xml:space="preserve">Regular Expressions </w:t>
      </w:r>
      <w:r w:rsidRPr="00B46227">
        <w:rPr>
          <w:rFonts w:cstheme="majorBidi" w:hint="cs"/>
          <w:szCs w:val="32"/>
          <w:cs/>
          <w:lang w:bidi="th-TH"/>
        </w:rPr>
        <w:t>นั้น ส่งผลให้ค่าความแม่นยำในการทำนายนิพจน์ระบุนามสูงที่สุด</w:t>
      </w:r>
    </w:p>
    <w:p w14:paraId="1943A500" w14:textId="77777777" w:rsidR="00B46227" w:rsidRPr="00B46227" w:rsidRDefault="00B46227" w:rsidP="00B46227">
      <w:pPr>
        <w:keepNext/>
        <w:spacing w:after="120" w:line="240" w:lineRule="auto"/>
        <w:rPr>
          <w:rFonts w:cstheme="majorBidi"/>
          <w:szCs w:val="32"/>
          <w:lang w:bidi="th-TH"/>
        </w:rPr>
      </w:pPr>
    </w:p>
    <w:p w14:paraId="7FBF599F" w14:textId="77777777" w:rsidR="00B46227" w:rsidRPr="00B46227" w:rsidRDefault="00B46227" w:rsidP="00B46227">
      <w:pPr>
        <w:rPr>
          <w:lang w:bidi="th-TH"/>
        </w:rPr>
      </w:pPr>
    </w:p>
    <w:p w14:paraId="5F0A183E" w14:textId="1F8C248E" w:rsidR="00F27A62" w:rsidRDefault="00EF7D00" w:rsidP="005340B3">
      <w:pPr>
        <w:keepNext/>
        <w:spacing w:after="120" w:line="240" w:lineRule="auto"/>
        <w:ind w:firstLine="720"/>
        <w:jc w:val="thaiDistribute"/>
        <w:rPr>
          <w:rFonts w:cstheme="majorBidi"/>
          <w:szCs w:val="32"/>
          <w:lang w:bidi="th-TH"/>
        </w:rPr>
      </w:pPr>
      <w:r>
        <w:rPr>
          <w:rFonts w:cstheme="majorBidi" w:hint="cs"/>
          <w:szCs w:val="32"/>
          <w:cs/>
          <w:lang w:bidi="th-TH"/>
        </w:rPr>
        <w:lastRenderedPageBreak/>
        <w:t xml:space="preserve">นอกจากนี้ </w:t>
      </w:r>
      <w:r w:rsidR="002E1964">
        <w:rPr>
          <w:rFonts w:cstheme="majorBidi" w:hint="cs"/>
          <w:szCs w:val="32"/>
          <w:cs/>
          <w:lang w:bidi="th-TH"/>
        </w:rPr>
        <w:t>ยังมีการ</w:t>
      </w:r>
      <w:r w:rsidR="00BC14C4">
        <w:rPr>
          <w:rFonts w:cstheme="majorBidi" w:hint="cs"/>
          <w:szCs w:val="32"/>
          <w:cs/>
          <w:lang w:bidi="th-TH"/>
        </w:rPr>
        <w:t>ประเมินผลความแม่นยำของนิพจน์ระบุนาม</w:t>
      </w:r>
      <w:r>
        <w:rPr>
          <w:rFonts w:cstheme="majorBidi" w:hint="cs"/>
          <w:szCs w:val="32"/>
          <w:cs/>
          <w:lang w:bidi="th-TH"/>
        </w:rPr>
        <w:t>ในแต่ละประเภท เพื่อ</w:t>
      </w:r>
      <w:r w:rsidR="003F7350">
        <w:rPr>
          <w:rFonts w:cstheme="majorBidi" w:hint="cs"/>
          <w:szCs w:val="32"/>
          <w:cs/>
          <w:lang w:bidi="th-TH"/>
        </w:rPr>
        <w:t>วิเคราะห์ว่าประเภทใดมีค่าความแม่นยำแตกต่างกันอย่างไร สามารถสรุปได้ ดังนี้</w:t>
      </w:r>
    </w:p>
    <w:p w14:paraId="708C7F64" w14:textId="58AD62EE" w:rsidR="001215DA" w:rsidRDefault="001215DA"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PERSON”</w:t>
      </w:r>
    </w:p>
    <w:tbl>
      <w:tblPr>
        <w:tblStyle w:val="5-3"/>
        <w:tblW w:w="0" w:type="auto"/>
        <w:tblLook w:val="04A0" w:firstRow="1" w:lastRow="0" w:firstColumn="1" w:lastColumn="0" w:noHBand="0" w:noVBand="1"/>
      </w:tblPr>
      <w:tblGrid>
        <w:gridCol w:w="4315"/>
        <w:gridCol w:w="4315"/>
      </w:tblGrid>
      <w:tr w:rsidR="00A127C9" w14:paraId="6288B6A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4ACBCC60" w14:textId="77777777" w:rsidR="00A127C9" w:rsidRPr="00A127C9" w:rsidRDefault="00A127C9" w:rsidP="00A127C9">
            <w:pPr>
              <w:keepNext/>
              <w:spacing w:after="120"/>
              <w:jc w:val="center"/>
              <w:rPr>
                <w:rFonts w:cs="Angsana New"/>
                <w:szCs w:val="32"/>
                <w:lang w:bidi="th-TH"/>
              </w:rPr>
            </w:pPr>
            <w:r w:rsidRPr="00A127C9">
              <w:rPr>
                <w:rFonts w:cs="Angsana New"/>
                <w:szCs w:val="32"/>
                <w:lang w:bidi="th-TH"/>
              </w:rPr>
              <w:t>Libraries</w:t>
            </w:r>
          </w:p>
        </w:tc>
        <w:tc>
          <w:tcPr>
            <w:tcW w:w="4315" w:type="dxa"/>
          </w:tcPr>
          <w:p w14:paraId="076C586B" w14:textId="77777777" w:rsidR="00A127C9" w:rsidRDefault="00A127C9"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A127C9" w14:paraId="4756FFA0"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31D4A7FF" w14:textId="77777777" w:rsidR="00A127C9" w:rsidRDefault="00A127C9" w:rsidP="0067596C">
            <w:pPr>
              <w:keepNext/>
              <w:spacing w:after="120"/>
              <w:rPr>
                <w:rFonts w:cs="Angsana New"/>
                <w:szCs w:val="32"/>
                <w:lang w:bidi="th-TH"/>
              </w:rPr>
            </w:pPr>
            <w:r>
              <w:rPr>
                <w:rFonts w:cs="Angsana New"/>
                <w:szCs w:val="32"/>
                <w:lang w:bidi="th-TH"/>
              </w:rPr>
              <w:t>Stanford NER</w:t>
            </w:r>
          </w:p>
        </w:tc>
        <w:tc>
          <w:tcPr>
            <w:tcW w:w="4315" w:type="dxa"/>
          </w:tcPr>
          <w:p w14:paraId="463DAE5D" w14:textId="03DC12DA"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A127C9" w14:paraId="637539C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F996ECB" w14:textId="77777777" w:rsidR="00A127C9" w:rsidRDefault="00A127C9" w:rsidP="0067596C">
            <w:pPr>
              <w:keepNext/>
              <w:spacing w:after="120"/>
              <w:rPr>
                <w:rFonts w:cs="Angsana New"/>
                <w:szCs w:val="32"/>
                <w:lang w:bidi="th-TH"/>
              </w:rPr>
            </w:pPr>
            <w:r>
              <w:rPr>
                <w:rFonts w:cs="Angsana New"/>
                <w:szCs w:val="32"/>
                <w:lang w:bidi="th-TH"/>
              </w:rPr>
              <w:t>NLTK</w:t>
            </w:r>
          </w:p>
        </w:tc>
        <w:tc>
          <w:tcPr>
            <w:tcW w:w="4315" w:type="dxa"/>
          </w:tcPr>
          <w:p w14:paraId="6C3C617F" w14:textId="0DE143C7"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3.49</w:t>
            </w:r>
          </w:p>
        </w:tc>
      </w:tr>
      <w:tr w:rsidR="00A127C9" w14:paraId="12B6B8F8"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3374045" w14:textId="77777777" w:rsidR="00A127C9" w:rsidRDefault="00A127C9" w:rsidP="0067596C">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19A965E5" w14:textId="306EAB27"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A127C9" w14:paraId="42BB28DD"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6E2AD1B" w14:textId="77777777" w:rsidR="00A127C9" w:rsidRDefault="00A127C9" w:rsidP="0067596C">
            <w:pPr>
              <w:keepNext/>
              <w:spacing w:after="120"/>
              <w:rPr>
                <w:rFonts w:cs="Angsana New"/>
                <w:szCs w:val="32"/>
                <w:lang w:bidi="th-TH"/>
              </w:rPr>
            </w:pPr>
            <w:r>
              <w:rPr>
                <w:rFonts w:cs="Angsana New"/>
                <w:szCs w:val="32"/>
                <w:lang w:bidi="th-TH"/>
              </w:rPr>
              <w:t>Combined and Regex</w:t>
            </w:r>
          </w:p>
        </w:tc>
        <w:tc>
          <w:tcPr>
            <w:tcW w:w="4315" w:type="dxa"/>
          </w:tcPr>
          <w:p w14:paraId="4117A253" w14:textId="7CCACD2C"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5920D858" w14:textId="1197F6B2" w:rsidR="00CA1E00" w:rsidRPr="00CA1E00" w:rsidRDefault="00CA1E00">
      <w:pPr>
        <w:pStyle w:val="af"/>
        <w:rPr>
          <w:b/>
          <w:bCs/>
        </w:rPr>
      </w:pPr>
      <w:bookmarkStart w:id="106" w:name="_Toc58413427"/>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4</w:t>
      </w:r>
      <w:r>
        <w:rPr>
          <w:b/>
          <w:bCs/>
          <w:cs/>
        </w:rPr>
        <w:fldChar w:fldCharType="end"/>
      </w:r>
      <w:r>
        <w:rPr>
          <w:rFonts w:hint="cs"/>
          <w:b/>
          <w:bCs/>
          <w:cs/>
        </w:rPr>
        <w:t xml:space="preserve"> </w:t>
      </w:r>
      <w:r>
        <w:rPr>
          <w:rFonts w:hint="cs"/>
          <w:cs/>
        </w:rPr>
        <w:t>ตารางการแสดงค่าความแม่นยำของการ</w:t>
      </w:r>
      <w:r w:rsidRPr="003F15A7">
        <w:rPr>
          <w:cs/>
        </w:rPr>
        <w:t>ติดแท็กคำว่า “</w:t>
      </w:r>
      <w:r w:rsidRPr="003F15A7">
        <w:t>PERSON”</w:t>
      </w:r>
      <w:bookmarkEnd w:id="106"/>
    </w:p>
    <w:p w14:paraId="2A2C8931" w14:textId="637A020D" w:rsidR="003D6653" w:rsidRDefault="008A5D93" w:rsidP="005340B3">
      <w:pPr>
        <w:keepNext/>
        <w:spacing w:after="120" w:line="240" w:lineRule="auto"/>
        <w:ind w:left="1080" w:firstLine="720"/>
        <w:jc w:val="thaiDistribute"/>
        <w:rPr>
          <w:rFonts w:cstheme="majorBidi"/>
          <w:szCs w:val="32"/>
          <w:cs/>
          <w:lang w:bidi="th-TH"/>
        </w:rPr>
      </w:pPr>
      <w:r>
        <w:rPr>
          <w:rFonts w:cstheme="majorBidi" w:hint="cs"/>
          <w:szCs w:val="32"/>
          <w:cs/>
          <w:lang w:bidi="th-TH"/>
        </w:rPr>
        <w:t>จาก</w:t>
      </w:r>
      <w:r w:rsidR="008864E2">
        <w:rPr>
          <w:rFonts w:cstheme="majorBidi" w:hint="cs"/>
          <w:szCs w:val="32"/>
          <w:cs/>
          <w:lang w:bidi="th-TH"/>
        </w:rPr>
        <w:t>ตาราง</w:t>
      </w:r>
      <w:r>
        <w:rPr>
          <w:rFonts w:cstheme="majorBidi" w:hint="cs"/>
          <w:szCs w:val="32"/>
          <w:cs/>
          <w:lang w:bidi="th-TH"/>
        </w:rPr>
        <w:t>ที่ 4.</w:t>
      </w:r>
      <w:r w:rsidR="008864E2">
        <w:rPr>
          <w:rFonts w:cstheme="majorBidi" w:hint="cs"/>
          <w:szCs w:val="32"/>
          <w:cs/>
          <w:lang w:bidi="th-TH"/>
        </w:rPr>
        <w:t>4</w:t>
      </w:r>
      <w:r>
        <w:rPr>
          <w:rFonts w:cstheme="majorBidi" w:hint="cs"/>
          <w:szCs w:val="32"/>
          <w:cs/>
          <w:lang w:bidi="th-TH"/>
        </w:rPr>
        <w:t xml:space="preserve"> ความแม่นยำในการติดแท็กคำว่า </w:t>
      </w:r>
      <w:r w:rsidRPr="00302E4B">
        <w:rPr>
          <w:rFonts w:cstheme="majorBidi"/>
          <w:szCs w:val="32"/>
          <w:lang w:bidi="th-TH"/>
        </w:rPr>
        <w:t>“PERSON”</w:t>
      </w:r>
      <w:r>
        <w:rPr>
          <w:rFonts w:cstheme="majorBidi" w:hint="cs"/>
          <w:szCs w:val="32"/>
          <w:cs/>
          <w:lang w:bidi="th-TH"/>
        </w:rPr>
        <w:t xml:space="preserve"> ของ</w:t>
      </w:r>
      <w:r w:rsidR="006734FF">
        <w:rPr>
          <w:rFonts w:cstheme="majorBidi" w:hint="cs"/>
          <w:szCs w:val="32"/>
          <w:cs/>
          <w:lang w:bidi="th-TH"/>
        </w:rPr>
        <w:t>ไลบรารี</w:t>
      </w:r>
      <w:r w:rsidR="000D5AF5">
        <w:rPr>
          <w:rFonts w:cstheme="majorBidi" w:hint="cs"/>
          <w:szCs w:val="32"/>
          <w:cs/>
          <w:lang w:bidi="th-TH"/>
        </w:rPr>
        <w:t xml:space="preserve"> </w:t>
      </w:r>
      <w:r w:rsidR="000D5AF5">
        <w:rPr>
          <w:rFonts w:cstheme="majorBidi"/>
          <w:szCs w:val="32"/>
          <w:lang w:bidi="th-TH"/>
        </w:rPr>
        <w:t xml:space="preserve">Stanford NER </w:t>
      </w:r>
      <w:r w:rsidR="00FD5617">
        <w:rPr>
          <w:rFonts w:cstheme="majorBidi" w:hint="cs"/>
          <w:szCs w:val="32"/>
          <w:cs/>
          <w:lang w:bidi="th-TH"/>
        </w:rPr>
        <w:t xml:space="preserve">คิดเป็นร้อยละ 98.82 </w:t>
      </w:r>
      <w:r w:rsidR="000021F8">
        <w:rPr>
          <w:rFonts w:cstheme="majorBidi" w:hint="cs"/>
          <w:szCs w:val="32"/>
          <w:cs/>
          <w:lang w:bidi="th-TH"/>
        </w:rPr>
        <w:t>ไลบรารี</w:t>
      </w:r>
      <w:r w:rsidR="00FD5617">
        <w:rPr>
          <w:rFonts w:cstheme="majorBidi" w:hint="cs"/>
          <w:szCs w:val="32"/>
          <w:cs/>
          <w:lang w:bidi="th-TH"/>
        </w:rPr>
        <w:t xml:space="preserve"> </w:t>
      </w:r>
      <w:r w:rsidR="00FD5617">
        <w:rPr>
          <w:rFonts w:cstheme="majorBidi"/>
          <w:szCs w:val="32"/>
          <w:lang w:bidi="th-TH"/>
        </w:rPr>
        <w:t xml:space="preserve">NLTK </w:t>
      </w:r>
      <w:r w:rsidR="00FD5617">
        <w:rPr>
          <w:rFonts w:cstheme="majorBidi" w:hint="cs"/>
          <w:szCs w:val="32"/>
          <w:cs/>
          <w:lang w:bidi="th-TH"/>
        </w:rPr>
        <w:t xml:space="preserve">คิดเป็นร้อยละ </w:t>
      </w:r>
      <w:r w:rsidR="007F5455">
        <w:rPr>
          <w:rFonts w:cstheme="majorBidi" w:hint="cs"/>
          <w:szCs w:val="32"/>
          <w:cs/>
          <w:lang w:bidi="th-TH"/>
        </w:rPr>
        <w:t xml:space="preserve">93.49 </w:t>
      </w:r>
      <w:r w:rsidR="000021F8">
        <w:rPr>
          <w:rFonts w:cstheme="majorBidi" w:hint="cs"/>
          <w:szCs w:val="32"/>
          <w:cs/>
          <w:lang w:bidi="th-TH"/>
        </w:rPr>
        <w:t>ไลบรารี</w:t>
      </w:r>
      <w:r w:rsidR="00DF5099">
        <w:rPr>
          <w:rFonts w:cstheme="majorBidi" w:hint="cs"/>
          <w:szCs w:val="32"/>
          <w:cs/>
          <w:lang w:bidi="th-TH"/>
        </w:rPr>
        <w:t xml:space="preserve"> </w:t>
      </w:r>
      <w:proofErr w:type="spellStart"/>
      <w:r w:rsidR="00DF5099">
        <w:rPr>
          <w:rFonts w:cstheme="majorBidi"/>
          <w:szCs w:val="32"/>
          <w:lang w:bidi="th-TH"/>
        </w:rPr>
        <w:t>spaCy</w:t>
      </w:r>
      <w:proofErr w:type="spellEnd"/>
      <w:r w:rsidR="00DF5099">
        <w:rPr>
          <w:rFonts w:cstheme="majorBidi"/>
          <w:szCs w:val="32"/>
          <w:lang w:bidi="th-TH"/>
        </w:rPr>
        <w:t xml:space="preserve"> </w:t>
      </w:r>
      <w:r w:rsidR="00DF5099">
        <w:rPr>
          <w:rFonts w:cstheme="majorBidi" w:hint="cs"/>
          <w:szCs w:val="32"/>
          <w:cs/>
          <w:lang w:bidi="th-TH"/>
        </w:rPr>
        <w:t xml:space="preserve">คิดเป็นร้อยละ </w:t>
      </w:r>
      <w:r w:rsidR="006B64BF">
        <w:rPr>
          <w:rFonts w:cstheme="majorBidi" w:hint="cs"/>
          <w:szCs w:val="32"/>
          <w:cs/>
          <w:lang w:bidi="th-TH"/>
        </w:rPr>
        <w:t xml:space="preserve">100 </w:t>
      </w:r>
      <w:r w:rsidR="007F5455">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BB7D94">
        <w:rPr>
          <w:rFonts w:cstheme="majorBidi" w:hint="cs"/>
          <w:szCs w:val="32"/>
          <w:cs/>
          <w:lang w:bidi="th-TH"/>
        </w:rPr>
        <w:t>เข้าด้วยกันพร้อมกับสร้างเงื่อนไขจา</w:t>
      </w:r>
      <w:r w:rsidR="00B26798">
        <w:rPr>
          <w:rFonts w:cstheme="majorBidi" w:hint="cs"/>
          <w:szCs w:val="32"/>
          <w:cs/>
          <w:lang w:bidi="th-TH"/>
        </w:rPr>
        <w:t>ก</w:t>
      </w:r>
      <w:r w:rsidR="00883A71">
        <w:rPr>
          <w:rFonts w:cstheme="majorBidi" w:hint="cs"/>
          <w:szCs w:val="32"/>
          <w:cs/>
          <w:lang w:bidi="th-TH"/>
        </w:rPr>
        <w:t xml:space="preserve"> </w:t>
      </w:r>
      <w:r w:rsidR="00BB7D94">
        <w:rPr>
          <w:rFonts w:cstheme="majorBidi"/>
          <w:szCs w:val="32"/>
          <w:lang w:bidi="th-TH"/>
        </w:rPr>
        <w:t xml:space="preserve">Regular Expressions </w:t>
      </w:r>
      <w:r w:rsidR="00BB7D94">
        <w:rPr>
          <w:rFonts w:cstheme="majorBidi" w:hint="cs"/>
          <w:szCs w:val="32"/>
          <w:cs/>
          <w:lang w:bidi="th-TH"/>
        </w:rPr>
        <w:t>มีความแม่นยำคิดเป็นร้อยละ</w:t>
      </w:r>
      <w:r w:rsidR="00E55F51">
        <w:rPr>
          <w:rFonts w:cstheme="majorBidi" w:hint="cs"/>
          <w:szCs w:val="32"/>
          <w:cs/>
          <w:lang w:bidi="th-TH"/>
        </w:rPr>
        <w:t xml:space="preserve"> </w:t>
      </w:r>
      <w:r w:rsidR="00BB7D94">
        <w:rPr>
          <w:rFonts w:cstheme="majorBidi" w:hint="cs"/>
          <w:szCs w:val="32"/>
          <w:cs/>
          <w:lang w:bidi="th-TH"/>
        </w:rPr>
        <w:t>100 ซึ่งหมายความว่าไม่มีการทำนายผิดพลาดเลย</w:t>
      </w:r>
    </w:p>
    <w:p w14:paraId="3F48E139" w14:textId="7B57E24F" w:rsidR="003D6653" w:rsidRDefault="003D6653"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345693">
        <w:rPr>
          <w:rFonts w:cstheme="majorBidi"/>
          <w:szCs w:val="32"/>
          <w:lang w:bidi="th-TH"/>
        </w:rPr>
        <w:t>ORGANIZATION</w:t>
      </w:r>
      <w:r>
        <w:rPr>
          <w:rFonts w:cstheme="majorBidi"/>
          <w:szCs w:val="32"/>
          <w:lang w:bidi="th-TH"/>
        </w:rPr>
        <w:t>”</w:t>
      </w:r>
    </w:p>
    <w:tbl>
      <w:tblPr>
        <w:tblStyle w:val="5-3"/>
        <w:tblW w:w="0" w:type="auto"/>
        <w:tblLook w:val="04A0" w:firstRow="1" w:lastRow="0" w:firstColumn="1" w:lastColumn="0" w:noHBand="0" w:noVBand="1"/>
      </w:tblPr>
      <w:tblGrid>
        <w:gridCol w:w="4315"/>
        <w:gridCol w:w="4315"/>
      </w:tblGrid>
      <w:tr w:rsidR="00E34BA6" w14:paraId="064662D1"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1E72E89" w14:textId="77777777" w:rsidR="00E34BA6" w:rsidRPr="00E34BA6" w:rsidRDefault="00E34BA6" w:rsidP="00E34BA6">
            <w:pPr>
              <w:keepNext/>
              <w:spacing w:after="120"/>
              <w:jc w:val="center"/>
              <w:rPr>
                <w:rFonts w:cs="Angsana New"/>
                <w:szCs w:val="32"/>
                <w:lang w:bidi="th-TH"/>
              </w:rPr>
            </w:pPr>
            <w:r w:rsidRPr="00E34BA6">
              <w:rPr>
                <w:rFonts w:cs="Angsana New"/>
                <w:szCs w:val="32"/>
                <w:lang w:bidi="th-TH"/>
              </w:rPr>
              <w:t>Libraries</w:t>
            </w:r>
          </w:p>
        </w:tc>
        <w:tc>
          <w:tcPr>
            <w:tcW w:w="4315" w:type="dxa"/>
          </w:tcPr>
          <w:p w14:paraId="3CF10B2C" w14:textId="77777777" w:rsidR="00E34BA6" w:rsidRDefault="00E34BA6"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34BA6" w14:paraId="76DCB1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5499882" w14:textId="77777777" w:rsidR="00E34BA6" w:rsidRDefault="00E34BA6" w:rsidP="000E07D4">
            <w:pPr>
              <w:keepNext/>
              <w:spacing w:after="120"/>
              <w:rPr>
                <w:rFonts w:cs="Angsana New"/>
                <w:szCs w:val="32"/>
                <w:lang w:bidi="th-TH"/>
              </w:rPr>
            </w:pPr>
            <w:r>
              <w:rPr>
                <w:rFonts w:cs="Angsana New"/>
                <w:szCs w:val="32"/>
                <w:lang w:bidi="th-TH"/>
              </w:rPr>
              <w:t>Stanford NER</w:t>
            </w:r>
          </w:p>
        </w:tc>
        <w:tc>
          <w:tcPr>
            <w:tcW w:w="4315" w:type="dxa"/>
          </w:tcPr>
          <w:p w14:paraId="036C8FFE" w14:textId="37F9F65C"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5DD61FF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B9DFDF6" w14:textId="77777777" w:rsidR="00E34BA6" w:rsidRDefault="00E34BA6" w:rsidP="000E07D4">
            <w:pPr>
              <w:keepNext/>
              <w:spacing w:after="120"/>
              <w:rPr>
                <w:rFonts w:cs="Angsana New"/>
                <w:szCs w:val="32"/>
                <w:lang w:bidi="th-TH"/>
              </w:rPr>
            </w:pPr>
            <w:r>
              <w:rPr>
                <w:rFonts w:cs="Angsana New"/>
                <w:szCs w:val="32"/>
                <w:lang w:bidi="th-TH"/>
              </w:rPr>
              <w:t>NLTK</w:t>
            </w:r>
          </w:p>
        </w:tc>
        <w:tc>
          <w:tcPr>
            <w:tcW w:w="4315" w:type="dxa"/>
          </w:tcPr>
          <w:p w14:paraId="47247CD7" w14:textId="0E175C6C"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r w:rsidR="00E34BA6" w14:paraId="524356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A953B17" w14:textId="77777777" w:rsidR="00E34BA6" w:rsidRDefault="00E34BA6"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4A08E4EE" w14:textId="0F9B1041"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2FFAD9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C65D63A" w14:textId="77777777" w:rsidR="00E34BA6" w:rsidRDefault="00E34BA6" w:rsidP="000E07D4">
            <w:pPr>
              <w:keepNext/>
              <w:spacing w:after="120"/>
              <w:rPr>
                <w:rFonts w:cs="Angsana New"/>
                <w:szCs w:val="32"/>
                <w:lang w:bidi="th-TH"/>
              </w:rPr>
            </w:pPr>
            <w:r>
              <w:rPr>
                <w:rFonts w:cs="Angsana New"/>
                <w:szCs w:val="32"/>
                <w:lang w:bidi="th-TH"/>
              </w:rPr>
              <w:t>Combined and Regex</w:t>
            </w:r>
          </w:p>
        </w:tc>
        <w:tc>
          <w:tcPr>
            <w:tcW w:w="4315" w:type="dxa"/>
          </w:tcPr>
          <w:p w14:paraId="69D87484" w14:textId="4D2BC3E3"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bl>
    <w:p w14:paraId="37EBA7BF" w14:textId="4B9EEF3C" w:rsidR="00CA1E00" w:rsidRPr="00CA1E00" w:rsidRDefault="00CA1E00">
      <w:pPr>
        <w:pStyle w:val="af"/>
        <w:rPr>
          <w:b/>
          <w:bCs/>
        </w:rPr>
      </w:pPr>
      <w:bookmarkStart w:id="107" w:name="_Toc58413428"/>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5</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ORGANIZATION</w:t>
      </w:r>
      <w:r w:rsidRPr="003F15A7">
        <w:t>”</w:t>
      </w:r>
      <w:bookmarkEnd w:id="107"/>
    </w:p>
    <w:p w14:paraId="38DA240C" w14:textId="61EDEF8C" w:rsidR="008E6FEA" w:rsidRDefault="00C451E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ตาราง</w:t>
      </w:r>
      <w:r w:rsidR="004B4114">
        <w:rPr>
          <w:rFonts w:cstheme="majorBidi" w:hint="cs"/>
          <w:szCs w:val="32"/>
          <w:cs/>
          <w:lang w:bidi="th-TH"/>
        </w:rPr>
        <w:t xml:space="preserve">ที่ </w:t>
      </w:r>
      <w:r w:rsidR="00F20E39">
        <w:rPr>
          <w:rFonts w:cstheme="majorBidi" w:hint="cs"/>
          <w:szCs w:val="32"/>
          <w:cs/>
          <w:lang w:bidi="th-TH"/>
        </w:rPr>
        <w:t>4.5</w:t>
      </w:r>
      <w:r w:rsidR="004B4114">
        <w:rPr>
          <w:rFonts w:cstheme="majorBidi" w:hint="cs"/>
          <w:szCs w:val="32"/>
          <w:cs/>
          <w:lang w:bidi="th-TH"/>
        </w:rPr>
        <w:t xml:space="preserve"> ความแม่นยำในการติดแท็กคำว่า </w:t>
      </w:r>
      <w:r w:rsidR="004B4114" w:rsidRPr="00302E4B">
        <w:rPr>
          <w:rFonts w:cstheme="majorBidi"/>
          <w:szCs w:val="32"/>
          <w:lang w:bidi="th-TH"/>
        </w:rPr>
        <w:t>“</w:t>
      </w:r>
      <w:r w:rsidR="004B4114">
        <w:rPr>
          <w:rFonts w:cstheme="majorBidi"/>
          <w:szCs w:val="32"/>
          <w:lang w:bidi="th-TH"/>
        </w:rPr>
        <w:t>ORGANIZATION</w:t>
      </w:r>
      <w:r w:rsidR="004B4114" w:rsidRPr="00302E4B">
        <w:rPr>
          <w:rFonts w:cstheme="majorBidi"/>
          <w:szCs w:val="32"/>
          <w:lang w:bidi="th-TH"/>
        </w:rPr>
        <w:t>”</w:t>
      </w:r>
      <w:r w:rsidR="004B4114">
        <w:rPr>
          <w:rFonts w:cstheme="majorBidi" w:hint="cs"/>
          <w:szCs w:val="32"/>
          <w:cs/>
          <w:lang w:bidi="th-TH"/>
        </w:rPr>
        <w:t xml:space="preserve"> ของ</w:t>
      </w:r>
      <w:r w:rsidR="000B2BAF">
        <w:rPr>
          <w:rFonts w:cstheme="majorBidi" w:hint="cs"/>
          <w:szCs w:val="32"/>
          <w:cs/>
          <w:lang w:bidi="th-TH"/>
        </w:rPr>
        <w:t>ไลบรารี</w:t>
      </w:r>
      <w:r w:rsidR="004B4114">
        <w:rPr>
          <w:rFonts w:cstheme="majorBidi" w:hint="cs"/>
          <w:szCs w:val="32"/>
          <w:cs/>
          <w:lang w:bidi="th-TH"/>
        </w:rPr>
        <w:t xml:space="preserve"> </w:t>
      </w:r>
      <w:r w:rsidR="004B4114">
        <w:rPr>
          <w:rFonts w:cstheme="majorBidi"/>
          <w:szCs w:val="32"/>
          <w:lang w:bidi="th-TH"/>
        </w:rPr>
        <w:t xml:space="preserve">Stanford NER </w:t>
      </w:r>
      <w:r w:rsidR="004B4114">
        <w:rPr>
          <w:rFonts w:cstheme="majorBidi" w:hint="cs"/>
          <w:szCs w:val="32"/>
          <w:cs/>
          <w:lang w:bidi="th-TH"/>
        </w:rPr>
        <w:t>คิดเป็นร้อยละ 9</w:t>
      </w:r>
      <w:r w:rsidR="00351E22">
        <w:rPr>
          <w:rFonts w:cstheme="majorBidi" w:hint="cs"/>
          <w:szCs w:val="32"/>
          <w:cs/>
          <w:lang w:bidi="th-TH"/>
        </w:rPr>
        <w:t>9.41</w:t>
      </w:r>
      <w:r w:rsidR="000B2BAF">
        <w:rPr>
          <w:rFonts w:cstheme="majorBidi" w:hint="cs"/>
          <w:szCs w:val="32"/>
          <w:cs/>
          <w:lang w:bidi="th-TH"/>
        </w:rPr>
        <w:t xml:space="preserve"> ไลบรารี</w:t>
      </w:r>
      <w:r w:rsidR="004B4114">
        <w:rPr>
          <w:rFonts w:cstheme="majorBidi" w:hint="cs"/>
          <w:szCs w:val="32"/>
          <w:cs/>
          <w:lang w:bidi="th-TH"/>
        </w:rPr>
        <w:t xml:space="preserve"> </w:t>
      </w:r>
      <w:r w:rsidR="004B4114">
        <w:rPr>
          <w:rFonts w:cstheme="majorBidi"/>
          <w:szCs w:val="32"/>
          <w:lang w:bidi="th-TH"/>
        </w:rPr>
        <w:t xml:space="preserve">NLTK </w:t>
      </w:r>
      <w:r w:rsidR="004B4114">
        <w:rPr>
          <w:rFonts w:cstheme="majorBidi" w:hint="cs"/>
          <w:szCs w:val="32"/>
          <w:cs/>
          <w:lang w:bidi="th-TH"/>
        </w:rPr>
        <w:t xml:space="preserve">คิดเป็นร้อยละ </w:t>
      </w:r>
      <w:r w:rsidR="00351E22">
        <w:rPr>
          <w:rFonts w:cstheme="majorBidi" w:hint="cs"/>
          <w:szCs w:val="32"/>
          <w:cs/>
          <w:lang w:bidi="th-TH"/>
        </w:rPr>
        <w:t>100</w:t>
      </w:r>
      <w:r w:rsidR="000B2BAF">
        <w:rPr>
          <w:rFonts w:cstheme="majorBidi" w:hint="cs"/>
          <w:szCs w:val="32"/>
          <w:cs/>
          <w:lang w:bidi="th-TH"/>
        </w:rPr>
        <w:t xml:space="preserve"> ไลบรารี</w:t>
      </w:r>
      <w:r w:rsidR="006B64BF">
        <w:rPr>
          <w:rFonts w:cstheme="majorBidi" w:hint="cs"/>
          <w:szCs w:val="32"/>
          <w:cs/>
          <w:lang w:bidi="th-TH"/>
        </w:rPr>
        <w:t xml:space="preserve"> </w:t>
      </w:r>
      <w:proofErr w:type="spellStart"/>
      <w:r w:rsidR="006B64BF">
        <w:rPr>
          <w:rFonts w:cstheme="majorBidi"/>
          <w:szCs w:val="32"/>
          <w:lang w:bidi="th-TH"/>
        </w:rPr>
        <w:t>spaCy</w:t>
      </w:r>
      <w:proofErr w:type="spellEnd"/>
      <w:r w:rsidR="006B64BF">
        <w:rPr>
          <w:rFonts w:cstheme="majorBidi"/>
          <w:szCs w:val="32"/>
          <w:lang w:bidi="th-TH"/>
        </w:rPr>
        <w:t xml:space="preserve"> </w:t>
      </w:r>
      <w:r w:rsidR="006B64BF">
        <w:rPr>
          <w:rFonts w:cstheme="majorBidi" w:hint="cs"/>
          <w:szCs w:val="32"/>
          <w:cs/>
          <w:lang w:bidi="th-TH"/>
        </w:rPr>
        <w:t>คิด</w:t>
      </w:r>
      <w:r w:rsidR="006B64BF">
        <w:rPr>
          <w:rFonts w:cstheme="majorBidi" w:hint="cs"/>
          <w:szCs w:val="32"/>
          <w:cs/>
          <w:lang w:bidi="th-TH"/>
        </w:rPr>
        <w:lastRenderedPageBreak/>
        <w:t xml:space="preserve">เป็นร้อยละ 99.41 </w:t>
      </w:r>
      <w:r w:rsidR="004B4114">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4B4114">
        <w:rPr>
          <w:rFonts w:cstheme="majorBidi" w:hint="cs"/>
          <w:szCs w:val="32"/>
          <w:cs/>
          <w:lang w:bidi="th-TH"/>
        </w:rPr>
        <w:t xml:space="preserve">เข้าด้วยกันพร้อมกับสร้างเงื่อนไขจาก </w:t>
      </w:r>
      <w:r w:rsidR="004B4114">
        <w:rPr>
          <w:rFonts w:cstheme="majorBidi"/>
          <w:szCs w:val="32"/>
          <w:lang w:bidi="th-TH"/>
        </w:rPr>
        <w:t xml:space="preserve">Regular Expressions </w:t>
      </w:r>
      <w:r w:rsidR="004B4114">
        <w:rPr>
          <w:rFonts w:cstheme="majorBidi" w:hint="cs"/>
          <w:szCs w:val="32"/>
          <w:cs/>
          <w:lang w:bidi="th-TH"/>
        </w:rPr>
        <w:t>มีความแม่นยำคิดเป็นร้อยละ</w:t>
      </w:r>
      <w:r w:rsidR="00351E22">
        <w:rPr>
          <w:rFonts w:cstheme="majorBidi" w:hint="cs"/>
          <w:szCs w:val="32"/>
          <w:cs/>
          <w:lang w:bidi="th-TH"/>
        </w:rPr>
        <w:t xml:space="preserve"> 99.41</w:t>
      </w:r>
      <w:r w:rsidR="004B4114">
        <w:rPr>
          <w:rFonts w:cstheme="majorBidi" w:hint="cs"/>
          <w:szCs w:val="32"/>
          <w:cs/>
          <w:lang w:bidi="th-TH"/>
        </w:rPr>
        <w:t xml:space="preserve"> </w:t>
      </w:r>
      <w:r w:rsidR="005C37BE">
        <w:rPr>
          <w:rFonts w:cstheme="majorBidi" w:hint="cs"/>
          <w:szCs w:val="32"/>
          <w:cs/>
          <w:lang w:bidi="th-TH"/>
        </w:rPr>
        <w:t>เนื่องจากเงื่อนไขในการรวม</w:t>
      </w:r>
      <w:r w:rsidR="00E25AE7">
        <w:rPr>
          <w:rFonts w:cstheme="majorBidi" w:hint="cs"/>
          <w:szCs w:val="32"/>
          <w:cs/>
          <w:lang w:bidi="th-TH"/>
        </w:rPr>
        <w:t>ไลบรารี</w:t>
      </w:r>
      <w:r w:rsidR="005C37BE">
        <w:rPr>
          <w:rFonts w:cstheme="majorBidi" w:hint="cs"/>
          <w:szCs w:val="32"/>
          <w:cs/>
          <w:lang w:bidi="th-TH"/>
        </w:rPr>
        <w:t>คือจะเลือกค่า</w:t>
      </w:r>
      <w:r w:rsidR="00A51D3A">
        <w:rPr>
          <w:rFonts w:cstheme="majorBidi" w:hint="cs"/>
          <w:szCs w:val="32"/>
          <w:cs/>
          <w:lang w:bidi="th-TH"/>
        </w:rPr>
        <w:t xml:space="preserve">ทำนายที่เหมือนกันตั้งแต่ 2 จาก 3 </w:t>
      </w:r>
      <w:r w:rsidR="000B2BAF">
        <w:rPr>
          <w:rFonts w:cstheme="majorBidi" w:hint="cs"/>
          <w:szCs w:val="32"/>
          <w:cs/>
          <w:lang w:bidi="th-TH"/>
        </w:rPr>
        <w:t>ไลบรารี</w:t>
      </w:r>
      <w:r w:rsidR="00A51D3A">
        <w:rPr>
          <w:rFonts w:cstheme="majorBidi" w:hint="cs"/>
          <w:szCs w:val="32"/>
          <w:cs/>
          <w:lang w:bidi="th-TH"/>
        </w:rPr>
        <w:t>ขึ้นไป</w:t>
      </w:r>
      <w:r w:rsidR="00BF117D">
        <w:rPr>
          <w:rFonts w:cstheme="majorBidi" w:hint="cs"/>
          <w:szCs w:val="32"/>
          <w:cs/>
          <w:lang w:bidi="th-TH"/>
        </w:rPr>
        <w:t xml:space="preserve"> และสิ่งที่ </w:t>
      </w:r>
      <w:r w:rsidR="00BF117D">
        <w:rPr>
          <w:rFonts w:cstheme="majorBidi"/>
          <w:szCs w:val="32"/>
          <w:lang w:bidi="th-TH"/>
        </w:rPr>
        <w:t xml:space="preserve">NLTK </w:t>
      </w:r>
      <w:r w:rsidR="00BF117D">
        <w:rPr>
          <w:rFonts w:cstheme="majorBidi" w:hint="cs"/>
          <w:szCs w:val="32"/>
          <w:cs/>
          <w:lang w:bidi="th-TH"/>
        </w:rPr>
        <w:t>ทำนายเป็นค่าที่</w:t>
      </w:r>
      <w:r w:rsidR="00E25AE7">
        <w:rPr>
          <w:rFonts w:cstheme="majorBidi" w:hint="cs"/>
          <w:szCs w:val="32"/>
          <w:cs/>
          <w:lang w:bidi="th-TH"/>
        </w:rPr>
        <w:t>ไลบรารีทั้ง</w:t>
      </w:r>
      <w:r w:rsidR="00BF117D">
        <w:rPr>
          <w:rFonts w:cstheme="majorBidi" w:hint="cs"/>
          <w:szCs w:val="32"/>
          <w:cs/>
          <w:lang w:bidi="th-TH"/>
        </w:rPr>
        <w:t xml:space="preserve"> 2 </w:t>
      </w:r>
      <w:r w:rsidR="00E25AE7">
        <w:rPr>
          <w:rFonts w:cstheme="majorBidi" w:hint="cs"/>
          <w:szCs w:val="32"/>
          <w:cs/>
          <w:lang w:bidi="th-TH"/>
        </w:rPr>
        <w:t>ไลบรารี</w:t>
      </w:r>
      <w:r w:rsidR="00BF117D">
        <w:rPr>
          <w:rFonts w:cstheme="majorBidi" w:hint="cs"/>
          <w:szCs w:val="32"/>
          <w:cs/>
          <w:lang w:bidi="th-TH"/>
        </w:rPr>
        <w:t>ไม่ได้ทำนายตรงกัน จึงส่งผลให้</w:t>
      </w:r>
      <w:r w:rsidR="009768AE">
        <w:rPr>
          <w:rFonts w:cstheme="majorBidi" w:hint="cs"/>
          <w:szCs w:val="32"/>
          <w:cs/>
          <w:lang w:bidi="th-TH"/>
        </w:rPr>
        <w:t>การรวม</w:t>
      </w:r>
      <w:r w:rsidR="000B2BAF">
        <w:rPr>
          <w:rFonts w:cstheme="majorBidi" w:hint="cs"/>
          <w:szCs w:val="32"/>
          <w:cs/>
          <w:lang w:bidi="th-TH"/>
        </w:rPr>
        <w:t>ไลบรารี</w:t>
      </w:r>
      <w:r w:rsidR="009768AE">
        <w:rPr>
          <w:rFonts w:cstheme="majorBidi" w:hint="cs"/>
          <w:szCs w:val="32"/>
          <w:cs/>
          <w:lang w:bidi="th-TH"/>
        </w:rPr>
        <w:t xml:space="preserve">มีค่าความแม่นยำต่ำกว่า </w:t>
      </w:r>
      <w:r w:rsidR="009768AE">
        <w:rPr>
          <w:rFonts w:cstheme="majorBidi"/>
          <w:szCs w:val="32"/>
          <w:lang w:bidi="th-TH"/>
        </w:rPr>
        <w:t xml:space="preserve">NLTK </w:t>
      </w:r>
      <w:r w:rsidR="009768AE">
        <w:rPr>
          <w:rFonts w:cstheme="majorBidi" w:hint="cs"/>
          <w:szCs w:val="32"/>
          <w:cs/>
          <w:lang w:bidi="th-TH"/>
        </w:rPr>
        <w:t>แต่</w:t>
      </w:r>
      <w:r w:rsidR="00E25AE7">
        <w:rPr>
          <w:rFonts w:cstheme="majorBidi" w:hint="cs"/>
          <w:szCs w:val="32"/>
          <w:cs/>
          <w:lang w:bidi="th-TH"/>
        </w:rPr>
        <w:t>เมื่อ</w:t>
      </w:r>
      <w:r w:rsidR="009768AE">
        <w:rPr>
          <w:rFonts w:cstheme="majorBidi" w:hint="cs"/>
          <w:szCs w:val="32"/>
          <w:cs/>
          <w:lang w:bidi="th-TH"/>
        </w:rPr>
        <w:t>มองในมุมของการทำนายภาพรวม ยังถือว่าการรวม</w:t>
      </w:r>
      <w:r w:rsidR="000B2BAF">
        <w:rPr>
          <w:rFonts w:cstheme="majorBidi" w:hint="cs"/>
          <w:szCs w:val="32"/>
          <w:cs/>
          <w:lang w:bidi="th-TH"/>
        </w:rPr>
        <w:t>ไลบรารี</w:t>
      </w:r>
      <w:r w:rsidR="009768AE">
        <w:rPr>
          <w:rFonts w:cstheme="majorBidi" w:hint="cs"/>
          <w:szCs w:val="32"/>
          <w:cs/>
          <w:lang w:bidi="th-TH"/>
        </w:rPr>
        <w:t>มีค่าความแม่นยำมากที่สุด</w:t>
      </w:r>
    </w:p>
    <w:p w14:paraId="12CE5ECB" w14:textId="597B80A6" w:rsidR="00F940DD" w:rsidRDefault="00F940DD"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6820C9">
        <w:rPr>
          <w:rFonts w:cstheme="majorBidi"/>
          <w:szCs w:val="32"/>
          <w:lang w:bidi="th-TH"/>
        </w:rPr>
        <w:t>LOCATION</w:t>
      </w:r>
      <w:r>
        <w:rPr>
          <w:rFonts w:cstheme="majorBidi"/>
          <w:szCs w:val="32"/>
          <w:lang w:bidi="th-TH"/>
        </w:rPr>
        <w:t>”</w:t>
      </w:r>
    </w:p>
    <w:tbl>
      <w:tblPr>
        <w:tblStyle w:val="5-3"/>
        <w:tblW w:w="0" w:type="auto"/>
        <w:tblLook w:val="04A0" w:firstRow="1" w:lastRow="0" w:firstColumn="1" w:lastColumn="0" w:noHBand="0" w:noVBand="1"/>
      </w:tblPr>
      <w:tblGrid>
        <w:gridCol w:w="4315"/>
        <w:gridCol w:w="4315"/>
      </w:tblGrid>
      <w:tr w:rsidR="00D759D2" w14:paraId="1DDE7E26"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06A4ECBD" w14:textId="77777777" w:rsidR="00D759D2" w:rsidRPr="00D759D2" w:rsidRDefault="00D759D2" w:rsidP="00D759D2">
            <w:pPr>
              <w:keepNext/>
              <w:spacing w:after="120"/>
              <w:jc w:val="center"/>
              <w:rPr>
                <w:rFonts w:cs="Angsana New"/>
                <w:szCs w:val="32"/>
                <w:lang w:bidi="th-TH"/>
              </w:rPr>
            </w:pPr>
            <w:r w:rsidRPr="00D759D2">
              <w:rPr>
                <w:rFonts w:cs="Angsana New"/>
                <w:szCs w:val="32"/>
                <w:lang w:bidi="th-TH"/>
              </w:rPr>
              <w:t>Libraries</w:t>
            </w:r>
          </w:p>
        </w:tc>
        <w:tc>
          <w:tcPr>
            <w:tcW w:w="4315" w:type="dxa"/>
          </w:tcPr>
          <w:p w14:paraId="001AC404" w14:textId="77777777" w:rsidR="00D759D2" w:rsidRDefault="00D759D2"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D759D2" w14:paraId="641F62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B9A44EF" w14:textId="77777777" w:rsidR="00D759D2" w:rsidRDefault="00D759D2" w:rsidP="000E07D4">
            <w:pPr>
              <w:keepNext/>
              <w:spacing w:after="120"/>
              <w:rPr>
                <w:rFonts w:cs="Angsana New"/>
                <w:szCs w:val="32"/>
                <w:lang w:bidi="th-TH"/>
              </w:rPr>
            </w:pPr>
            <w:r>
              <w:rPr>
                <w:rFonts w:cs="Angsana New"/>
                <w:szCs w:val="32"/>
                <w:lang w:bidi="th-TH"/>
              </w:rPr>
              <w:t>Stanford NER</w:t>
            </w:r>
          </w:p>
        </w:tc>
        <w:tc>
          <w:tcPr>
            <w:tcW w:w="4315" w:type="dxa"/>
          </w:tcPr>
          <w:p w14:paraId="685370E8" w14:textId="0376270F"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D759D2" w14:paraId="04AA5025"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3016A89" w14:textId="77777777" w:rsidR="00D759D2" w:rsidRDefault="00D759D2" w:rsidP="000E07D4">
            <w:pPr>
              <w:keepNext/>
              <w:spacing w:after="120"/>
              <w:rPr>
                <w:rFonts w:cs="Angsana New"/>
                <w:szCs w:val="32"/>
                <w:lang w:bidi="th-TH"/>
              </w:rPr>
            </w:pPr>
            <w:r>
              <w:rPr>
                <w:rFonts w:cs="Angsana New"/>
                <w:szCs w:val="32"/>
                <w:lang w:bidi="th-TH"/>
              </w:rPr>
              <w:t>NLTK</w:t>
            </w:r>
          </w:p>
        </w:tc>
        <w:tc>
          <w:tcPr>
            <w:tcW w:w="4315" w:type="dxa"/>
          </w:tcPr>
          <w:p w14:paraId="0860CD22" w14:textId="63D9751F"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r w:rsidR="00D759D2" w14:paraId="1005825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4D1572A" w14:textId="77777777" w:rsidR="00D759D2" w:rsidRDefault="00D759D2"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3E0990D1" w14:textId="4E8385B1"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D759D2" w14:paraId="43C1584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3E66D47F" w14:textId="77777777" w:rsidR="00D759D2" w:rsidRDefault="00D759D2" w:rsidP="000E07D4">
            <w:pPr>
              <w:keepNext/>
              <w:spacing w:after="120"/>
              <w:rPr>
                <w:rFonts w:cs="Angsana New"/>
                <w:szCs w:val="32"/>
                <w:lang w:bidi="th-TH"/>
              </w:rPr>
            </w:pPr>
            <w:r>
              <w:rPr>
                <w:rFonts w:cs="Angsana New"/>
                <w:szCs w:val="32"/>
                <w:lang w:bidi="th-TH"/>
              </w:rPr>
              <w:t>Combined and Regex</w:t>
            </w:r>
          </w:p>
        </w:tc>
        <w:tc>
          <w:tcPr>
            <w:tcW w:w="4315" w:type="dxa"/>
          </w:tcPr>
          <w:p w14:paraId="09F2D425" w14:textId="68770BB3"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3678F50D" w14:textId="7A2B289A" w:rsidR="00CA1E00" w:rsidRPr="00CA1E00" w:rsidRDefault="00CA1E00">
      <w:pPr>
        <w:pStyle w:val="af"/>
        <w:rPr>
          <w:b/>
          <w:bCs/>
        </w:rPr>
      </w:pPr>
      <w:bookmarkStart w:id="108" w:name="_Toc58413429"/>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6</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LOCATION</w:t>
      </w:r>
      <w:r w:rsidRPr="003F15A7">
        <w:t>”</w:t>
      </w:r>
      <w:bookmarkEnd w:id="108"/>
    </w:p>
    <w:p w14:paraId="3AC7A19E" w14:textId="32763236" w:rsidR="00F95A34" w:rsidRDefault="00F940DD"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w:t>
      </w:r>
      <w:r w:rsidR="007E129E">
        <w:rPr>
          <w:rFonts w:cstheme="majorBidi" w:hint="cs"/>
          <w:szCs w:val="32"/>
          <w:cs/>
          <w:lang w:bidi="th-TH"/>
        </w:rPr>
        <w:t>ตาราง</w:t>
      </w:r>
      <w:r>
        <w:rPr>
          <w:rFonts w:cstheme="majorBidi" w:hint="cs"/>
          <w:szCs w:val="32"/>
          <w:cs/>
          <w:lang w:bidi="th-TH"/>
        </w:rPr>
        <w:t>ที่</w:t>
      </w:r>
      <w:r w:rsidR="00371B14">
        <w:rPr>
          <w:rFonts w:cstheme="majorBidi" w:hint="cs"/>
          <w:szCs w:val="32"/>
          <w:cs/>
          <w:lang w:bidi="th-TH"/>
        </w:rPr>
        <w:t xml:space="preserve"> 4.</w:t>
      </w:r>
      <w:r w:rsidR="00397AA4">
        <w:rPr>
          <w:rFonts w:cstheme="majorBidi" w:hint="cs"/>
          <w:szCs w:val="32"/>
          <w:cs/>
          <w:lang w:bidi="th-TH"/>
        </w:rPr>
        <w:t>6</w:t>
      </w:r>
      <w:r>
        <w:rPr>
          <w:rFonts w:cstheme="majorBidi" w:hint="cs"/>
          <w:szCs w:val="32"/>
          <w:cs/>
          <w:lang w:bidi="th-TH"/>
        </w:rPr>
        <w:t xml:space="preserve"> ความแม่นยำในการติดแท็กคำว่า </w:t>
      </w:r>
      <w:r w:rsidRPr="00302E4B">
        <w:rPr>
          <w:rFonts w:cstheme="majorBidi"/>
          <w:szCs w:val="32"/>
          <w:lang w:bidi="th-TH"/>
        </w:rPr>
        <w:t>“</w:t>
      </w:r>
      <w:r w:rsidR="00933FCC">
        <w:rPr>
          <w:rFonts w:cstheme="majorBidi"/>
          <w:szCs w:val="32"/>
          <w:lang w:bidi="th-TH"/>
        </w:rPr>
        <w:t>LOC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933D3">
        <w:rPr>
          <w:rFonts w:cstheme="majorBidi"/>
          <w:szCs w:val="32"/>
          <w:lang w:bidi="th-TH"/>
        </w:rPr>
        <w:t>98.82</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933D3">
        <w:rPr>
          <w:rFonts w:cstheme="majorBidi"/>
          <w:szCs w:val="32"/>
          <w:lang w:bidi="th-TH"/>
        </w:rPr>
        <w:t>99.41</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sidR="006933D3">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เข้าด้วยกันพร้อมกับสร้าง</w:t>
      </w:r>
      <w:r>
        <w:rPr>
          <w:rFonts w:cstheme="majorBidi" w:hint="cs"/>
          <w:szCs w:val="32"/>
          <w:cs/>
          <w:lang w:bidi="th-TH"/>
        </w:rPr>
        <w:lastRenderedPageBreak/>
        <w:t xml:space="preserve">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933D3">
        <w:rPr>
          <w:rFonts w:cstheme="majorBidi"/>
          <w:szCs w:val="32"/>
          <w:lang w:bidi="th-TH"/>
        </w:rPr>
        <w:t xml:space="preserve">100 </w:t>
      </w:r>
      <w:r w:rsidR="006933D3">
        <w:rPr>
          <w:rFonts w:cstheme="majorBidi" w:hint="cs"/>
          <w:szCs w:val="32"/>
          <w:cs/>
          <w:lang w:bidi="th-TH"/>
        </w:rPr>
        <w:t>ซึ่งหมายความว่าไม่มีการทำนายผิดพลาดเลย</w:t>
      </w:r>
    </w:p>
    <w:p w14:paraId="4B85C40E" w14:textId="5D7E2B9C" w:rsidR="00F95A34" w:rsidRDefault="00F95A34"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DC43A6">
        <w:rPr>
          <w:rFonts w:cstheme="majorBidi"/>
          <w:szCs w:val="32"/>
          <w:lang w:bidi="th-TH"/>
        </w:rPr>
        <w:t>DATE</w:t>
      </w:r>
      <w:r>
        <w:rPr>
          <w:rFonts w:cstheme="majorBidi"/>
          <w:szCs w:val="32"/>
          <w:lang w:bidi="th-TH"/>
        </w:rPr>
        <w:t>”</w:t>
      </w:r>
    </w:p>
    <w:tbl>
      <w:tblPr>
        <w:tblStyle w:val="5-3"/>
        <w:tblW w:w="0" w:type="auto"/>
        <w:tblLook w:val="04A0" w:firstRow="1" w:lastRow="0" w:firstColumn="1" w:lastColumn="0" w:noHBand="0" w:noVBand="1"/>
      </w:tblPr>
      <w:tblGrid>
        <w:gridCol w:w="4315"/>
        <w:gridCol w:w="4315"/>
      </w:tblGrid>
      <w:tr w:rsidR="00B86594" w14:paraId="451925C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799BB12" w14:textId="77777777" w:rsidR="00B86594" w:rsidRPr="003A3876" w:rsidRDefault="00B86594" w:rsidP="003A3876">
            <w:pPr>
              <w:keepNext/>
              <w:spacing w:after="120"/>
              <w:jc w:val="center"/>
              <w:rPr>
                <w:rFonts w:cs="Angsana New"/>
                <w:szCs w:val="32"/>
                <w:lang w:bidi="th-TH"/>
              </w:rPr>
            </w:pPr>
            <w:r w:rsidRPr="003A3876">
              <w:rPr>
                <w:rFonts w:cs="Angsana New"/>
                <w:szCs w:val="32"/>
                <w:lang w:bidi="th-TH"/>
              </w:rPr>
              <w:t>Libraries</w:t>
            </w:r>
          </w:p>
        </w:tc>
        <w:tc>
          <w:tcPr>
            <w:tcW w:w="4315" w:type="dxa"/>
          </w:tcPr>
          <w:p w14:paraId="7FAA58AF" w14:textId="77777777" w:rsidR="00B86594" w:rsidRDefault="00B86594"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B86594" w14:paraId="1827F616"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0CB85BB" w14:textId="77777777" w:rsidR="00B86594" w:rsidRDefault="00B86594" w:rsidP="000E07D4">
            <w:pPr>
              <w:keepNext/>
              <w:spacing w:after="120"/>
              <w:rPr>
                <w:rFonts w:cs="Angsana New"/>
                <w:szCs w:val="32"/>
                <w:lang w:bidi="th-TH"/>
              </w:rPr>
            </w:pPr>
            <w:r>
              <w:rPr>
                <w:rFonts w:cs="Angsana New"/>
                <w:szCs w:val="32"/>
                <w:lang w:bidi="th-TH"/>
              </w:rPr>
              <w:t>Stanford NER</w:t>
            </w:r>
          </w:p>
        </w:tc>
        <w:tc>
          <w:tcPr>
            <w:tcW w:w="4315" w:type="dxa"/>
          </w:tcPr>
          <w:p w14:paraId="4AD63E7C" w14:textId="6DAB86E4"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B86594" w14:paraId="36245F4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0187811" w14:textId="77777777" w:rsidR="00B86594" w:rsidRDefault="00B86594" w:rsidP="000E07D4">
            <w:pPr>
              <w:keepNext/>
              <w:spacing w:after="120"/>
              <w:rPr>
                <w:rFonts w:cs="Angsana New"/>
                <w:szCs w:val="32"/>
                <w:lang w:bidi="th-TH"/>
              </w:rPr>
            </w:pPr>
            <w:r>
              <w:rPr>
                <w:rFonts w:cs="Angsana New"/>
                <w:szCs w:val="32"/>
                <w:lang w:bidi="th-TH"/>
              </w:rPr>
              <w:t>NLTK</w:t>
            </w:r>
          </w:p>
        </w:tc>
        <w:tc>
          <w:tcPr>
            <w:tcW w:w="4315" w:type="dxa"/>
          </w:tcPr>
          <w:p w14:paraId="55C3085B" w14:textId="0A890E35"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6.45</w:t>
            </w:r>
          </w:p>
        </w:tc>
      </w:tr>
      <w:tr w:rsidR="00B86594" w14:paraId="4DED64E2"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C6806ED" w14:textId="77777777" w:rsidR="00B86594" w:rsidRDefault="00B86594"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2DDE8DA9" w14:textId="77777777"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B86594" w14:paraId="2BC577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7441FCC" w14:textId="77777777" w:rsidR="00B86594" w:rsidRDefault="00B86594" w:rsidP="000E07D4">
            <w:pPr>
              <w:keepNext/>
              <w:spacing w:after="120"/>
              <w:rPr>
                <w:rFonts w:cs="Angsana New"/>
                <w:szCs w:val="32"/>
                <w:lang w:bidi="th-TH"/>
              </w:rPr>
            </w:pPr>
            <w:r>
              <w:rPr>
                <w:rFonts w:cs="Angsana New"/>
                <w:szCs w:val="32"/>
                <w:lang w:bidi="th-TH"/>
              </w:rPr>
              <w:t>Combined and Regex</w:t>
            </w:r>
          </w:p>
        </w:tc>
        <w:tc>
          <w:tcPr>
            <w:tcW w:w="4315" w:type="dxa"/>
          </w:tcPr>
          <w:p w14:paraId="7B84ABF3" w14:textId="77777777"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42ED6DC5" w14:textId="2A289FB9" w:rsidR="00CA1E00" w:rsidRPr="00CA1E00" w:rsidRDefault="00CA1E00">
      <w:pPr>
        <w:pStyle w:val="af"/>
        <w:rPr>
          <w:b/>
          <w:bCs/>
        </w:rPr>
      </w:pPr>
      <w:bookmarkStart w:id="109" w:name="_Toc58413430"/>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7</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DATE</w:t>
      </w:r>
      <w:r w:rsidRPr="003F15A7">
        <w:t>”</w:t>
      </w:r>
      <w:bookmarkEnd w:id="109"/>
    </w:p>
    <w:p w14:paraId="3DD1F7BC" w14:textId="5E8F3547" w:rsidR="00F95A34" w:rsidRDefault="009062D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7</w:t>
      </w:r>
      <w:r w:rsidR="00F95A34">
        <w:rPr>
          <w:rFonts w:cstheme="majorBidi" w:hint="cs"/>
          <w:szCs w:val="32"/>
          <w:cs/>
          <w:lang w:bidi="th-TH"/>
        </w:rPr>
        <w:t xml:space="preserve"> ความแม่นยำในการติดแท็กคำว่า </w:t>
      </w:r>
      <w:r w:rsidR="00F95A34" w:rsidRPr="00302E4B">
        <w:rPr>
          <w:rFonts w:cstheme="majorBidi"/>
          <w:szCs w:val="32"/>
          <w:lang w:bidi="th-TH"/>
        </w:rPr>
        <w:t>“</w:t>
      </w:r>
      <w:r w:rsidR="00DC43A6">
        <w:rPr>
          <w:rFonts w:cstheme="majorBidi"/>
          <w:szCs w:val="32"/>
          <w:lang w:bidi="th-TH"/>
        </w:rPr>
        <w:t>DATE</w:t>
      </w:r>
      <w:r w:rsidR="00F95A34" w:rsidRPr="00302E4B">
        <w:rPr>
          <w:rFonts w:cstheme="majorBidi"/>
          <w:szCs w:val="32"/>
          <w:lang w:bidi="th-TH"/>
        </w:rPr>
        <w:t>”</w:t>
      </w:r>
      <w:r w:rsidR="00F95A34">
        <w:rPr>
          <w:rFonts w:cstheme="majorBidi" w:hint="cs"/>
          <w:szCs w:val="32"/>
          <w:cs/>
          <w:lang w:bidi="th-TH"/>
        </w:rPr>
        <w:t xml:space="preserve"> ของ</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tanford NER </w:t>
      </w:r>
      <w:r w:rsidR="00F95A34">
        <w:rPr>
          <w:rFonts w:cstheme="majorBidi" w:hint="cs"/>
          <w:szCs w:val="32"/>
          <w:cs/>
          <w:lang w:bidi="th-TH"/>
        </w:rPr>
        <w:t xml:space="preserve">คิดเป็นร้อยละ </w:t>
      </w:r>
      <w:r w:rsidR="00036887">
        <w:rPr>
          <w:rFonts w:cstheme="majorBidi"/>
          <w:szCs w:val="32"/>
          <w:lang w:bidi="th-TH"/>
        </w:rPr>
        <w:t>94.67</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NLTK </w:t>
      </w:r>
      <w:r w:rsidR="00F95A34">
        <w:rPr>
          <w:rFonts w:cstheme="majorBidi" w:hint="cs"/>
          <w:szCs w:val="32"/>
          <w:cs/>
          <w:lang w:bidi="th-TH"/>
        </w:rPr>
        <w:t xml:space="preserve">คิดเป็นร้อยละ </w:t>
      </w:r>
      <w:r w:rsidR="00036887">
        <w:rPr>
          <w:rFonts w:cstheme="majorBidi"/>
          <w:szCs w:val="32"/>
          <w:lang w:bidi="th-TH"/>
        </w:rPr>
        <w:t>96.45</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proofErr w:type="spellStart"/>
      <w:r w:rsidR="00F95A34">
        <w:rPr>
          <w:rFonts w:cstheme="majorBidi"/>
          <w:szCs w:val="32"/>
          <w:lang w:bidi="th-TH"/>
        </w:rPr>
        <w:t>spaCy</w:t>
      </w:r>
      <w:proofErr w:type="spellEnd"/>
      <w:r w:rsidR="00F95A34">
        <w:rPr>
          <w:rFonts w:cstheme="majorBidi"/>
          <w:szCs w:val="32"/>
          <w:lang w:bidi="th-TH"/>
        </w:rPr>
        <w:t xml:space="preserve"> </w:t>
      </w:r>
      <w:r w:rsidR="00F95A34">
        <w:rPr>
          <w:rFonts w:cstheme="majorBidi" w:hint="cs"/>
          <w:szCs w:val="32"/>
          <w:cs/>
          <w:lang w:bidi="th-TH"/>
        </w:rPr>
        <w:t xml:space="preserve">คิดเป็นร้อยละ </w:t>
      </w:r>
      <w:r w:rsidR="00F95A34">
        <w:rPr>
          <w:rFonts w:cstheme="majorBidi"/>
          <w:szCs w:val="32"/>
          <w:lang w:bidi="th-TH"/>
        </w:rPr>
        <w:t>100</w:t>
      </w:r>
      <w:r w:rsidR="00F95A34">
        <w:rPr>
          <w:rFonts w:cstheme="majorBidi" w:hint="cs"/>
          <w:szCs w:val="32"/>
          <w:cs/>
          <w:lang w:bidi="th-TH"/>
        </w:rPr>
        <w:t xml:space="preserve"> และเมื่อรวมการทำนายของ</w:t>
      </w:r>
      <w:r w:rsidR="000B2BAF">
        <w:rPr>
          <w:rFonts w:cstheme="majorBidi" w:hint="cs"/>
          <w:szCs w:val="32"/>
          <w:cs/>
          <w:lang w:bidi="th-TH"/>
        </w:rPr>
        <w:t>ไลบรารี</w:t>
      </w:r>
      <w:r w:rsidR="00F95A34">
        <w:rPr>
          <w:rFonts w:cstheme="majorBidi" w:hint="cs"/>
          <w:szCs w:val="32"/>
          <w:cs/>
          <w:lang w:bidi="th-TH"/>
        </w:rPr>
        <w:t xml:space="preserve">เข้าด้วยกันพร้อมกับสร้างเงื่อนไขจาก </w:t>
      </w:r>
      <w:r w:rsidR="00F95A34">
        <w:rPr>
          <w:rFonts w:cstheme="majorBidi"/>
          <w:szCs w:val="32"/>
          <w:lang w:bidi="th-TH"/>
        </w:rPr>
        <w:t xml:space="preserve">Regular Expressions </w:t>
      </w:r>
      <w:r w:rsidR="00F95A34">
        <w:rPr>
          <w:rFonts w:cstheme="majorBidi" w:hint="cs"/>
          <w:szCs w:val="32"/>
          <w:cs/>
          <w:lang w:bidi="th-TH"/>
        </w:rPr>
        <w:t xml:space="preserve">มีความแม่นยำคิดเป็นร้อยละ </w:t>
      </w:r>
      <w:r w:rsidR="00F95A34">
        <w:rPr>
          <w:rFonts w:cstheme="majorBidi"/>
          <w:szCs w:val="32"/>
          <w:lang w:bidi="th-TH"/>
        </w:rPr>
        <w:t xml:space="preserve">100 </w:t>
      </w:r>
      <w:r w:rsidR="00F95A34">
        <w:rPr>
          <w:rFonts w:cstheme="majorBidi" w:hint="cs"/>
          <w:szCs w:val="32"/>
          <w:cs/>
          <w:lang w:bidi="th-TH"/>
        </w:rPr>
        <w:t>ซึ่งหมายความว่าไม่มีการทำนายผิดพลาดเลย</w:t>
      </w:r>
    </w:p>
    <w:p w14:paraId="60991D05" w14:textId="59DC99A1" w:rsidR="00564BCA" w:rsidRDefault="00564BCA"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MONEY”</w:t>
      </w:r>
    </w:p>
    <w:tbl>
      <w:tblPr>
        <w:tblStyle w:val="5-3"/>
        <w:tblW w:w="0" w:type="auto"/>
        <w:tblLook w:val="04A0" w:firstRow="1" w:lastRow="0" w:firstColumn="1" w:lastColumn="0" w:noHBand="0" w:noVBand="1"/>
      </w:tblPr>
      <w:tblGrid>
        <w:gridCol w:w="4315"/>
        <w:gridCol w:w="4315"/>
      </w:tblGrid>
      <w:tr w:rsidR="00E649F0" w14:paraId="71AD4F2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766BF1B" w14:textId="77777777" w:rsidR="00E649F0" w:rsidRPr="00E649F0" w:rsidRDefault="00E649F0" w:rsidP="00E649F0">
            <w:pPr>
              <w:keepNext/>
              <w:spacing w:after="120"/>
              <w:jc w:val="center"/>
              <w:rPr>
                <w:rFonts w:cs="Angsana New"/>
                <w:szCs w:val="32"/>
                <w:lang w:bidi="th-TH"/>
              </w:rPr>
            </w:pPr>
            <w:r w:rsidRPr="00E649F0">
              <w:rPr>
                <w:rFonts w:cs="Angsana New"/>
                <w:szCs w:val="32"/>
                <w:lang w:bidi="th-TH"/>
              </w:rPr>
              <w:t>Libraries</w:t>
            </w:r>
          </w:p>
        </w:tc>
        <w:tc>
          <w:tcPr>
            <w:tcW w:w="4315" w:type="dxa"/>
          </w:tcPr>
          <w:p w14:paraId="1BBE6174" w14:textId="77777777" w:rsidR="00E649F0" w:rsidRDefault="00E649F0"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649F0" w14:paraId="5F9EDF5B"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0C30F06" w14:textId="77777777" w:rsidR="00E649F0" w:rsidRDefault="00E649F0" w:rsidP="000E07D4">
            <w:pPr>
              <w:keepNext/>
              <w:spacing w:after="120"/>
              <w:rPr>
                <w:rFonts w:cs="Angsana New"/>
                <w:szCs w:val="32"/>
                <w:lang w:bidi="th-TH"/>
              </w:rPr>
            </w:pPr>
            <w:r>
              <w:rPr>
                <w:rFonts w:cs="Angsana New"/>
                <w:szCs w:val="32"/>
                <w:lang w:bidi="th-TH"/>
              </w:rPr>
              <w:t>Stanford NER</w:t>
            </w:r>
          </w:p>
        </w:tc>
        <w:tc>
          <w:tcPr>
            <w:tcW w:w="4315" w:type="dxa"/>
          </w:tcPr>
          <w:p w14:paraId="762409F4" w14:textId="49E29CC1" w:rsidR="00E649F0" w:rsidRDefault="001375E7"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100</w:t>
            </w:r>
          </w:p>
        </w:tc>
      </w:tr>
      <w:tr w:rsidR="00E649F0" w14:paraId="2BC8C68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CEBA0DD" w14:textId="77777777" w:rsidR="00E649F0" w:rsidRDefault="00E649F0" w:rsidP="000E07D4">
            <w:pPr>
              <w:keepNext/>
              <w:spacing w:after="120"/>
              <w:rPr>
                <w:rFonts w:cs="Angsana New"/>
                <w:szCs w:val="32"/>
                <w:lang w:bidi="th-TH"/>
              </w:rPr>
            </w:pPr>
            <w:r>
              <w:rPr>
                <w:rFonts w:cs="Angsana New"/>
                <w:szCs w:val="32"/>
                <w:lang w:bidi="th-TH"/>
              </w:rPr>
              <w:t>NLTK</w:t>
            </w:r>
          </w:p>
        </w:tc>
        <w:tc>
          <w:tcPr>
            <w:tcW w:w="4315" w:type="dxa"/>
          </w:tcPr>
          <w:p w14:paraId="26873353" w14:textId="485E9080" w:rsidR="00E649F0" w:rsidRDefault="001375E7"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100</w:t>
            </w:r>
          </w:p>
        </w:tc>
      </w:tr>
      <w:tr w:rsidR="00E649F0" w14:paraId="6FFDE42C"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074040D" w14:textId="77777777" w:rsidR="00E649F0" w:rsidRDefault="00E649F0"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0DCC419D" w14:textId="77777777" w:rsidR="00E649F0" w:rsidRDefault="00E649F0"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E649F0" w14:paraId="48DD9B5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A275867" w14:textId="77777777" w:rsidR="00E649F0" w:rsidRDefault="00E649F0" w:rsidP="000E07D4">
            <w:pPr>
              <w:keepNext/>
              <w:spacing w:after="120"/>
              <w:rPr>
                <w:rFonts w:cs="Angsana New"/>
                <w:szCs w:val="32"/>
                <w:lang w:bidi="th-TH"/>
              </w:rPr>
            </w:pPr>
            <w:r>
              <w:rPr>
                <w:rFonts w:cs="Angsana New"/>
                <w:szCs w:val="32"/>
                <w:lang w:bidi="th-TH"/>
              </w:rPr>
              <w:t>Combined and Regex</w:t>
            </w:r>
          </w:p>
        </w:tc>
        <w:tc>
          <w:tcPr>
            <w:tcW w:w="4315" w:type="dxa"/>
          </w:tcPr>
          <w:p w14:paraId="52776153" w14:textId="77777777" w:rsidR="00E649F0" w:rsidRDefault="00E649F0"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742CF108" w14:textId="11BFAFD5" w:rsidR="00CA1E00" w:rsidRPr="00CA1E00" w:rsidRDefault="00CA1E00">
      <w:pPr>
        <w:pStyle w:val="af"/>
        <w:rPr>
          <w:b/>
          <w:bCs/>
        </w:rPr>
      </w:pPr>
      <w:bookmarkStart w:id="110" w:name="_Toc58413431"/>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8</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sidR="005A2662">
        <w:rPr>
          <w:rFonts w:cstheme="majorBidi"/>
        </w:rPr>
        <w:t>MONEY</w:t>
      </w:r>
      <w:r w:rsidRPr="003F15A7">
        <w:t>”</w:t>
      </w:r>
      <w:bookmarkEnd w:id="110"/>
    </w:p>
    <w:p w14:paraId="31FD58C0" w14:textId="48D9AFBB" w:rsidR="00564BCA" w:rsidRDefault="00473D91"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8</w:t>
      </w:r>
      <w:r w:rsidR="00564BCA">
        <w:rPr>
          <w:rFonts w:cstheme="majorBidi" w:hint="cs"/>
          <w:szCs w:val="32"/>
          <w:cs/>
          <w:lang w:bidi="th-TH"/>
        </w:rPr>
        <w:t xml:space="preserve"> ความแม่นยำในการติดแท็กคำว่า </w:t>
      </w:r>
      <w:r w:rsidR="00564BCA" w:rsidRPr="00302E4B">
        <w:rPr>
          <w:rFonts w:cstheme="majorBidi"/>
          <w:szCs w:val="32"/>
          <w:lang w:bidi="th-TH"/>
        </w:rPr>
        <w:t>“</w:t>
      </w:r>
      <w:r w:rsidR="00564BCA">
        <w:rPr>
          <w:rFonts w:cstheme="majorBidi"/>
          <w:szCs w:val="32"/>
          <w:lang w:bidi="th-TH"/>
        </w:rPr>
        <w:t>MONEY</w:t>
      </w:r>
      <w:r w:rsidR="00564BCA" w:rsidRPr="00302E4B">
        <w:rPr>
          <w:rFonts w:cstheme="majorBidi"/>
          <w:szCs w:val="32"/>
          <w:lang w:bidi="th-TH"/>
        </w:rPr>
        <w:t>”</w:t>
      </w:r>
      <w:r w:rsidR="00564BCA">
        <w:rPr>
          <w:rFonts w:cstheme="majorBidi" w:hint="cs"/>
          <w:szCs w:val="32"/>
          <w:cs/>
          <w:lang w:bidi="th-TH"/>
        </w:rPr>
        <w:t xml:space="preserve"> ของ</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tanford NER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NLTK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proofErr w:type="spellStart"/>
      <w:r w:rsidR="00564BCA">
        <w:rPr>
          <w:rFonts w:cstheme="majorBidi"/>
          <w:szCs w:val="32"/>
          <w:lang w:bidi="th-TH"/>
        </w:rPr>
        <w:t>spaCy</w:t>
      </w:r>
      <w:proofErr w:type="spellEnd"/>
      <w:r w:rsidR="00564BCA">
        <w:rPr>
          <w:rFonts w:cstheme="majorBidi"/>
          <w:szCs w:val="32"/>
          <w:lang w:bidi="th-TH"/>
        </w:rPr>
        <w:t xml:space="preserve"> </w:t>
      </w:r>
      <w:r w:rsidR="00564BCA">
        <w:rPr>
          <w:rFonts w:cstheme="majorBidi" w:hint="cs"/>
          <w:szCs w:val="32"/>
          <w:cs/>
          <w:lang w:bidi="th-TH"/>
        </w:rPr>
        <w:t>คิด</w:t>
      </w:r>
      <w:r w:rsidR="00564BCA">
        <w:rPr>
          <w:rFonts w:cstheme="majorBidi" w:hint="cs"/>
          <w:szCs w:val="32"/>
          <w:cs/>
          <w:lang w:bidi="th-TH"/>
        </w:rPr>
        <w:lastRenderedPageBreak/>
        <w:t xml:space="preserve">เป็นร้อยละ </w:t>
      </w:r>
      <w:r w:rsidR="00564BCA">
        <w:rPr>
          <w:rFonts w:cstheme="majorBidi"/>
          <w:szCs w:val="32"/>
          <w:lang w:bidi="th-TH"/>
        </w:rPr>
        <w:t>100</w:t>
      </w:r>
      <w:r w:rsidR="00564BCA">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sidR="00564BCA">
        <w:rPr>
          <w:rFonts w:cstheme="majorBidi" w:hint="cs"/>
          <w:szCs w:val="32"/>
          <w:cs/>
          <w:lang w:bidi="th-TH"/>
        </w:rPr>
        <w:t xml:space="preserve">เข้าด้วยกันพร้อมกับสร้างเงื่อนไขจาก </w:t>
      </w:r>
      <w:r w:rsidR="00564BCA">
        <w:rPr>
          <w:rFonts w:cstheme="majorBidi"/>
          <w:szCs w:val="32"/>
          <w:lang w:bidi="th-TH"/>
        </w:rPr>
        <w:t xml:space="preserve">Regular Expressions </w:t>
      </w:r>
      <w:r w:rsidR="00564BCA">
        <w:rPr>
          <w:rFonts w:cstheme="majorBidi" w:hint="cs"/>
          <w:szCs w:val="32"/>
          <w:cs/>
          <w:lang w:bidi="th-TH"/>
        </w:rPr>
        <w:t xml:space="preserve">มีความแม่นยำคิดเป็นร้อยละ </w:t>
      </w:r>
      <w:r w:rsidR="00564BCA">
        <w:rPr>
          <w:rFonts w:cstheme="majorBidi"/>
          <w:szCs w:val="32"/>
          <w:lang w:bidi="th-TH"/>
        </w:rPr>
        <w:t xml:space="preserve">100 </w:t>
      </w:r>
      <w:r w:rsidR="00D43D42">
        <w:rPr>
          <w:rFonts w:cstheme="majorBidi" w:hint="cs"/>
          <w:szCs w:val="32"/>
          <w:cs/>
          <w:lang w:bidi="th-TH"/>
        </w:rPr>
        <w:t>ในบางครั้งอาจสรุปได้ว่า</w:t>
      </w:r>
      <w:r w:rsidR="00333A9C">
        <w:rPr>
          <w:rFonts w:cstheme="majorBidi" w:hint="cs"/>
          <w:szCs w:val="32"/>
          <w:cs/>
          <w:lang w:bidi="th-TH"/>
        </w:rPr>
        <w:t xml:space="preserve"> บทสนทนานี้ไม่มีการกล่าวถึงค่าเงินต่าง ๆ จึงส่งผลให้</w:t>
      </w:r>
      <w:r w:rsidR="000B2BAF">
        <w:rPr>
          <w:rFonts w:cstheme="majorBidi" w:hint="cs"/>
          <w:szCs w:val="32"/>
          <w:cs/>
          <w:lang w:bidi="th-TH"/>
        </w:rPr>
        <w:t>ไลบรารี</w:t>
      </w:r>
      <w:r w:rsidR="00333A9C">
        <w:rPr>
          <w:rFonts w:cstheme="majorBidi" w:hint="cs"/>
          <w:szCs w:val="32"/>
          <w:cs/>
          <w:lang w:bidi="th-TH"/>
        </w:rPr>
        <w:t>ทุก</w:t>
      </w:r>
      <w:r w:rsidR="000B2BAF">
        <w:rPr>
          <w:rFonts w:cstheme="majorBidi" w:hint="cs"/>
          <w:szCs w:val="32"/>
          <w:cs/>
          <w:lang w:bidi="th-TH"/>
        </w:rPr>
        <w:t>ไลบรารี</w:t>
      </w:r>
      <w:r w:rsidR="00333A9C">
        <w:rPr>
          <w:rFonts w:cstheme="majorBidi" w:hint="cs"/>
          <w:szCs w:val="32"/>
          <w:cs/>
          <w:lang w:bidi="th-TH"/>
        </w:rPr>
        <w:t>มี</w:t>
      </w:r>
      <w:r w:rsidR="00F57386">
        <w:rPr>
          <w:rFonts w:cstheme="majorBidi" w:hint="cs"/>
          <w:szCs w:val="32"/>
          <w:cs/>
          <w:lang w:bidi="th-TH"/>
        </w:rPr>
        <w:t>ค่าความแม่นยำสูงสุด</w:t>
      </w:r>
    </w:p>
    <w:p w14:paraId="25E15D5E" w14:textId="26356809" w:rsidR="00737403" w:rsidRDefault="00737403"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แท็ก</w:t>
      </w:r>
      <w:r w:rsidR="006B759B">
        <w:rPr>
          <w:rFonts w:cstheme="majorBidi" w:hint="cs"/>
          <w:szCs w:val="32"/>
          <w:cs/>
          <w:lang w:bidi="th-TH"/>
        </w:rPr>
        <w:t>ประเภทของ</w:t>
      </w:r>
      <w:r w:rsidR="006B759B">
        <w:rPr>
          <w:rFonts w:cstheme="majorBidi"/>
          <w:szCs w:val="32"/>
          <w:lang w:bidi="th-TH"/>
        </w:rPr>
        <w:t xml:space="preserve"> PII Number </w:t>
      </w:r>
      <w:r w:rsidR="006B759B">
        <w:rPr>
          <w:rFonts w:cstheme="majorBidi" w:hint="cs"/>
          <w:szCs w:val="32"/>
          <w:cs/>
          <w:lang w:bidi="th-TH"/>
        </w:rPr>
        <w:t>ทุกประเภท</w:t>
      </w:r>
    </w:p>
    <w:tbl>
      <w:tblPr>
        <w:tblStyle w:val="5-3"/>
        <w:tblW w:w="0" w:type="auto"/>
        <w:tblLook w:val="04A0" w:firstRow="1" w:lastRow="0" w:firstColumn="1" w:lastColumn="0" w:noHBand="0" w:noVBand="1"/>
      </w:tblPr>
      <w:tblGrid>
        <w:gridCol w:w="4315"/>
        <w:gridCol w:w="4315"/>
      </w:tblGrid>
      <w:tr w:rsidR="00752A4B" w14:paraId="2FC32044"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1AEF364" w14:textId="77777777" w:rsidR="00752A4B" w:rsidRPr="00752A4B" w:rsidRDefault="00752A4B" w:rsidP="00752A4B">
            <w:pPr>
              <w:keepNext/>
              <w:spacing w:after="120"/>
              <w:jc w:val="center"/>
              <w:rPr>
                <w:rFonts w:cs="Angsana New"/>
                <w:szCs w:val="32"/>
                <w:lang w:bidi="th-TH"/>
              </w:rPr>
            </w:pPr>
            <w:r w:rsidRPr="00752A4B">
              <w:rPr>
                <w:rFonts w:cs="Angsana New"/>
                <w:szCs w:val="32"/>
                <w:lang w:bidi="th-TH"/>
              </w:rPr>
              <w:t>Libraries</w:t>
            </w:r>
          </w:p>
        </w:tc>
        <w:tc>
          <w:tcPr>
            <w:tcW w:w="4315" w:type="dxa"/>
          </w:tcPr>
          <w:p w14:paraId="3FBC2423" w14:textId="77777777" w:rsidR="00752A4B" w:rsidRDefault="00752A4B"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752A4B" w14:paraId="03F2A9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6BB9AA77" w14:textId="77777777" w:rsidR="00752A4B" w:rsidRDefault="00752A4B" w:rsidP="000E07D4">
            <w:pPr>
              <w:keepNext/>
              <w:spacing w:after="120"/>
              <w:rPr>
                <w:rFonts w:cs="Angsana New"/>
                <w:szCs w:val="32"/>
                <w:lang w:bidi="th-TH"/>
              </w:rPr>
            </w:pPr>
            <w:r>
              <w:rPr>
                <w:rFonts w:cs="Angsana New"/>
                <w:szCs w:val="32"/>
                <w:lang w:bidi="th-TH"/>
              </w:rPr>
              <w:t>Stanford NER</w:t>
            </w:r>
          </w:p>
        </w:tc>
        <w:tc>
          <w:tcPr>
            <w:tcW w:w="4315" w:type="dxa"/>
          </w:tcPr>
          <w:p w14:paraId="4CCD884C" w14:textId="1D045202"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61DCF8F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F51B7FC" w14:textId="77777777" w:rsidR="00752A4B" w:rsidRDefault="00752A4B" w:rsidP="000E07D4">
            <w:pPr>
              <w:keepNext/>
              <w:spacing w:after="120"/>
              <w:rPr>
                <w:rFonts w:cs="Angsana New"/>
                <w:szCs w:val="32"/>
                <w:lang w:bidi="th-TH"/>
              </w:rPr>
            </w:pPr>
            <w:r>
              <w:rPr>
                <w:rFonts w:cs="Angsana New"/>
                <w:szCs w:val="32"/>
                <w:lang w:bidi="th-TH"/>
              </w:rPr>
              <w:t>NLTK</w:t>
            </w:r>
          </w:p>
        </w:tc>
        <w:tc>
          <w:tcPr>
            <w:tcW w:w="4315" w:type="dxa"/>
          </w:tcPr>
          <w:p w14:paraId="4D0C09B3" w14:textId="5DE43FA9" w:rsidR="00752A4B" w:rsidRDefault="00752A4B"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57BF28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548B708" w14:textId="77777777" w:rsidR="00752A4B" w:rsidRDefault="00752A4B"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01A2A5CC" w14:textId="5F8E123F"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7DAC21C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B7602FF" w14:textId="77777777" w:rsidR="00752A4B" w:rsidRDefault="00752A4B" w:rsidP="000E07D4">
            <w:pPr>
              <w:keepNext/>
              <w:spacing w:after="120"/>
              <w:rPr>
                <w:rFonts w:cs="Angsana New"/>
                <w:szCs w:val="32"/>
                <w:lang w:bidi="th-TH"/>
              </w:rPr>
            </w:pPr>
            <w:r>
              <w:rPr>
                <w:rFonts w:cs="Angsana New"/>
                <w:szCs w:val="32"/>
                <w:lang w:bidi="th-TH"/>
              </w:rPr>
              <w:t>Combined and Regex</w:t>
            </w:r>
          </w:p>
        </w:tc>
        <w:tc>
          <w:tcPr>
            <w:tcW w:w="4315" w:type="dxa"/>
          </w:tcPr>
          <w:p w14:paraId="595DC71A" w14:textId="5476FD26" w:rsidR="00752A4B" w:rsidRDefault="00022ACD"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7.63</w:t>
            </w:r>
          </w:p>
        </w:tc>
      </w:tr>
    </w:tbl>
    <w:p w14:paraId="4F99FB95" w14:textId="5C55A2FB" w:rsidR="00752A4B" w:rsidRPr="001375E7" w:rsidRDefault="00752A4B">
      <w:pPr>
        <w:pStyle w:val="af"/>
        <w:rPr>
          <w:b/>
          <w:bCs/>
        </w:rPr>
      </w:pPr>
      <w:bookmarkStart w:id="111" w:name="_Toc58413432"/>
      <w:r w:rsidRPr="00CA1E00">
        <w:rPr>
          <w:rFonts w:hint="cs"/>
          <w:b/>
          <w:bCs/>
          <w:cs/>
        </w:rPr>
        <w:t xml:space="preserve">ตารางที่ </w:t>
      </w:r>
      <w:r w:rsidR="00CA1E00" w:rsidRPr="00CA1E00">
        <w:rPr>
          <w:b/>
          <w:bCs/>
          <w:cs/>
        </w:rPr>
        <w:fldChar w:fldCharType="begin"/>
      </w:r>
      <w:r w:rsidR="00CA1E00" w:rsidRPr="00CA1E00">
        <w:rPr>
          <w:b/>
          <w:bCs/>
          <w:cs/>
        </w:rPr>
        <w:instrText xml:space="preserve"> </w:instrText>
      </w:r>
      <w:r w:rsidR="00CA1E00" w:rsidRPr="00CA1E00">
        <w:rPr>
          <w:b/>
          <w:bCs/>
        </w:rPr>
        <w:instrText xml:space="preserve">STYLEREF </w:instrText>
      </w:r>
      <w:r w:rsidR="00CA1E00" w:rsidRPr="00CA1E00">
        <w:rPr>
          <w:b/>
          <w:bCs/>
          <w:cs/>
        </w:rPr>
        <w:instrText xml:space="preserve">1 </w:instrText>
      </w:r>
      <w:r w:rsidR="00CA1E00" w:rsidRPr="00CA1E00">
        <w:rPr>
          <w:b/>
          <w:bCs/>
        </w:rPr>
        <w:instrText>\s</w:instrText>
      </w:r>
      <w:r w:rsidR="00CA1E00" w:rsidRPr="00CA1E00">
        <w:rPr>
          <w:b/>
          <w:bCs/>
          <w:cs/>
        </w:rPr>
        <w:instrText xml:space="preserve"> </w:instrText>
      </w:r>
      <w:r w:rsidR="00CA1E00" w:rsidRPr="00CA1E00">
        <w:rPr>
          <w:b/>
          <w:bCs/>
          <w:cs/>
        </w:rPr>
        <w:fldChar w:fldCharType="separate"/>
      </w:r>
      <w:r w:rsidR="0056265B">
        <w:rPr>
          <w:b/>
          <w:bCs/>
          <w:noProof/>
          <w:cs/>
        </w:rPr>
        <w:t>4</w:t>
      </w:r>
      <w:r w:rsidR="00CA1E00" w:rsidRPr="00CA1E00">
        <w:rPr>
          <w:b/>
          <w:bCs/>
          <w:cs/>
        </w:rPr>
        <w:fldChar w:fldCharType="end"/>
      </w:r>
      <w:r w:rsidR="00CA1E00" w:rsidRPr="00CA1E00">
        <w:rPr>
          <w:b/>
          <w:bCs/>
          <w:cs/>
        </w:rPr>
        <w:t>.</w:t>
      </w:r>
      <w:r w:rsidR="00CA1E00" w:rsidRPr="00CA1E00">
        <w:rPr>
          <w:b/>
          <w:bCs/>
          <w:cs/>
        </w:rPr>
        <w:fldChar w:fldCharType="begin"/>
      </w:r>
      <w:r w:rsidR="00CA1E00" w:rsidRPr="00CA1E00">
        <w:rPr>
          <w:b/>
          <w:bCs/>
          <w:cs/>
        </w:rPr>
        <w:instrText xml:space="preserve"> </w:instrText>
      </w:r>
      <w:r w:rsidR="00CA1E00" w:rsidRPr="00CA1E00">
        <w:rPr>
          <w:b/>
          <w:bCs/>
        </w:rPr>
        <w:instrText xml:space="preserve">SEQ </w:instrText>
      </w:r>
      <w:r w:rsidR="00CA1E00" w:rsidRPr="00CA1E00">
        <w:rPr>
          <w:b/>
          <w:bCs/>
          <w:cs/>
        </w:rPr>
        <w:instrText xml:space="preserve">ตารางที่ </w:instrText>
      </w:r>
      <w:r w:rsidR="00CA1E00" w:rsidRPr="00CA1E00">
        <w:rPr>
          <w:b/>
          <w:bCs/>
        </w:rPr>
        <w:instrText xml:space="preserve">\* ARABIC \s </w:instrText>
      </w:r>
      <w:r w:rsidR="00CA1E00" w:rsidRPr="00CA1E00">
        <w:rPr>
          <w:b/>
          <w:bCs/>
          <w:cs/>
        </w:rPr>
        <w:instrText xml:space="preserve">1 </w:instrText>
      </w:r>
      <w:r w:rsidR="00CA1E00" w:rsidRPr="00CA1E00">
        <w:rPr>
          <w:b/>
          <w:bCs/>
          <w:cs/>
        </w:rPr>
        <w:fldChar w:fldCharType="separate"/>
      </w:r>
      <w:r w:rsidR="0056265B">
        <w:rPr>
          <w:b/>
          <w:bCs/>
          <w:noProof/>
          <w:cs/>
        </w:rPr>
        <w:t>9</w:t>
      </w:r>
      <w:r w:rsidR="00CA1E00" w:rsidRPr="00CA1E00">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w:t>
      </w:r>
      <w:r w:rsidRPr="00752A4B">
        <w:rPr>
          <w:cs/>
        </w:rPr>
        <w:t xml:space="preserve">ของ </w:t>
      </w:r>
      <w:r w:rsidRPr="00752A4B">
        <w:t xml:space="preserve">PII Number </w:t>
      </w:r>
      <w:r w:rsidRPr="00752A4B">
        <w:rPr>
          <w:cs/>
        </w:rPr>
        <w:t>ทุกประเภท</w:t>
      </w:r>
      <w:bookmarkEnd w:id="111"/>
    </w:p>
    <w:p w14:paraId="78D74501" w14:textId="0C8A19C9" w:rsidR="00F95A34" w:rsidRPr="00F940DD" w:rsidRDefault="00346FDF"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9</w:t>
      </w:r>
      <w:r w:rsidR="00737403">
        <w:rPr>
          <w:rFonts w:cstheme="majorBidi" w:hint="cs"/>
          <w:szCs w:val="32"/>
          <w:cs/>
          <w:lang w:bidi="th-TH"/>
        </w:rPr>
        <w:t xml:space="preserve"> </w:t>
      </w:r>
      <w:r w:rsidR="00330939">
        <w:rPr>
          <w:rFonts w:cstheme="majorBidi" w:hint="cs"/>
          <w:szCs w:val="32"/>
          <w:cs/>
          <w:lang w:bidi="th-TH"/>
        </w:rPr>
        <w:t xml:space="preserve">ทางผู้จัดทำได้ดำเนินการประเมินผลความแม่นยำของเลขที่เป็นข้อมูลส่วนบุคคลทุก ๆ ประเภทเข้าด้วยกัน </w:t>
      </w:r>
      <w:r w:rsidR="009F0AC7">
        <w:rPr>
          <w:rFonts w:cstheme="majorBidi" w:hint="cs"/>
          <w:szCs w:val="32"/>
          <w:cs/>
          <w:lang w:bidi="th-TH"/>
        </w:rPr>
        <w:t xml:space="preserve">สามารถสรุปได้ว่า </w:t>
      </w:r>
      <w:r w:rsidR="00737403">
        <w:rPr>
          <w:rFonts w:cstheme="majorBidi" w:hint="cs"/>
          <w:szCs w:val="32"/>
          <w:cs/>
          <w:lang w:bidi="th-TH"/>
        </w:rPr>
        <w:t>ความแม่นยำในการติดแท็ก</w:t>
      </w:r>
      <w:r w:rsidR="009F0AC7">
        <w:rPr>
          <w:rFonts w:cstheme="majorBidi" w:hint="cs"/>
          <w:szCs w:val="32"/>
          <w:cs/>
          <w:lang w:bidi="th-TH"/>
        </w:rPr>
        <w:t>ประเภทของ</w:t>
      </w:r>
      <w:r w:rsidR="009F0AC7">
        <w:rPr>
          <w:rFonts w:cstheme="majorBidi"/>
          <w:szCs w:val="32"/>
          <w:lang w:bidi="th-TH"/>
        </w:rPr>
        <w:t xml:space="preserve"> PII Number </w:t>
      </w:r>
      <w:r w:rsidR="009F0AC7">
        <w:rPr>
          <w:rFonts w:cstheme="majorBidi" w:hint="cs"/>
          <w:szCs w:val="32"/>
          <w:cs/>
          <w:lang w:bidi="th-TH"/>
        </w:rPr>
        <w:t>ทุกประเภท</w:t>
      </w:r>
      <w:r w:rsidR="00737403">
        <w:rPr>
          <w:rFonts w:cstheme="majorBidi" w:hint="cs"/>
          <w:szCs w:val="32"/>
          <w:cs/>
          <w:lang w:bidi="th-TH"/>
        </w:rPr>
        <w:t>ของ</w:t>
      </w:r>
      <w:r w:rsidR="000B2BAF">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tanford NER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NLTK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proofErr w:type="spellStart"/>
      <w:r w:rsidR="00737403">
        <w:rPr>
          <w:rFonts w:cstheme="majorBidi"/>
          <w:szCs w:val="32"/>
          <w:lang w:bidi="th-TH"/>
        </w:rPr>
        <w:t>spaCy</w:t>
      </w:r>
      <w:proofErr w:type="spellEnd"/>
      <w:r w:rsidR="00737403">
        <w:rPr>
          <w:rFonts w:cstheme="majorBidi"/>
          <w:szCs w:val="32"/>
          <w:lang w:bidi="th-TH"/>
        </w:rPr>
        <w:t xml:space="preserve">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และเมื่อรวมการทำนายของแต่ละ</w:t>
      </w:r>
      <w:r w:rsidR="005529E9">
        <w:rPr>
          <w:rFonts w:cstheme="majorBidi" w:hint="cs"/>
          <w:szCs w:val="32"/>
          <w:cs/>
          <w:lang w:bidi="th-TH"/>
        </w:rPr>
        <w:t>ไลบรารี</w:t>
      </w:r>
      <w:r w:rsidR="00737403">
        <w:rPr>
          <w:rFonts w:cstheme="majorBidi" w:hint="cs"/>
          <w:szCs w:val="32"/>
          <w:cs/>
          <w:lang w:bidi="th-TH"/>
        </w:rPr>
        <w:t xml:space="preserve">เข้าด้วยกันพร้อมกับสร้างเงื่อนไขจาก </w:t>
      </w:r>
      <w:r w:rsidR="00737403">
        <w:rPr>
          <w:rFonts w:cstheme="majorBidi"/>
          <w:szCs w:val="32"/>
          <w:lang w:bidi="th-TH"/>
        </w:rPr>
        <w:t xml:space="preserve">Regular Expressions </w:t>
      </w:r>
      <w:r w:rsidR="00737403">
        <w:rPr>
          <w:rFonts w:cstheme="majorBidi" w:hint="cs"/>
          <w:szCs w:val="32"/>
          <w:cs/>
          <w:lang w:bidi="th-TH"/>
        </w:rPr>
        <w:t xml:space="preserve">มีความแม่นยำคิดเป็นร้อยละ </w:t>
      </w:r>
      <w:r w:rsidR="006E7056">
        <w:rPr>
          <w:rFonts w:cstheme="majorBidi" w:hint="cs"/>
          <w:szCs w:val="32"/>
          <w:cs/>
          <w:lang w:bidi="th-TH"/>
        </w:rPr>
        <w:t>97.63</w:t>
      </w:r>
      <w:r w:rsidR="00737403">
        <w:rPr>
          <w:rFonts w:cstheme="majorBidi"/>
          <w:szCs w:val="32"/>
          <w:lang w:bidi="th-TH"/>
        </w:rPr>
        <w:t xml:space="preserve"> </w:t>
      </w:r>
      <w:r w:rsidR="006E7056">
        <w:rPr>
          <w:rFonts w:cstheme="majorBidi" w:hint="cs"/>
          <w:szCs w:val="32"/>
          <w:cs/>
          <w:lang w:bidi="th-TH"/>
        </w:rPr>
        <w:t>สาเหตุที่</w:t>
      </w:r>
      <w:r w:rsidR="005529E9">
        <w:rPr>
          <w:rFonts w:cstheme="majorBidi" w:hint="cs"/>
          <w:szCs w:val="32"/>
          <w:cs/>
          <w:lang w:bidi="th-TH"/>
        </w:rPr>
        <w:t>ไลบรารี</w:t>
      </w:r>
      <w:r w:rsidR="006E7056">
        <w:rPr>
          <w:rFonts w:cstheme="majorBidi" w:hint="cs"/>
          <w:szCs w:val="32"/>
          <w:cs/>
          <w:lang w:bidi="th-TH"/>
        </w:rPr>
        <w:t>ทั้ง 3 แบบมีค่าความแม่นยำเท่ากันเป็นเพราะทางผู้จัดทำไม่ได้มีการ</w:t>
      </w:r>
      <w:r w:rsidR="00447C47">
        <w:rPr>
          <w:rFonts w:cstheme="majorBidi" w:hint="cs"/>
          <w:szCs w:val="32"/>
          <w:cs/>
          <w:lang w:bidi="th-TH"/>
        </w:rPr>
        <w:t>ติดแท็กเลขใน</w:t>
      </w:r>
      <w:r w:rsidR="005529E9">
        <w:rPr>
          <w:rFonts w:cstheme="majorBidi" w:hint="cs"/>
          <w:szCs w:val="32"/>
          <w:cs/>
          <w:lang w:bidi="th-TH"/>
        </w:rPr>
        <w:t>ไลบรารี</w:t>
      </w:r>
      <w:r w:rsidR="00447C47">
        <w:rPr>
          <w:rFonts w:cstheme="majorBidi" w:hint="cs"/>
          <w:szCs w:val="32"/>
          <w:cs/>
          <w:lang w:bidi="th-TH"/>
        </w:rPr>
        <w:t>ทั้ง 3 แบบ แต่มีการติดแท็กแค่ในการรวม</w:t>
      </w:r>
      <w:r w:rsidR="005529E9">
        <w:rPr>
          <w:rFonts w:cstheme="majorBidi" w:hint="cs"/>
          <w:szCs w:val="32"/>
          <w:cs/>
          <w:lang w:bidi="th-TH"/>
        </w:rPr>
        <w:t>ไลบรารี</w:t>
      </w:r>
      <w:r w:rsidR="00447C47">
        <w:rPr>
          <w:rFonts w:cstheme="majorBidi" w:hint="cs"/>
          <w:szCs w:val="32"/>
          <w:cs/>
          <w:lang w:bidi="th-TH"/>
        </w:rPr>
        <w:t>เท่านั้น และสาเหตุที่</w:t>
      </w:r>
      <w:r w:rsidR="009062A3">
        <w:rPr>
          <w:rFonts w:cstheme="majorBidi" w:hint="cs"/>
          <w:szCs w:val="32"/>
          <w:cs/>
          <w:lang w:bidi="th-TH"/>
        </w:rPr>
        <w:t xml:space="preserve">ความแม่นยำของการทำนายไม่ถึงร้อยละ 100 นั้น อาจเป็นผลมาจากการแปลงเสียงพูดให้อยู่ในรูปแบบข้อความของ </w:t>
      </w:r>
      <w:r w:rsidR="009F5F80" w:rsidRPr="009F5F80">
        <w:rPr>
          <w:rFonts w:cstheme="majorBidi"/>
          <w:szCs w:val="32"/>
          <w:lang w:bidi="th-TH"/>
        </w:rPr>
        <w:t>Cloud Speech to Text</w:t>
      </w:r>
      <w:r w:rsidR="009062A3">
        <w:rPr>
          <w:rFonts w:cstheme="majorBidi"/>
          <w:szCs w:val="32"/>
          <w:lang w:bidi="th-TH"/>
        </w:rPr>
        <w:t xml:space="preserve"> </w:t>
      </w:r>
      <w:r w:rsidR="009062A3">
        <w:rPr>
          <w:rFonts w:cstheme="majorBidi" w:hint="cs"/>
          <w:szCs w:val="32"/>
          <w:cs/>
          <w:lang w:bidi="th-TH"/>
        </w:rPr>
        <w:t>นั้นไม่แม่นยำมากพอ อาจจะ</w:t>
      </w:r>
      <w:r w:rsidR="00787C0C">
        <w:rPr>
          <w:rFonts w:cstheme="majorBidi" w:hint="cs"/>
          <w:szCs w:val="32"/>
          <w:cs/>
          <w:lang w:bidi="th-TH"/>
        </w:rPr>
        <w:t>ทำนายตัวเลขเกินหลักที่เงื่อนไขกำหนด หรือมีการแบ่ง</w:t>
      </w:r>
      <w:r w:rsidR="00452610">
        <w:rPr>
          <w:rFonts w:cstheme="majorBidi" w:hint="cs"/>
          <w:szCs w:val="32"/>
          <w:cs/>
          <w:lang w:bidi="th-TH"/>
        </w:rPr>
        <w:t>โท</w:t>
      </w:r>
      <w:proofErr w:type="spellStart"/>
      <w:r w:rsidR="00452610">
        <w:rPr>
          <w:rFonts w:cstheme="majorBidi" w:hint="cs"/>
          <w:szCs w:val="32"/>
          <w:cs/>
          <w:lang w:bidi="th-TH"/>
        </w:rPr>
        <w:t>เค</w:t>
      </w:r>
      <w:proofErr w:type="spellEnd"/>
      <w:r w:rsidR="00452610">
        <w:rPr>
          <w:rFonts w:cstheme="majorBidi" w:hint="cs"/>
          <w:szCs w:val="32"/>
          <w:cs/>
          <w:lang w:bidi="th-TH"/>
        </w:rPr>
        <w:t>็นไว้ไม่เท่ากัน ทำให้</w:t>
      </w:r>
      <w:r w:rsidR="004024FF">
        <w:rPr>
          <w:rFonts w:cstheme="majorBidi" w:hint="cs"/>
          <w:szCs w:val="32"/>
          <w:cs/>
          <w:lang w:bidi="th-TH"/>
        </w:rPr>
        <w:t>ไม่สามารถติดแท็กได้อย่างสมบูรณ์</w:t>
      </w:r>
    </w:p>
    <w:p w14:paraId="530F9A95" w14:textId="77777777" w:rsidR="00CA1E00" w:rsidRDefault="00CA1E00">
      <w:pPr>
        <w:rPr>
          <w:rFonts w:cstheme="majorBidi"/>
          <w:bCs/>
          <w:sz w:val="40"/>
          <w:szCs w:val="36"/>
          <w:cs/>
          <w:lang w:bidi="th-TH"/>
        </w:rPr>
      </w:pPr>
      <w:r>
        <w:rPr>
          <w:rFonts w:cstheme="majorBidi"/>
          <w:b/>
          <w:sz w:val="40"/>
          <w:cs/>
        </w:rPr>
        <w:br w:type="page"/>
      </w:r>
    </w:p>
    <w:p w14:paraId="2190C9C2" w14:textId="574051F6" w:rsidR="00512480" w:rsidRPr="008F42B9" w:rsidRDefault="00A3027F" w:rsidP="005340B3">
      <w:pPr>
        <w:pStyle w:val="3"/>
        <w:spacing w:after="120" w:line="240" w:lineRule="auto"/>
        <w:rPr>
          <w:rFonts w:asciiTheme="majorBidi" w:hAnsiTheme="majorBidi" w:cstheme="majorBidi"/>
          <w:b w:val="0"/>
          <w:sz w:val="40"/>
          <w:szCs w:val="40"/>
        </w:rPr>
      </w:pPr>
      <w:bookmarkStart w:id="112" w:name="_Toc58412983"/>
      <w:r w:rsidRPr="008F42B9">
        <w:rPr>
          <w:rFonts w:asciiTheme="majorBidi" w:hAnsiTheme="majorBidi" w:cstheme="majorBidi"/>
          <w:b w:val="0"/>
          <w:sz w:val="40"/>
          <w:cs/>
        </w:rPr>
        <w:lastRenderedPageBreak/>
        <w:t>การ</w:t>
      </w:r>
      <w:r w:rsidR="004A673A" w:rsidRPr="008F42B9">
        <w:rPr>
          <w:rFonts w:asciiTheme="majorBidi" w:hAnsiTheme="majorBidi" w:cstheme="majorBidi"/>
          <w:b w:val="0"/>
          <w:sz w:val="40"/>
          <w:cs/>
        </w:rPr>
        <w:t>แทนที่เสียงที่เป็นข้อมูลส่วนบุคคลด้วยเสียงรบกวน</w:t>
      </w:r>
      <w:bookmarkEnd w:id="112"/>
    </w:p>
    <w:p w14:paraId="10B5C0A8" w14:textId="1F38F6A8" w:rsidR="007A3EBD" w:rsidRDefault="0085570C" w:rsidP="007A3EBD">
      <w:pPr>
        <w:keepNext/>
        <w:spacing w:after="120" w:line="240" w:lineRule="auto"/>
      </w:pPr>
      <w:r w:rsidRPr="00430F90">
        <w:rPr>
          <w:rFonts w:cstheme="majorBidi"/>
          <w:color w:val="FF0000"/>
          <w:sz w:val="48"/>
          <w:szCs w:val="48"/>
          <w:cs/>
        </w:rPr>
        <w:tab/>
      </w:r>
      <w:r w:rsidR="00812343">
        <w:rPr>
          <w:rFonts w:cstheme="majorBidi" w:hint="cs"/>
          <w:szCs w:val="32"/>
          <w:cs/>
          <w:lang w:bidi="th-TH"/>
        </w:rPr>
        <w:t>เมื่อทำการแทนที่เสียงแล้วจึง</w:t>
      </w:r>
      <w:r w:rsidR="00D30948">
        <w:rPr>
          <w:rFonts w:cstheme="majorBidi" w:hint="cs"/>
          <w:b/>
          <w:szCs w:val="32"/>
          <w:cs/>
          <w:lang w:bidi="th-TH"/>
        </w:rPr>
        <w:t>ดำเนินการ</w:t>
      </w:r>
      <w:r w:rsidR="004572B7" w:rsidRPr="003D1EFD">
        <w:rPr>
          <w:rFonts w:cstheme="majorBidi" w:hint="cs"/>
          <w:b/>
          <w:szCs w:val="32"/>
          <w:cs/>
          <w:lang w:bidi="th-TH"/>
        </w:rPr>
        <w:t>บันทึกไฟล์เสียงที่ผ่านการแทนที่เสียงที่เป็นข้อมูลส่วนบุคคลด้วยเสียงรบกวน</w:t>
      </w:r>
      <w:r w:rsidR="00044D5C" w:rsidRPr="003D1EFD">
        <w:rPr>
          <w:rFonts w:cstheme="majorBidi" w:hint="cs"/>
          <w:b/>
          <w:szCs w:val="32"/>
          <w:cs/>
          <w:lang w:bidi="th-TH"/>
        </w:rPr>
        <w:t>เป็นไฟล์</w:t>
      </w:r>
      <w:r w:rsidR="00B303CB">
        <w:rPr>
          <w:rFonts w:cstheme="majorBidi" w:hint="cs"/>
          <w:b/>
          <w:szCs w:val="32"/>
          <w:cs/>
          <w:lang w:bidi="th-TH"/>
        </w:rPr>
        <w:t>เสียงประเภท</w:t>
      </w:r>
      <w:r w:rsidR="00044D5C" w:rsidRPr="003D1EFD">
        <w:rPr>
          <w:rFonts w:cstheme="majorBidi" w:hint="cs"/>
          <w:b/>
          <w:szCs w:val="32"/>
          <w:cs/>
          <w:lang w:bidi="th-TH"/>
        </w:rPr>
        <w:t xml:space="preserve"> </w:t>
      </w:r>
      <w:r w:rsidR="00044D5C" w:rsidRPr="003D1EFD">
        <w:rPr>
          <w:rFonts w:cstheme="majorBidi"/>
          <w:bCs/>
          <w:szCs w:val="32"/>
          <w:lang w:bidi="th-TH"/>
        </w:rPr>
        <w:t>.</w:t>
      </w:r>
      <w:r w:rsidR="00044D5C" w:rsidRPr="003D1EFD">
        <w:rPr>
          <w:bCs/>
          <w:szCs w:val="32"/>
        </w:rPr>
        <w:t>wav</w:t>
      </w:r>
      <w:r w:rsidR="00D30948">
        <w:rPr>
          <w:rFonts w:hint="cs"/>
          <w:bCs/>
          <w:szCs w:val="32"/>
          <w:cs/>
          <w:lang w:bidi="th-TH"/>
        </w:rPr>
        <w:t xml:space="preserve"> </w:t>
      </w:r>
      <w:r w:rsidR="00D30948" w:rsidRPr="00D30948">
        <w:rPr>
          <w:rFonts w:cstheme="majorBidi"/>
          <w:b/>
          <w:szCs w:val="32"/>
          <w:cs/>
          <w:lang w:bidi="th-TH"/>
        </w:rPr>
        <w:t xml:space="preserve">ดังรูปที่ </w:t>
      </w:r>
      <w:r w:rsidR="007A3EBD" w:rsidRPr="007A3EBD">
        <w:rPr>
          <w:rFonts w:cstheme="majorBidi"/>
          <w:bCs/>
          <w:szCs w:val="32"/>
          <w:lang w:bidi="th-TH"/>
        </w:rPr>
        <w:t>4.</w:t>
      </w:r>
      <w:r w:rsidR="009F387A">
        <w:rPr>
          <w:rFonts w:cstheme="majorBidi"/>
          <w:bCs/>
          <w:szCs w:val="32"/>
          <w:lang w:bidi="th-TH"/>
        </w:rPr>
        <w:t>18</w:t>
      </w:r>
      <w:r w:rsidR="00EB316C" w:rsidRPr="00D30948">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59"/>
                    <a:stretch>
                      <a:fillRect/>
                    </a:stretch>
                  </pic:blipFill>
                  <pic:spPr>
                    <a:xfrm>
                      <a:off x="0" y="0"/>
                      <a:ext cx="5486400" cy="681990"/>
                    </a:xfrm>
                    <a:prstGeom prst="rect">
                      <a:avLst/>
                    </a:prstGeom>
                  </pic:spPr>
                </pic:pic>
              </a:graphicData>
            </a:graphic>
          </wp:inline>
        </w:drawing>
      </w:r>
    </w:p>
    <w:p w14:paraId="37256E37" w14:textId="362224EE" w:rsidR="0085570C" w:rsidRPr="009F387A" w:rsidRDefault="007A3EBD" w:rsidP="007A3EBD">
      <w:pPr>
        <w:pStyle w:val="af"/>
      </w:pPr>
      <w:bookmarkStart w:id="113" w:name="_Toc58414016"/>
      <w:r w:rsidRPr="009F387A">
        <w:rPr>
          <w:b/>
          <w:bCs/>
          <w:cs/>
        </w:rPr>
        <w:t xml:space="preserve">รูปที่ </w:t>
      </w:r>
      <w:r w:rsidRPr="009F387A">
        <w:rPr>
          <w:b/>
          <w:bCs/>
          <w:cs/>
        </w:rPr>
        <w:fldChar w:fldCharType="begin"/>
      </w:r>
      <w:r w:rsidRPr="009F387A">
        <w:rPr>
          <w:b/>
          <w:bCs/>
          <w:cs/>
        </w:rPr>
        <w:instrText xml:space="preserve"> </w:instrText>
      </w:r>
      <w:r w:rsidRPr="009F387A">
        <w:rPr>
          <w:b/>
          <w:bCs/>
        </w:rPr>
        <w:instrText xml:space="preserve">STYLEREF </w:instrText>
      </w:r>
      <w:r w:rsidRPr="009F387A">
        <w:rPr>
          <w:b/>
          <w:bCs/>
          <w:cs/>
        </w:rPr>
        <w:instrText xml:space="preserve">1 </w:instrText>
      </w:r>
      <w:r w:rsidRPr="009F387A">
        <w:rPr>
          <w:b/>
          <w:bCs/>
        </w:rPr>
        <w:instrText>\s</w:instrText>
      </w:r>
      <w:r w:rsidRPr="009F387A">
        <w:rPr>
          <w:b/>
          <w:bCs/>
          <w:cs/>
        </w:rPr>
        <w:instrText xml:space="preserve"> </w:instrText>
      </w:r>
      <w:r w:rsidRPr="009F387A">
        <w:rPr>
          <w:b/>
          <w:bCs/>
          <w:cs/>
        </w:rPr>
        <w:fldChar w:fldCharType="separate"/>
      </w:r>
      <w:r w:rsidR="0056265B">
        <w:rPr>
          <w:b/>
          <w:bCs/>
          <w:noProof/>
          <w:cs/>
        </w:rPr>
        <w:t>4</w:t>
      </w:r>
      <w:r w:rsidRPr="009F387A">
        <w:rPr>
          <w:b/>
          <w:bCs/>
          <w:cs/>
        </w:rPr>
        <w:fldChar w:fldCharType="end"/>
      </w:r>
      <w:r w:rsidRPr="009F387A">
        <w:rPr>
          <w:b/>
          <w:bCs/>
          <w:cs/>
        </w:rPr>
        <w:t>.</w:t>
      </w:r>
      <w:r w:rsidRPr="009F387A">
        <w:rPr>
          <w:b/>
          <w:bCs/>
          <w:cs/>
        </w:rPr>
        <w:fldChar w:fldCharType="begin"/>
      </w:r>
      <w:r>
        <w:rPr>
          <w:rFonts w:cstheme="majorBidi"/>
          <w:b/>
          <w:bCs/>
          <w:cs/>
        </w:rPr>
        <w:instrText xml:space="preserve"> </w:instrText>
      </w:r>
      <w:r w:rsidRPr="007A3EBD">
        <w:rPr>
          <w:rFonts w:cstheme="majorBidi"/>
          <w:b/>
          <w:bCs/>
        </w:rPr>
        <w:instrText xml:space="preserve">SEQ </w:instrText>
      </w:r>
      <w:r>
        <w:rPr>
          <w:rFonts w:cstheme="majorBidi"/>
          <w:b/>
          <w:bCs/>
          <w:cs/>
        </w:rPr>
        <w:instrText xml:space="preserve">รูปที่ </w:instrText>
      </w:r>
      <w:r w:rsidRPr="007A3EBD">
        <w:rPr>
          <w:rFonts w:cstheme="majorBidi"/>
          <w:b/>
          <w:bCs/>
        </w:rPr>
        <w:instrText xml:space="preserve">\* ARABIC \s </w:instrText>
      </w:r>
      <w:r>
        <w:rPr>
          <w:rFonts w:cstheme="majorBidi"/>
          <w:b/>
          <w:bCs/>
          <w:cs/>
        </w:rPr>
        <w:instrText xml:space="preserve">1 </w:instrText>
      </w:r>
      <w:r w:rsidRPr="009F387A">
        <w:rPr>
          <w:b/>
          <w:bCs/>
          <w:cs/>
        </w:rPr>
        <w:fldChar w:fldCharType="separate"/>
      </w:r>
      <w:r w:rsidR="0056265B">
        <w:rPr>
          <w:rFonts w:cstheme="majorBidi"/>
          <w:b/>
          <w:bCs/>
          <w:noProof/>
          <w:cs/>
        </w:rPr>
        <w:t>18</w:t>
      </w:r>
      <w:r w:rsidRPr="009F387A">
        <w:rPr>
          <w:b/>
          <w:bCs/>
          <w:cs/>
        </w:rPr>
        <w:fldChar w:fldCharType="end"/>
      </w:r>
      <w:r>
        <w:t xml:space="preserve"> </w:t>
      </w:r>
      <w:r w:rsidRPr="007A3EBD">
        <w:rPr>
          <w:rFonts w:cstheme="majorBidi"/>
          <w:cs/>
        </w:rPr>
        <w:t>การ</w:t>
      </w:r>
      <w:r>
        <w:rPr>
          <w:rFonts w:cstheme="majorBidi" w:hint="cs"/>
          <w:cs/>
        </w:rPr>
        <w:t>บันทึกเสียงที่ผ่านการแทนที่เสียงที่เป็นข้อมูลส่วนบุคคลด้วยเสียงรบกวน</w:t>
      </w:r>
      <w:bookmarkEnd w:id="113"/>
    </w:p>
    <w:p w14:paraId="7AB40133" w14:textId="676C0C6C" w:rsidR="00512480" w:rsidRPr="00430F90" w:rsidRDefault="00512480" w:rsidP="005340B3">
      <w:pPr>
        <w:pStyle w:val="3"/>
        <w:numPr>
          <w:ilvl w:val="0"/>
          <w:numId w:val="0"/>
        </w:numPr>
        <w:spacing w:after="120" w:line="240" w:lineRule="auto"/>
        <w:jc w:val="center"/>
        <w:rPr>
          <w:rFonts w:asciiTheme="majorBidi" w:hAnsiTheme="majorBidi" w:cstheme="majorBidi"/>
          <w:bCs w:val="0"/>
          <w:color w:val="FF0000"/>
          <w:sz w:val="32"/>
          <w:szCs w:val="32"/>
          <w:cs/>
        </w:rPr>
        <w:sectPr w:rsidR="00512480" w:rsidRPr="00430F90" w:rsidSect="002A6AA6">
          <w:pgSz w:w="12240" w:h="15840"/>
          <w:pgMar w:top="1440" w:right="1440" w:bottom="1440" w:left="2160" w:header="720" w:footer="720" w:gutter="0"/>
          <w:pgNumType w:chapStyle="1"/>
          <w:cols w:space="720"/>
          <w:titlePg/>
          <w:docGrid w:linePitch="360"/>
        </w:sectPr>
      </w:pPr>
    </w:p>
    <w:p w14:paraId="0F5E7AC6" w14:textId="7910D3E3" w:rsidR="00ED6C41" w:rsidRPr="00430F90" w:rsidRDefault="00ED6C41" w:rsidP="005340B3">
      <w:pPr>
        <w:pStyle w:val="1"/>
        <w:numPr>
          <w:ilvl w:val="0"/>
          <w:numId w:val="9"/>
        </w:numPr>
        <w:spacing w:after="120"/>
        <w:rPr>
          <w:rFonts w:asciiTheme="majorBidi" w:hAnsiTheme="majorBidi" w:cstheme="majorBidi"/>
        </w:rPr>
      </w:pPr>
      <w:bookmarkStart w:id="114" w:name="_Toc58412984"/>
      <w:bookmarkEnd w:id="114"/>
    </w:p>
    <w:p w14:paraId="76FDDEAD" w14:textId="7901DEF9" w:rsidR="00355081" w:rsidRPr="00430F90" w:rsidRDefault="00ED6C41" w:rsidP="005340B3">
      <w:pPr>
        <w:pStyle w:val="2"/>
        <w:spacing w:after="120" w:line="240" w:lineRule="auto"/>
        <w:rPr>
          <w:rFonts w:asciiTheme="majorBidi" w:hAnsiTheme="majorBidi" w:cstheme="majorBidi"/>
        </w:rPr>
      </w:pPr>
      <w:bookmarkStart w:id="115" w:name="_Toc58412985"/>
      <w:r w:rsidRPr="00430F90">
        <w:rPr>
          <w:rFonts w:asciiTheme="majorBidi" w:hAnsiTheme="majorBidi" w:cstheme="majorBidi" w:hint="cs"/>
          <w:cs/>
        </w:rPr>
        <w:t>บทสรุป</w:t>
      </w:r>
      <w:bookmarkEnd w:id="115"/>
    </w:p>
    <w:p w14:paraId="609F8553" w14:textId="77777777" w:rsidR="003C7727" w:rsidRPr="00430F90" w:rsidRDefault="00246051" w:rsidP="005340B3">
      <w:pPr>
        <w:pStyle w:val="3"/>
        <w:spacing w:after="120" w:line="240" w:lineRule="auto"/>
        <w:rPr>
          <w:rFonts w:asciiTheme="majorBidi" w:hAnsiTheme="majorBidi" w:cstheme="majorBidi"/>
          <w:sz w:val="24"/>
          <w:szCs w:val="24"/>
        </w:rPr>
      </w:pPr>
      <w:bookmarkStart w:id="116" w:name="_Toc58412986"/>
      <w:r w:rsidRPr="00430F90">
        <w:rPr>
          <w:rFonts w:asciiTheme="majorBidi" w:hAnsiTheme="majorBidi" w:cstheme="majorBidi"/>
          <w:cs/>
        </w:rPr>
        <w:t>สรุปผลโครงงาน</w:t>
      </w:r>
      <w:bookmarkEnd w:id="116"/>
    </w:p>
    <w:p w14:paraId="2FF046E7" w14:textId="599C599C" w:rsidR="003808EB" w:rsidRPr="00C30C5A" w:rsidRDefault="00E01EAF" w:rsidP="008247B5">
      <w:pPr>
        <w:rPr>
          <w:rFonts w:cstheme="majorBidi"/>
          <w:szCs w:val="32"/>
          <w:lang w:bidi="th-TH"/>
        </w:rPr>
      </w:pPr>
      <w:r w:rsidRPr="008247B5">
        <w:rPr>
          <w:rFonts w:cstheme="majorBidi"/>
          <w:szCs w:val="32"/>
        </w:rPr>
        <w:tab/>
      </w:r>
      <w:r w:rsidR="0013683C" w:rsidRPr="00C30C5A">
        <w:rPr>
          <w:rFonts w:cstheme="majorBidi" w:hint="cs"/>
          <w:szCs w:val="32"/>
          <w:cs/>
        </w:rPr>
        <w:t>การ</w:t>
      </w:r>
      <w:r w:rsidR="009540B9" w:rsidRPr="008247B5">
        <w:rPr>
          <w:rFonts w:cstheme="majorBidi"/>
          <w:szCs w:val="32"/>
          <w:cs/>
        </w:rPr>
        <w:t>สร้างข้อมูล</w:t>
      </w:r>
      <w:r w:rsidR="009540B9" w:rsidRPr="008247B5">
        <w:rPr>
          <w:rFonts w:cstheme="majorBidi" w:hint="cs"/>
          <w:szCs w:val="32"/>
          <w:cs/>
        </w:rPr>
        <w:t>บทสนทนาในรูปแบบข้อความ</w:t>
      </w:r>
      <w:r w:rsidR="00B75426" w:rsidRPr="008247B5">
        <w:rPr>
          <w:rFonts w:cstheme="majorBidi"/>
          <w:szCs w:val="32"/>
        </w:rPr>
        <w:t xml:space="preserve"> </w:t>
      </w:r>
      <w:r w:rsidR="00B75426" w:rsidRPr="008247B5">
        <w:rPr>
          <w:rFonts w:cstheme="majorBidi"/>
          <w:szCs w:val="32"/>
          <w:cs/>
        </w:rPr>
        <w:t>เนื้อหา</w:t>
      </w:r>
      <w:r w:rsidR="00B75426" w:rsidRPr="008247B5">
        <w:rPr>
          <w:rFonts w:cstheme="majorBidi" w:hint="cs"/>
          <w:szCs w:val="32"/>
          <w:cs/>
        </w:rPr>
        <w:t>ข้อมูลส่วนบุคคล</w:t>
      </w:r>
      <w:r w:rsidR="00B75426" w:rsidRPr="008247B5">
        <w:rPr>
          <w:rFonts w:cstheme="majorBidi"/>
          <w:szCs w:val="32"/>
          <w:cs/>
        </w:rPr>
        <w:t>ของ</w:t>
      </w:r>
      <w:r w:rsidR="00B75426" w:rsidRPr="008247B5">
        <w:rPr>
          <w:rFonts w:cstheme="majorBidi" w:hint="cs"/>
          <w:szCs w:val="32"/>
          <w:cs/>
        </w:rPr>
        <w:t>บท</w:t>
      </w:r>
      <w:r w:rsidR="00B75426" w:rsidRPr="008247B5">
        <w:rPr>
          <w:rFonts w:cstheme="majorBidi"/>
          <w:szCs w:val="32"/>
          <w:cs/>
        </w:rPr>
        <w:t>สนทนาประกอบด้วย</w:t>
      </w:r>
      <w:r w:rsidR="00B75426" w:rsidRPr="008247B5">
        <w:rPr>
          <w:rFonts w:cstheme="majorBidi" w:hint="cs"/>
          <w:szCs w:val="32"/>
          <w:cs/>
        </w:rPr>
        <w:t xml:space="preserve"> </w:t>
      </w:r>
      <w:r w:rsidR="00B75426" w:rsidRPr="00C30C5A">
        <w:rPr>
          <w:rFonts w:cstheme="majorBidi"/>
          <w:szCs w:val="32"/>
          <w:cs/>
        </w:rPr>
        <w:t xml:space="preserve">ชื่อ </w:t>
      </w:r>
      <w:r w:rsidR="00B75426" w:rsidRPr="00C30C5A">
        <w:rPr>
          <w:rFonts w:cstheme="majorBidi" w:hint="cs"/>
          <w:szCs w:val="32"/>
          <w:cs/>
        </w:rPr>
        <w:t>-</w:t>
      </w:r>
      <w:r w:rsidR="00B75426" w:rsidRPr="00C30C5A">
        <w:rPr>
          <w:rFonts w:cstheme="majorBidi"/>
          <w:szCs w:val="32"/>
          <w:cs/>
        </w:rPr>
        <w:t xml:space="preserve"> นามสกุล</w:t>
      </w:r>
      <w:r w:rsidR="00B75426" w:rsidRPr="00C30C5A">
        <w:rPr>
          <w:rFonts w:cstheme="majorBidi" w:hint="cs"/>
          <w:szCs w:val="32"/>
          <w:cs/>
        </w:rPr>
        <w:t xml:space="preserve"> </w:t>
      </w:r>
      <w:r w:rsidR="00B75426" w:rsidRPr="00C30C5A">
        <w:rPr>
          <w:rFonts w:cstheme="majorBidi"/>
          <w:szCs w:val="32"/>
          <w:cs/>
        </w:rPr>
        <w:t>เลขที่บัญชี</w:t>
      </w:r>
      <w:r w:rsidR="00B75426" w:rsidRPr="00C30C5A">
        <w:rPr>
          <w:rFonts w:cstheme="majorBidi" w:hint="cs"/>
          <w:szCs w:val="32"/>
          <w:cs/>
        </w:rPr>
        <w:t xml:space="preserve"> เลขบัตรเดบิต หรือ เครดิต </w:t>
      </w:r>
      <w:r w:rsidR="00B75426" w:rsidRPr="00C30C5A">
        <w:rPr>
          <w:rFonts w:cstheme="majorBidi"/>
          <w:szCs w:val="32"/>
          <w:cs/>
        </w:rPr>
        <w:t>เลขบัตรประชาชน</w:t>
      </w:r>
      <w:r w:rsidR="00B75426" w:rsidRPr="00C30C5A">
        <w:rPr>
          <w:rFonts w:cstheme="majorBidi" w:hint="cs"/>
          <w:szCs w:val="32"/>
          <w:cs/>
        </w:rPr>
        <w:t xml:space="preserve"> วันเกิด ที่อยู่ และเบอร์โทรศัพท์</w:t>
      </w:r>
      <w:r w:rsidR="00C30C5A" w:rsidRPr="00C30C5A">
        <w:rPr>
          <w:rFonts w:cstheme="majorBidi"/>
          <w:szCs w:val="32"/>
        </w:rPr>
        <w:t xml:space="preserve"> </w:t>
      </w:r>
      <w:r w:rsidR="00A958B5">
        <w:rPr>
          <w:rFonts w:cstheme="majorBidi" w:hint="cs"/>
          <w:szCs w:val="32"/>
          <w:cs/>
          <w:lang w:bidi="th-TH"/>
        </w:rPr>
        <w:t>จากนั้น</w:t>
      </w:r>
      <w:r w:rsidR="00C30C5A" w:rsidRPr="008247B5">
        <w:rPr>
          <w:rFonts w:cstheme="majorBidi"/>
          <w:szCs w:val="32"/>
          <w:cs/>
        </w:rPr>
        <w:t>นำข้อมูลบทสนทนาในรูปแบบข้อความมาดำเนินการบันทึกเสียงและบันทึกเป็นไฟล์เสียง</w:t>
      </w:r>
      <w:r w:rsidR="00D84A99">
        <w:rPr>
          <w:rFonts w:cstheme="majorBidi" w:hint="cs"/>
          <w:szCs w:val="32"/>
          <w:cs/>
          <w:lang w:bidi="th-TH"/>
        </w:rPr>
        <w:t xml:space="preserve"> เพื่อนำไป</w:t>
      </w:r>
      <w:r w:rsidR="008D0921">
        <w:rPr>
          <w:rFonts w:cstheme="majorBidi" w:hint="cs"/>
          <w:szCs w:val="32"/>
          <w:cs/>
          <w:lang w:bidi="th-TH"/>
        </w:rPr>
        <w:t>ใช้ในการพัฒนาระบบ</w:t>
      </w:r>
    </w:p>
    <w:p w14:paraId="4D60454A" w14:textId="429D6FED" w:rsidR="00A06B6C" w:rsidRDefault="00B111CC"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w:t>
      </w:r>
      <w:r w:rsidR="00CD3162">
        <w:rPr>
          <w:rFonts w:cstheme="majorBidi" w:hint="cs"/>
          <w:szCs w:val="32"/>
          <w:cs/>
          <w:lang w:bidi="th-TH"/>
        </w:rPr>
        <w:t>การแปลงเสียงพูดให้อยู่ในรูปแบบข้อความนั้น หาก</w:t>
      </w:r>
      <w:r w:rsidR="008C2E8C">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Pr>
          <w:rFonts w:cstheme="majorBidi" w:hint="cs"/>
          <w:szCs w:val="32"/>
          <w:cs/>
          <w:lang w:bidi="th-TH"/>
        </w:rPr>
        <w:t>ถือว่าค่าของความแม่นยำอยู่ในระดับที่</w:t>
      </w:r>
      <w:r w:rsidR="00375DBF">
        <w:rPr>
          <w:rFonts w:cstheme="majorBidi" w:hint="cs"/>
          <w:szCs w:val="32"/>
          <w:cs/>
          <w:lang w:bidi="th-TH"/>
        </w:rPr>
        <w:t>ดี อาจจะมีการแปลงชื่อ</w:t>
      </w:r>
      <w:r w:rsidR="00F509F9">
        <w:rPr>
          <w:rFonts w:cstheme="majorBidi" w:hint="cs"/>
          <w:szCs w:val="32"/>
          <w:cs/>
          <w:lang w:bidi="th-TH"/>
        </w:rPr>
        <w:t>บุคคลที่ไม่ตรงกับข้อมูลบทสนทนาจริงเล็กน้อย อาจเป็นสาเหตุมาจาก</w:t>
      </w:r>
      <w:r w:rsidR="00826E6A">
        <w:rPr>
          <w:rFonts w:cstheme="majorBidi" w:hint="cs"/>
          <w:szCs w:val="32"/>
          <w:cs/>
          <w:lang w:bidi="th-TH"/>
        </w:rPr>
        <w:t>เสียงที่ใช้ในการดำเนินการบันทึกเสียง</w:t>
      </w:r>
      <w:r w:rsidR="00E267B9">
        <w:rPr>
          <w:rFonts w:cstheme="majorBidi" w:hint="cs"/>
          <w:szCs w:val="32"/>
          <w:cs/>
          <w:lang w:bidi="th-TH"/>
        </w:rPr>
        <w:t>ที่แต่ละบุคคลมีสำเนียงการพูดที่ไม่เหมือนกัน</w:t>
      </w:r>
      <w:r w:rsidR="00350165">
        <w:rPr>
          <w:rFonts w:cstheme="majorBidi" w:hint="cs"/>
          <w:szCs w:val="32"/>
          <w:cs/>
          <w:lang w:bidi="th-TH"/>
        </w:rPr>
        <w:t xml:space="preserve"> เช่น นามสกุล </w:t>
      </w:r>
      <w:r w:rsidR="00131E3D" w:rsidRPr="00131E3D">
        <w:rPr>
          <w:rFonts w:cstheme="majorBidi"/>
          <w:szCs w:val="32"/>
          <w:lang w:bidi="th-TH"/>
        </w:rPr>
        <w:t>Applebaum</w:t>
      </w:r>
      <w:r w:rsidR="00131E3D">
        <w:rPr>
          <w:rFonts w:cstheme="majorBidi"/>
          <w:szCs w:val="32"/>
          <w:lang w:bidi="th-TH"/>
        </w:rPr>
        <w:t xml:space="preserve"> </w:t>
      </w:r>
      <w:r w:rsidR="008640DE">
        <w:rPr>
          <w:rFonts w:cstheme="majorBidi" w:hint="cs"/>
          <w:szCs w:val="32"/>
          <w:cs/>
          <w:lang w:bidi="th-TH"/>
        </w:rPr>
        <w:t xml:space="preserve">เมื่อเป็นเสียงของ </w:t>
      </w:r>
      <w:r w:rsidR="008640DE">
        <w:rPr>
          <w:rFonts w:cstheme="majorBidi"/>
          <w:szCs w:val="32"/>
          <w:lang w:bidi="th-TH"/>
        </w:rPr>
        <w:t>Siri Male</w:t>
      </w:r>
      <w:r w:rsidR="00E267B9">
        <w:rPr>
          <w:rFonts w:cstheme="majorBidi" w:hint="cs"/>
          <w:szCs w:val="32"/>
          <w:cs/>
          <w:lang w:bidi="th-TH"/>
        </w:rPr>
        <w:t xml:space="preserve"> </w:t>
      </w:r>
      <w:r w:rsidR="008640DE">
        <w:rPr>
          <w:rFonts w:cstheme="majorBidi" w:hint="cs"/>
          <w:szCs w:val="32"/>
          <w:cs/>
          <w:lang w:bidi="th-TH"/>
        </w:rPr>
        <w:t>ทางแบบจำลองแปลงได้เป็น 2 โท</w:t>
      </w:r>
      <w:proofErr w:type="spellStart"/>
      <w:r w:rsidR="008640DE">
        <w:rPr>
          <w:rFonts w:cstheme="majorBidi" w:hint="cs"/>
          <w:szCs w:val="32"/>
          <w:cs/>
          <w:lang w:bidi="th-TH"/>
        </w:rPr>
        <w:t>เค</w:t>
      </w:r>
      <w:proofErr w:type="spellEnd"/>
      <w:r w:rsidR="008640DE">
        <w:rPr>
          <w:rFonts w:cstheme="majorBidi" w:hint="cs"/>
          <w:szCs w:val="32"/>
          <w:cs/>
          <w:lang w:bidi="th-TH"/>
        </w:rPr>
        <w:t>็น คือ</w:t>
      </w:r>
      <w:r w:rsidR="00173251">
        <w:rPr>
          <w:rFonts w:cstheme="majorBidi" w:hint="cs"/>
          <w:szCs w:val="32"/>
          <w:cs/>
          <w:lang w:bidi="th-TH"/>
        </w:rPr>
        <w:t xml:space="preserve"> </w:t>
      </w:r>
      <w:r w:rsidR="00173251">
        <w:rPr>
          <w:rFonts w:cstheme="majorBidi"/>
          <w:szCs w:val="32"/>
          <w:lang w:bidi="th-TH"/>
        </w:rPr>
        <w:t>“</w:t>
      </w:r>
      <w:r w:rsidR="00173251" w:rsidRPr="00173251">
        <w:rPr>
          <w:rFonts w:cstheme="majorBidi"/>
          <w:szCs w:val="32"/>
          <w:lang w:bidi="th-TH"/>
        </w:rPr>
        <w:t>Appel</w:t>
      </w:r>
      <w:r w:rsidR="00173251">
        <w:rPr>
          <w:rFonts w:cstheme="majorBidi"/>
          <w:szCs w:val="32"/>
          <w:lang w:bidi="th-TH"/>
        </w:rPr>
        <w:t xml:space="preserve">” </w:t>
      </w:r>
      <w:r w:rsidR="00173251">
        <w:rPr>
          <w:rFonts w:cstheme="majorBidi" w:hint="cs"/>
          <w:szCs w:val="32"/>
          <w:cs/>
          <w:lang w:bidi="th-TH"/>
        </w:rPr>
        <w:t xml:space="preserve">และ </w:t>
      </w:r>
      <w:r w:rsidR="00173251">
        <w:rPr>
          <w:rFonts w:cstheme="majorBidi"/>
          <w:szCs w:val="32"/>
          <w:lang w:bidi="th-TH"/>
        </w:rPr>
        <w:t>“</w:t>
      </w:r>
      <w:r w:rsidR="00173251" w:rsidRPr="00173251">
        <w:rPr>
          <w:rFonts w:cstheme="majorBidi"/>
          <w:szCs w:val="32"/>
          <w:lang w:bidi="th-TH"/>
        </w:rPr>
        <w:t>board.</w:t>
      </w:r>
      <w:r w:rsidR="00173251">
        <w:rPr>
          <w:rFonts w:cstheme="majorBidi"/>
          <w:szCs w:val="32"/>
          <w:lang w:bidi="th-TH"/>
        </w:rPr>
        <w:t>”</w:t>
      </w:r>
      <w:r w:rsidR="008640DE">
        <w:rPr>
          <w:rFonts w:cstheme="majorBidi" w:hint="cs"/>
          <w:szCs w:val="32"/>
          <w:cs/>
          <w:lang w:bidi="th-TH"/>
        </w:rPr>
        <w:t xml:space="preserve"> </w:t>
      </w:r>
      <w:r w:rsidR="00173251">
        <w:rPr>
          <w:rFonts w:cstheme="majorBidi" w:hint="cs"/>
          <w:szCs w:val="32"/>
          <w:cs/>
          <w:lang w:bidi="th-TH"/>
        </w:rPr>
        <w:t xml:space="preserve"> แต่เมื่อเป็นเสียงของ </w:t>
      </w:r>
      <w:r w:rsidR="00173251">
        <w:rPr>
          <w:rFonts w:cstheme="majorBidi"/>
          <w:szCs w:val="32"/>
          <w:lang w:bidi="th-TH"/>
        </w:rPr>
        <w:t xml:space="preserve">“Siri Female” </w:t>
      </w:r>
      <w:r w:rsidR="00173251">
        <w:rPr>
          <w:rFonts w:cstheme="majorBidi" w:hint="cs"/>
          <w:szCs w:val="32"/>
          <w:cs/>
          <w:lang w:bidi="th-TH"/>
        </w:rPr>
        <w:t>ทางแบบจำลอง</w:t>
      </w:r>
      <w:r w:rsidR="00833C80">
        <w:rPr>
          <w:rFonts w:cstheme="majorBidi" w:hint="cs"/>
          <w:szCs w:val="32"/>
          <w:cs/>
          <w:lang w:bidi="th-TH"/>
        </w:rPr>
        <w:t>กลับแปลงคำได้ถูกต้อง จึงสรุปได้ว่าบางครั้งสำเนียงการพูด</w:t>
      </w:r>
      <w:r w:rsidR="00F64644">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Pr>
          <w:rFonts w:cstheme="majorBidi" w:hint="cs"/>
          <w:szCs w:val="32"/>
          <w:cs/>
          <w:lang w:bidi="th-TH"/>
        </w:rPr>
        <w:t xml:space="preserve"> </w:t>
      </w:r>
      <w:r w:rsidR="00FB33D5">
        <w:rPr>
          <w:rFonts w:cstheme="majorBidi" w:hint="cs"/>
          <w:szCs w:val="32"/>
          <w:cs/>
          <w:lang w:bidi="th-TH"/>
        </w:rPr>
        <w:t>นอกจากนี้ ยัง</w:t>
      </w:r>
      <w:r w:rsidR="00E267B9">
        <w:rPr>
          <w:rFonts w:cstheme="majorBidi" w:hint="cs"/>
          <w:szCs w:val="32"/>
          <w:cs/>
          <w:lang w:bidi="th-TH"/>
        </w:rPr>
        <w:t>มีการแปลง</w:t>
      </w:r>
      <w:r w:rsidR="007D05D9">
        <w:rPr>
          <w:rFonts w:cstheme="majorBidi" w:hint="cs"/>
          <w:szCs w:val="32"/>
          <w:cs/>
          <w:lang w:bidi="th-TH"/>
        </w:rPr>
        <w:t xml:space="preserve">เลขที่ผิดพลาดไปบ้าง เช่น เมื่อสิริพูดว่า </w:t>
      </w:r>
      <w:r w:rsidR="007D05D9">
        <w:rPr>
          <w:rFonts w:cstheme="majorBidi"/>
          <w:szCs w:val="32"/>
          <w:lang w:bidi="th-TH"/>
        </w:rPr>
        <w:t xml:space="preserve">“oh” </w:t>
      </w:r>
      <w:r w:rsidR="007D05D9">
        <w:rPr>
          <w:rFonts w:cstheme="majorBidi" w:hint="cs"/>
          <w:szCs w:val="32"/>
          <w:cs/>
          <w:lang w:bidi="th-TH"/>
        </w:rPr>
        <w:t>ในบางครั้งแบบจำลองจะแปลงเป็นเลข</w:t>
      </w:r>
      <w:r w:rsidR="0048557F">
        <w:rPr>
          <w:rFonts w:cstheme="majorBidi" w:hint="cs"/>
          <w:szCs w:val="32"/>
          <w:cs/>
          <w:lang w:bidi="th-TH"/>
        </w:rPr>
        <w:t xml:space="preserve"> </w:t>
      </w:r>
      <w:r w:rsidR="0048557F">
        <w:rPr>
          <w:rFonts w:cstheme="majorBidi"/>
          <w:szCs w:val="32"/>
          <w:lang w:bidi="th-TH"/>
        </w:rPr>
        <w:t>“0”</w:t>
      </w:r>
      <w:r w:rsidR="0048557F">
        <w:rPr>
          <w:rFonts w:cstheme="majorBidi" w:hint="cs"/>
          <w:szCs w:val="32"/>
          <w:cs/>
          <w:lang w:bidi="th-TH"/>
        </w:rPr>
        <w:t xml:space="preserve"> ซึ่งส่งผลให้ความแม่นยำของแบบจำลอง</w:t>
      </w:r>
      <w:r w:rsidR="00093135">
        <w:rPr>
          <w:rFonts w:cstheme="majorBidi" w:hint="cs"/>
          <w:szCs w:val="32"/>
          <w:cs/>
          <w:lang w:bidi="th-TH"/>
        </w:rPr>
        <w:t>ลด</w:t>
      </w:r>
      <w:r w:rsidR="0048557F">
        <w:rPr>
          <w:rFonts w:cstheme="majorBidi" w:hint="cs"/>
          <w:szCs w:val="32"/>
          <w:cs/>
          <w:lang w:bidi="th-TH"/>
        </w:rPr>
        <w:t>ลง</w:t>
      </w:r>
    </w:p>
    <w:p w14:paraId="6140C290" w14:textId="3189C5F1" w:rsidR="00AF4497" w:rsidRPr="006728F0" w:rsidRDefault="006728F0" w:rsidP="006728F0">
      <w:pPr>
        <w:rPr>
          <w:rFonts w:cstheme="majorBidi"/>
          <w:szCs w:val="32"/>
          <w:lang w:bidi="th-TH"/>
        </w:rPr>
      </w:pPr>
      <w:r>
        <w:rPr>
          <w:rFonts w:cstheme="majorBidi"/>
          <w:szCs w:val="32"/>
          <w:cs/>
        </w:rPr>
        <w:tab/>
      </w:r>
      <w:r w:rsidRPr="006728F0">
        <w:rPr>
          <w:rFonts w:cstheme="majorBidi"/>
          <w:szCs w:val="32"/>
          <w:cs/>
        </w:rPr>
        <w:t>ขั้นตอนต่อมาเป็น</w:t>
      </w:r>
      <w:r w:rsidR="00AF4497" w:rsidRPr="006728F0">
        <w:rPr>
          <w:rFonts w:cstheme="majorBidi"/>
          <w:szCs w:val="32"/>
          <w:cs/>
        </w:rPr>
        <w:t>การตรวจจับคำที่เป็นข้อมูลส่วนบุคคลจากข้อมูลรูปแบบข้อความ</w:t>
      </w:r>
      <w:r>
        <w:rPr>
          <w:rFonts w:cstheme="majorBidi" w:hint="cs"/>
          <w:szCs w:val="32"/>
          <w:cs/>
          <w:lang w:bidi="th-TH"/>
        </w:rPr>
        <w:t xml:space="preserve"> </w:t>
      </w:r>
      <w:r w:rsidR="00565F29">
        <w:rPr>
          <w:rFonts w:cstheme="majorBidi" w:hint="cs"/>
          <w:szCs w:val="32"/>
          <w:cs/>
          <w:lang w:bidi="th-TH"/>
        </w:rPr>
        <w:t xml:space="preserve">ได้ทำการทดลอง ทั้งหมด </w:t>
      </w:r>
      <w:r w:rsidR="00565F29">
        <w:rPr>
          <w:rFonts w:cstheme="majorBidi"/>
          <w:szCs w:val="32"/>
          <w:lang w:bidi="th-TH"/>
        </w:rPr>
        <w:t xml:space="preserve">3 </w:t>
      </w:r>
      <w:r w:rsidR="00565F29">
        <w:rPr>
          <w:rFonts w:cstheme="majorBidi" w:hint="cs"/>
          <w:szCs w:val="32"/>
          <w:cs/>
          <w:lang w:bidi="th-TH"/>
        </w:rPr>
        <w:t>ไลบรา</w:t>
      </w:r>
      <w:r w:rsidR="00C57777">
        <w:rPr>
          <w:rFonts w:cstheme="majorBidi" w:hint="cs"/>
          <w:szCs w:val="32"/>
          <w:cs/>
          <w:lang w:bidi="th-TH"/>
        </w:rPr>
        <w:t>รี</w:t>
      </w:r>
      <w:r w:rsidR="00841329" w:rsidRPr="00841329">
        <w:rPr>
          <w:rFonts w:cstheme="majorBidi" w:hint="cs"/>
          <w:szCs w:val="32"/>
          <w:cs/>
          <w:lang w:bidi="th-TH"/>
        </w:rPr>
        <w:t xml:space="preserve"> ดังนี้</w:t>
      </w:r>
    </w:p>
    <w:p w14:paraId="15DFF64A" w14:textId="7F93D2BD" w:rsidR="00E87E1D" w:rsidRDefault="004F17D2"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Stanford NER </w:t>
      </w:r>
      <w:r>
        <w:rPr>
          <w:rFonts w:cstheme="majorBidi" w:hint="cs"/>
          <w:szCs w:val="32"/>
          <w:cs/>
          <w:lang w:bidi="th-TH"/>
        </w:rPr>
        <w:t>สามารถติดแท็กบุคคล</w:t>
      </w:r>
      <w:r w:rsidR="008A06B6">
        <w:rPr>
          <w:rFonts w:cstheme="majorBidi" w:hint="cs"/>
          <w:szCs w:val="32"/>
          <w:cs/>
          <w:lang w:bidi="th-TH"/>
        </w:rPr>
        <w:t xml:space="preserve"> </w:t>
      </w:r>
      <w:r w:rsidR="00B103E3">
        <w:rPr>
          <w:rFonts w:cstheme="majorBidi" w:hint="cs"/>
          <w:szCs w:val="32"/>
          <w:cs/>
          <w:lang w:bidi="th-TH"/>
        </w:rPr>
        <w:t>และ</w:t>
      </w:r>
      <w:r w:rsidR="008A06B6">
        <w:rPr>
          <w:rFonts w:cstheme="majorBidi" w:hint="cs"/>
          <w:szCs w:val="32"/>
          <w:cs/>
          <w:lang w:bidi="th-TH"/>
        </w:rPr>
        <w:t>ค่าเงิน</w:t>
      </w:r>
      <w:r w:rsidR="00B103E3">
        <w:rPr>
          <w:rFonts w:cstheme="majorBidi" w:hint="cs"/>
          <w:szCs w:val="32"/>
          <w:cs/>
          <w:lang w:bidi="th-TH"/>
        </w:rPr>
        <w:t xml:space="preserve"> ได้ค่อนข้างแม่นยำ</w:t>
      </w:r>
      <w:r w:rsidR="004573A5">
        <w:rPr>
          <w:rFonts w:cstheme="majorBidi" w:hint="cs"/>
          <w:szCs w:val="32"/>
          <w:cs/>
          <w:lang w:bidi="th-TH"/>
        </w:rPr>
        <w:t xml:space="preserve"> ส่วนนิพจน์ระบุนาม</w:t>
      </w:r>
      <w:r w:rsidR="005A2987">
        <w:rPr>
          <w:rFonts w:cstheme="majorBidi" w:hint="cs"/>
          <w:szCs w:val="32"/>
          <w:cs/>
          <w:lang w:bidi="th-TH"/>
        </w:rPr>
        <w:t xml:space="preserve">ประเภทอื่น ๆ </w:t>
      </w:r>
      <w:r w:rsidR="00E21DC0">
        <w:rPr>
          <w:rFonts w:cstheme="majorBidi" w:hint="cs"/>
          <w:szCs w:val="32"/>
          <w:cs/>
          <w:lang w:bidi="th-TH"/>
        </w:rPr>
        <w:t>มีความแม่นยำเฉลี่ยเท่า ๆ กันกับ</w:t>
      </w:r>
      <w:r w:rsidR="00715558">
        <w:rPr>
          <w:rFonts w:cstheme="majorBidi" w:hint="cs"/>
          <w:szCs w:val="32"/>
          <w:cs/>
          <w:lang w:bidi="th-TH"/>
        </w:rPr>
        <w:t>ไลบรารี</w:t>
      </w:r>
      <w:r w:rsidR="00E21DC0">
        <w:rPr>
          <w:rFonts w:cstheme="majorBidi" w:hint="cs"/>
          <w:szCs w:val="32"/>
          <w:cs/>
          <w:lang w:bidi="th-TH"/>
        </w:rPr>
        <w:t>อื่น ๆ</w:t>
      </w:r>
      <w:r w:rsidR="00B103E3">
        <w:rPr>
          <w:rFonts w:cstheme="majorBidi" w:hint="cs"/>
          <w:szCs w:val="32"/>
          <w:cs/>
          <w:lang w:bidi="th-TH"/>
        </w:rPr>
        <w:t xml:space="preserve"> แต่ในการติดแท็กวันที่ ด้วยข้อจำกัดของ</w:t>
      </w:r>
      <w:r w:rsidR="00E22B71">
        <w:rPr>
          <w:rFonts w:cstheme="majorBidi" w:hint="cs"/>
          <w:szCs w:val="32"/>
          <w:cs/>
          <w:lang w:bidi="th-TH"/>
        </w:rPr>
        <w:t>ไลบรารี</w:t>
      </w:r>
      <w:r w:rsidR="00B103E3">
        <w:rPr>
          <w:rFonts w:cstheme="majorBidi" w:hint="cs"/>
          <w:szCs w:val="32"/>
          <w:cs/>
          <w:lang w:bidi="th-TH"/>
        </w:rPr>
        <w:t>ที่</w:t>
      </w:r>
      <w:r w:rsidR="003B5D4E">
        <w:rPr>
          <w:rFonts w:cstheme="majorBidi" w:hint="cs"/>
          <w:szCs w:val="32"/>
          <w:cs/>
          <w:lang w:bidi="th-TH"/>
        </w:rPr>
        <w:t xml:space="preserve">ไม่มีการติดแท็กตัวเลขที่เป็นประเภท </w:t>
      </w:r>
      <w:r w:rsidR="003B5D4E">
        <w:rPr>
          <w:rFonts w:cstheme="majorBidi"/>
          <w:szCs w:val="32"/>
          <w:lang w:bidi="th-TH"/>
        </w:rPr>
        <w:t xml:space="preserve">Cardinal </w:t>
      </w:r>
      <w:r w:rsidR="003B5D4E">
        <w:rPr>
          <w:rFonts w:cstheme="majorBidi" w:hint="cs"/>
          <w:szCs w:val="32"/>
          <w:cs/>
          <w:lang w:bidi="th-TH"/>
        </w:rPr>
        <w:t>เหมือน</w:t>
      </w:r>
      <w:r w:rsidR="00E22B71">
        <w:rPr>
          <w:rFonts w:cstheme="majorBidi" w:hint="cs"/>
          <w:szCs w:val="32"/>
          <w:cs/>
          <w:lang w:bidi="th-TH"/>
        </w:rPr>
        <w:t>ไลบรารี</w:t>
      </w:r>
      <w:r w:rsidR="00A82EFF">
        <w:rPr>
          <w:rFonts w:cstheme="majorBidi" w:hint="cs"/>
          <w:szCs w:val="32"/>
          <w:cs/>
          <w:lang w:bidi="th-TH"/>
        </w:rPr>
        <w:t xml:space="preserve"> 2 แบบ จึงส่งผลให้มีการติดแท็กตัวเลขธรรมดา เป็นประเภทของวันที่ </w:t>
      </w:r>
      <w:r w:rsidR="00A82EFF">
        <w:rPr>
          <w:rFonts w:cstheme="majorBidi"/>
          <w:szCs w:val="32"/>
          <w:lang w:bidi="th-TH"/>
        </w:rPr>
        <w:t>(</w:t>
      </w:r>
      <w:r w:rsidR="0090295C">
        <w:rPr>
          <w:rFonts w:cstheme="majorBidi"/>
          <w:szCs w:val="32"/>
          <w:lang w:bidi="th-TH"/>
        </w:rPr>
        <w:t>Date</w:t>
      </w:r>
      <w:r w:rsidR="00A82EFF">
        <w:rPr>
          <w:rFonts w:cstheme="majorBidi"/>
          <w:szCs w:val="32"/>
          <w:lang w:bidi="th-TH"/>
        </w:rPr>
        <w:t>)</w:t>
      </w:r>
      <w:r w:rsidR="00D379B6">
        <w:rPr>
          <w:rFonts w:cstheme="majorBidi" w:hint="cs"/>
          <w:szCs w:val="32"/>
          <w:cs/>
          <w:lang w:bidi="th-TH"/>
        </w:rPr>
        <w:t xml:space="preserve"> ทำให้ความแม่นยำของ</w:t>
      </w:r>
      <w:r w:rsidR="00E22B71">
        <w:rPr>
          <w:rFonts w:cstheme="majorBidi" w:hint="cs"/>
          <w:szCs w:val="32"/>
          <w:cs/>
          <w:lang w:bidi="th-TH"/>
        </w:rPr>
        <w:t>ไลบรารี</w:t>
      </w:r>
      <w:r w:rsidR="00D379B6">
        <w:rPr>
          <w:rFonts w:cstheme="majorBidi" w:hint="cs"/>
          <w:szCs w:val="32"/>
          <w:cs/>
          <w:lang w:bidi="th-TH"/>
        </w:rPr>
        <w:t>ลดลง</w:t>
      </w:r>
    </w:p>
    <w:p w14:paraId="04E621AE" w14:textId="6508997D" w:rsidR="00A82EFF" w:rsidRDefault="004573A5"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NLTK </w:t>
      </w:r>
      <w:r>
        <w:rPr>
          <w:rFonts w:cstheme="majorBidi" w:hint="cs"/>
          <w:szCs w:val="32"/>
          <w:cs/>
          <w:lang w:bidi="th-TH"/>
        </w:rPr>
        <w:t>สามารถติดแท็กองค์กรได้แม่นยำมากที่สุด</w:t>
      </w:r>
      <w:r w:rsidR="00D379B6">
        <w:rPr>
          <w:rFonts w:cstheme="majorBidi" w:hint="cs"/>
          <w:szCs w:val="32"/>
          <w:cs/>
          <w:lang w:bidi="th-TH"/>
        </w:rPr>
        <w:t xml:space="preserve"> ส่วนนิพจน์ระบุนามประเภทอื่น ๆ มีความแม่นยำเฉลี่ยเท่า ๆ กันกับ</w:t>
      </w:r>
      <w:r w:rsidR="00E22B71">
        <w:rPr>
          <w:rFonts w:cstheme="majorBidi" w:hint="cs"/>
          <w:szCs w:val="32"/>
          <w:cs/>
          <w:lang w:bidi="th-TH"/>
        </w:rPr>
        <w:t>ไลบรารี</w:t>
      </w:r>
      <w:r w:rsidR="00D379B6">
        <w:rPr>
          <w:rFonts w:cstheme="majorBidi" w:hint="cs"/>
          <w:szCs w:val="32"/>
          <w:cs/>
          <w:lang w:bidi="th-TH"/>
        </w:rPr>
        <w:t>อื่น ๆ</w:t>
      </w:r>
      <w:r w:rsidR="00040A73">
        <w:rPr>
          <w:rFonts w:cstheme="majorBidi" w:hint="cs"/>
          <w:szCs w:val="32"/>
          <w:cs/>
          <w:lang w:bidi="th-TH"/>
        </w:rPr>
        <w:t xml:space="preserve"> แต่</w:t>
      </w:r>
      <w:r w:rsidR="00E22B71">
        <w:rPr>
          <w:rFonts w:cstheme="majorBidi" w:hint="cs"/>
          <w:szCs w:val="32"/>
          <w:cs/>
          <w:lang w:bidi="th-TH"/>
        </w:rPr>
        <w:t>ไลบรารี</w:t>
      </w:r>
      <w:r w:rsidR="00040A73">
        <w:rPr>
          <w:rFonts w:cstheme="majorBidi" w:hint="cs"/>
          <w:szCs w:val="32"/>
          <w:cs/>
          <w:lang w:bidi="th-TH"/>
        </w:rPr>
        <w:t>นี้</w:t>
      </w:r>
      <w:r w:rsidR="00FE2C5D">
        <w:rPr>
          <w:rFonts w:cstheme="majorBidi" w:hint="cs"/>
          <w:szCs w:val="32"/>
          <w:cs/>
          <w:lang w:bidi="th-TH"/>
        </w:rPr>
        <w:t>มัก</w:t>
      </w:r>
      <w:r w:rsidR="00040A73">
        <w:rPr>
          <w:rFonts w:cstheme="majorBidi" w:hint="cs"/>
          <w:szCs w:val="32"/>
          <w:cs/>
          <w:lang w:bidi="th-TH"/>
        </w:rPr>
        <w:t>มีการติดแท็กที่ผิดพลา</w:t>
      </w:r>
      <w:r w:rsidR="00EE6799">
        <w:rPr>
          <w:rFonts w:cstheme="majorBidi" w:hint="cs"/>
          <w:szCs w:val="32"/>
          <w:cs/>
          <w:lang w:bidi="th-TH"/>
        </w:rPr>
        <w:t>ดตรงส่วนของสถานที่</w:t>
      </w:r>
      <w:r w:rsidR="00FE2C5D">
        <w:rPr>
          <w:rFonts w:cstheme="majorBidi" w:hint="cs"/>
          <w:szCs w:val="32"/>
          <w:cs/>
          <w:lang w:bidi="th-TH"/>
        </w:rPr>
        <w:t xml:space="preserve"> กล่าวคือ </w:t>
      </w:r>
      <w:r w:rsidR="00E32C19">
        <w:rPr>
          <w:rFonts w:cstheme="majorBidi" w:hint="cs"/>
          <w:szCs w:val="32"/>
          <w:cs/>
          <w:lang w:bidi="th-TH"/>
        </w:rPr>
        <w:t>หากโท</w:t>
      </w:r>
      <w:proofErr w:type="spellStart"/>
      <w:r w:rsidR="00E32C19">
        <w:rPr>
          <w:rFonts w:cstheme="majorBidi" w:hint="cs"/>
          <w:szCs w:val="32"/>
          <w:cs/>
          <w:lang w:bidi="th-TH"/>
        </w:rPr>
        <w:t>เค</w:t>
      </w:r>
      <w:proofErr w:type="spellEnd"/>
      <w:r w:rsidR="00E32C19">
        <w:rPr>
          <w:rFonts w:cstheme="majorBidi" w:hint="cs"/>
          <w:szCs w:val="32"/>
          <w:cs/>
          <w:lang w:bidi="th-TH"/>
        </w:rPr>
        <w:t>็นนั้น ๆ ขึ้นต้นด้วยตัว</w:t>
      </w:r>
      <w:r w:rsidR="00FF7B36">
        <w:rPr>
          <w:rFonts w:cstheme="majorBidi" w:hint="cs"/>
          <w:szCs w:val="32"/>
          <w:cs/>
          <w:lang w:bidi="th-TH"/>
        </w:rPr>
        <w:t>อักษร</w:t>
      </w:r>
      <w:r w:rsidR="00E32C19">
        <w:rPr>
          <w:rFonts w:cstheme="majorBidi" w:hint="cs"/>
          <w:szCs w:val="32"/>
          <w:cs/>
          <w:lang w:bidi="th-TH"/>
        </w:rPr>
        <w:t>พิมพ์</w:t>
      </w:r>
      <w:r w:rsidR="00E32C19">
        <w:rPr>
          <w:rFonts w:cstheme="majorBidi" w:hint="cs"/>
          <w:szCs w:val="32"/>
          <w:cs/>
          <w:lang w:bidi="th-TH"/>
        </w:rPr>
        <w:lastRenderedPageBreak/>
        <w:t xml:space="preserve">ใหญ่ เช่น คำว่า </w:t>
      </w:r>
      <w:r w:rsidR="00E32C19">
        <w:rPr>
          <w:rFonts w:cstheme="majorBidi"/>
          <w:szCs w:val="32"/>
          <w:lang w:bidi="th-TH"/>
        </w:rPr>
        <w:t>“Hello”</w:t>
      </w:r>
      <w:r w:rsidR="00E32C19">
        <w:rPr>
          <w:rFonts w:cstheme="majorBidi" w:hint="cs"/>
          <w:szCs w:val="32"/>
          <w:cs/>
          <w:lang w:bidi="th-TH"/>
        </w:rPr>
        <w:t xml:space="preserve"> </w:t>
      </w:r>
      <w:r w:rsidR="00E22B71">
        <w:rPr>
          <w:rFonts w:cstheme="majorBidi" w:hint="cs"/>
          <w:szCs w:val="32"/>
          <w:cs/>
          <w:lang w:bidi="th-TH"/>
        </w:rPr>
        <w:t>ไลบรารี</w:t>
      </w:r>
      <w:r w:rsidR="009C6FE0">
        <w:rPr>
          <w:rFonts w:cstheme="majorBidi" w:hint="cs"/>
          <w:szCs w:val="32"/>
          <w:cs/>
          <w:lang w:bidi="th-TH"/>
        </w:rPr>
        <w:t>จะติดแท็กเป็นสถานที่ทันที</w:t>
      </w:r>
      <w:r w:rsidR="0090295C">
        <w:rPr>
          <w:rFonts w:cstheme="majorBidi" w:hint="cs"/>
          <w:szCs w:val="32"/>
          <w:cs/>
          <w:lang w:bidi="th-TH"/>
        </w:rPr>
        <w:t xml:space="preserve"> นอกจากนี้ </w:t>
      </w:r>
      <w:r w:rsidR="00E22B71">
        <w:rPr>
          <w:rFonts w:cstheme="majorBidi" w:hint="cs"/>
          <w:szCs w:val="32"/>
          <w:cs/>
          <w:lang w:bidi="th-TH"/>
        </w:rPr>
        <w:t>ไลบรารี</w:t>
      </w:r>
      <w:r w:rsidR="0090295C">
        <w:rPr>
          <w:rFonts w:cstheme="majorBidi" w:hint="cs"/>
          <w:szCs w:val="32"/>
          <w:cs/>
          <w:lang w:bidi="th-TH"/>
        </w:rPr>
        <w:t xml:space="preserve">นี้สามารถติดแท็กตัวเลขประเภท </w:t>
      </w:r>
      <w:r w:rsidR="0090295C">
        <w:rPr>
          <w:rFonts w:cstheme="majorBidi"/>
          <w:szCs w:val="32"/>
          <w:lang w:bidi="th-TH"/>
        </w:rPr>
        <w:t xml:space="preserve">Cardinal </w:t>
      </w:r>
      <w:r w:rsidR="0090295C">
        <w:rPr>
          <w:rFonts w:cstheme="majorBidi" w:hint="cs"/>
          <w:szCs w:val="32"/>
          <w:cs/>
          <w:lang w:bidi="th-TH"/>
        </w:rPr>
        <w:t>ได้ดีที่สุด แต่เนื่องจากทางผู้จัดทำไม่ได้</w:t>
      </w:r>
      <w:r w:rsidR="00057A53">
        <w:rPr>
          <w:rFonts w:cstheme="majorBidi" w:hint="cs"/>
          <w:szCs w:val="32"/>
          <w:cs/>
          <w:lang w:bidi="th-TH"/>
        </w:rPr>
        <w:t>มุ่งเน้นติดแท็กตัวเลขจาก</w:t>
      </w:r>
      <w:r w:rsidR="00D64C57">
        <w:rPr>
          <w:rFonts w:cstheme="majorBidi" w:hint="cs"/>
          <w:szCs w:val="32"/>
          <w:cs/>
          <w:lang w:bidi="th-TH"/>
        </w:rPr>
        <w:t>ไลบรารี</w:t>
      </w:r>
      <w:r w:rsidR="00057A53">
        <w:rPr>
          <w:rFonts w:cstheme="majorBidi" w:hint="cs"/>
          <w:szCs w:val="32"/>
          <w:cs/>
          <w:lang w:bidi="th-TH"/>
        </w:rPr>
        <w:t xml:space="preserve"> </w:t>
      </w:r>
      <w:r w:rsidR="00DA0FC1">
        <w:rPr>
          <w:rFonts w:cstheme="majorBidi" w:hint="cs"/>
          <w:szCs w:val="32"/>
          <w:cs/>
          <w:lang w:bidi="th-TH"/>
        </w:rPr>
        <w:t>จึงไม่ได้ส่งผลต่อความแม่นยำในส่วนนี้</w:t>
      </w:r>
    </w:p>
    <w:p w14:paraId="2AE5830D" w14:textId="15F541EE" w:rsidR="005B6AC0" w:rsidRDefault="005B6AC0" w:rsidP="00997114">
      <w:pPr>
        <w:pStyle w:val="a0"/>
        <w:numPr>
          <w:ilvl w:val="0"/>
          <w:numId w:val="23"/>
        </w:numPr>
        <w:spacing w:after="120" w:line="240" w:lineRule="auto"/>
        <w:jc w:val="thaiDistribute"/>
        <w:rPr>
          <w:rFonts w:cstheme="majorBidi"/>
          <w:szCs w:val="32"/>
          <w:lang w:bidi="th-TH"/>
        </w:rPr>
      </w:pP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จากผลลัพธ์การประเมินผลความแม่นยำ</w:t>
      </w:r>
      <w:r w:rsidR="00BE7C6B">
        <w:rPr>
          <w:rFonts w:cstheme="majorBidi" w:hint="cs"/>
          <w:szCs w:val="32"/>
          <w:cs/>
          <w:lang w:bidi="th-TH"/>
        </w:rPr>
        <w:t xml:space="preserve"> จะสังเกตได้ว่าส่วนใหญ่แล้ว </w:t>
      </w:r>
      <w:proofErr w:type="spellStart"/>
      <w:r w:rsidR="00BE7C6B">
        <w:rPr>
          <w:rFonts w:cstheme="majorBidi"/>
          <w:szCs w:val="32"/>
          <w:lang w:bidi="th-TH"/>
        </w:rPr>
        <w:t>spaCy</w:t>
      </w:r>
      <w:proofErr w:type="spellEnd"/>
      <w:r w:rsidR="00BE7C6B">
        <w:rPr>
          <w:rFonts w:cstheme="majorBidi" w:hint="cs"/>
          <w:szCs w:val="32"/>
          <w:cs/>
          <w:lang w:bidi="th-TH"/>
        </w:rPr>
        <w:t xml:space="preserve"> </w:t>
      </w:r>
      <w:r w:rsidR="00D304DB">
        <w:rPr>
          <w:rFonts w:cstheme="majorBidi" w:hint="cs"/>
          <w:szCs w:val="32"/>
          <w:cs/>
          <w:lang w:bidi="th-TH"/>
        </w:rPr>
        <w:t>มัก</w:t>
      </w:r>
      <w:r w:rsidR="00BE7C6B">
        <w:rPr>
          <w:rFonts w:cstheme="majorBidi" w:hint="cs"/>
          <w:szCs w:val="32"/>
          <w:cs/>
          <w:lang w:bidi="th-TH"/>
        </w:rPr>
        <w:t>มีค่าความแม่นยำสูงในการติดแท็กโท</w:t>
      </w:r>
      <w:proofErr w:type="spellStart"/>
      <w:r w:rsidR="00BE7C6B">
        <w:rPr>
          <w:rFonts w:cstheme="majorBidi" w:hint="cs"/>
          <w:szCs w:val="32"/>
          <w:cs/>
          <w:lang w:bidi="th-TH"/>
        </w:rPr>
        <w:t>เค</w:t>
      </w:r>
      <w:proofErr w:type="spellEnd"/>
      <w:r w:rsidR="00BE7C6B">
        <w:rPr>
          <w:rFonts w:cstheme="majorBidi" w:hint="cs"/>
          <w:szCs w:val="32"/>
          <w:cs/>
          <w:lang w:bidi="th-TH"/>
        </w:rPr>
        <w:t xml:space="preserve">็น </w:t>
      </w:r>
      <w:r w:rsidR="00EA1A10">
        <w:rPr>
          <w:rFonts w:cstheme="majorBidi" w:hint="cs"/>
          <w:szCs w:val="32"/>
          <w:cs/>
          <w:lang w:bidi="th-TH"/>
        </w:rPr>
        <w:t xml:space="preserve">แต่หากให้สรุปเป็นรายประเภท จะสามารถสรุปได้ว่า </w:t>
      </w:r>
      <w:r w:rsidR="00E22B71">
        <w:rPr>
          <w:rFonts w:cstheme="majorBidi" w:hint="cs"/>
          <w:szCs w:val="32"/>
          <w:cs/>
          <w:lang w:bidi="th-TH"/>
        </w:rPr>
        <w:t>ไลบรารี</w:t>
      </w:r>
      <w:r w:rsidR="00EA1A10">
        <w:rPr>
          <w:rFonts w:cstheme="majorBidi" w:hint="cs"/>
          <w:szCs w:val="32"/>
          <w:cs/>
          <w:lang w:bidi="th-TH"/>
        </w:rPr>
        <w:t>นี้สามารถติดแท็กบุคคล</w:t>
      </w:r>
      <w:r w:rsidR="006A599F">
        <w:rPr>
          <w:rFonts w:cstheme="majorBidi" w:hint="cs"/>
          <w:szCs w:val="32"/>
          <w:cs/>
          <w:lang w:bidi="th-TH"/>
        </w:rPr>
        <w:t xml:space="preserve"> สถานที่ วันที่ และค่าเงินได้ดีที่สุด ส่วนนิพจน์ระบุนามประเภทอื่น ๆ มีความแม่นยำเฉลี่ยเท่า ๆ กันกับ</w:t>
      </w:r>
      <w:r w:rsidR="00E22B71">
        <w:rPr>
          <w:rFonts w:cstheme="majorBidi" w:hint="cs"/>
          <w:szCs w:val="32"/>
          <w:cs/>
          <w:lang w:bidi="th-TH"/>
        </w:rPr>
        <w:t>ไลบรารี</w:t>
      </w:r>
      <w:r w:rsidR="006A599F">
        <w:rPr>
          <w:rFonts w:cstheme="majorBidi" w:hint="cs"/>
          <w:szCs w:val="32"/>
          <w:cs/>
          <w:lang w:bidi="th-TH"/>
        </w:rPr>
        <w:t xml:space="preserve">อื่น ๆ </w:t>
      </w:r>
      <w:r w:rsidR="00ED77A8">
        <w:rPr>
          <w:rFonts w:cstheme="majorBidi" w:hint="cs"/>
          <w:szCs w:val="32"/>
          <w:cs/>
          <w:lang w:bidi="th-TH"/>
        </w:rPr>
        <w:t>แต่เนื่องจากการติดแท็กของ</w:t>
      </w:r>
      <w:r w:rsidR="00E22B71">
        <w:rPr>
          <w:rFonts w:cstheme="majorBidi" w:hint="cs"/>
          <w:szCs w:val="32"/>
          <w:cs/>
          <w:lang w:bidi="th-TH"/>
        </w:rPr>
        <w:t>ไลบรารี</w:t>
      </w:r>
      <w:r w:rsidR="00ED77A8">
        <w:rPr>
          <w:rFonts w:cstheme="majorBidi" w:hint="cs"/>
          <w:szCs w:val="32"/>
          <w:cs/>
          <w:lang w:bidi="th-TH"/>
        </w:rPr>
        <w:t>นี้ยัง</w:t>
      </w:r>
      <w:r w:rsidR="00D0151F">
        <w:rPr>
          <w:rFonts w:cstheme="majorBidi" w:hint="cs"/>
          <w:szCs w:val="32"/>
          <w:cs/>
          <w:lang w:bidi="th-TH"/>
        </w:rPr>
        <w:t>มีความไม่แม่นยำ</w:t>
      </w:r>
      <w:r w:rsidR="00114DB7">
        <w:rPr>
          <w:rFonts w:cstheme="majorBidi" w:hint="cs"/>
          <w:szCs w:val="32"/>
          <w:cs/>
          <w:lang w:bidi="th-TH"/>
        </w:rPr>
        <w:t>อยู่</w:t>
      </w:r>
      <w:r w:rsidR="00D0151F">
        <w:rPr>
          <w:rFonts w:cstheme="majorBidi" w:hint="cs"/>
          <w:szCs w:val="32"/>
          <w:cs/>
          <w:lang w:bidi="th-TH"/>
        </w:rPr>
        <w:t>บ้าง ทางผู้จัดทำจึงมีความเห็นว่าควรรวม</w:t>
      </w:r>
      <w:r w:rsidR="00E22B71">
        <w:rPr>
          <w:rFonts w:cstheme="majorBidi" w:hint="cs"/>
          <w:szCs w:val="32"/>
          <w:cs/>
          <w:lang w:bidi="th-TH"/>
        </w:rPr>
        <w:t>ไลบรารี</w:t>
      </w:r>
      <w:r w:rsidR="00D0151F">
        <w:rPr>
          <w:rFonts w:cstheme="majorBidi" w:hint="cs"/>
          <w:szCs w:val="32"/>
          <w:cs/>
          <w:lang w:bidi="th-TH"/>
        </w:rPr>
        <w:t>เข้าด้วยกันเพื่อเพิ่มประสิทธิภาพในการ</w:t>
      </w:r>
      <w:r w:rsidR="00E568EF">
        <w:rPr>
          <w:rFonts w:cstheme="majorBidi" w:hint="cs"/>
          <w:szCs w:val="32"/>
          <w:cs/>
          <w:lang w:bidi="th-TH"/>
        </w:rPr>
        <w:t>ติดแท็ก</w:t>
      </w:r>
    </w:p>
    <w:p w14:paraId="4DB2D646" w14:textId="22D5B94D" w:rsidR="007E33A4" w:rsidRDefault="00460579" w:rsidP="00460579">
      <w:pPr>
        <w:spacing w:after="120" w:line="240" w:lineRule="auto"/>
        <w:ind w:firstLine="720"/>
        <w:jc w:val="thaiDistribute"/>
        <w:rPr>
          <w:rFonts w:cstheme="majorBidi"/>
          <w:szCs w:val="32"/>
          <w:lang w:bidi="th-TH"/>
        </w:rPr>
      </w:pPr>
      <w:r>
        <w:rPr>
          <w:rFonts w:cstheme="majorBidi" w:hint="cs"/>
          <w:szCs w:val="32"/>
          <w:cs/>
          <w:lang w:bidi="th-TH"/>
        </w:rPr>
        <w:t xml:space="preserve">นอกจากนี้ ในการตรวจจับข้อมูลส่วนบุคคลทั้ง 3 ไลบรารี ยังไม่สามารถตรวจจับข้อมูลของเลขบ้านเลขที่ให้เป็นประเภทของ </w:t>
      </w:r>
      <w:r>
        <w:rPr>
          <w:rFonts w:cstheme="majorBidi"/>
          <w:szCs w:val="32"/>
          <w:lang w:bidi="th-TH"/>
        </w:rPr>
        <w:t xml:space="preserve">LOCATION </w:t>
      </w:r>
      <w:r>
        <w:rPr>
          <w:rFonts w:cstheme="majorBidi" w:hint="cs"/>
          <w:szCs w:val="32"/>
          <w:cs/>
          <w:lang w:bidi="th-TH"/>
        </w:rPr>
        <w:t>ได้ จึงไม่สามารถปกปิดบ้านเลขที่ในขั้นตอนสุดท้ายได้ แต่</w:t>
      </w:r>
      <w:r w:rsidR="008B0F58">
        <w:rPr>
          <w:rFonts w:cstheme="majorBidi" w:hint="cs"/>
          <w:szCs w:val="32"/>
          <w:cs/>
          <w:lang w:bidi="th-TH"/>
        </w:rPr>
        <w:t>ในส่วนของการรวม</w:t>
      </w:r>
      <w:r w:rsidR="00E22B71">
        <w:rPr>
          <w:rFonts w:cstheme="majorBidi" w:hint="cs"/>
          <w:szCs w:val="32"/>
          <w:cs/>
          <w:lang w:bidi="th-TH"/>
        </w:rPr>
        <w:t>ไลบรารี</w:t>
      </w:r>
      <w:r w:rsidR="008B0F58">
        <w:rPr>
          <w:rFonts w:cstheme="majorBidi" w:hint="cs"/>
          <w:szCs w:val="32"/>
          <w:cs/>
          <w:lang w:bidi="th-TH"/>
        </w:rPr>
        <w:t>เข้าด้วยกัน มีความแม่นยำค่อนข้างสูง</w:t>
      </w:r>
      <w:r w:rsidR="00DE0017">
        <w:rPr>
          <w:rFonts w:cstheme="majorBidi" w:hint="cs"/>
          <w:szCs w:val="32"/>
          <w:cs/>
          <w:lang w:bidi="th-TH"/>
        </w:rPr>
        <w:t xml:space="preserve"> </w:t>
      </w:r>
      <w:r w:rsidR="00CE7B55">
        <w:rPr>
          <w:rFonts w:cstheme="majorBidi" w:hint="cs"/>
          <w:szCs w:val="32"/>
          <w:cs/>
          <w:lang w:bidi="th-TH"/>
        </w:rPr>
        <w:t>ซึ่งเฉลี่ยแล้ว</w:t>
      </w:r>
      <w:r w:rsidR="003C4425">
        <w:rPr>
          <w:rFonts w:cstheme="majorBidi" w:hint="cs"/>
          <w:szCs w:val="32"/>
          <w:cs/>
          <w:lang w:bidi="th-TH"/>
        </w:rPr>
        <w:t>คิดเป็น</w:t>
      </w:r>
      <w:r w:rsidR="00622D4F">
        <w:rPr>
          <w:rFonts w:cstheme="majorBidi" w:hint="cs"/>
          <w:szCs w:val="32"/>
          <w:cs/>
          <w:lang w:bidi="th-TH"/>
        </w:rPr>
        <w:t>ร้อยละ</w:t>
      </w:r>
      <w:r w:rsidR="00AC72F9">
        <w:rPr>
          <w:rFonts w:cstheme="majorBidi" w:hint="cs"/>
          <w:szCs w:val="32"/>
          <w:cs/>
          <w:lang w:bidi="th-TH"/>
        </w:rPr>
        <w:t xml:space="preserve"> 90</w:t>
      </w:r>
      <w:r w:rsidR="00452EEC">
        <w:rPr>
          <w:rFonts w:cstheme="majorBidi" w:hint="cs"/>
          <w:szCs w:val="32"/>
          <w:cs/>
          <w:lang w:bidi="th-TH"/>
        </w:rPr>
        <w:t xml:space="preserve"> ถือเป็นค่าความแม่นยำที่น่าพึงพอใจ</w:t>
      </w:r>
    </w:p>
    <w:p w14:paraId="7478664F" w14:textId="1E8EDD80" w:rsidR="007E33A4" w:rsidRPr="008B0F58" w:rsidRDefault="007E33A4" w:rsidP="005340B3">
      <w:pPr>
        <w:spacing w:after="120" w:line="240" w:lineRule="auto"/>
        <w:ind w:firstLine="720"/>
        <w:jc w:val="thaiDistribute"/>
        <w:rPr>
          <w:rFonts w:cstheme="majorBidi"/>
          <w:szCs w:val="32"/>
          <w:cs/>
          <w:lang w:bidi="th-TH"/>
        </w:rPr>
      </w:pPr>
      <w:r>
        <w:rPr>
          <w:rFonts w:cstheme="majorBidi" w:hint="cs"/>
          <w:szCs w:val="32"/>
          <w:cs/>
          <w:lang w:bidi="th-TH"/>
        </w:rPr>
        <w:t xml:space="preserve">การตรวจจับเลขที่เป็นข้อมูลส่วนบุคคลโดยใช้ </w:t>
      </w:r>
      <w:r>
        <w:rPr>
          <w:rFonts w:cstheme="majorBidi"/>
          <w:szCs w:val="32"/>
          <w:lang w:bidi="th-TH"/>
        </w:rPr>
        <w:t>Regular Expressions</w:t>
      </w:r>
      <w:r>
        <w:rPr>
          <w:rFonts w:cstheme="majorBidi" w:hint="cs"/>
          <w:szCs w:val="32"/>
          <w:cs/>
          <w:lang w:bidi="th-TH"/>
        </w:rPr>
        <w:t xml:space="preserve"> </w:t>
      </w:r>
      <w:r w:rsidR="00951C62">
        <w:rPr>
          <w:rFonts w:cstheme="majorBidi" w:hint="cs"/>
          <w:szCs w:val="32"/>
          <w:cs/>
          <w:lang w:bidi="th-TH"/>
        </w:rPr>
        <w:t>ก็มีความแม่นยำค่อนข้างสูงเช่นกัน แต่ในบางครั้งอาจไม่แม่นยำ</w:t>
      </w:r>
      <w:r w:rsidR="00D41BC6">
        <w:rPr>
          <w:rFonts w:cstheme="majorBidi" w:hint="cs"/>
          <w:szCs w:val="32"/>
          <w:cs/>
          <w:lang w:bidi="th-TH"/>
        </w:rPr>
        <w:t>อย่างสมบูรณ์เนื่องจากรูปแบบการแปลง</w:t>
      </w:r>
      <w:r w:rsidR="00354FBB">
        <w:rPr>
          <w:rFonts w:cstheme="majorBidi" w:hint="cs"/>
          <w:szCs w:val="32"/>
          <w:cs/>
          <w:lang w:bidi="th-TH"/>
        </w:rPr>
        <w:t xml:space="preserve">ตัวเลขของ </w:t>
      </w:r>
      <w:r w:rsidR="009F5F80" w:rsidRPr="009F5F80">
        <w:rPr>
          <w:rFonts w:cstheme="majorBidi"/>
          <w:szCs w:val="32"/>
          <w:lang w:bidi="th-TH"/>
        </w:rPr>
        <w:t>Cloud Speech to Text</w:t>
      </w:r>
      <w:r w:rsidR="009F5F80" w:rsidRPr="009F5F80">
        <w:rPr>
          <w:rFonts w:cstheme="majorBidi" w:hint="cs"/>
          <w:szCs w:val="32"/>
          <w:lang w:bidi="th-TH"/>
        </w:rPr>
        <w:t xml:space="preserve"> </w:t>
      </w:r>
      <w:r w:rsidR="006F6570">
        <w:rPr>
          <w:rFonts w:cstheme="majorBidi" w:hint="cs"/>
          <w:szCs w:val="32"/>
          <w:cs/>
          <w:lang w:bidi="th-TH"/>
        </w:rPr>
        <w:t>อาจแบ่งโท</w:t>
      </w:r>
      <w:proofErr w:type="spellStart"/>
      <w:r w:rsidR="006F6570">
        <w:rPr>
          <w:rFonts w:cstheme="majorBidi" w:hint="cs"/>
          <w:szCs w:val="32"/>
          <w:cs/>
          <w:lang w:bidi="th-TH"/>
        </w:rPr>
        <w:t>เค</w:t>
      </w:r>
      <w:proofErr w:type="spellEnd"/>
      <w:r w:rsidR="006F6570">
        <w:rPr>
          <w:rFonts w:cstheme="majorBidi" w:hint="cs"/>
          <w:szCs w:val="32"/>
          <w:cs/>
          <w:lang w:bidi="th-TH"/>
        </w:rPr>
        <w:t>็นได้ไม่ตรงกับตัวเลขที่ควรจะเป็น</w:t>
      </w:r>
      <w:r w:rsidR="008A5E02">
        <w:rPr>
          <w:rFonts w:cstheme="majorBidi" w:hint="cs"/>
          <w:szCs w:val="32"/>
          <w:cs/>
          <w:lang w:bidi="th-TH"/>
        </w:rPr>
        <w:t xml:space="preserve"> เช่น เลขบัตรเดบิต หรือบัตรเครดิต </w:t>
      </w:r>
      <w:r w:rsidR="0005645C">
        <w:rPr>
          <w:rFonts w:cstheme="majorBidi" w:hint="cs"/>
          <w:szCs w:val="32"/>
          <w:cs/>
          <w:lang w:bidi="th-TH"/>
        </w:rPr>
        <w:t>16 หลัก ทางแบบจำลองอาจ</w:t>
      </w:r>
      <w:r w:rsidR="00C50C00">
        <w:rPr>
          <w:rFonts w:cstheme="majorBidi" w:hint="cs"/>
          <w:szCs w:val="32"/>
          <w:cs/>
          <w:lang w:bidi="th-TH"/>
        </w:rPr>
        <w:t>มีรูปแบบการแปลงตัวเลขได้เพียงแค่ 13 หลัก แล้วจึงแบ่งเลขอีก 3 หลักหลังเป็น</w:t>
      </w:r>
      <w:r w:rsidR="00212DB4">
        <w:rPr>
          <w:rFonts w:cstheme="majorBidi" w:hint="cs"/>
          <w:szCs w:val="32"/>
          <w:cs/>
          <w:lang w:bidi="th-TH"/>
        </w:rPr>
        <w:t>อีกโท</w:t>
      </w:r>
      <w:proofErr w:type="spellStart"/>
      <w:r w:rsidR="00212DB4">
        <w:rPr>
          <w:rFonts w:cstheme="majorBidi" w:hint="cs"/>
          <w:szCs w:val="32"/>
          <w:cs/>
          <w:lang w:bidi="th-TH"/>
        </w:rPr>
        <w:t>เค</w:t>
      </w:r>
      <w:proofErr w:type="spellEnd"/>
      <w:r w:rsidR="00212DB4">
        <w:rPr>
          <w:rFonts w:cstheme="majorBidi" w:hint="cs"/>
          <w:szCs w:val="32"/>
          <w:cs/>
          <w:lang w:bidi="th-TH"/>
        </w:rPr>
        <w:t>็น ซึ่ง</w:t>
      </w:r>
      <w:r w:rsidR="00D05F00">
        <w:rPr>
          <w:rFonts w:cstheme="majorBidi" w:hint="cs"/>
          <w:szCs w:val="32"/>
          <w:cs/>
          <w:lang w:bidi="th-TH"/>
        </w:rPr>
        <w:t>ใน</w:t>
      </w:r>
      <w:r w:rsidR="00212DB4">
        <w:rPr>
          <w:rFonts w:cstheme="majorBidi" w:hint="cs"/>
          <w:szCs w:val="32"/>
          <w:cs/>
          <w:lang w:bidi="th-TH"/>
        </w:rPr>
        <w:t>เงื่อนไข</w:t>
      </w:r>
      <w:r w:rsidR="00D05F00">
        <w:rPr>
          <w:rFonts w:cstheme="majorBidi" w:hint="cs"/>
          <w:szCs w:val="32"/>
          <w:cs/>
          <w:lang w:bidi="th-TH"/>
        </w:rPr>
        <w:t>มักจะติดแท็กเลขที่มากกว่า 9 หลักขึ้นไปโดยไม่สนใจเครื่องหมายต่าง ๆ เช่น</w:t>
      </w:r>
      <w:r w:rsidR="00FB402E">
        <w:rPr>
          <w:rFonts w:cstheme="majorBidi"/>
          <w:szCs w:val="32"/>
          <w:lang w:bidi="th-TH"/>
        </w:rPr>
        <w:t xml:space="preserve"> +111-111-111-1111</w:t>
      </w:r>
      <w:r w:rsidR="00A951D5">
        <w:rPr>
          <w:rFonts w:cs="Angsana New"/>
          <w:szCs w:val="32"/>
          <w:lang w:bidi="th-TH"/>
        </w:rPr>
        <w:t xml:space="preserve"> </w:t>
      </w:r>
      <w:r w:rsidR="00A951D5" w:rsidRPr="00430F90">
        <w:rPr>
          <w:rFonts w:cstheme="majorBidi" w:hint="cs"/>
          <w:szCs w:val="32"/>
          <w:cs/>
          <w:lang w:bidi="th-TH"/>
        </w:rPr>
        <w:t xml:space="preserve">หรือ </w:t>
      </w:r>
      <w:r w:rsidR="00FB402E">
        <w:rPr>
          <w:rFonts w:cs="Angsana New"/>
          <w:szCs w:val="32"/>
          <w:lang w:bidi="th-TH"/>
        </w:rPr>
        <w:t>111-111-1111</w:t>
      </w:r>
      <w:r w:rsidR="001A4B86" w:rsidRPr="00430F90">
        <w:rPr>
          <w:rFonts w:cstheme="majorBidi" w:hint="cs"/>
          <w:szCs w:val="32"/>
          <w:cs/>
          <w:lang w:bidi="th-TH"/>
        </w:rPr>
        <w:t xml:space="preserve"> เป็นต้น </w:t>
      </w:r>
      <w:r w:rsidR="007922A6" w:rsidRPr="00430F90">
        <w:rPr>
          <w:rFonts w:cstheme="majorBidi" w:hint="cs"/>
          <w:szCs w:val="32"/>
          <w:cs/>
          <w:lang w:bidi="th-TH"/>
        </w:rPr>
        <w:t>แต่หากพิจารณาถึงภาพรวมของค่าความแม่นยำแล้ว ถือเป็นที่น่าพึงพอใจเช่นกัน</w:t>
      </w:r>
    </w:p>
    <w:p w14:paraId="250D905B" w14:textId="1DA6CB08" w:rsidR="00AF1F9B" w:rsidRDefault="00F6557F" w:rsidP="005340B3">
      <w:pPr>
        <w:spacing w:after="120" w:line="240" w:lineRule="auto"/>
        <w:rPr>
          <w:rFonts w:cstheme="majorBidi"/>
          <w:szCs w:val="32"/>
        </w:rPr>
      </w:pPr>
      <w:r w:rsidRPr="00430F90">
        <w:rPr>
          <w:rFonts w:cstheme="majorBidi"/>
          <w:cs/>
        </w:rPr>
        <w:tab/>
      </w:r>
      <w:r w:rsidR="00800958" w:rsidRPr="00800958">
        <w:rPr>
          <w:rFonts w:cstheme="majorBidi" w:hint="cs"/>
          <w:szCs w:val="32"/>
          <w:cs/>
          <w:lang w:bidi="th-TH"/>
        </w:rPr>
        <w:t>ในขั้นตอนสุดท้ายเป็น</w:t>
      </w:r>
      <w:r w:rsidRPr="00F375C4">
        <w:rPr>
          <w:rFonts w:cstheme="majorBidi"/>
          <w:szCs w:val="32"/>
          <w:cs/>
        </w:rPr>
        <w:t>การ</w:t>
      </w:r>
      <w:r w:rsidRPr="00F375C4">
        <w:rPr>
          <w:rFonts w:cstheme="majorBidi"/>
          <w:szCs w:val="32"/>
          <w:cs/>
          <w:lang w:bidi="th-TH"/>
        </w:rPr>
        <w:t>แทนที่เสียงที่เป็นข้อมูลส่วนบุคคลด้วยเสียงรบกวน</w:t>
      </w:r>
      <w:r w:rsidR="00A33454" w:rsidRPr="00F375C4">
        <w:rPr>
          <w:szCs w:val="32"/>
        </w:rPr>
        <w:t xml:space="preserve"> </w:t>
      </w:r>
      <w:r w:rsidR="00E46895" w:rsidRPr="00F375C4">
        <w:rPr>
          <w:rFonts w:cstheme="majorBidi" w:hint="cs"/>
          <w:szCs w:val="32"/>
          <w:cs/>
        </w:rPr>
        <w:t>ในบางช่วงที่มีการ</w:t>
      </w:r>
      <w:r w:rsidR="00CE4647" w:rsidRPr="00F375C4">
        <w:rPr>
          <w:rFonts w:cstheme="majorBidi" w:hint="cs"/>
          <w:szCs w:val="32"/>
          <w:cs/>
        </w:rPr>
        <w:t>แทนที่</w:t>
      </w:r>
      <w:r w:rsidR="00E46895" w:rsidRPr="00F375C4">
        <w:rPr>
          <w:rFonts w:cstheme="majorBidi" w:hint="cs"/>
          <w:szCs w:val="32"/>
          <w:cs/>
        </w:rPr>
        <w:t>เสียง</w:t>
      </w:r>
      <w:r w:rsidR="00CE4647" w:rsidRPr="00F375C4">
        <w:rPr>
          <w:rFonts w:cstheme="majorBidi" w:hint="cs"/>
          <w:szCs w:val="32"/>
          <w:cs/>
        </w:rPr>
        <w:t>รบกวน</w:t>
      </w:r>
      <w:r w:rsidR="00E46895" w:rsidRPr="00F375C4">
        <w:rPr>
          <w:rFonts w:cstheme="majorBidi" w:hint="cs"/>
          <w:szCs w:val="32"/>
          <w:cs/>
        </w:rPr>
        <w:t>นั้นอาจ</w:t>
      </w:r>
      <w:r w:rsidR="00CE4647" w:rsidRPr="00F375C4">
        <w:rPr>
          <w:rFonts w:cstheme="majorBidi" w:hint="cs"/>
          <w:szCs w:val="32"/>
          <w:cs/>
        </w:rPr>
        <w:t>เกิน</w:t>
      </w:r>
      <w:r w:rsidR="00C7367C" w:rsidRPr="00F375C4">
        <w:rPr>
          <w:rFonts w:cstheme="majorBidi" w:hint="cs"/>
          <w:szCs w:val="32"/>
          <w:cs/>
        </w:rPr>
        <w:t>หรือขาด</w:t>
      </w:r>
      <w:r w:rsidR="00CE4647" w:rsidRPr="00F375C4">
        <w:rPr>
          <w:rFonts w:cstheme="majorBidi" w:hint="cs"/>
          <w:szCs w:val="32"/>
          <w:cs/>
        </w:rPr>
        <w:t>จากระยะ</w:t>
      </w:r>
      <w:r w:rsidR="00AB6949" w:rsidRPr="00F375C4">
        <w:rPr>
          <w:rFonts w:cstheme="majorBidi" w:hint="cs"/>
          <w:szCs w:val="32"/>
          <w:cs/>
        </w:rPr>
        <w:t>เวลาของ</w:t>
      </w:r>
      <w:r w:rsidR="00CE4647" w:rsidRPr="00F375C4">
        <w:rPr>
          <w:rFonts w:cstheme="majorBidi" w:hint="cs"/>
          <w:szCs w:val="32"/>
          <w:cs/>
        </w:rPr>
        <w:t>คำพูด</w:t>
      </w:r>
      <w:r w:rsidR="00C7367C" w:rsidRPr="00F375C4">
        <w:rPr>
          <w:rFonts w:cstheme="majorBidi" w:hint="cs"/>
          <w:szCs w:val="32"/>
          <w:cs/>
        </w:rPr>
        <w:t xml:space="preserve">ที่เป็นข้อมูลส่วนบุคคล </w:t>
      </w:r>
      <w:r w:rsidR="00FA4E80" w:rsidRPr="00F375C4">
        <w:rPr>
          <w:rFonts w:cstheme="majorBidi" w:hint="cs"/>
          <w:szCs w:val="32"/>
          <w:cs/>
        </w:rPr>
        <w:t>แต่โดยภาพรว</w:t>
      </w:r>
      <w:r w:rsidR="00FA4E80" w:rsidRPr="00F375C4">
        <w:rPr>
          <w:rFonts w:cstheme="majorBidi" w:hint="cs"/>
          <w:szCs w:val="32"/>
          <w:cs/>
          <w:lang w:bidi="th-TH"/>
        </w:rPr>
        <w:t>ม</w:t>
      </w:r>
      <w:r w:rsidR="00AB6949" w:rsidRPr="00F375C4">
        <w:rPr>
          <w:rFonts w:cstheme="majorBidi" w:hint="cs"/>
          <w:szCs w:val="32"/>
          <w:cs/>
        </w:rPr>
        <w:t>แล้ว</w:t>
      </w:r>
      <w:r w:rsidR="00CF7DF5" w:rsidRPr="00F375C4">
        <w:rPr>
          <w:rFonts w:cstheme="majorBidi" w:hint="cs"/>
          <w:szCs w:val="32"/>
          <w:cs/>
        </w:rPr>
        <w:t xml:space="preserve">ถือว่าปิดบังคำพูดที่เป็นข้อมูลส่วนบุคคลได้ดี </w:t>
      </w:r>
    </w:p>
    <w:p w14:paraId="22C7AC94" w14:textId="613465DB" w:rsidR="003C1650" w:rsidRDefault="003C1650" w:rsidP="005340B3">
      <w:pPr>
        <w:spacing w:after="120" w:line="240" w:lineRule="auto"/>
        <w:rPr>
          <w:rFonts w:cstheme="majorBidi"/>
          <w:szCs w:val="32"/>
        </w:rPr>
      </w:pPr>
    </w:p>
    <w:p w14:paraId="32347653" w14:textId="1E991FC0" w:rsidR="003C1650" w:rsidRDefault="003C1650" w:rsidP="005340B3">
      <w:pPr>
        <w:spacing w:after="120" w:line="240" w:lineRule="auto"/>
        <w:rPr>
          <w:rFonts w:cstheme="majorBidi"/>
          <w:szCs w:val="32"/>
        </w:rPr>
      </w:pPr>
    </w:p>
    <w:p w14:paraId="7363DDA4" w14:textId="1CEEF32B" w:rsidR="003C1650" w:rsidRDefault="003C1650" w:rsidP="005340B3">
      <w:pPr>
        <w:spacing w:after="120" w:line="240" w:lineRule="auto"/>
        <w:rPr>
          <w:rFonts w:cstheme="majorBidi"/>
          <w:szCs w:val="32"/>
        </w:rPr>
      </w:pPr>
    </w:p>
    <w:p w14:paraId="15F386A0" w14:textId="77777777" w:rsidR="003C1650" w:rsidRPr="00AF1F9B" w:rsidRDefault="003C1650" w:rsidP="005340B3">
      <w:pPr>
        <w:spacing w:after="120" w:line="240" w:lineRule="auto"/>
        <w:rPr>
          <w:lang w:bidi="th-TH"/>
        </w:rPr>
      </w:pPr>
    </w:p>
    <w:p w14:paraId="5B150ED9" w14:textId="1168B05D" w:rsidR="00246051" w:rsidRPr="00587FD0" w:rsidRDefault="00246051" w:rsidP="005340B3">
      <w:pPr>
        <w:pStyle w:val="3"/>
        <w:spacing w:after="120" w:line="240" w:lineRule="auto"/>
        <w:rPr>
          <w:rFonts w:asciiTheme="majorBidi" w:hAnsiTheme="majorBidi" w:cstheme="majorBidi"/>
          <w:sz w:val="24"/>
          <w:szCs w:val="24"/>
        </w:rPr>
      </w:pPr>
      <w:bookmarkStart w:id="117" w:name="_Toc58412987"/>
      <w:r w:rsidRPr="00430F90">
        <w:rPr>
          <w:rFonts w:asciiTheme="majorBidi" w:hAnsiTheme="majorBidi" w:cstheme="majorBidi"/>
          <w:cs/>
        </w:rPr>
        <w:lastRenderedPageBreak/>
        <w:t>ปัญหาในการ</w:t>
      </w:r>
      <w:r w:rsidR="008C45D6">
        <w:rPr>
          <w:rFonts w:asciiTheme="majorBidi" w:hAnsiTheme="majorBidi" w:cstheme="majorBidi" w:hint="cs"/>
          <w:cs/>
        </w:rPr>
        <w:t>พัฒนา</w:t>
      </w:r>
      <w:r w:rsidRPr="00430F90">
        <w:rPr>
          <w:rFonts w:asciiTheme="majorBidi" w:hAnsiTheme="majorBidi" w:cstheme="majorBidi"/>
          <w:cs/>
        </w:rPr>
        <w:t>โครงงาน</w:t>
      </w:r>
      <w:r w:rsidR="00477889">
        <w:rPr>
          <w:rFonts w:asciiTheme="majorBidi" w:hAnsiTheme="majorBidi" w:cstheme="majorBidi" w:hint="cs"/>
          <w:cs/>
        </w:rPr>
        <w:t>และสรุปผล</w:t>
      </w:r>
      <w:bookmarkEnd w:id="117"/>
    </w:p>
    <w:p w14:paraId="278C2D49" w14:textId="0E976EBC" w:rsidR="00587FD0" w:rsidRPr="00430F90" w:rsidRDefault="008C45D6" w:rsidP="008C45D6">
      <w:pPr>
        <w:pStyle w:val="4"/>
      </w:pPr>
      <w:r>
        <w:rPr>
          <w:rFonts w:hint="cs"/>
          <w:cs/>
        </w:rPr>
        <w:t>ปัญหาในการพัฒนาโคร</w:t>
      </w:r>
      <w:r w:rsidR="003C1650">
        <w:rPr>
          <w:rFonts w:hint="cs"/>
          <w:cs/>
        </w:rPr>
        <w:t>ง</w:t>
      </w:r>
      <w:r>
        <w:rPr>
          <w:rFonts w:hint="cs"/>
          <w:cs/>
        </w:rPr>
        <w:t>งาน</w:t>
      </w:r>
    </w:p>
    <w:p w14:paraId="26C6B3FA" w14:textId="4AE7FD41" w:rsidR="00D65899" w:rsidRPr="004106EF" w:rsidRDefault="00666A79" w:rsidP="004106EF">
      <w:pPr>
        <w:pStyle w:val="a0"/>
        <w:numPr>
          <w:ilvl w:val="0"/>
          <w:numId w:val="38"/>
        </w:numPr>
        <w:spacing w:after="120" w:line="240" w:lineRule="auto"/>
        <w:jc w:val="thaiDistribute"/>
        <w:rPr>
          <w:rFonts w:cstheme="majorBidi"/>
          <w:szCs w:val="32"/>
          <w:cs/>
          <w:lang w:bidi="th-TH"/>
        </w:rPr>
      </w:pPr>
      <w:r w:rsidRPr="004106EF">
        <w:rPr>
          <w:rFonts w:cstheme="majorBidi" w:hint="cs"/>
          <w:szCs w:val="32"/>
          <w:cs/>
          <w:lang w:bidi="th-TH"/>
        </w:rPr>
        <w:t>ปัญหาในการเตร</w:t>
      </w:r>
      <w:r w:rsidR="00C45399" w:rsidRPr="004106EF">
        <w:rPr>
          <w:rFonts w:cstheme="majorBidi" w:hint="cs"/>
          <w:szCs w:val="32"/>
          <w:cs/>
          <w:lang w:bidi="th-TH"/>
        </w:rPr>
        <w:t>ียมข้อมูล โครงงานนี้</w:t>
      </w:r>
      <w:r w:rsidR="005D5F95" w:rsidRPr="004106EF">
        <w:rPr>
          <w:rFonts w:cstheme="majorBidi" w:hint="cs"/>
          <w:szCs w:val="32"/>
          <w:cs/>
          <w:lang w:bidi="th-TH"/>
        </w:rPr>
        <w:t>ไม่</w:t>
      </w:r>
      <w:r w:rsidR="00C00B09">
        <w:rPr>
          <w:rFonts w:cstheme="majorBidi" w:hint="cs"/>
          <w:szCs w:val="32"/>
          <w:cs/>
          <w:lang w:bidi="th-TH"/>
        </w:rPr>
        <w:t>สามารถหา</w:t>
      </w:r>
      <w:r w:rsidR="005D5F95" w:rsidRPr="004106EF">
        <w:rPr>
          <w:rFonts w:cstheme="majorBidi" w:hint="cs"/>
          <w:szCs w:val="32"/>
          <w:cs/>
          <w:lang w:bidi="th-TH"/>
        </w:rPr>
        <w:t>ชุดข้อมูลสาธารณะ</w:t>
      </w:r>
      <w:r w:rsidR="007D0A01" w:rsidRPr="004106EF">
        <w:rPr>
          <w:rFonts w:cstheme="majorBidi" w:hint="cs"/>
          <w:szCs w:val="32"/>
          <w:cs/>
          <w:lang w:bidi="th-TH"/>
        </w:rPr>
        <w:t>ในการ</w:t>
      </w:r>
      <w:r w:rsidR="000664BC" w:rsidRPr="004106EF">
        <w:rPr>
          <w:rFonts w:cstheme="majorBidi" w:hint="cs"/>
          <w:szCs w:val="32"/>
          <w:cs/>
          <w:lang w:bidi="th-TH"/>
        </w:rPr>
        <w:t>นำไปพัฒนาระบบ</w:t>
      </w:r>
      <w:r w:rsidR="00276DBF">
        <w:rPr>
          <w:rFonts w:cstheme="majorBidi" w:hint="cs"/>
          <w:szCs w:val="32"/>
          <w:cs/>
          <w:lang w:bidi="th-TH"/>
        </w:rPr>
        <w:t>ได้</w:t>
      </w:r>
      <w:r w:rsidR="000664BC" w:rsidRPr="004106EF">
        <w:rPr>
          <w:rFonts w:cstheme="majorBidi" w:hint="cs"/>
          <w:szCs w:val="32"/>
          <w:cs/>
          <w:lang w:bidi="th-TH"/>
        </w:rPr>
        <w:t>เนื่องจากข้อมูลที่ใช้ดำเนินงานนั้นเป็นข้อมูลส่วนบุคคล ผู้จัดทำจึงจำเป็นต้องสร้างชุดข้อมูลขึ้น</w:t>
      </w:r>
      <w:r w:rsidR="003902A3" w:rsidRPr="004106EF">
        <w:rPr>
          <w:rFonts w:cstheme="majorBidi" w:hint="cs"/>
          <w:szCs w:val="32"/>
          <w:cs/>
          <w:lang w:bidi="th-TH"/>
        </w:rPr>
        <w:t>เองเพื่อพัฒนาระบบนี้</w:t>
      </w:r>
    </w:p>
    <w:p w14:paraId="3D9F12E3" w14:textId="11BDC9B5" w:rsidR="000E5EBD" w:rsidRPr="00680678" w:rsidRDefault="00217C15" w:rsidP="00680678">
      <w:pPr>
        <w:pStyle w:val="a0"/>
        <w:numPr>
          <w:ilvl w:val="0"/>
          <w:numId w:val="38"/>
        </w:numPr>
        <w:spacing w:after="120" w:line="240" w:lineRule="auto"/>
        <w:jc w:val="thaiDistribute"/>
        <w:rPr>
          <w:rFonts w:cstheme="majorBidi"/>
          <w:szCs w:val="32"/>
          <w:lang w:bidi="th-TH"/>
        </w:rPr>
      </w:pPr>
      <w:r w:rsidRPr="00680678">
        <w:rPr>
          <w:rFonts w:cstheme="majorBidi" w:hint="cs"/>
          <w:szCs w:val="32"/>
          <w:cs/>
          <w:lang w:bidi="th-TH"/>
        </w:rPr>
        <w:t>ปัญหาในการ</w:t>
      </w:r>
      <w:r w:rsidR="00680678">
        <w:rPr>
          <w:rFonts w:cstheme="majorBidi" w:hint="cs"/>
          <w:szCs w:val="32"/>
          <w:cs/>
          <w:lang w:bidi="th-TH"/>
        </w:rPr>
        <w:t>พัฒนาระบบ</w:t>
      </w:r>
      <w:r w:rsidR="00B05EDD">
        <w:rPr>
          <w:rFonts w:cstheme="majorBidi" w:hint="cs"/>
          <w:szCs w:val="32"/>
          <w:cs/>
          <w:lang w:bidi="th-TH"/>
        </w:rPr>
        <w:t>หลัก ๆ</w:t>
      </w:r>
      <w:r w:rsidRPr="00680678">
        <w:rPr>
          <w:rFonts w:cstheme="majorBidi" w:hint="cs"/>
          <w:szCs w:val="32"/>
          <w:cs/>
          <w:lang w:bidi="th-TH"/>
        </w:rPr>
        <w:t xml:space="preserve"> คือ </w:t>
      </w:r>
      <w:r w:rsidR="00D423E6" w:rsidRPr="00680678">
        <w:rPr>
          <w:rFonts w:cstheme="majorBidi" w:hint="cs"/>
          <w:szCs w:val="32"/>
          <w:cs/>
          <w:lang w:bidi="th-TH"/>
        </w:rPr>
        <w:t>ความแม่นยำของการแปลงข้อมูลเสียงให้อยู่ในรูปแบบข้อความ</w:t>
      </w:r>
      <w:r w:rsidR="00E721F9" w:rsidRPr="00680678">
        <w:rPr>
          <w:rFonts w:cstheme="majorBidi" w:hint="cs"/>
          <w:szCs w:val="32"/>
          <w:cs/>
          <w:lang w:bidi="th-TH"/>
        </w:rPr>
        <w:t xml:space="preserve"> </w:t>
      </w:r>
      <w:r w:rsidR="003F4EB5" w:rsidRPr="00680678">
        <w:rPr>
          <w:rFonts w:cstheme="majorBidi" w:hint="cs"/>
          <w:szCs w:val="32"/>
          <w:cs/>
          <w:lang w:bidi="th-TH"/>
        </w:rPr>
        <w:t>หากบางบทสนทนามีค่าความแม่นยำที่</w:t>
      </w:r>
      <w:r w:rsidR="00587FD0">
        <w:rPr>
          <w:rFonts w:cstheme="majorBidi" w:hint="cs"/>
          <w:szCs w:val="32"/>
          <w:cs/>
          <w:lang w:bidi="th-TH"/>
        </w:rPr>
        <w:t>ไม่สูงมาก</w:t>
      </w:r>
      <w:r w:rsidR="00F47757" w:rsidRPr="00680678">
        <w:rPr>
          <w:rFonts w:cstheme="majorBidi" w:hint="cs"/>
          <w:szCs w:val="32"/>
          <w:cs/>
          <w:lang w:bidi="th-TH"/>
        </w:rPr>
        <w:t>พอ</w:t>
      </w:r>
      <w:r w:rsidR="005D343C" w:rsidRPr="00680678">
        <w:rPr>
          <w:rFonts w:cstheme="majorBidi" w:hint="cs"/>
          <w:szCs w:val="32"/>
          <w:cs/>
          <w:lang w:bidi="th-TH"/>
        </w:rPr>
        <w:t xml:space="preserve"> </w:t>
      </w:r>
      <w:r w:rsidR="00375DAA" w:rsidRPr="00680678">
        <w:rPr>
          <w:rFonts w:cstheme="majorBidi" w:hint="cs"/>
          <w:szCs w:val="32"/>
          <w:cs/>
          <w:lang w:bidi="th-TH"/>
        </w:rPr>
        <w:t>เมื่อ</w:t>
      </w:r>
      <w:r w:rsidR="00B345E6" w:rsidRPr="00680678">
        <w:rPr>
          <w:rFonts w:cstheme="majorBidi" w:hint="cs"/>
          <w:szCs w:val="32"/>
          <w:cs/>
          <w:lang w:bidi="th-TH"/>
        </w:rPr>
        <w:t>นำข้อมูลเหล่านั้น</w:t>
      </w:r>
      <w:r w:rsidR="00375DAA" w:rsidRPr="00680678">
        <w:rPr>
          <w:rFonts w:cstheme="majorBidi" w:hint="cs"/>
          <w:szCs w:val="32"/>
          <w:cs/>
          <w:lang w:bidi="th-TH"/>
        </w:rPr>
        <w:t>เข้าสู่กระบวน</w:t>
      </w:r>
      <w:r w:rsidR="00375DAA" w:rsidRPr="00680678">
        <w:rPr>
          <w:rFonts w:cstheme="majorBidi"/>
          <w:szCs w:val="32"/>
          <w:cs/>
          <w:lang w:bidi="th-TH"/>
        </w:rPr>
        <w:t>การตรวจจับคำที่เป็นข้อมูลส่วนบุคคลจากข้อมูลรูปแบบข้อความ</w:t>
      </w:r>
      <w:r w:rsidR="00375DAA" w:rsidRPr="00680678">
        <w:rPr>
          <w:rFonts w:cstheme="majorBidi" w:hint="cs"/>
          <w:szCs w:val="32"/>
          <w:cs/>
          <w:lang w:bidi="th-TH"/>
        </w:rPr>
        <w:t xml:space="preserve"> ส่งผลให้</w:t>
      </w:r>
      <w:r w:rsidR="00E22B71" w:rsidRPr="00680678">
        <w:rPr>
          <w:rFonts w:cstheme="majorBidi" w:hint="cs"/>
          <w:szCs w:val="32"/>
          <w:cs/>
          <w:lang w:bidi="th-TH"/>
        </w:rPr>
        <w:t>ไลบรารี</w:t>
      </w:r>
      <w:r w:rsidR="00375DAA" w:rsidRPr="00680678">
        <w:rPr>
          <w:rFonts w:cstheme="majorBidi" w:hint="cs"/>
          <w:szCs w:val="32"/>
          <w:cs/>
          <w:lang w:bidi="th-TH"/>
        </w:rPr>
        <w:t>ไม่สามารถ</w:t>
      </w:r>
      <w:r w:rsidR="0074596C" w:rsidRPr="00680678">
        <w:rPr>
          <w:rFonts w:cstheme="majorBidi" w:hint="cs"/>
          <w:szCs w:val="32"/>
          <w:cs/>
          <w:lang w:bidi="th-TH"/>
        </w:rPr>
        <w:t>ติดแท็กประเภทของโท</w:t>
      </w:r>
      <w:proofErr w:type="spellStart"/>
      <w:r w:rsidR="0074596C" w:rsidRPr="00680678">
        <w:rPr>
          <w:rFonts w:cstheme="majorBidi" w:hint="cs"/>
          <w:szCs w:val="32"/>
          <w:cs/>
          <w:lang w:bidi="th-TH"/>
        </w:rPr>
        <w:t>เค</w:t>
      </w:r>
      <w:proofErr w:type="spellEnd"/>
      <w:r w:rsidR="0074596C" w:rsidRPr="00680678">
        <w:rPr>
          <w:rFonts w:cstheme="majorBidi" w:hint="cs"/>
          <w:szCs w:val="32"/>
          <w:cs/>
          <w:lang w:bidi="th-TH"/>
        </w:rPr>
        <w:t>็นที่ควรจะมีนิพจน์ระบุนามได้</w:t>
      </w:r>
      <w:r w:rsidR="008C7D81" w:rsidRPr="00680678">
        <w:rPr>
          <w:rFonts w:cstheme="majorBidi" w:hint="cs"/>
          <w:szCs w:val="32"/>
          <w:cs/>
          <w:lang w:bidi="th-TH"/>
        </w:rPr>
        <w:t xml:space="preserve"> เช่น ชื่อบุคคล หรือ</w:t>
      </w:r>
      <w:r w:rsidR="00B345E6" w:rsidRPr="00680678">
        <w:rPr>
          <w:rFonts w:cstheme="majorBidi" w:hint="cs"/>
          <w:szCs w:val="32"/>
          <w:cs/>
          <w:lang w:bidi="th-TH"/>
        </w:rPr>
        <w:t xml:space="preserve"> </w:t>
      </w:r>
      <w:r w:rsidR="00367ADF" w:rsidRPr="00680678">
        <w:rPr>
          <w:rFonts w:cstheme="majorBidi" w:hint="cs"/>
          <w:szCs w:val="32"/>
          <w:cs/>
          <w:lang w:bidi="th-TH"/>
        </w:rPr>
        <w:t>ส่วน</w:t>
      </w:r>
      <w:r w:rsidR="008C7D81" w:rsidRPr="00680678">
        <w:rPr>
          <w:rFonts w:cstheme="majorBidi" w:hint="cs"/>
          <w:szCs w:val="32"/>
          <w:cs/>
          <w:lang w:bidi="th-TH"/>
        </w:rPr>
        <w:t>เล็ก ๆ ของเลขที่เป็นข้อมูลสำคัญ ส่งผลให้เป็นปัญหาต่อการ</w:t>
      </w:r>
      <w:r w:rsidR="00290AA6" w:rsidRPr="00680678">
        <w:rPr>
          <w:rFonts w:cstheme="majorBidi" w:hint="cs"/>
          <w:szCs w:val="32"/>
          <w:cs/>
          <w:lang w:bidi="th-TH"/>
        </w:rPr>
        <w:t>ปิดบังคำที่เป็นข้อมูลส่วนบุคคลในขั้นตอน</w:t>
      </w:r>
      <w:r w:rsidR="004D4BD1" w:rsidRPr="00680678">
        <w:rPr>
          <w:rFonts w:cstheme="majorBidi" w:hint="cs"/>
          <w:szCs w:val="32"/>
          <w:cs/>
          <w:lang w:bidi="th-TH"/>
        </w:rPr>
        <w:t>สุดท้ายได้</w:t>
      </w:r>
    </w:p>
    <w:p w14:paraId="2CA0777D" w14:textId="6BB9ABCB" w:rsidR="006E6936" w:rsidRPr="0030719B" w:rsidRDefault="002B35B1" w:rsidP="00587FD0">
      <w:pPr>
        <w:pStyle w:val="a0"/>
        <w:numPr>
          <w:ilvl w:val="0"/>
          <w:numId w:val="38"/>
        </w:numPr>
        <w:spacing w:after="120" w:line="240" w:lineRule="auto"/>
        <w:jc w:val="thaiDistribute"/>
        <w:rPr>
          <w:rFonts w:eastAsia="Times New Roman" w:cstheme="majorBidi"/>
          <w:color w:val="000000"/>
          <w:szCs w:val="32"/>
          <w:lang w:bidi="th-TH"/>
        </w:rPr>
      </w:pPr>
      <w:r w:rsidRPr="00587FD0">
        <w:rPr>
          <w:rFonts w:cstheme="majorBidi" w:hint="cs"/>
          <w:szCs w:val="32"/>
          <w:cs/>
          <w:lang w:bidi="th-TH"/>
        </w:rPr>
        <w:t>การ</w:t>
      </w:r>
      <w:r w:rsidR="00F878FC" w:rsidRPr="00587FD0">
        <w:rPr>
          <w:rFonts w:cstheme="majorBidi" w:hint="cs"/>
          <w:szCs w:val="32"/>
          <w:cs/>
          <w:lang w:bidi="th-TH"/>
        </w:rPr>
        <w:t>แทนที่เสียงที่เป็นข้อมูลส่วนบุคคลด้วยเสียงรบกวน</w:t>
      </w:r>
      <w:r w:rsidR="00C30B44" w:rsidRPr="00587FD0">
        <w:rPr>
          <w:rFonts w:cstheme="majorBidi" w:hint="cs"/>
          <w:szCs w:val="32"/>
          <w:cs/>
          <w:lang w:bidi="th-TH"/>
        </w:rPr>
        <w:t xml:space="preserve"> </w:t>
      </w:r>
      <w:r w:rsidR="00A95317" w:rsidRPr="00587FD0">
        <w:rPr>
          <w:rFonts w:cstheme="majorBidi" w:hint="cs"/>
          <w:szCs w:val="32"/>
          <w:cs/>
          <w:lang w:bidi="th-TH"/>
        </w:rPr>
        <w:t>ในบางช่วงขอ</w:t>
      </w:r>
      <w:r w:rsidR="00E229B1" w:rsidRPr="00587FD0">
        <w:rPr>
          <w:rFonts w:cstheme="majorBidi" w:hint="cs"/>
          <w:szCs w:val="32"/>
          <w:cs/>
          <w:lang w:bidi="th-TH"/>
        </w:rPr>
        <w:t>งการแทนที่เสียงรบกวนอาจเกินหรือขาด</w:t>
      </w:r>
      <w:r w:rsidR="006A52BF" w:rsidRPr="00587FD0">
        <w:rPr>
          <w:rFonts w:cstheme="majorBidi" w:hint="cs"/>
          <w:szCs w:val="32"/>
          <w:cs/>
          <w:lang w:bidi="th-TH"/>
        </w:rPr>
        <w:t>จากระยะเวลา</w:t>
      </w:r>
      <w:r w:rsidR="00E04A83" w:rsidRPr="00587FD0">
        <w:rPr>
          <w:rFonts w:cstheme="majorBidi" w:hint="cs"/>
          <w:szCs w:val="32"/>
          <w:cs/>
          <w:lang w:bidi="th-TH"/>
        </w:rPr>
        <w:t>ของคำพูดที่เป็นข้อมูลส่วนบุคคล</w:t>
      </w:r>
    </w:p>
    <w:p w14:paraId="3F1F434E" w14:textId="1A0C119A" w:rsidR="0030719B" w:rsidRPr="0030719B" w:rsidRDefault="008B1C56" w:rsidP="0030719B">
      <w:pPr>
        <w:pStyle w:val="4"/>
      </w:pPr>
      <w:r>
        <w:rPr>
          <w:rFonts w:hint="cs"/>
          <w:cs/>
        </w:rPr>
        <w:t>สรุปผล</w:t>
      </w:r>
    </w:p>
    <w:p w14:paraId="632E24BF" w14:textId="54CF5FA3" w:rsidR="00F45617" w:rsidRDefault="006E6936" w:rsidP="009F363D">
      <w:pPr>
        <w:spacing w:after="120" w:line="240" w:lineRule="auto"/>
        <w:ind w:firstLine="720"/>
        <w:jc w:val="thaiDistribute"/>
        <w:rPr>
          <w:rFonts w:eastAsia="Times New Roman" w:cstheme="majorBidi"/>
          <w:color w:val="000000"/>
          <w:szCs w:val="32"/>
          <w:lang w:bidi="th-TH"/>
        </w:rPr>
      </w:pPr>
      <w:r>
        <w:rPr>
          <w:rFonts w:eastAsia="Times New Roman" w:cstheme="majorBidi" w:hint="cs"/>
          <w:color w:val="000000"/>
          <w:szCs w:val="32"/>
          <w:cs/>
          <w:lang w:bidi="th-TH"/>
        </w:rPr>
        <w:t>จากการ</w:t>
      </w:r>
      <w:r w:rsidR="00817C5C">
        <w:rPr>
          <w:rFonts w:eastAsia="Times New Roman" w:cstheme="majorBidi" w:hint="cs"/>
          <w:color w:val="000000"/>
          <w:szCs w:val="32"/>
          <w:cs/>
          <w:lang w:bidi="th-TH"/>
        </w:rPr>
        <w:t>พัฒนา</w:t>
      </w:r>
      <w:r>
        <w:rPr>
          <w:rFonts w:eastAsia="Times New Roman" w:cstheme="majorBidi" w:hint="cs"/>
          <w:color w:val="000000"/>
          <w:szCs w:val="32"/>
          <w:cs/>
          <w:lang w:bidi="th-TH"/>
        </w:rPr>
        <w:t>โครงงานนี้</w:t>
      </w:r>
      <w:r w:rsidR="00F45617">
        <w:rPr>
          <w:rFonts w:eastAsia="Times New Roman" w:cstheme="majorBidi" w:hint="cs"/>
          <w:color w:val="000000"/>
          <w:szCs w:val="32"/>
          <w:cs/>
          <w:lang w:bidi="th-TH"/>
        </w:rPr>
        <w:t xml:space="preserve"> สามารถตอบโจทย์วัตถุประสงค์ที่ผู้จัดทำได้คาดหวังไว้ ดังนี้</w:t>
      </w:r>
    </w:p>
    <w:p w14:paraId="01CCE61B" w14:textId="76B64405" w:rsidR="009F363D" w:rsidRDefault="00F4444E" w:rsidP="009F363D">
      <w:pPr>
        <w:pStyle w:val="a0"/>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เข้าใจ</w:t>
      </w:r>
      <w:r w:rsidR="000E5EBD" w:rsidRPr="009F363D">
        <w:rPr>
          <w:rFonts w:eastAsia="Times New Roman" w:cs="Angsana New" w:hint="cs"/>
          <w:color w:val="000000"/>
          <w:szCs w:val="32"/>
          <w:cs/>
          <w:lang w:bidi="th-TH"/>
        </w:rPr>
        <w:t>การทำงาน</w:t>
      </w:r>
      <w:r w:rsidR="00B84A12" w:rsidRPr="009F363D">
        <w:rPr>
          <w:rFonts w:eastAsia="Times New Roman" w:cs="Angsana New" w:hint="cs"/>
          <w:color w:val="000000"/>
          <w:szCs w:val="32"/>
          <w:cs/>
          <w:lang w:bidi="th-TH"/>
        </w:rPr>
        <w:t>ของ</w:t>
      </w:r>
      <w:r w:rsidR="00A069E3" w:rsidRPr="009F363D">
        <w:rPr>
          <w:rFonts w:eastAsia="Times New Roman" w:cs="Angsana New" w:hint="cs"/>
          <w:color w:val="000000"/>
          <w:szCs w:val="32"/>
          <w:cs/>
          <w:lang w:bidi="th-TH"/>
        </w:rPr>
        <w:t>การ</w:t>
      </w:r>
      <w:r w:rsidR="00230188" w:rsidRPr="009F363D">
        <w:rPr>
          <w:rFonts w:eastAsia="Times New Roman" w:cs="Angsana New"/>
          <w:color w:val="000000"/>
          <w:szCs w:val="32"/>
          <w:cs/>
          <w:lang w:bidi="th-TH"/>
        </w:rPr>
        <w:t>ประมวลผลภาษาธรรมชาติ (</w:t>
      </w:r>
      <w:r w:rsidR="00230188" w:rsidRPr="009F363D">
        <w:rPr>
          <w:rFonts w:eastAsia="Times New Roman" w:cstheme="majorBidi"/>
          <w:color w:val="000000"/>
          <w:szCs w:val="32"/>
        </w:rPr>
        <w:t>Natural Language Processing</w:t>
      </w:r>
      <w:r w:rsidR="00230188"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ในการประยุกต์ใช้กับการตรวจจับข้อมูลส่วนบุคคล</w:t>
      </w:r>
    </w:p>
    <w:p w14:paraId="45CB0454" w14:textId="77777777" w:rsidR="00EA22F8" w:rsidRDefault="000D081D" w:rsidP="009F363D">
      <w:pPr>
        <w:pStyle w:val="a0"/>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 xml:space="preserve"> เข้าใจการทำงานของระบบการรู้จำเสียงพูด (</w:t>
      </w:r>
      <w:r w:rsidRPr="009F363D">
        <w:rPr>
          <w:rFonts w:eastAsia="Times New Roman" w:cstheme="majorBidi"/>
          <w:color w:val="000000"/>
          <w:szCs w:val="32"/>
          <w:lang w:bidi="th-TH"/>
        </w:rPr>
        <w:t>Speech Recognition</w:t>
      </w:r>
      <w:r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w:t>
      </w:r>
      <w:r w:rsidR="00EA22F8">
        <w:rPr>
          <w:rFonts w:eastAsia="Times New Roman" w:cstheme="majorBidi" w:hint="cs"/>
          <w:color w:val="000000"/>
          <w:szCs w:val="32"/>
          <w:cs/>
          <w:lang w:bidi="th-TH"/>
        </w:rPr>
        <w:t>และแบบจำลองที่ได้เลือกใช้</w:t>
      </w:r>
    </w:p>
    <w:p w14:paraId="42FAE0C5" w14:textId="1E2D4831" w:rsidR="006E6936" w:rsidRPr="009F363D" w:rsidRDefault="0056763A" w:rsidP="009F363D">
      <w:pPr>
        <w:pStyle w:val="a0"/>
        <w:numPr>
          <w:ilvl w:val="0"/>
          <w:numId w:val="39"/>
        </w:numPr>
        <w:spacing w:after="120" w:line="240" w:lineRule="auto"/>
        <w:jc w:val="thaiDistribute"/>
        <w:rPr>
          <w:rFonts w:eastAsia="Times New Roman" w:cstheme="majorBidi"/>
          <w:color w:val="000000"/>
          <w:szCs w:val="32"/>
          <w:cs/>
          <w:lang w:bidi="th-TH"/>
        </w:rPr>
      </w:pPr>
      <w:r w:rsidRPr="009F363D">
        <w:rPr>
          <w:rFonts w:eastAsia="Times New Roman" w:cstheme="majorBidi" w:hint="cs"/>
          <w:color w:val="000000"/>
          <w:szCs w:val="32"/>
          <w:cs/>
          <w:lang w:bidi="th-TH"/>
        </w:rPr>
        <w:t>สามารถ</w:t>
      </w:r>
      <w:r w:rsidR="00B90F5A" w:rsidRPr="009F363D">
        <w:rPr>
          <w:rFonts w:eastAsia="Times New Roman" w:cstheme="majorBidi" w:hint="cs"/>
          <w:color w:val="000000"/>
          <w:szCs w:val="32"/>
          <w:cs/>
          <w:lang w:bidi="th-TH"/>
        </w:rPr>
        <w:t>ปกปิด</w:t>
      </w:r>
      <w:r w:rsidR="00066EF0" w:rsidRPr="009F363D">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w:t>
      </w:r>
      <w:r w:rsidR="00EA22F8">
        <w:rPr>
          <w:rFonts w:eastAsia="Times New Roman" w:cstheme="majorBidi" w:hint="cs"/>
          <w:color w:val="000000"/>
          <w:szCs w:val="32"/>
          <w:cs/>
          <w:lang w:bidi="th-TH"/>
        </w:rPr>
        <w:t>ได้</w:t>
      </w:r>
    </w:p>
    <w:p w14:paraId="46C5198F" w14:textId="76F773CD" w:rsidR="00851895" w:rsidRPr="00DF419D" w:rsidRDefault="00851895" w:rsidP="005340B3">
      <w:pPr>
        <w:pStyle w:val="3"/>
        <w:spacing w:after="120" w:line="240" w:lineRule="auto"/>
        <w:jc w:val="thaiDistribute"/>
        <w:rPr>
          <w:rFonts w:asciiTheme="majorBidi" w:hAnsiTheme="majorBidi" w:cstheme="majorBidi"/>
        </w:rPr>
      </w:pPr>
      <w:bookmarkStart w:id="118" w:name="_Toc58412988"/>
      <w:r w:rsidRPr="00DF419D">
        <w:rPr>
          <w:rFonts w:asciiTheme="majorBidi" w:hAnsiTheme="majorBidi" w:cstheme="majorBidi" w:hint="cs"/>
          <w:cs/>
        </w:rPr>
        <w:t>แ</w:t>
      </w:r>
      <w:r w:rsidRPr="00DF419D">
        <w:rPr>
          <w:rFonts w:asciiTheme="majorBidi" w:hAnsiTheme="majorBidi" w:cstheme="majorBidi"/>
          <w:cs/>
        </w:rPr>
        <w:t>นวทางในการพัฒนาต่อ</w:t>
      </w:r>
      <w:bookmarkEnd w:id="118"/>
    </w:p>
    <w:p w14:paraId="68089032" w14:textId="61A23309" w:rsidR="00F1045F" w:rsidRDefault="00BA0FBF" w:rsidP="00D573EF">
      <w:pPr>
        <w:pStyle w:val="a0"/>
        <w:numPr>
          <w:ilvl w:val="0"/>
          <w:numId w:val="37"/>
        </w:numPr>
        <w:spacing w:after="120" w:line="240" w:lineRule="auto"/>
        <w:jc w:val="thaiDistribute"/>
        <w:rPr>
          <w:rFonts w:cstheme="majorBidi"/>
          <w:szCs w:val="32"/>
          <w:lang w:bidi="th-TH"/>
        </w:rPr>
      </w:pPr>
      <w:r>
        <w:rPr>
          <w:rFonts w:cstheme="majorBidi" w:hint="cs"/>
          <w:szCs w:val="32"/>
          <w:cs/>
          <w:lang w:bidi="th-TH"/>
        </w:rPr>
        <w:t>วิทยานิพนธ์ฉบับนี้สามารถ</w:t>
      </w:r>
      <w:r w:rsidR="00466459">
        <w:rPr>
          <w:rFonts w:cstheme="majorBidi" w:hint="cs"/>
          <w:szCs w:val="32"/>
          <w:cs/>
          <w:lang w:bidi="th-TH"/>
        </w:rPr>
        <w:t>ต่อยอด</w:t>
      </w:r>
      <w:r>
        <w:rPr>
          <w:rFonts w:cstheme="majorBidi" w:hint="cs"/>
          <w:szCs w:val="32"/>
          <w:cs/>
          <w:lang w:bidi="th-TH"/>
        </w:rPr>
        <w:t>โดยการนำระบบ</w:t>
      </w:r>
      <w:r w:rsidR="00F1045F">
        <w:rPr>
          <w:rFonts w:cstheme="majorBidi" w:hint="cs"/>
          <w:szCs w:val="32"/>
          <w:cs/>
          <w:lang w:bidi="th-TH"/>
        </w:rPr>
        <w:t>ที่พัฒนา</w:t>
      </w:r>
      <w:r w:rsidR="005F58AB">
        <w:rPr>
          <w:rFonts w:cstheme="majorBidi" w:hint="cs"/>
          <w:szCs w:val="32"/>
          <w:cs/>
          <w:lang w:bidi="th-TH"/>
        </w:rPr>
        <w:t>ไปใช้ในด้านของการปกปิดข้อมูลที่เป็นส่วนบุคคล</w:t>
      </w:r>
      <w:r w:rsidR="00466459">
        <w:rPr>
          <w:rFonts w:cstheme="majorBidi" w:hint="cs"/>
          <w:szCs w:val="32"/>
          <w:cs/>
          <w:lang w:bidi="th-TH"/>
        </w:rPr>
        <w:t>ในหน่วยงานและองค์กร</w:t>
      </w:r>
      <w:r w:rsidR="00B02933">
        <w:rPr>
          <w:rFonts w:cstheme="majorBidi" w:hint="cs"/>
          <w:szCs w:val="32"/>
          <w:cs/>
          <w:lang w:bidi="th-TH"/>
        </w:rPr>
        <w:t>ที่ต้องการประยุกต์ใช้ระบบ</w:t>
      </w:r>
      <w:r>
        <w:rPr>
          <w:rFonts w:cstheme="majorBidi" w:hint="cs"/>
          <w:szCs w:val="32"/>
          <w:cs/>
          <w:lang w:bidi="th-TH"/>
        </w:rPr>
        <w:t>ได้</w:t>
      </w:r>
      <w:r w:rsidR="00D573EF">
        <w:rPr>
          <w:rFonts w:cstheme="majorBidi" w:hint="cs"/>
          <w:szCs w:val="32"/>
          <w:cs/>
          <w:lang w:bidi="th-TH"/>
        </w:rPr>
        <w:t>ทั้งในรูปแบบไฟล์เสียง และข้อมูลที่เป็นข้อความ</w:t>
      </w:r>
    </w:p>
    <w:p w14:paraId="28148C13" w14:textId="0401C509" w:rsidR="00ED6C41" w:rsidRPr="0001640D" w:rsidRDefault="007525D0" w:rsidP="005340B3">
      <w:pPr>
        <w:pStyle w:val="a0"/>
        <w:numPr>
          <w:ilvl w:val="0"/>
          <w:numId w:val="37"/>
        </w:numPr>
        <w:spacing w:after="120" w:line="240" w:lineRule="auto"/>
        <w:jc w:val="thaiDistribute"/>
        <w:rPr>
          <w:rFonts w:cstheme="majorBidi" w:hint="cs"/>
          <w:szCs w:val="32"/>
          <w:cs/>
          <w:lang w:bidi="th-TH"/>
        </w:rPr>
      </w:pPr>
      <w:r>
        <w:rPr>
          <w:rFonts w:cstheme="majorBidi" w:hint="cs"/>
          <w:szCs w:val="32"/>
          <w:cs/>
          <w:lang w:bidi="th-TH"/>
        </w:rPr>
        <w:t>สามารถนำผลลัพธ์ที่ได้จากการพัฒนาระบบไป</w:t>
      </w:r>
      <w:r w:rsidR="00356890">
        <w:rPr>
          <w:rFonts w:cstheme="majorBidi" w:hint="cs"/>
          <w:szCs w:val="32"/>
          <w:cs/>
          <w:lang w:bidi="th-TH"/>
        </w:rPr>
        <w:t>วิเคราะห์และพัฒนาต่อในด้านอื่น ๆ ได้ โดย</w:t>
      </w:r>
      <w:r w:rsidR="00EC2AC7">
        <w:rPr>
          <w:rFonts w:cstheme="majorBidi" w:hint="cs"/>
          <w:szCs w:val="32"/>
          <w:cs/>
          <w:lang w:bidi="th-TH"/>
        </w:rPr>
        <w:t>ไม่ต้องคำนึงถึงสิทธิส่วนบุคคลเนื่องจากมีการปกปิดข้อมูลส่วนบุคคลแล้ว</w:t>
      </w:r>
    </w:p>
    <w:p w14:paraId="0A57C3D4" w14:textId="3B8EFF76" w:rsidR="007B5BDE" w:rsidRPr="00430F90" w:rsidRDefault="00B74283" w:rsidP="005340B3">
      <w:pPr>
        <w:pStyle w:val="2"/>
        <w:spacing w:after="120" w:line="240" w:lineRule="auto"/>
        <w:rPr>
          <w:rFonts w:asciiTheme="majorBidi" w:eastAsiaTheme="majorBidi" w:hAnsiTheme="majorBidi" w:cstheme="majorBidi"/>
          <w:b w:val="0"/>
          <w:bCs w:val="0"/>
          <w:szCs w:val="32"/>
        </w:rPr>
      </w:pPr>
      <w:bookmarkStart w:id="119" w:name="_Toc58412989"/>
      <w:r>
        <w:rPr>
          <w:rFonts w:asciiTheme="majorBidi" w:hAnsiTheme="majorBidi" w:cstheme="majorBidi" w:hint="cs"/>
          <w:cs/>
        </w:rPr>
        <w:lastRenderedPageBreak/>
        <w:t>เอกสาร</w:t>
      </w:r>
      <w:r w:rsidR="00FD66B7" w:rsidRPr="00430F90">
        <w:rPr>
          <w:rFonts w:asciiTheme="majorBidi" w:hAnsiTheme="majorBidi" w:cstheme="majorBidi" w:hint="cs"/>
          <w:cs/>
        </w:rPr>
        <w:t>อ้างอิง</w:t>
      </w:r>
      <w:bookmarkEnd w:id="119"/>
    </w:p>
    <w:p w14:paraId="00F92BDD" w14:textId="3EB31AAF" w:rsidR="00F701AF" w:rsidRPr="00C31DFD" w:rsidRDefault="00544409"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szCs w:val="32"/>
        </w:rPr>
        <w:fldChar w:fldCharType="begin" w:fldLock="1"/>
      </w:r>
      <w:r w:rsidRPr="00C31DFD">
        <w:rPr>
          <w:rFonts w:cstheme="majorBidi"/>
          <w:szCs w:val="32"/>
        </w:rPr>
        <w:instrText xml:space="preserve">ADDIN Mendeley Bibliography CSL_BIBLIOGRAPHY </w:instrText>
      </w:r>
      <w:r w:rsidRPr="00C31DFD">
        <w:rPr>
          <w:rFonts w:cstheme="majorBidi"/>
          <w:szCs w:val="32"/>
        </w:rPr>
        <w:fldChar w:fldCharType="separate"/>
      </w:r>
      <w:r w:rsidR="00F701AF" w:rsidRPr="00C31DFD">
        <w:rPr>
          <w:rFonts w:cstheme="majorBidi"/>
          <w:noProof/>
          <w:szCs w:val="32"/>
        </w:rPr>
        <w:t>[1]</w:t>
      </w:r>
      <w:r w:rsidR="00F701AF" w:rsidRPr="00C31DFD">
        <w:rPr>
          <w:rFonts w:cstheme="majorBidi"/>
          <w:noProof/>
          <w:szCs w:val="32"/>
        </w:rPr>
        <w:tab/>
      </w:r>
      <w:r w:rsidR="00F701AF" w:rsidRPr="00C31DFD">
        <w:rPr>
          <w:rFonts w:cstheme="majorBidi"/>
          <w:noProof/>
          <w:szCs w:val="32"/>
          <w:cs/>
          <w:lang w:bidi="th-TH"/>
        </w:rPr>
        <w:t>ศ. สวัสดิ์พงศ์ธาดา</w:t>
      </w:r>
      <w:r w:rsidR="00F701AF" w:rsidRPr="00C31DFD">
        <w:rPr>
          <w:rFonts w:cstheme="majorBidi"/>
          <w:noProof/>
          <w:szCs w:val="32"/>
        </w:rPr>
        <w:t>, “</w:t>
      </w:r>
      <w:r w:rsidR="00F701AF" w:rsidRPr="00C31DFD">
        <w:rPr>
          <w:rFonts w:cstheme="majorBidi"/>
          <w:noProof/>
          <w:szCs w:val="32"/>
          <w:cs/>
          <w:lang w:bidi="th-TH"/>
        </w:rPr>
        <w:t>ความเป็นส่วนตัว (</w:t>
      </w:r>
      <w:r w:rsidR="00F701AF" w:rsidRPr="00C31DFD">
        <w:rPr>
          <w:rFonts w:cstheme="majorBidi"/>
          <w:noProof/>
          <w:szCs w:val="32"/>
        </w:rPr>
        <w:t>Privacy)”, 2015. .</w:t>
      </w:r>
    </w:p>
    <w:p w14:paraId="7214745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w:t>
      </w:r>
      <w:r w:rsidRPr="00C31DFD">
        <w:rPr>
          <w:rFonts w:cstheme="majorBidi"/>
          <w:noProof/>
          <w:szCs w:val="32"/>
        </w:rPr>
        <w:tab/>
        <w:t xml:space="preserve">M. A. Pathak, </w:t>
      </w:r>
      <w:r w:rsidRPr="00C31DFD">
        <w:rPr>
          <w:rFonts w:cstheme="majorBidi"/>
          <w:i/>
          <w:iCs/>
          <w:noProof/>
          <w:szCs w:val="32"/>
        </w:rPr>
        <w:t>Privacy-preserving machine learning for speech processing</w:t>
      </w:r>
      <w:r w:rsidRPr="00C31DFD">
        <w:rPr>
          <w:rFonts w:cstheme="majorBidi"/>
          <w:noProof/>
          <w:szCs w:val="32"/>
        </w:rPr>
        <w:t>. Springer Science &amp; Business Media, 2012.</w:t>
      </w:r>
    </w:p>
    <w:p w14:paraId="15C0B44F"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3]</w:t>
      </w:r>
      <w:r w:rsidRPr="00C31DFD">
        <w:rPr>
          <w:rFonts w:cstheme="majorBidi"/>
          <w:noProof/>
          <w:szCs w:val="32"/>
        </w:rPr>
        <w:tab/>
        <w:t xml:space="preserve">T. Tamesue, S. Yamaguchi, </w:t>
      </w:r>
      <w:r w:rsidRPr="00C31DFD">
        <w:rPr>
          <w:rFonts w:cstheme="majorBidi"/>
          <w:noProof/>
          <w:szCs w:val="32"/>
          <w:cs/>
          <w:lang w:bidi="th-TH"/>
        </w:rPr>
        <w:t xml:space="preserve">และ </w:t>
      </w:r>
      <w:r w:rsidRPr="00C31DFD">
        <w:rPr>
          <w:rFonts w:cstheme="majorBidi"/>
          <w:noProof/>
          <w:szCs w:val="32"/>
        </w:rPr>
        <w:t xml:space="preserve">T. Saeki, “Study on achieving speech privacy using masking noise”, </w:t>
      </w:r>
      <w:r w:rsidRPr="00C31DFD">
        <w:rPr>
          <w:rFonts w:cstheme="majorBidi"/>
          <w:i/>
          <w:iCs/>
          <w:noProof/>
          <w:szCs w:val="32"/>
        </w:rPr>
        <w:t>J. Sound Vib.</w:t>
      </w:r>
      <w:r w:rsidRPr="00C31DFD">
        <w:rPr>
          <w:rFonts w:cstheme="majorBidi"/>
          <w:noProof/>
          <w:szCs w:val="32"/>
        </w:rPr>
        <w:t xml:space="preserve">, </w:t>
      </w:r>
      <w:r w:rsidRPr="00C31DFD">
        <w:rPr>
          <w:rFonts w:cstheme="majorBidi"/>
          <w:noProof/>
          <w:szCs w:val="32"/>
          <w:cs/>
          <w:lang w:bidi="th-TH"/>
        </w:rPr>
        <w:t xml:space="preserve">ปี </w:t>
      </w:r>
      <w:r w:rsidRPr="00C31DFD">
        <w:rPr>
          <w:rFonts w:cstheme="majorBidi"/>
          <w:noProof/>
          <w:szCs w:val="32"/>
        </w:rPr>
        <w:t xml:space="preserve">297, </w:t>
      </w:r>
      <w:r w:rsidRPr="00C31DFD">
        <w:rPr>
          <w:rFonts w:cstheme="majorBidi"/>
          <w:noProof/>
          <w:szCs w:val="32"/>
          <w:cs/>
          <w:lang w:bidi="th-TH"/>
        </w:rPr>
        <w:t xml:space="preserve">ฉบับที่ </w:t>
      </w:r>
      <w:r w:rsidRPr="00C31DFD">
        <w:rPr>
          <w:rFonts w:cstheme="majorBidi"/>
          <w:noProof/>
          <w:szCs w:val="32"/>
        </w:rPr>
        <w:t xml:space="preserve">3–5, </w:t>
      </w:r>
      <w:r w:rsidRPr="00C31DFD">
        <w:rPr>
          <w:rFonts w:cstheme="majorBidi"/>
          <w:noProof/>
          <w:szCs w:val="32"/>
          <w:cs/>
          <w:lang w:bidi="th-TH"/>
        </w:rPr>
        <w:t xml:space="preserve">น. </w:t>
      </w:r>
      <w:r w:rsidRPr="00C31DFD">
        <w:rPr>
          <w:rFonts w:cstheme="majorBidi"/>
          <w:noProof/>
          <w:szCs w:val="32"/>
        </w:rPr>
        <w:t>1088–1096, 2006.</w:t>
      </w:r>
    </w:p>
    <w:p w14:paraId="1CD1F34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4]</w:t>
      </w:r>
      <w:r w:rsidRPr="00C31DFD">
        <w:rPr>
          <w:rFonts w:cstheme="majorBidi"/>
          <w:noProof/>
          <w:szCs w:val="32"/>
        </w:rPr>
        <w:tab/>
        <w:t xml:space="preserve">T. A. Faruquie, S. Negi, </w:t>
      </w:r>
      <w:r w:rsidRPr="00C31DFD">
        <w:rPr>
          <w:rFonts w:cstheme="majorBidi"/>
          <w:noProof/>
          <w:szCs w:val="32"/>
          <w:cs/>
          <w:lang w:bidi="th-TH"/>
        </w:rPr>
        <w:t xml:space="preserve">และ </w:t>
      </w:r>
      <w:r w:rsidRPr="00C31DFD">
        <w:rPr>
          <w:rFonts w:cstheme="majorBidi"/>
          <w:noProof/>
          <w:szCs w:val="32"/>
        </w:rPr>
        <w:t xml:space="preserve">L. V Subramaniam, “Protecting Sensitive Customer Information in Call Center Recordings”, </w:t>
      </w:r>
      <w:r w:rsidRPr="00C31DFD">
        <w:rPr>
          <w:rFonts w:cstheme="majorBidi"/>
          <w:noProof/>
          <w:szCs w:val="32"/>
          <w:cs/>
          <w:lang w:bidi="th-TH"/>
        </w:rPr>
        <w:t xml:space="preserve">ใน </w:t>
      </w:r>
      <w:r w:rsidRPr="00C31DFD">
        <w:rPr>
          <w:rFonts w:cstheme="majorBidi"/>
          <w:i/>
          <w:iCs/>
          <w:noProof/>
          <w:szCs w:val="32"/>
        </w:rPr>
        <w:t>2009 IEEE International Conference on Services Computing</w:t>
      </w:r>
      <w:r w:rsidRPr="00C31DFD">
        <w:rPr>
          <w:rFonts w:cstheme="majorBidi"/>
          <w:noProof/>
          <w:szCs w:val="32"/>
        </w:rPr>
        <w:t xml:space="preserve">, 2009, </w:t>
      </w:r>
      <w:r w:rsidRPr="00C31DFD">
        <w:rPr>
          <w:rFonts w:cstheme="majorBidi"/>
          <w:noProof/>
          <w:szCs w:val="32"/>
          <w:cs/>
          <w:lang w:bidi="th-TH"/>
        </w:rPr>
        <w:t xml:space="preserve">น. </w:t>
      </w:r>
      <w:r w:rsidRPr="00C31DFD">
        <w:rPr>
          <w:rFonts w:cstheme="majorBidi"/>
          <w:noProof/>
          <w:szCs w:val="32"/>
        </w:rPr>
        <w:t>81–88, doi: 10.1109/SCC.2009.51.</w:t>
      </w:r>
    </w:p>
    <w:p w14:paraId="3D6E7D3A"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5]</w:t>
      </w:r>
      <w:r w:rsidRPr="00C31DFD">
        <w:rPr>
          <w:rFonts w:cstheme="majorBidi"/>
          <w:noProof/>
          <w:szCs w:val="32"/>
        </w:rPr>
        <w:tab/>
      </w:r>
      <w:r w:rsidRPr="00C31DFD">
        <w:rPr>
          <w:rFonts w:cstheme="majorBidi"/>
          <w:noProof/>
          <w:szCs w:val="32"/>
          <w:cs/>
          <w:lang w:bidi="th-TH"/>
        </w:rPr>
        <w:t>อ. สนั่นศิลป์</w:t>
      </w:r>
      <w:r w:rsidRPr="00C31DFD">
        <w:rPr>
          <w:rFonts w:cstheme="majorBidi"/>
          <w:noProof/>
          <w:szCs w:val="32"/>
        </w:rPr>
        <w:t>, “Is the Infringement of Privacy Right and Personal Data of the Offender Treated as Social Sanction to the Offender in Accordance with Theories of Punishment?” .</w:t>
      </w:r>
    </w:p>
    <w:p w14:paraId="52C6E7C5" w14:textId="52F2B798"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6]</w:t>
      </w:r>
      <w:r w:rsidRPr="00C31DFD">
        <w:rPr>
          <w:rFonts w:cstheme="majorBidi"/>
          <w:noProof/>
          <w:szCs w:val="32"/>
        </w:rPr>
        <w:tab/>
        <w:t>“What is Speech Recognition? | IBM”. [</w:t>
      </w:r>
      <w:r w:rsidRPr="00C31DFD">
        <w:rPr>
          <w:rFonts w:cstheme="majorBidi"/>
          <w:noProof/>
          <w:szCs w:val="32"/>
          <w:cs/>
          <w:lang w:bidi="th-TH"/>
        </w:rPr>
        <w:t xml:space="preserve">ออนไลน์]. </w:t>
      </w:r>
      <w:r w:rsidRPr="00C31DFD">
        <w:rPr>
          <w:rFonts w:cstheme="majorBidi"/>
          <w:noProof/>
          <w:szCs w:val="32"/>
        </w:rPr>
        <w:t>Available at: https://www.ibm.com/cloud/learn/speech-recognition.</w:t>
      </w:r>
    </w:p>
    <w:p w14:paraId="33B65845"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7]</w:t>
      </w:r>
      <w:r w:rsidRPr="00C31DFD">
        <w:rPr>
          <w:rFonts w:cstheme="majorBidi"/>
          <w:noProof/>
          <w:szCs w:val="32"/>
        </w:rPr>
        <w:tab/>
        <w:t xml:space="preserve">K. Surapong, “Natural Language Processing (NLP) </w:t>
      </w:r>
      <w:r w:rsidRPr="00C31DFD">
        <w:rPr>
          <w:rFonts w:cstheme="majorBidi"/>
          <w:noProof/>
          <w:szCs w:val="32"/>
          <w:cs/>
          <w:lang w:bidi="th-TH"/>
        </w:rPr>
        <w:t xml:space="preserve">คืออะไร รวมคำศัพท์เกี่ยวกับ </w:t>
      </w:r>
      <w:r w:rsidRPr="00C31DFD">
        <w:rPr>
          <w:rFonts w:cstheme="majorBidi"/>
          <w:noProof/>
          <w:szCs w:val="32"/>
        </w:rPr>
        <w:t>Natural Language Processing (NLP) – NLP ep.1”, 2018.</w:t>
      </w:r>
    </w:p>
    <w:p w14:paraId="7565118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8]</w:t>
      </w:r>
      <w:r w:rsidRPr="00C31DFD">
        <w:rPr>
          <w:rFonts w:cstheme="majorBidi"/>
          <w:noProof/>
          <w:szCs w:val="32"/>
        </w:rPr>
        <w:tab/>
        <w:t xml:space="preserve">R. Alfred, L. C. Leong, C. K. On, </w:t>
      </w:r>
      <w:r w:rsidRPr="00C31DFD">
        <w:rPr>
          <w:rFonts w:cstheme="majorBidi"/>
          <w:noProof/>
          <w:szCs w:val="32"/>
          <w:cs/>
          <w:lang w:bidi="th-TH"/>
        </w:rPr>
        <w:t xml:space="preserve">และ </w:t>
      </w:r>
      <w:r w:rsidRPr="00C31DFD">
        <w:rPr>
          <w:rFonts w:cstheme="majorBidi"/>
          <w:noProof/>
          <w:szCs w:val="32"/>
        </w:rPr>
        <w:t>P. Anthony, “Malay named entity recognition based on rule-based approach”, 2014.</w:t>
      </w:r>
    </w:p>
    <w:p w14:paraId="415E464E" w14:textId="364D4BF4"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9]</w:t>
      </w:r>
      <w:r w:rsidRPr="00C31DFD">
        <w:rPr>
          <w:rFonts w:cstheme="majorBidi"/>
          <w:noProof/>
          <w:szCs w:val="32"/>
        </w:rPr>
        <w:tab/>
        <w:t>“Natural Language Processing is Fun! | by Adam Geitgey | Medium”. [</w:t>
      </w:r>
      <w:r w:rsidRPr="00C31DFD">
        <w:rPr>
          <w:rFonts w:cstheme="majorBidi"/>
          <w:noProof/>
          <w:szCs w:val="32"/>
          <w:cs/>
          <w:lang w:bidi="th-TH"/>
        </w:rPr>
        <w:t xml:space="preserve">ออนไลน์]. </w:t>
      </w:r>
      <w:r w:rsidRPr="00C31DFD">
        <w:rPr>
          <w:rFonts w:cstheme="majorBidi"/>
          <w:noProof/>
          <w:szCs w:val="32"/>
        </w:rPr>
        <w:t>Available at: https://medium.com/@ageitgey/natural-language-processing-is-fun-9a0bff37854e.</w:t>
      </w:r>
    </w:p>
    <w:p w14:paraId="58BBE54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0]</w:t>
      </w:r>
      <w:r w:rsidRPr="00C31DFD">
        <w:rPr>
          <w:rFonts w:cstheme="majorBidi"/>
          <w:noProof/>
          <w:szCs w:val="32"/>
        </w:rPr>
        <w:tab/>
      </w:r>
      <w:r w:rsidRPr="00C31DFD">
        <w:rPr>
          <w:rFonts w:cstheme="majorBidi"/>
          <w:noProof/>
          <w:szCs w:val="32"/>
          <w:cs/>
          <w:lang w:bidi="th-TH"/>
        </w:rPr>
        <w:t>ต. รัฐภูมิ</w:t>
      </w:r>
      <w:r w:rsidRPr="00C31DFD">
        <w:rPr>
          <w:rFonts w:cstheme="majorBidi"/>
          <w:noProof/>
          <w:szCs w:val="32"/>
        </w:rPr>
        <w:t>, “</w:t>
      </w:r>
      <w:r w:rsidRPr="00C31DFD">
        <w:rPr>
          <w:rFonts w:cstheme="majorBidi"/>
          <w:noProof/>
          <w:szCs w:val="32"/>
          <w:cs/>
          <w:lang w:bidi="th-TH"/>
        </w:rPr>
        <w:t>การสกัดความสัมพันธ์ะหว่างนิพจน์ระบุนามภาษาไทย</w:t>
      </w:r>
      <w:r w:rsidRPr="00C31DFD">
        <w:rPr>
          <w:rFonts w:cstheme="majorBidi"/>
          <w:noProof/>
          <w:szCs w:val="32"/>
        </w:rPr>
        <w:t>”, 2552.</w:t>
      </w:r>
    </w:p>
    <w:p w14:paraId="3B58489C" w14:textId="0EB9D276"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1]</w:t>
      </w:r>
      <w:r w:rsidRPr="00C31DFD">
        <w:rPr>
          <w:rFonts w:cstheme="majorBidi"/>
          <w:noProof/>
          <w:szCs w:val="32"/>
        </w:rPr>
        <w:tab/>
      </w:r>
      <w:r w:rsidRPr="00C31DFD">
        <w:rPr>
          <w:rFonts w:cstheme="majorBidi"/>
          <w:noProof/>
          <w:szCs w:val="32"/>
          <w:cs/>
          <w:lang w:bidi="th-TH"/>
        </w:rPr>
        <w:t>ศุภวัจน์</w:t>
      </w:r>
      <w:r w:rsidRPr="00C31DFD">
        <w:rPr>
          <w:rFonts w:cstheme="majorBidi"/>
          <w:noProof/>
          <w:szCs w:val="32"/>
        </w:rPr>
        <w:t>, “</w:t>
      </w:r>
      <w:r w:rsidRPr="00C31DFD">
        <w:rPr>
          <w:rFonts w:cstheme="majorBidi"/>
          <w:noProof/>
          <w:szCs w:val="32"/>
          <w:cs/>
          <w:lang w:bidi="th-TH"/>
        </w:rPr>
        <w:t>การตรวจเทียบภายนอกหาการลักลอกในงานวิชาการโดยใช้แบบจ</w:t>
      </w:r>
      <w:r w:rsidR="006E6FB4">
        <w:rPr>
          <w:rFonts w:cstheme="majorBidi" w:hint="cs"/>
          <w:noProof/>
          <w:szCs w:val="32"/>
          <w:cs/>
          <w:lang w:bidi="th-TH"/>
        </w:rPr>
        <w:t>ำ</w:t>
      </w:r>
      <w:r w:rsidRPr="00C31DFD">
        <w:rPr>
          <w:rFonts w:cstheme="majorBidi"/>
          <w:noProof/>
          <w:szCs w:val="32"/>
          <w:cs/>
          <w:lang w:bidi="th-TH"/>
        </w:rPr>
        <w:t>ลองซัพพอร์ตเวกเตอร์แมชชีนและ การวัดค่าความละม้ายของข้อความ</w:t>
      </w:r>
      <w:r w:rsidRPr="00C31DFD">
        <w:rPr>
          <w:rFonts w:cstheme="majorBidi"/>
          <w:noProof/>
          <w:szCs w:val="32"/>
        </w:rPr>
        <w:t>”, 2560.</w:t>
      </w:r>
    </w:p>
    <w:p w14:paraId="4168819D" w14:textId="61414D75"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21457126" w14:textId="77777777"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44E664C2" w14:textId="2A0FF70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lastRenderedPageBreak/>
        <w:t>[12]</w:t>
      </w:r>
      <w:r w:rsidRPr="00C31DFD">
        <w:rPr>
          <w:rFonts w:cstheme="majorBidi"/>
          <w:noProof/>
          <w:szCs w:val="32"/>
        </w:rPr>
        <w:tab/>
        <w:t>“</w:t>
      </w:r>
      <w:r w:rsidRPr="00C31DFD">
        <w:rPr>
          <w:rFonts w:cstheme="majorBidi"/>
          <w:noProof/>
          <w:szCs w:val="32"/>
          <w:cs/>
          <w:lang w:bidi="th-TH"/>
        </w:rPr>
        <w:t xml:space="preserve">การเปิดใช้งาน </w:t>
      </w:r>
      <w:r w:rsidRPr="00C31DFD">
        <w:rPr>
          <w:rFonts w:cstheme="majorBidi"/>
          <w:noProof/>
          <w:szCs w:val="32"/>
        </w:rPr>
        <w:t>Cloud Speech API. Cloud Speech API… | by Flame Sillawat | Medium”. [</w:t>
      </w:r>
      <w:r w:rsidRPr="00C31DFD">
        <w:rPr>
          <w:rFonts w:cstheme="majorBidi"/>
          <w:noProof/>
          <w:szCs w:val="32"/>
          <w:cs/>
          <w:lang w:bidi="th-TH"/>
        </w:rPr>
        <w:t xml:space="preserve">ออนไลน์]. </w:t>
      </w:r>
      <w:r w:rsidRPr="00C31DFD">
        <w:rPr>
          <w:rFonts w:cstheme="majorBidi"/>
          <w:noProof/>
          <w:szCs w:val="32"/>
        </w:rPr>
        <w:t>Available at: https://medium.com/@flame.zaxaou/</w:t>
      </w:r>
      <w:r w:rsidRPr="00C31DFD">
        <w:rPr>
          <w:rFonts w:cstheme="majorBidi"/>
          <w:noProof/>
          <w:szCs w:val="32"/>
          <w:cs/>
          <w:lang w:bidi="th-TH"/>
        </w:rPr>
        <w:t>การเปิดใช้งาน-</w:t>
      </w:r>
      <w:r w:rsidRPr="00C31DFD">
        <w:rPr>
          <w:rFonts w:cstheme="majorBidi"/>
          <w:noProof/>
          <w:szCs w:val="32"/>
        </w:rPr>
        <w:t>cloud-speech-api-6b7a05c72752.</w:t>
      </w:r>
    </w:p>
    <w:p w14:paraId="55B44962" w14:textId="4183BC40"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3]</w:t>
      </w:r>
      <w:r w:rsidRPr="00C31DFD">
        <w:rPr>
          <w:rFonts w:cstheme="majorBidi"/>
          <w:noProof/>
          <w:szCs w:val="32"/>
        </w:rPr>
        <w:tab/>
        <w:t>“Named Entity Recognition with Stanford NER Tagger”. [</w:t>
      </w:r>
      <w:r w:rsidRPr="00C31DFD">
        <w:rPr>
          <w:rFonts w:cstheme="majorBidi"/>
          <w:noProof/>
          <w:szCs w:val="32"/>
          <w:cs/>
          <w:lang w:bidi="th-TH"/>
        </w:rPr>
        <w:t xml:space="preserve">ออนไลน์]. </w:t>
      </w:r>
      <w:r w:rsidRPr="00C31DFD">
        <w:rPr>
          <w:rFonts w:cstheme="majorBidi"/>
          <w:noProof/>
          <w:szCs w:val="32"/>
        </w:rPr>
        <w:t>Available at: https://pythonprogramming.net/named-entity-recognition-stanford-ner-tagger/.</w:t>
      </w:r>
    </w:p>
    <w:p w14:paraId="00700574" w14:textId="5A80B730" w:rsidR="00F701AF" w:rsidRPr="00C31DFD" w:rsidRDefault="00F701AF" w:rsidP="00F701AF">
      <w:pPr>
        <w:widowControl w:val="0"/>
        <w:autoSpaceDE w:val="0"/>
        <w:autoSpaceDN w:val="0"/>
        <w:adjustRightInd w:val="0"/>
        <w:spacing w:after="120" w:line="240" w:lineRule="auto"/>
        <w:ind w:left="640" w:hanging="640"/>
        <w:rPr>
          <w:rFonts w:cstheme="majorBidi"/>
          <w:noProof/>
          <w:szCs w:val="32"/>
          <w:lang w:bidi="th-TH"/>
        </w:rPr>
      </w:pPr>
      <w:r w:rsidRPr="00C31DFD">
        <w:rPr>
          <w:rFonts w:cstheme="majorBidi"/>
          <w:noProof/>
          <w:szCs w:val="32"/>
        </w:rPr>
        <w:t>[14]</w:t>
      </w:r>
      <w:r w:rsidRPr="00C31DFD">
        <w:rPr>
          <w:rFonts w:cstheme="majorBidi"/>
          <w:noProof/>
          <w:szCs w:val="32"/>
        </w:rPr>
        <w:tab/>
        <w:t>“The Stanford Natural Language Processing Group”. [</w:t>
      </w:r>
      <w:r w:rsidRPr="00C31DFD">
        <w:rPr>
          <w:rFonts w:cstheme="majorBidi"/>
          <w:noProof/>
          <w:szCs w:val="32"/>
          <w:cs/>
          <w:lang w:bidi="th-TH"/>
        </w:rPr>
        <w:t xml:space="preserve">ออนไลน์]. </w:t>
      </w:r>
      <w:r w:rsidRPr="00C31DFD">
        <w:rPr>
          <w:rFonts w:cstheme="majorBidi"/>
          <w:noProof/>
          <w:szCs w:val="32"/>
        </w:rPr>
        <w:t>Available at: https://nlp.stanford.edu/software/CRF-NER.html</w:t>
      </w:r>
      <w:r w:rsidR="00C31DFD" w:rsidRPr="00C31DFD">
        <w:rPr>
          <w:rFonts w:cstheme="majorBidi"/>
          <w:noProof/>
          <w:szCs w:val="32"/>
          <w:lang w:bidi="th-TH"/>
        </w:rPr>
        <w:t>.</w:t>
      </w:r>
    </w:p>
    <w:p w14:paraId="648DE63D" w14:textId="170086E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5]</w:t>
      </w:r>
      <w:r w:rsidRPr="00C31DFD">
        <w:rPr>
          <w:rFonts w:cstheme="majorBidi"/>
          <w:noProof/>
          <w:szCs w:val="32"/>
        </w:rPr>
        <w:tab/>
        <w:t>“Natural Language Toolkit — NLTK 3.5 documentation”. [</w:t>
      </w:r>
      <w:r w:rsidRPr="00C31DFD">
        <w:rPr>
          <w:rFonts w:cstheme="majorBidi"/>
          <w:noProof/>
          <w:szCs w:val="32"/>
          <w:cs/>
          <w:lang w:bidi="th-TH"/>
        </w:rPr>
        <w:t xml:space="preserve">ออนไลน์]. </w:t>
      </w:r>
      <w:r w:rsidRPr="00C31DFD">
        <w:rPr>
          <w:rFonts w:cstheme="majorBidi"/>
          <w:noProof/>
          <w:szCs w:val="32"/>
        </w:rPr>
        <w:t xml:space="preserve">Available at: https://www.nltk.org/. </w:t>
      </w:r>
    </w:p>
    <w:p w14:paraId="32C6ADB8" w14:textId="0A43226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6]</w:t>
      </w:r>
      <w:r w:rsidRPr="00C31DFD">
        <w:rPr>
          <w:rFonts w:cstheme="majorBidi"/>
          <w:noProof/>
          <w:szCs w:val="32"/>
        </w:rPr>
        <w:tab/>
        <w:t>“spaCy 101: Everything you need to know · spaCy Usage Documentation”. [</w:t>
      </w:r>
      <w:r w:rsidRPr="00C31DFD">
        <w:rPr>
          <w:rFonts w:cstheme="majorBidi"/>
          <w:noProof/>
          <w:szCs w:val="32"/>
          <w:cs/>
          <w:lang w:bidi="th-TH"/>
        </w:rPr>
        <w:t xml:space="preserve">ออนไลน์]. </w:t>
      </w:r>
      <w:r w:rsidRPr="00C31DFD">
        <w:rPr>
          <w:rFonts w:cstheme="majorBidi"/>
          <w:noProof/>
          <w:szCs w:val="32"/>
        </w:rPr>
        <w:t>Available at: https://spacy.io/usage/spacy-101.</w:t>
      </w:r>
    </w:p>
    <w:p w14:paraId="0B033EF1" w14:textId="4C8CB4B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7]</w:t>
      </w:r>
      <w:r w:rsidRPr="00C31DFD">
        <w:rPr>
          <w:rFonts w:cstheme="majorBidi"/>
          <w:noProof/>
          <w:szCs w:val="32"/>
        </w:rPr>
        <w:tab/>
        <w:t>“7. Extracting Information from Text”. [</w:t>
      </w:r>
      <w:r w:rsidRPr="00C31DFD">
        <w:rPr>
          <w:rFonts w:cstheme="majorBidi"/>
          <w:noProof/>
          <w:szCs w:val="32"/>
          <w:cs/>
          <w:lang w:bidi="th-TH"/>
        </w:rPr>
        <w:t xml:space="preserve">ออนไลน์]. </w:t>
      </w:r>
      <w:r w:rsidRPr="00C31DFD">
        <w:rPr>
          <w:rFonts w:cstheme="majorBidi"/>
          <w:noProof/>
          <w:szCs w:val="32"/>
        </w:rPr>
        <w:t>Available at: https://www.nltk.org/book/ch07.html.</w:t>
      </w:r>
    </w:p>
    <w:p w14:paraId="169267E3" w14:textId="4CFED49C"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8]</w:t>
      </w:r>
      <w:r w:rsidRPr="00C31DFD">
        <w:rPr>
          <w:rFonts w:cstheme="majorBidi"/>
          <w:noProof/>
          <w:szCs w:val="32"/>
        </w:rPr>
        <w:tab/>
        <w:t>“Regular Expression Matching Can Be Simple And Fast”. [</w:t>
      </w:r>
      <w:r w:rsidRPr="00C31DFD">
        <w:rPr>
          <w:rFonts w:cstheme="majorBidi"/>
          <w:noProof/>
          <w:szCs w:val="32"/>
          <w:cs/>
          <w:lang w:bidi="th-TH"/>
        </w:rPr>
        <w:t xml:space="preserve">ออนไลน์]. </w:t>
      </w:r>
      <w:r w:rsidRPr="00C31DFD">
        <w:rPr>
          <w:rFonts w:cstheme="majorBidi"/>
          <w:noProof/>
          <w:szCs w:val="32"/>
        </w:rPr>
        <w:t>Available at: https://swtch.com/~rsc/regexp/regexp1.html.</w:t>
      </w:r>
    </w:p>
    <w:p w14:paraId="09A83C1F" w14:textId="672F3A9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9]</w:t>
      </w:r>
      <w:r w:rsidRPr="00C31DFD">
        <w:rPr>
          <w:rFonts w:cstheme="majorBidi"/>
          <w:noProof/>
          <w:szCs w:val="32"/>
        </w:rPr>
        <w:tab/>
        <w:t>“How do MP3 and WAV Files Differ?” [</w:t>
      </w:r>
      <w:r w:rsidRPr="00C31DFD">
        <w:rPr>
          <w:rFonts w:cstheme="majorBidi"/>
          <w:noProof/>
          <w:szCs w:val="32"/>
          <w:cs/>
          <w:lang w:bidi="th-TH"/>
        </w:rPr>
        <w:t xml:space="preserve">ออนไลน์]. </w:t>
      </w:r>
      <w:r w:rsidRPr="00C31DFD">
        <w:rPr>
          <w:rFonts w:cstheme="majorBidi"/>
          <w:noProof/>
          <w:szCs w:val="32"/>
        </w:rPr>
        <w:t>Available at: https://www.dawsons.co.uk/blog/how-do-mp3-and-wav-files-differ.</w:t>
      </w:r>
    </w:p>
    <w:p w14:paraId="16171DC6" w14:textId="19E87FF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0]</w:t>
      </w:r>
      <w:r w:rsidRPr="00C31DFD">
        <w:rPr>
          <w:rFonts w:cstheme="majorBidi"/>
          <w:noProof/>
          <w:szCs w:val="32"/>
        </w:rPr>
        <w:tab/>
        <w:t>“MP4 to WAV online file converter”. [</w:t>
      </w:r>
      <w:r w:rsidRPr="00C31DFD">
        <w:rPr>
          <w:rFonts w:cstheme="majorBidi"/>
          <w:noProof/>
          <w:szCs w:val="32"/>
          <w:cs/>
          <w:lang w:bidi="th-TH"/>
        </w:rPr>
        <w:t xml:space="preserve">ออนไลน์]. </w:t>
      </w:r>
      <w:r w:rsidRPr="00C31DFD">
        <w:rPr>
          <w:rFonts w:cstheme="majorBidi"/>
          <w:noProof/>
          <w:szCs w:val="32"/>
        </w:rPr>
        <w:t>Available at: https://audio.online-convert.com/convert/mp4-to-wav.</w:t>
      </w:r>
    </w:p>
    <w:p w14:paraId="33DE19D4" w14:textId="69250A98" w:rsidR="00200892" w:rsidRPr="00544409" w:rsidRDefault="00544409" w:rsidP="00F701AF">
      <w:pPr>
        <w:widowControl w:val="0"/>
        <w:autoSpaceDE w:val="0"/>
        <w:autoSpaceDN w:val="0"/>
        <w:adjustRightInd w:val="0"/>
        <w:spacing w:after="120" w:line="240" w:lineRule="auto"/>
        <w:ind w:left="640" w:hanging="640"/>
        <w:rPr>
          <w:rFonts w:cstheme="majorBidi"/>
          <w:szCs w:val="32"/>
          <w:rtl/>
          <w:cs/>
        </w:rPr>
      </w:pPr>
      <w:r w:rsidRPr="00C31DFD">
        <w:rPr>
          <w:rFonts w:cstheme="majorBidi"/>
          <w:szCs w:val="32"/>
        </w:rPr>
        <w:fldChar w:fldCharType="end"/>
      </w:r>
    </w:p>
    <w:sectPr w:rsidR="00200892" w:rsidRPr="00544409"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558765" w14:textId="77777777" w:rsidR="00DA7866" w:rsidRDefault="00DA7866" w:rsidP="00D4699D">
      <w:pPr>
        <w:spacing w:after="0" w:line="240" w:lineRule="auto"/>
      </w:pPr>
      <w:r>
        <w:separator/>
      </w:r>
    </w:p>
    <w:p w14:paraId="6E381DB5" w14:textId="77777777" w:rsidR="00DA7866" w:rsidRDefault="00DA7866"/>
    <w:p w14:paraId="79D897CB" w14:textId="77777777" w:rsidR="00DA7866" w:rsidRDefault="00DA7866" w:rsidP="00B52243"/>
    <w:p w14:paraId="05444E72" w14:textId="77777777" w:rsidR="00DA7866" w:rsidRDefault="00DA7866"/>
  </w:endnote>
  <w:endnote w:type="continuationSeparator" w:id="0">
    <w:p w14:paraId="22A2E59B" w14:textId="77777777" w:rsidR="00DA7866" w:rsidRDefault="00DA7866" w:rsidP="00D4699D">
      <w:pPr>
        <w:spacing w:after="0" w:line="240" w:lineRule="auto"/>
      </w:pPr>
      <w:r>
        <w:continuationSeparator/>
      </w:r>
    </w:p>
    <w:p w14:paraId="5E4F3483" w14:textId="77777777" w:rsidR="00DA7866" w:rsidRDefault="00DA7866"/>
    <w:p w14:paraId="1F9E7130" w14:textId="77777777" w:rsidR="00DA7866" w:rsidRDefault="00DA7866" w:rsidP="00B52243"/>
    <w:p w14:paraId="1C6911FC" w14:textId="77777777" w:rsidR="00DA7866" w:rsidRDefault="00DA7866"/>
  </w:endnote>
  <w:endnote w:type="continuationNotice" w:id="1">
    <w:p w14:paraId="0C2348CF" w14:textId="77777777" w:rsidR="00DA7866" w:rsidRDefault="00DA78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10002FF" w:usb1="4000E47F" w:usb2="00000021" w:usb3="00000000" w:csb0="000001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D1525A" w:rsidRDefault="00DA7866">
        <w:pPr>
          <w:pStyle w:val="aa"/>
          <w:jc w:val="center"/>
        </w:pPr>
      </w:p>
    </w:sdtContent>
  </w:sdt>
  <w:p w14:paraId="60494955" w14:textId="77777777" w:rsidR="00D1525A" w:rsidRDefault="00D1525A">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D1525A" w:rsidRPr="00845FF8" w:rsidRDefault="00D1525A" w:rsidP="00845FF8">
        <w:pPr>
          <w:pStyle w:val="aa"/>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D1525A" w:rsidRDefault="00D1525A">
    <w:pPr>
      <w:pStyle w:val="aa"/>
      <w:jc w:val="center"/>
    </w:pPr>
  </w:p>
  <w:p w14:paraId="243F92D1" w14:textId="77777777" w:rsidR="00D1525A" w:rsidRDefault="00D1525A">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65D991" w14:textId="77777777" w:rsidR="00DA7866" w:rsidRDefault="00DA7866" w:rsidP="00D4699D">
      <w:pPr>
        <w:spacing w:after="0" w:line="240" w:lineRule="auto"/>
      </w:pPr>
      <w:r>
        <w:separator/>
      </w:r>
    </w:p>
    <w:p w14:paraId="59585D3A" w14:textId="77777777" w:rsidR="00DA7866" w:rsidRDefault="00DA7866"/>
    <w:p w14:paraId="2DFD53D6" w14:textId="77777777" w:rsidR="00DA7866" w:rsidRDefault="00DA7866" w:rsidP="00B52243"/>
    <w:p w14:paraId="6A860372" w14:textId="77777777" w:rsidR="00DA7866" w:rsidRDefault="00DA7866"/>
  </w:footnote>
  <w:footnote w:type="continuationSeparator" w:id="0">
    <w:p w14:paraId="376C96F3" w14:textId="77777777" w:rsidR="00DA7866" w:rsidRDefault="00DA7866" w:rsidP="00D4699D">
      <w:pPr>
        <w:spacing w:after="0" w:line="240" w:lineRule="auto"/>
      </w:pPr>
      <w:r>
        <w:continuationSeparator/>
      </w:r>
    </w:p>
    <w:p w14:paraId="5BE7B78D" w14:textId="77777777" w:rsidR="00DA7866" w:rsidRDefault="00DA7866"/>
    <w:p w14:paraId="63797CCE" w14:textId="77777777" w:rsidR="00DA7866" w:rsidRDefault="00DA7866" w:rsidP="00B52243"/>
    <w:p w14:paraId="46B5C9D8" w14:textId="77777777" w:rsidR="00DA7866" w:rsidRDefault="00DA7866"/>
  </w:footnote>
  <w:footnote w:type="continuationNotice" w:id="1">
    <w:p w14:paraId="63CD3C29" w14:textId="77777777" w:rsidR="00DA7866" w:rsidRDefault="00DA786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D1525A" w:rsidRDefault="00D1525A" w:rsidP="00066311">
    <w:pPr>
      <w:pStyle w:val="a8"/>
    </w:pPr>
  </w:p>
  <w:p w14:paraId="4CD6E12D" w14:textId="6A895928" w:rsidR="00D1525A" w:rsidRDefault="00D1525A">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D1525A" w:rsidRDefault="00D1525A">
    <w:pPr>
      <w:pStyle w:val="a8"/>
      <w:jc w:val="right"/>
    </w:pPr>
  </w:p>
  <w:p w14:paraId="463DC24E" w14:textId="77777777" w:rsidR="00D1525A" w:rsidRDefault="00D1525A">
    <w:pPr>
      <w:pStyle w:val="a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D1525A" w:rsidRPr="006A315C" w:rsidRDefault="00D1525A">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D1525A" w:rsidRDefault="00D1525A">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D1525A" w:rsidRPr="006A315C" w:rsidRDefault="00D1525A">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D1525A" w:rsidRDefault="00D1525A">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9EB3D62"/>
    <w:multiLevelType w:val="hybridMultilevel"/>
    <w:tmpl w:val="DA824F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9596D"/>
    <w:multiLevelType w:val="multilevel"/>
    <w:tmpl w:val="6EC04520"/>
    <w:lvl w:ilvl="0">
      <w:start w:val="1"/>
      <w:numFmt w:val="decimal"/>
      <w:pStyle w:val="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5A40A2"/>
    <w:multiLevelType w:val="hybridMultilevel"/>
    <w:tmpl w:val="84B0E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03459E"/>
    <w:multiLevelType w:val="hybridMultilevel"/>
    <w:tmpl w:val="DEBC780C"/>
    <w:lvl w:ilvl="0" w:tplc="0C6AA1B4">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916B98"/>
    <w:multiLevelType w:val="multilevel"/>
    <w:tmpl w:val="1EDC5840"/>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3.%4"/>
      <w:lvlJc w:val="left"/>
      <w:pPr>
        <w:ind w:left="0" w:firstLine="0"/>
      </w:pPr>
      <w:rPr>
        <w:rFonts w:asciiTheme="majorBidi" w:hAnsiTheme="majorBidi" w:cstheme="majorBidi"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395347E"/>
    <w:multiLevelType w:val="hybridMultilevel"/>
    <w:tmpl w:val="4E989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8"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A0827CE"/>
    <w:multiLevelType w:val="hybridMultilevel"/>
    <w:tmpl w:val="8FECB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2"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3"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4"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2"/>
  </w:num>
  <w:num w:numId="2">
    <w:abstractNumId w:val="1"/>
  </w:num>
  <w:num w:numId="3">
    <w:abstractNumId w:val="31"/>
  </w:num>
  <w:num w:numId="4">
    <w:abstractNumId w:val="10"/>
  </w:num>
  <w:num w:numId="5">
    <w:abstractNumId w:val="13"/>
  </w:num>
  <w:num w:numId="6">
    <w:abstractNumId w:val="33"/>
  </w:num>
  <w:num w:numId="7">
    <w:abstractNumId w:val="34"/>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3"/>
  </w:num>
  <w:num w:numId="11">
    <w:abstractNumId w:val="23"/>
  </w:num>
  <w:num w:numId="12">
    <w:abstractNumId w:val="16"/>
  </w:num>
  <w:num w:numId="13">
    <w:abstractNumId w:val="25"/>
  </w:num>
  <w:num w:numId="14">
    <w:abstractNumId w:val="14"/>
  </w:num>
  <w:num w:numId="15">
    <w:abstractNumId w:val="19"/>
  </w:num>
  <w:num w:numId="16">
    <w:abstractNumId w:val="11"/>
  </w:num>
  <w:num w:numId="17">
    <w:abstractNumId w:val="6"/>
  </w:num>
  <w:num w:numId="18">
    <w:abstractNumId w:val="0"/>
  </w:num>
  <w:num w:numId="19">
    <w:abstractNumId w:val="36"/>
  </w:num>
  <w:num w:numId="20">
    <w:abstractNumId w:val="5"/>
  </w:num>
  <w:num w:numId="21">
    <w:abstractNumId w:val="4"/>
  </w:num>
  <w:num w:numId="22">
    <w:abstractNumId w:val="30"/>
  </w:num>
  <w:num w:numId="23">
    <w:abstractNumId w:val="28"/>
  </w:num>
  <w:num w:numId="24">
    <w:abstractNumId w:val="37"/>
  </w:num>
  <w:num w:numId="25">
    <w:abstractNumId w:val="12"/>
  </w:num>
  <w:num w:numId="26">
    <w:abstractNumId w:val="9"/>
  </w:num>
  <w:num w:numId="27">
    <w:abstractNumId w:val="20"/>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17"/>
  </w:num>
  <w:num w:numId="32">
    <w:abstractNumId w:val="26"/>
  </w:num>
  <w:num w:numId="33">
    <w:abstractNumId w:val="27"/>
  </w:num>
  <w:num w:numId="34">
    <w:abstractNumId w:val="24"/>
  </w:num>
  <w:num w:numId="35">
    <w:abstractNumId w:val="18"/>
  </w:num>
  <w:num w:numId="36">
    <w:abstractNumId w:val="35"/>
  </w:num>
  <w:num w:numId="37">
    <w:abstractNumId w:val="29"/>
  </w:num>
  <w:num w:numId="38">
    <w:abstractNumId w:val="22"/>
  </w:num>
  <w:num w:numId="39">
    <w:abstractNumId w:val="2"/>
  </w:num>
  <w:num w:numId="40">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AFD"/>
    <w:rsid w:val="00005D94"/>
    <w:rsid w:val="0000600B"/>
    <w:rsid w:val="000069D9"/>
    <w:rsid w:val="0000710A"/>
    <w:rsid w:val="0000781C"/>
    <w:rsid w:val="00007DC2"/>
    <w:rsid w:val="0001030B"/>
    <w:rsid w:val="00010401"/>
    <w:rsid w:val="0001060C"/>
    <w:rsid w:val="00010702"/>
    <w:rsid w:val="00010B00"/>
    <w:rsid w:val="000121AD"/>
    <w:rsid w:val="000123AD"/>
    <w:rsid w:val="00013200"/>
    <w:rsid w:val="00013225"/>
    <w:rsid w:val="000133B4"/>
    <w:rsid w:val="00013A3F"/>
    <w:rsid w:val="000141A0"/>
    <w:rsid w:val="000144FC"/>
    <w:rsid w:val="000146E5"/>
    <w:rsid w:val="0001596F"/>
    <w:rsid w:val="0001609D"/>
    <w:rsid w:val="00016177"/>
    <w:rsid w:val="00016323"/>
    <w:rsid w:val="00016394"/>
    <w:rsid w:val="0001640D"/>
    <w:rsid w:val="00016F88"/>
    <w:rsid w:val="00017DAE"/>
    <w:rsid w:val="000204FB"/>
    <w:rsid w:val="000206C4"/>
    <w:rsid w:val="0002094F"/>
    <w:rsid w:val="00020A90"/>
    <w:rsid w:val="0002120C"/>
    <w:rsid w:val="0002130D"/>
    <w:rsid w:val="00022065"/>
    <w:rsid w:val="000221FC"/>
    <w:rsid w:val="0002245F"/>
    <w:rsid w:val="00022ACD"/>
    <w:rsid w:val="000241B9"/>
    <w:rsid w:val="000243AD"/>
    <w:rsid w:val="00024727"/>
    <w:rsid w:val="00024DFD"/>
    <w:rsid w:val="00025327"/>
    <w:rsid w:val="00025AED"/>
    <w:rsid w:val="00026721"/>
    <w:rsid w:val="0002699F"/>
    <w:rsid w:val="00026F6E"/>
    <w:rsid w:val="00027290"/>
    <w:rsid w:val="0002754D"/>
    <w:rsid w:val="00027A4E"/>
    <w:rsid w:val="00027DBE"/>
    <w:rsid w:val="000308A0"/>
    <w:rsid w:val="00031AAF"/>
    <w:rsid w:val="00031C76"/>
    <w:rsid w:val="0003284B"/>
    <w:rsid w:val="00032AFC"/>
    <w:rsid w:val="00033538"/>
    <w:rsid w:val="00033D03"/>
    <w:rsid w:val="00034804"/>
    <w:rsid w:val="0003593A"/>
    <w:rsid w:val="000362F9"/>
    <w:rsid w:val="0003648C"/>
    <w:rsid w:val="00036887"/>
    <w:rsid w:val="00036D26"/>
    <w:rsid w:val="000372A5"/>
    <w:rsid w:val="000377C8"/>
    <w:rsid w:val="00037BCB"/>
    <w:rsid w:val="0004020C"/>
    <w:rsid w:val="000404EC"/>
    <w:rsid w:val="00040A73"/>
    <w:rsid w:val="00040BC9"/>
    <w:rsid w:val="0004129E"/>
    <w:rsid w:val="00041684"/>
    <w:rsid w:val="00041D6B"/>
    <w:rsid w:val="00042375"/>
    <w:rsid w:val="0004246B"/>
    <w:rsid w:val="00042A8C"/>
    <w:rsid w:val="00042DF7"/>
    <w:rsid w:val="00043389"/>
    <w:rsid w:val="00044D5C"/>
    <w:rsid w:val="00045712"/>
    <w:rsid w:val="000459DD"/>
    <w:rsid w:val="00045D20"/>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81"/>
    <w:rsid w:val="0005575B"/>
    <w:rsid w:val="00055D0F"/>
    <w:rsid w:val="0005612F"/>
    <w:rsid w:val="0005645C"/>
    <w:rsid w:val="00056636"/>
    <w:rsid w:val="00056C86"/>
    <w:rsid w:val="000579AA"/>
    <w:rsid w:val="00057A53"/>
    <w:rsid w:val="00057CC7"/>
    <w:rsid w:val="00057DAF"/>
    <w:rsid w:val="00060794"/>
    <w:rsid w:val="00060C19"/>
    <w:rsid w:val="00060D6B"/>
    <w:rsid w:val="000611A3"/>
    <w:rsid w:val="00062104"/>
    <w:rsid w:val="000628C5"/>
    <w:rsid w:val="00062FE9"/>
    <w:rsid w:val="000633EE"/>
    <w:rsid w:val="00063694"/>
    <w:rsid w:val="00063C23"/>
    <w:rsid w:val="00064226"/>
    <w:rsid w:val="00064530"/>
    <w:rsid w:val="00064620"/>
    <w:rsid w:val="000648A4"/>
    <w:rsid w:val="00064D50"/>
    <w:rsid w:val="00065D63"/>
    <w:rsid w:val="00066311"/>
    <w:rsid w:val="000664BC"/>
    <w:rsid w:val="00066EF0"/>
    <w:rsid w:val="00067944"/>
    <w:rsid w:val="00067A20"/>
    <w:rsid w:val="00067C17"/>
    <w:rsid w:val="000703BE"/>
    <w:rsid w:val="000705E2"/>
    <w:rsid w:val="000709D6"/>
    <w:rsid w:val="00070D34"/>
    <w:rsid w:val="00071AE4"/>
    <w:rsid w:val="00071E22"/>
    <w:rsid w:val="00071FDA"/>
    <w:rsid w:val="00072081"/>
    <w:rsid w:val="000723C9"/>
    <w:rsid w:val="00072A99"/>
    <w:rsid w:val="00073609"/>
    <w:rsid w:val="00073E2E"/>
    <w:rsid w:val="00076282"/>
    <w:rsid w:val="00076323"/>
    <w:rsid w:val="00076CFF"/>
    <w:rsid w:val="000774FE"/>
    <w:rsid w:val="000775F6"/>
    <w:rsid w:val="00077C69"/>
    <w:rsid w:val="00077F28"/>
    <w:rsid w:val="00080388"/>
    <w:rsid w:val="000803DB"/>
    <w:rsid w:val="000805D2"/>
    <w:rsid w:val="0008095C"/>
    <w:rsid w:val="000809F6"/>
    <w:rsid w:val="00081204"/>
    <w:rsid w:val="00082D4E"/>
    <w:rsid w:val="00084365"/>
    <w:rsid w:val="00084669"/>
    <w:rsid w:val="00084738"/>
    <w:rsid w:val="000850D6"/>
    <w:rsid w:val="0008588D"/>
    <w:rsid w:val="00085890"/>
    <w:rsid w:val="000858FF"/>
    <w:rsid w:val="0008606F"/>
    <w:rsid w:val="0008674D"/>
    <w:rsid w:val="00087060"/>
    <w:rsid w:val="00087E72"/>
    <w:rsid w:val="00090456"/>
    <w:rsid w:val="00090564"/>
    <w:rsid w:val="00090DA8"/>
    <w:rsid w:val="00091011"/>
    <w:rsid w:val="000917AB"/>
    <w:rsid w:val="0009184A"/>
    <w:rsid w:val="00091E2F"/>
    <w:rsid w:val="0009236C"/>
    <w:rsid w:val="00092F79"/>
    <w:rsid w:val="00093135"/>
    <w:rsid w:val="000931B9"/>
    <w:rsid w:val="00093D39"/>
    <w:rsid w:val="0009486C"/>
    <w:rsid w:val="00094A95"/>
    <w:rsid w:val="00094BA5"/>
    <w:rsid w:val="00094C65"/>
    <w:rsid w:val="00095D04"/>
    <w:rsid w:val="000972D0"/>
    <w:rsid w:val="000A03A4"/>
    <w:rsid w:val="000A0E51"/>
    <w:rsid w:val="000A1490"/>
    <w:rsid w:val="000A1EA6"/>
    <w:rsid w:val="000A2591"/>
    <w:rsid w:val="000A2743"/>
    <w:rsid w:val="000A2BB8"/>
    <w:rsid w:val="000A343A"/>
    <w:rsid w:val="000A3534"/>
    <w:rsid w:val="000A43EC"/>
    <w:rsid w:val="000A468B"/>
    <w:rsid w:val="000A46E3"/>
    <w:rsid w:val="000A478E"/>
    <w:rsid w:val="000A4A89"/>
    <w:rsid w:val="000A4B34"/>
    <w:rsid w:val="000A5439"/>
    <w:rsid w:val="000A5476"/>
    <w:rsid w:val="000A6740"/>
    <w:rsid w:val="000A7095"/>
    <w:rsid w:val="000A70DD"/>
    <w:rsid w:val="000A786D"/>
    <w:rsid w:val="000B02A6"/>
    <w:rsid w:val="000B0C26"/>
    <w:rsid w:val="000B0D51"/>
    <w:rsid w:val="000B0ED5"/>
    <w:rsid w:val="000B17B7"/>
    <w:rsid w:val="000B28A6"/>
    <w:rsid w:val="000B2BAF"/>
    <w:rsid w:val="000B3117"/>
    <w:rsid w:val="000B3241"/>
    <w:rsid w:val="000B3244"/>
    <w:rsid w:val="000B4847"/>
    <w:rsid w:val="000B5B88"/>
    <w:rsid w:val="000B6E7F"/>
    <w:rsid w:val="000B7755"/>
    <w:rsid w:val="000C0092"/>
    <w:rsid w:val="000C0216"/>
    <w:rsid w:val="000C0F74"/>
    <w:rsid w:val="000C1612"/>
    <w:rsid w:val="000C2895"/>
    <w:rsid w:val="000C2948"/>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25AD"/>
    <w:rsid w:val="000D28BF"/>
    <w:rsid w:val="000D2E02"/>
    <w:rsid w:val="000D373F"/>
    <w:rsid w:val="000D3EF9"/>
    <w:rsid w:val="000D438B"/>
    <w:rsid w:val="000D49A3"/>
    <w:rsid w:val="000D5965"/>
    <w:rsid w:val="000D5AF5"/>
    <w:rsid w:val="000D5FF5"/>
    <w:rsid w:val="000D6A07"/>
    <w:rsid w:val="000D6AF3"/>
    <w:rsid w:val="000D6F3F"/>
    <w:rsid w:val="000D71B5"/>
    <w:rsid w:val="000D75FE"/>
    <w:rsid w:val="000D779E"/>
    <w:rsid w:val="000E073C"/>
    <w:rsid w:val="000E07D4"/>
    <w:rsid w:val="000E0E30"/>
    <w:rsid w:val="000E1619"/>
    <w:rsid w:val="000E281F"/>
    <w:rsid w:val="000E2A2D"/>
    <w:rsid w:val="000E2DAF"/>
    <w:rsid w:val="000E2FC8"/>
    <w:rsid w:val="000E39EA"/>
    <w:rsid w:val="000E3D7C"/>
    <w:rsid w:val="000E3D80"/>
    <w:rsid w:val="000E3F07"/>
    <w:rsid w:val="000E5EBD"/>
    <w:rsid w:val="000E6347"/>
    <w:rsid w:val="000E766D"/>
    <w:rsid w:val="000E7984"/>
    <w:rsid w:val="000E79D0"/>
    <w:rsid w:val="000E7EE0"/>
    <w:rsid w:val="000F0315"/>
    <w:rsid w:val="000F062F"/>
    <w:rsid w:val="000F0BD7"/>
    <w:rsid w:val="000F10A6"/>
    <w:rsid w:val="000F1D7A"/>
    <w:rsid w:val="000F1E1E"/>
    <w:rsid w:val="000F2952"/>
    <w:rsid w:val="000F2D65"/>
    <w:rsid w:val="000F2FFE"/>
    <w:rsid w:val="000F344E"/>
    <w:rsid w:val="000F39FF"/>
    <w:rsid w:val="000F421E"/>
    <w:rsid w:val="000F4348"/>
    <w:rsid w:val="000F55C7"/>
    <w:rsid w:val="000F6308"/>
    <w:rsid w:val="000F6BC2"/>
    <w:rsid w:val="000F7EAF"/>
    <w:rsid w:val="00100755"/>
    <w:rsid w:val="00100C21"/>
    <w:rsid w:val="00100E65"/>
    <w:rsid w:val="0010120E"/>
    <w:rsid w:val="0010218F"/>
    <w:rsid w:val="00102262"/>
    <w:rsid w:val="0010232D"/>
    <w:rsid w:val="00102A9E"/>
    <w:rsid w:val="00102D99"/>
    <w:rsid w:val="00104332"/>
    <w:rsid w:val="00104B6B"/>
    <w:rsid w:val="00104EC7"/>
    <w:rsid w:val="0010531A"/>
    <w:rsid w:val="00105E8C"/>
    <w:rsid w:val="00105F8D"/>
    <w:rsid w:val="00106347"/>
    <w:rsid w:val="00106B13"/>
    <w:rsid w:val="00107153"/>
    <w:rsid w:val="00107505"/>
    <w:rsid w:val="00107A7D"/>
    <w:rsid w:val="00110068"/>
    <w:rsid w:val="001102C4"/>
    <w:rsid w:val="0011066B"/>
    <w:rsid w:val="0011067A"/>
    <w:rsid w:val="001114DC"/>
    <w:rsid w:val="00111DF3"/>
    <w:rsid w:val="00112157"/>
    <w:rsid w:val="001123EA"/>
    <w:rsid w:val="00112728"/>
    <w:rsid w:val="00112E2F"/>
    <w:rsid w:val="00112F2F"/>
    <w:rsid w:val="00113055"/>
    <w:rsid w:val="00113888"/>
    <w:rsid w:val="001140FF"/>
    <w:rsid w:val="00114DB7"/>
    <w:rsid w:val="001150CB"/>
    <w:rsid w:val="001155A5"/>
    <w:rsid w:val="001160B2"/>
    <w:rsid w:val="00116171"/>
    <w:rsid w:val="00116903"/>
    <w:rsid w:val="00116A0E"/>
    <w:rsid w:val="00116B9C"/>
    <w:rsid w:val="00117953"/>
    <w:rsid w:val="00117F4E"/>
    <w:rsid w:val="001214A2"/>
    <w:rsid w:val="001215DA"/>
    <w:rsid w:val="00121DFB"/>
    <w:rsid w:val="001222B8"/>
    <w:rsid w:val="001225A5"/>
    <w:rsid w:val="00122ED9"/>
    <w:rsid w:val="00123621"/>
    <w:rsid w:val="001254C7"/>
    <w:rsid w:val="0012563E"/>
    <w:rsid w:val="001258F4"/>
    <w:rsid w:val="00125BF7"/>
    <w:rsid w:val="00126738"/>
    <w:rsid w:val="00126C36"/>
    <w:rsid w:val="00130217"/>
    <w:rsid w:val="00130D52"/>
    <w:rsid w:val="00131267"/>
    <w:rsid w:val="001317CB"/>
    <w:rsid w:val="00131E3D"/>
    <w:rsid w:val="00132BC4"/>
    <w:rsid w:val="00133319"/>
    <w:rsid w:val="00133455"/>
    <w:rsid w:val="00134601"/>
    <w:rsid w:val="00134AF7"/>
    <w:rsid w:val="00134B59"/>
    <w:rsid w:val="00134BCA"/>
    <w:rsid w:val="00135902"/>
    <w:rsid w:val="0013602A"/>
    <w:rsid w:val="0013683C"/>
    <w:rsid w:val="001369AB"/>
    <w:rsid w:val="00136D21"/>
    <w:rsid w:val="00136FF5"/>
    <w:rsid w:val="0013712D"/>
    <w:rsid w:val="001375E7"/>
    <w:rsid w:val="00137962"/>
    <w:rsid w:val="00140870"/>
    <w:rsid w:val="00140C83"/>
    <w:rsid w:val="001414AC"/>
    <w:rsid w:val="00141629"/>
    <w:rsid w:val="0014169E"/>
    <w:rsid w:val="001423B8"/>
    <w:rsid w:val="00142C01"/>
    <w:rsid w:val="00142EC5"/>
    <w:rsid w:val="001434E1"/>
    <w:rsid w:val="00143AB2"/>
    <w:rsid w:val="00144A75"/>
    <w:rsid w:val="00144CD9"/>
    <w:rsid w:val="00145127"/>
    <w:rsid w:val="00145222"/>
    <w:rsid w:val="00145FBB"/>
    <w:rsid w:val="00146365"/>
    <w:rsid w:val="0014640A"/>
    <w:rsid w:val="00146479"/>
    <w:rsid w:val="00146630"/>
    <w:rsid w:val="00146B06"/>
    <w:rsid w:val="00146B16"/>
    <w:rsid w:val="00146FF6"/>
    <w:rsid w:val="001475ED"/>
    <w:rsid w:val="00147B79"/>
    <w:rsid w:val="00150BFA"/>
    <w:rsid w:val="00150EC2"/>
    <w:rsid w:val="0015108E"/>
    <w:rsid w:val="00151476"/>
    <w:rsid w:val="001518D8"/>
    <w:rsid w:val="00151F63"/>
    <w:rsid w:val="00152DB3"/>
    <w:rsid w:val="001530FD"/>
    <w:rsid w:val="00153ABE"/>
    <w:rsid w:val="00153C66"/>
    <w:rsid w:val="00154107"/>
    <w:rsid w:val="0015418B"/>
    <w:rsid w:val="00155D6B"/>
    <w:rsid w:val="00155EFF"/>
    <w:rsid w:val="0015791C"/>
    <w:rsid w:val="00157FC1"/>
    <w:rsid w:val="00162506"/>
    <w:rsid w:val="00162D50"/>
    <w:rsid w:val="00162E7C"/>
    <w:rsid w:val="00163722"/>
    <w:rsid w:val="0016377E"/>
    <w:rsid w:val="00163C5D"/>
    <w:rsid w:val="00164641"/>
    <w:rsid w:val="001648FD"/>
    <w:rsid w:val="00164E99"/>
    <w:rsid w:val="00165DC8"/>
    <w:rsid w:val="00166D68"/>
    <w:rsid w:val="00167AF4"/>
    <w:rsid w:val="00167CDB"/>
    <w:rsid w:val="00171294"/>
    <w:rsid w:val="00171321"/>
    <w:rsid w:val="00171B58"/>
    <w:rsid w:val="00172109"/>
    <w:rsid w:val="00172ED2"/>
    <w:rsid w:val="00173251"/>
    <w:rsid w:val="00175E8E"/>
    <w:rsid w:val="00176114"/>
    <w:rsid w:val="001775C1"/>
    <w:rsid w:val="001775FD"/>
    <w:rsid w:val="001778C7"/>
    <w:rsid w:val="001811F2"/>
    <w:rsid w:val="001815AC"/>
    <w:rsid w:val="00181CF2"/>
    <w:rsid w:val="00182122"/>
    <w:rsid w:val="0018245E"/>
    <w:rsid w:val="00182A99"/>
    <w:rsid w:val="00182E0B"/>
    <w:rsid w:val="00183552"/>
    <w:rsid w:val="001836AE"/>
    <w:rsid w:val="001838A5"/>
    <w:rsid w:val="00183B8E"/>
    <w:rsid w:val="001843F8"/>
    <w:rsid w:val="00185B15"/>
    <w:rsid w:val="00186E6D"/>
    <w:rsid w:val="001877E0"/>
    <w:rsid w:val="00187ADF"/>
    <w:rsid w:val="00187B26"/>
    <w:rsid w:val="001903E0"/>
    <w:rsid w:val="00190E25"/>
    <w:rsid w:val="00191198"/>
    <w:rsid w:val="001912C9"/>
    <w:rsid w:val="0019175C"/>
    <w:rsid w:val="0019435F"/>
    <w:rsid w:val="001943AD"/>
    <w:rsid w:val="00194B9E"/>
    <w:rsid w:val="0019515C"/>
    <w:rsid w:val="0019522E"/>
    <w:rsid w:val="0019536F"/>
    <w:rsid w:val="00195599"/>
    <w:rsid w:val="001975DB"/>
    <w:rsid w:val="001A0519"/>
    <w:rsid w:val="001A0A67"/>
    <w:rsid w:val="001A15A2"/>
    <w:rsid w:val="001A1665"/>
    <w:rsid w:val="001A21A9"/>
    <w:rsid w:val="001A27B7"/>
    <w:rsid w:val="001A2F37"/>
    <w:rsid w:val="001A4829"/>
    <w:rsid w:val="001A4B86"/>
    <w:rsid w:val="001A4DD7"/>
    <w:rsid w:val="001A5185"/>
    <w:rsid w:val="001A5B2B"/>
    <w:rsid w:val="001A5F8E"/>
    <w:rsid w:val="001A615F"/>
    <w:rsid w:val="001A68C6"/>
    <w:rsid w:val="001B0AED"/>
    <w:rsid w:val="001B1520"/>
    <w:rsid w:val="001B1AB9"/>
    <w:rsid w:val="001B1CF5"/>
    <w:rsid w:val="001B1D65"/>
    <w:rsid w:val="001B2727"/>
    <w:rsid w:val="001B2BC2"/>
    <w:rsid w:val="001B32B0"/>
    <w:rsid w:val="001B3522"/>
    <w:rsid w:val="001B412B"/>
    <w:rsid w:val="001B42F7"/>
    <w:rsid w:val="001B4534"/>
    <w:rsid w:val="001B5044"/>
    <w:rsid w:val="001B5177"/>
    <w:rsid w:val="001B698A"/>
    <w:rsid w:val="001B7385"/>
    <w:rsid w:val="001B7840"/>
    <w:rsid w:val="001C01C4"/>
    <w:rsid w:val="001C04F5"/>
    <w:rsid w:val="001C1299"/>
    <w:rsid w:val="001C1399"/>
    <w:rsid w:val="001C1ABA"/>
    <w:rsid w:val="001C26D0"/>
    <w:rsid w:val="001C2BAB"/>
    <w:rsid w:val="001C30EF"/>
    <w:rsid w:val="001C315F"/>
    <w:rsid w:val="001C31A1"/>
    <w:rsid w:val="001C3479"/>
    <w:rsid w:val="001C3BD4"/>
    <w:rsid w:val="001C42A0"/>
    <w:rsid w:val="001C44F2"/>
    <w:rsid w:val="001C468D"/>
    <w:rsid w:val="001C4BD1"/>
    <w:rsid w:val="001C544A"/>
    <w:rsid w:val="001C5B96"/>
    <w:rsid w:val="001C6471"/>
    <w:rsid w:val="001C6EC7"/>
    <w:rsid w:val="001C7BC8"/>
    <w:rsid w:val="001C7BE1"/>
    <w:rsid w:val="001C7DCB"/>
    <w:rsid w:val="001D00C3"/>
    <w:rsid w:val="001D0DF6"/>
    <w:rsid w:val="001D0E12"/>
    <w:rsid w:val="001D1AC6"/>
    <w:rsid w:val="001D2E0D"/>
    <w:rsid w:val="001D3183"/>
    <w:rsid w:val="001D3C00"/>
    <w:rsid w:val="001D3D17"/>
    <w:rsid w:val="001D450A"/>
    <w:rsid w:val="001D55C0"/>
    <w:rsid w:val="001D57F3"/>
    <w:rsid w:val="001D622D"/>
    <w:rsid w:val="001D6439"/>
    <w:rsid w:val="001D6A3A"/>
    <w:rsid w:val="001D6A56"/>
    <w:rsid w:val="001D6FBD"/>
    <w:rsid w:val="001D728A"/>
    <w:rsid w:val="001D78DF"/>
    <w:rsid w:val="001D7D79"/>
    <w:rsid w:val="001E0245"/>
    <w:rsid w:val="001E089D"/>
    <w:rsid w:val="001E2F93"/>
    <w:rsid w:val="001E3684"/>
    <w:rsid w:val="001E3C69"/>
    <w:rsid w:val="001E3D33"/>
    <w:rsid w:val="001E4491"/>
    <w:rsid w:val="001E4E64"/>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4D4"/>
    <w:rsid w:val="001F6D42"/>
    <w:rsid w:val="001F7F9C"/>
    <w:rsid w:val="0020026E"/>
    <w:rsid w:val="00200892"/>
    <w:rsid w:val="00200B94"/>
    <w:rsid w:val="00200D7F"/>
    <w:rsid w:val="00201056"/>
    <w:rsid w:val="00201143"/>
    <w:rsid w:val="00201617"/>
    <w:rsid w:val="00201DB2"/>
    <w:rsid w:val="00202228"/>
    <w:rsid w:val="002029FE"/>
    <w:rsid w:val="00203EA4"/>
    <w:rsid w:val="00204729"/>
    <w:rsid w:val="00204EF6"/>
    <w:rsid w:val="002050FA"/>
    <w:rsid w:val="0020522E"/>
    <w:rsid w:val="002053FD"/>
    <w:rsid w:val="00205691"/>
    <w:rsid w:val="00205712"/>
    <w:rsid w:val="00205A21"/>
    <w:rsid w:val="00206141"/>
    <w:rsid w:val="0020653D"/>
    <w:rsid w:val="00207444"/>
    <w:rsid w:val="002076C1"/>
    <w:rsid w:val="00207E43"/>
    <w:rsid w:val="0021017E"/>
    <w:rsid w:val="002103CF"/>
    <w:rsid w:val="002107ED"/>
    <w:rsid w:val="00210CAD"/>
    <w:rsid w:val="0021102E"/>
    <w:rsid w:val="00211580"/>
    <w:rsid w:val="00211909"/>
    <w:rsid w:val="00211915"/>
    <w:rsid w:val="002119E6"/>
    <w:rsid w:val="00211FEC"/>
    <w:rsid w:val="002125C3"/>
    <w:rsid w:val="0021275C"/>
    <w:rsid w:val="00212DB4"/>
    <w:rsid w:val="00213087"/>
    <w:rsid w:val="002134C1"/>
    <w:rsid w:val="00213580"/>
    <w:rsid w:val="00214A9F"/>
    <w:rsid w:val="00215723"/>
    <w:rsid w:val="00216458"/>
    <w:rsid w:val="0021651C"/>
    <w:rsid w:val="00216F62"/>
    <w:rsid w:val="00217C15"/>
    <w:rsid w:val="00220319"/>
    <w:rsid w:val="00220D32"/>
    <w:rsid w:val="00220E04"/>
    <w:rsid w:val="00221245"/>
    <w:rsid w:val="0022170A"/>
    <w:rsid w:val="00221768"/>
    <w:rsid w:val="00221826"/>
    <w:rsid w:val="002219D8"/>
    <w:rsid w:val="00221BFF"/>
    <w:rsid w:val="00222642"/>
    <w:rsid w:val="0022346E"/>
    <w:rsid w:val="00223A26"/>
    <w:rsid w:val="0022485E"/>
    <w:rsid w:val="002248E3"/>
    <w:rsid w:val="00225C29"/>
    <w:rsid w:val="00226883"/>
    <w:rsid w:val="0022692C"/>
    <w:rsid w:val="00226A30"/>
    <w:rsid w:val="00226D32"/>
    <w:rsid w:val="0022713E"/>
    <w:rsid w:val="0022757A"/>
    <w:rsid w:val="00227B73"/>
    <w:rsid w:val="00230078"/>
    <w:rsid w:val="00230188"/>
    <w:rsid w:val="0023039A"/>
    <w:rsid w:val="002304D2"/>
    <w:rsid w:val="002324F4"/>
    <w:rsid w:val="00232C8E"/>
    <w:rsid w:val="0023371A"/>
    <w:rsid w:val="00233CBB"/>
    <w:rsid w:val="002341E2"/>
    <w:rsid w:val="002342E5"/>
    <w:rsid w:val="00234366"/>
    <w:rsid w:val="0023513A"/>
    <w:rsid w:val="00235347"/>
    <w:rsid w:val="0023564D"/>
    <w:rsid w:val="002367D7"/>
    <w:rsid w:val="00236D94"/>
    <w:rsid w:val="00237E6C"/>
    <w:rsid w:val="00240519"/>
    <w:rsid w:val="0024053B"/>
    <w:rsid w:val="00240BDD"/>
    <w:rsid w:val="00240F9D"/>
    <w:rsid w:val="00241438"/>
    <w:rsid w:val="002426AA"/>
    <w:rsid w:val="002431BF"/>
    <w:rsid w:val="00243AA6"/>
    <w:rsid w:val="00243E91"/>
    <w:rsid w:val="00244828"/>
    <w:rsid w:val="00244BB4"/>
    <w:rsid w:val="00244E90"/>
    <w:rsid w:val="002450DF"/>
    <w:rsid w:val="002452AA"/>
    <w:rsid w:val="00245843"/>
    <w:rsid w:val="00245EB4"/>
    <w:rsid w:val="00245EBC"/>
    <w:rsid w:val="00245FCA"/>
    <w:rsid w:val="00246051"/>
    <w:rsid w:val="00246F3D"/>
    <w:rsid w:val="002472A1"/>
    <w:rsid w:val="00247881"/>
    <w:rsid w:val="00250F21"/>
    <w:rsid w:val="00251007"/>
    <w:rsid w:val="002514D9"/>
    <w:rsid w:val="0025174F"/>
    <w:rsid w:val="00251DB6"/>
    <w:rsid w:val="00251E44"/>
    <w:rsid w:val="002520DB"/>
    <w:rsid w:val="002524E7"/>
    <w:rsid w:val="002526A4"/>
    <w:rsid w:val="00252869"/>
    <w:rsid w:val="00252F4E"/>
    <w:rsid w:val="00253F3F"/>
    <w:rsid w:val="0025410D"/>
    <w:rsid w:val="00254810"/>
    <w:rsid w:val="0025536B"/>
    <w:rsid w:val="00255714"/>
    <w:rsid w:val="002565D0"/>
    <w:rsid w:val="00256989"/>
    <w:rsid w:val="0025723F"/>
    <w:rsid w:val="0025767E"/>
    <w:rsid w:val="00257B64"/>
    <w:rsid w:val="0026087A"/>
    <w:rsid w:val="002610AD"/>
    <w:rsid w:val="00261C91"/>
    <w:rsid w:val="00261F9A"/>
    <w:rsid w:val="002648BD"/>
    <w:rsid w:val="00264AFA"/>
    <w:rsid w:val="00264E69"/>
    <w:rsid w:val="00265140"/>
    <w:rsid w:val="002655FA"/>
    <w:rsid w:val="00266974"/>
    <w:rsid w:val="00266FCE"/>
    <w:rsid w:val="00267BDC"/>
    <w:rsid w:val="0027041C"/>
    <w:rsid w:val="0027065D"/>
    <w:rsid w:val="00270740"/>
    <w:rsid w:val="00271691"/>
    <w:rsid w:val="002716A2"/>
    <w:rsid w:val="002716F9"/>
    <w:rsid w:val="00272B6D"/>
    <w:rsid w:val="00272DEC"/>
    <w:rsid w:val="00273A17"/>
    <w:rsid w:val="00273B8E"/>
    <w:rsid w:val="00273D12"/>
    <w:rsid w:val="00274513"/>
    <w:rsid w:val="002748F6"/>
    <w:rsid w:val="0027625A"/>
    <w:rsid w:val="00276942"/>
    <w:rsid w:val="00276D44"/>
    <w:rsid w:val="00276D6B"/>
    <w:rsid w:val="00276DBF"/>
    <w:rsid w:val="00276ECB"/>
    <w:rsid w:val="002774D2"/>
    <w:rsid w:val="00277ED5"/>
    <w:rsid w:val="0028077A"/>
    <w:rsid w:val="002815F6"/>
    <w:rsid w:val="00282534"/>
    <w:rsid w:val="00282608"/>
    <w:rsid w:val="00282AE1"/>
    <w:rsid w:val="00283744"/>
    <w:rsid w:val="00283F22"/>
    <w:rsid w:val="002841DE"/>
    <w:rsid w:val="00284654"/>
    <w:rsid w:val="002848E1"/>
    <w:rsid w:val="002849BC"/>
    <w:rsid w:val="0028532B"/>
    <w:rsid w:val="00285959"/>
    <w:rsid w:val="00285CBA"/>
    <w:rsid w:val="002860E1"/>
    <w:rsid w:val="00286809"/>
    <w:rsid w:val="0028721C"/>
    <w:rsid w:val="00287297"/>
    <w:rsid w:val="00287F76"/>
    <w:rsid w:val="00290505"/>
    <w:rsid w:val="00290592"/>
    <w:rsid w:val="00290AA6"/>
    <w:rsid w:val="00290D45"/>
    <w:rsid w:val="0029100B"/>
    <w:rsid w:val="002911D3"/>
    <w:rsid w:val="00291EC2"/>
    <w:rsid w:val="002921D8"/>
    <w:rsid w:val="002923DA"/>
    <w:rsid w:val="00292564"/>
    <w:rsid w:val="0029293F"/>
    <w:rsid w:val="00292B25"/>
    <w:rsid w:val="00292F33"/>
    <w:rsid w:val="00293378"/>
    <w:rsid w:val="00294032"/>
    <w:rsid w:val="00294DE2"/>
    <w:rsid w:val="00294E50"/>
    <w:rsid w:val="00294FD9"/>
    <w:rsid w:val="00295197"/>
    <w:rsid w:val="002953F6"/>
    <w:rsid w:val="002959D2"/>
    <w:rsid w:val="00295D86"/>
    <w:rsid w:val="00295F4D"/>
    <w:rsid w:val="002961BD"/>
    <w:rsid w:val="00296627"/>
    <w:rsid w:val="002968F9"/>
    <w:rsid w:val="002977CD"/>
    <w:rsid w:val="00297D22"/>
    <w:rsid w:val="002A0DD0"/>
    <w:rsid w:val="002A102C"/>
    <w:rsid w:val="002A11D6"/>
    <w:rsid w:val="002A1561"/>
    <w:rsid w:val="002A28FE"/>
    <w:rsid w:val="002A2908"/>
    <w:rsid w:val="002A2AB7"/>
    <w:rsid w:val="002A2BC5"/>
    <w:rsid w:val="002A2CA1"/>
    <w:rsid w:val="002A331E"/>
    <w:rsid w:val="002A33E3"/>
    <w:rsid w:val="002A3621"/>
    <w:rsid w:val="002A38C5"/>
    <w:rsid w:val="002A38D1"/>
    <w:rsid w:val="002A3A91"/>
    <w:rsid w:val="002A42D6"/>
    <w:rsid w:val="002A4B0C"/>
    <w:rsid w:val="002A4F91"/>
    <w:rsid w:val="002A58F0"/>
    <w:rsid w:val="002A5F1F"/>
    <w:rsid w:val="002A5F6C"/>
    <w:rsid w:val="002A63BE"/>
    <w:rsid w:val="002A6504"/>
    <w:rsid w:val="002A6588"/>
    <w:rsid w:val="002A6737"/>
    <w:rsid w:val="002A6A31"/>
    <w:rsid w:val="002A6AA6"/>
    <w:rsid w:val="002A7F24"/>
    <w:rsid w:val="002B000B"/>
    <w:rsid w:val="002B00C6"/>
    <w:rsid w:val="002B1563"/>
    <w:rsid w:val="002B16B7"/>
    <w:rsid w:val="002B1A67"/>
    <w:rsid w:val="002B1C3C"/>
    <w:rsid w:val="002B249E"/>
    <w:rsid w:val="002B26DA"/>
    <w:rsid w:val="002B3001"/>
    <w:rsid w:val="002B32E6"/>
    <w:rsid w:val="002B35B1"/>
    <w:rsid w:val="002B39D1"/>
    <w:rsid w:val="002B4CAF"/>
    <w:rsid w:val="002B4E22"/>
    <w:rsid w:val="002B54AD"/>
    <w:rsid w:val="002B5A63"/>
    <w:rsid w:val="002B6653"/>
    <w:rsid w:val="002B6995"/>
    <w:rsid w:val="002B6FDB"/>
    <w:rsid w:val="002B7600"/>
    <w:rsid w:val="002B7E62"/>
    <w:rsid w:val="002C037A"/>
    <w:rsid w:val="002C056F"/>
    <w:rsid w:val="002C0D29"/>
    <w:rsid w:val="002C1494"/>
    <w:rsid w:val="002C2EA8"/>
    <w:rsid w:val="002C3A48"/>
    <w:rsid w:val="002C4B7B"/>
    <w:rsid w:val="002C5AC7"/>
    <w:rsid w:val="002C5B06"/>
    <w:rsid w:val="002C5F61"/>
    <w:rsid w:val="002C621C"/>
    <w:rsid w:val="002C6B68"/>
    <w:rsid w:val="002D0364"/>
    <w:rsid w:val="002D0496"/>
    <w:rsid w:val="002D1DEC"/>
    <w:rsid w:val="002D2F24"/>
    <w:rsid w:val="002D3547"/>
    <w:rsid w:val="002D3CFF"/>
    <w:rsid w:val="002D497D"/>
    <w:rsid w:val="002D5CB9"/>
    <w:rsid w:val="002D64F9"/>
    <w:rsid w:val="002D7520"/>
    <w:rsid w:val="002E07E5"/>
    <w:rsid w:val="002E0CD0"/>
    <w:rsid w:val="002E128B"/>
    <w:rsid w:val="002E1506"/>
    <w:rsid w:val="002E15FA"/>
    <w:rsid w:val="002E1964"/>
    <w:rsid w:val="002E1B71"/>
    <w:rsid w:val="002E1CCE"/>
    <w:rsid w:val="002E2417"/>
    <w:rsid w:val="002E334A"/>
    <w:rsid w:val="002E4470"/>
    <w:rsid w:val="002E4D86"/>
    <w:rsid w:val="002E4DA4"/>
    <w:rsid w:val="002E5F81"/>
    <w:rsid w:val="002E663B"/>
    <w:rsid w:val="002E6C25"/>
    <w:rsid w:val="002E73EA"/>
    <w:rsid w:val="002F0433"/>
    <w:rsid w:val="002F0B63"/>
    <w:rsid w:val="002F16AA"/>
    <w:rsid w:val="002F2D47"/>
    <w:rsid w:val="002F2F19"/>
    <w:rsid w:val="002F4538"/>
    <w:rsid w:val="002F4901"/>
    <w:rsid w:val="002F4942"/>
    <w:rsid w:val="002F494E"/>
    <w:rsid w:val="002F4CD5"/>
    <w:rsid w:val="002F4EAC"/>
    <w:rsid w:val="002F5279"/>
    <w:rsid w:val="002F55E5"/>
    <w:rsid w:val="002F562E"/>
    <w:rsid w:val="002F6D97"/>
    <w:rsid w:val="002F7ABA"/>
    <w:rsid w:val="002F7D61"/>
    <w:rsid w:val="00300507"/>
    <w:rsid w:val="00301914"/>
    <w:rsid w:val="00301A87"/>
    <w:rsid w:val="0030210A"/>
    <w:rsid w:val="00302D56"/>
    <w:rsid w:val="00302E4B"/>
    <w:rsid w:val="00303775"/>
    <w:rsid w:val="00303778"/>
    <w:rsid w:val="00303C4D"/>
    <w:rsid w:val="003041CE"/>
    <w:rsid w:val="00304CB6"/>
    <w:rsid w:val="00304E73"/>
    <w:rsid w:val="003051E0"/>
    <w:rsid w:val="00305469"/>
    <w:rsid w:val="00305E91"/>
    <w:rsid w:val="003062B6"/>
    <w:rsid w:val="0030719B"/>
    <w:rsid w:val="0030731E"/>
    <w:rsid w:val="003074F2"/>
    <w:rsid w:val="003077AE"/>
    <w:rsid w:val="00310FE9"/>
    <w:rsid w:val="00311454"/>
    <w:rsid w:val="00312D71"/>
    <w:rsid w:val="00312FAC"/>
    <w:rsid w:val="00313782"/>
    <w:rsid w:val="003145FA"/>
    <w:rsid w:val="00314D04"/>
    <w:rsid w:val="00314FE2"/>
    <w:rsid w:val="0031551C"/>
    <w:rsid w:val="003155A1"/>
    <w:rsid w:val="003155DE"/>
    <w:rsid w:val="0031567B"/>
    <w:rsid w:val="00315DAE"/>
    <w:rsid w:val="00315E28"/>
    <w:rsid w:val="00315F49"/>
    <w:rsid w:val="00316723"/>
    <w:rsid w:val="0031697F"/>
    <w:rsid w:val="00316B09"/>
    <w:rsid w:val="00317C97"/>
    <w:rsid w:val="00317D04"/>
    <w:rsid w:val="00320FB0"/>
    <w:rsid w:val="003218B2"/>
    <w:rsid w:val="00321941"/>
    <w:rsid w:val="00322746"/>
    <w:rsid w:val="003228A2"/>
    <w:rsid w:val="003228AC"/>
    <w:rsid w:val="00323FDC"/>
    <w:rsid w:val="003244BB"/>
    <w:rsid w:val="00324F45"/>
    <w:rsid w:val="00326019"/>
    <w:rsid w:val="00326915"/>
    <w:rsid w:val="00326D70"/>
    <w:rsid w:val="003272FA"/>
    <w:rsid w:val="003277C1"/>
    <w:rsid w:val="00327993"/>
    <w:rsid w:val="0033008F"/>
    <w:rsid w:val="00330833"/>
    <w:rsid w:val="00330939"/>
    <w:rsid w:val="00331A07"/>
    <w:rsid w:val="00331CE4"/>
    <w:rsid w:val="00331F6B"/>
    <w:rsid w:val="00332059"/>
    <w:rsid w:val="00332146"/>
    <w:rsid w:val="00333173"/>
    <w:rsid w:val="00333740"/>
    <w:rsid w:val="003338AB"/>
    <w:rsid w:val="00333A9C"/>
    <w:rsid w:val="00333D3D"/>
    <w:rsid w:val="0033407A"/>
    <w:rsid w:val="00334CDB"/>
    <w:rsid w:val="003353EF"/>
    <w:rsid w:val="00336013"/>
    <w:rsid w:val="00336912"/>
    <w:rsid w:val="003369FA"/>
    <w:rsid w:val="00340290"/>
    <w:rsid w:val="00340CF1"/>
    <w:rsid w:val="003413C7"/>
    <w:rsid w:val="0034224E"/>
    <w:rsid w:val="0034466F"/>
    <w:rsid w:val="00344B6C"/>
    <w:rsid w:val="00345693"/>
    <w:rsid w:val="00345F06"/>
    <w:rsid w:val="003469CC"/>
    <w:rsid w:val="00346FDF"/>
    <w:rsid w:val="0034715D"/>
    <w:rsid w:val="003476BE"/>
    <w:rsid w:val="00347A5B"/>
    <w:rsid w:val="00347E2B"/>
    <w:rsid w:val="00350165"/>
    <w:rsid w:val="00350297"/>
    <w:rsid w:val="003507C5"/>
    <w:rsid w:val="00351E22"/>
    <w:rsid w:val="00351EDB"/>
    <w:rsid w:val="00351FCD"/>
    <w:rsid w:val="003523A3"/>
    <w:rsid w:val="0035251A"/>
    <w:rsid w:val="00352B78"/>
    <w:rsid w:val="00352D3F"/>
    <w:rsid w:val="00352EDB"/>
    <w:rsid w:val="00353422"/>
    <w:rsid w:val="003534EE"/>
    <w:rsid w:val="003537F7"/>
    <w:rsid w:val="00353B1B"/>
    <w:rsid w:val="00354FBB"/>
    <w:rsid w:val="00355081"/>
    <w:rsid w:val="0035510F"/>
    <w:rsid w:val="003555A3"/>
    <w:rsid w:val="00355A44"/>
    <w:rsid w:val="00355C9C"/>
    <w:rsid w:val="00355E7A"/>
    <w:rsid w:val="003563EF"/>
    <w:rsid w:val="003567D3"/>
    <w:rsid w:val="00356890"/>
    <w:rsid w:val="00356BAF"/>
    <w:rsid w:val="00356F23"/>
    <w:rsid w:val="00357AA8"/>
    <w:rsid w:val="00357AB5"/>
    <w:rsid w:val="0036041A"/>
    <w:rsid w:val="00361321"/>
    <w:rsid w:val="003621DE"/>
    <w:rsid w:val="00362C83"/>
    <w:rsid w:val="00363533"/>
    <w:rsid w:val="00363B23"/>
    <w:rsid w:val="003640EA"/>
    <w:rsid w:val="003648F7"/>
    <w:rsid w:val="00364913"/>
    <w:rsid w:val="00364B30"/>
    <w:rsid w:val="003659BF"/>
    <w:rsid w:val="00365C2C"/>
    <w:rsid w:val="0036710F"/>
    <w:rsid w:val="003674C0"/>
    <w:rsid w:val="003674E7"/>
    <w:rsid w:val="0036765A"/>
    <w:rsid w:val="003676A2"/>
    <w:rsid w:val="00367AD3"/>
    <w:rsid w:val="00367ADF"/>
    <w:rsid w:val="003704C2"/>
    <w:rsid w:val="00370FAA"/>
    <w:rsid w:val="0037133E"/>
    <w:rsid w:val="0037164A"/>
    <w:rsid w:val="00371B14"/>
    <w:rsid w:val="0037387E"/>
    <w:rsid w:val="00375302"/>
    <w:rsid w:val="0037537A"/>
    <w:rsid w:val="003753E7"/>
    <w:rsid w:val="00375423"/>
    <w:rsid w:val="00375DAA"/>
    <w:rsid w:val="00375DBF"/>
    <w:rsid w:val="003774BE"/>
    <w:rsid w:val="003775BD"/>
    <w:rsid w:val="003776FC"/>
    <w:rsid w:val="00377AA2"/>
    <w:rsid w:val="00380104"/>
    <w:rsid w:val="0038040B"/>
    <w:rsid w:val="003808EB"/>
    <w:rsid w:val="00381237"/>
    <w:rsid w:val="00381311"/>
    <w:rsid w:val="00381B34"/>
    <w:rsid w:val="00382937"/>
    <w:rsid w:val="00382F12"/>
    <w:rsid w:val="0038485F"/>
    <w:rsid w:val="00384A99"/>
    <w:rsid w:val="00384DCB"/>
    <w:rsid w:val="003850F2"/>
    <w:rsid w:val="00385179"/>
    <w:rsid w:val="0038527D"/>
    <w:rsid w:val="00385798"/>
    <w:rsid w:val="00386435"/>
    <w:rsid w:val="003868F0"/>
    <w:rsid w:val="00387043"/>
    <w:rsid w:val="0038709B"/>
    <w:rsid w:val="003871F8"/>
    <w:rsid w:val="003902A3"/>
    <w:rsid w:val="00390A23"/>
    <w:rsid w:val="00390B81"/>
    <w:rsid w:val="003910B7"/>
    <w:rsid w:val="003916DE"/>
    <w:rsid w:val="00391A25"/>
    <w:rsid w:val="00391EC0"/>
    <w:rsid w:val="0039203B"/>
    <w:rsid w:val="00393158"/>
    <w:rsid w:val="003938AA"/>
    <w:rsid w:val="003949F1"/>
    <w:rsid w:val="00395760"/>
    <w:rsid w:val="00395C73"/>
    <w:rsid w:val="0039616F"/>
    <w:rsid w:val="003961EA"/>
    <w:rsid w:val="003969E1"/>
    <w:rsid w:val="003969E5"/>
    <w:rsid w:val="00397AA4"/>
    <w:rsid w:val="003A0152"/>
    <w:rsid w:val="003A02FA"/>
    <w:rsid w:val="003A0911"/>
    <w:rsid w:val="003A1096"/>
    <w:rsid w:val="003A1757"/>
    <w:rsid w:val="003A17CB"/>
    <w:rsid w:val="003A19B9"/>
    <w:rsid w:val="003A33A5"/>
    <w:rsid w:val="003A3647"/>
    <w:rsid w:val="003A36F8"/>
    <w:rsid w:val="003A37AB"/>
    <w:rsid w:val="003A3876"/>
    <w:rsid w:val="003A3AA1"/>
    <w:rsid w:val="003A3CDB"/>
    <w:rsid w:val="003A3EFA"/>
    <w:rsid w:val="003A4FA2"/>
    <w:rsid w:val="003A544F"/>
    <w:rsid w:val="003A554D"/>
    <w:rsid w:val="003A574B"/>
    <w:rsid w:val="003A63CA"/>
    <w:rsid w:val="003A6790"/>
    <w:rsid w:val="003A686B"/>
    <w:rsid w:val="003A6D49"/>
    <w:rsid w:val="003A6FFF"/>
    <w:rsid w:val="003A73D3"/>
    <w:rsid w:val="003B02C5"/>
    <w:rsid w:val="003B0632"/>
    <w:rsid w:val="003B06A2"/>
    <w:rsid w:val="003B15CE"/>
    <w:rsid w:val="003B18E9"/>
    <w:rsid w:val="003B275B"/>
    <w:rsid w:val="003B2D71"/>
    <w:rsid w:val="003B3769"/>
    <w:rsid w:val="003B3901"/>
    <w:rsid w:val="003B3B68"/>
    <w:rsid w:val="003B4089"/>
    <w:rsid w:val="003B4A5F"/>
    <w:rsid w:val="003B532A"/>
    <w:rsid w:val="003B5B22"/>
    <w:rsid w:val="003B5D4E"/>
    <w:rsid w:val="003B643E"/>
    <w:rsid w:val="003B6C3E"/>
    <w:rsid w:val="003B6CBD"/>
    <w:rsid w:val="003B726C"/>
    <w:rsid w:val="003B7992"/>
    <w:rsid w:val="003C0C6F"/>
    <w:rsid w:val="003C1521"/>
    <w:rsid w:val="003C1650"/>
    <w:rsid w:val="003C1E8D"/>
    <w:rsid w:val="003C21D2"/>
    <w:rsid w:val="003C27A9"/>
    <w:rsid w:val="003C2B3F"/>
    <w:rsid w:val="003C2BAF"/>
    <w:rsid w:val="003C2F05"/>
    <w:rsid w:val="003C3E6D"/>
    <w:rsid w:val="003C3F49"/>
    <w:rsid w:val="003C4234"/>
    <w:rsid w:val="003C4425"/>
    <w:rsid w:val="003C4700"/>
    <w:rsid w:val="003C5D3B"/>
    <w:rsid w:val="003C5E74"/>
    <w:rsid w:val="003C6373"/>
    <w:rsid w:val="003C663B"/>
    <w:rsid w:val="003C6A9F"/>
    <w:rsid w:val="003C6D94"/>
    <w:rsid w:val="003C706D"/>
    <w:rsid w:val="003C708C"/>
    <w:rsid w:val="003C7727"/>
    <w:rsid w:val="003D1EFD"/>
    <w:rsid w:val="003D2558"/>
    <w:rsid w:val="003D2846"/>
    <w:rsid w:val="003D36A7"/>
    <w:rsid w:val="003D3E88"/>
    <w:rsid w:val="003D442A"/>
    <w:rsid w:val="003D4952"/>
    <w:rsid w:val="003D4957"/>
    <w:rsid w:val="003D5D32"/>
    <w:rsid w:val="003D5E4C"/>
    <w:rsid w:val="003D6653"/>
    <w:rsid w:val="003D6B26"/>
    <w:rsid w:val="003E051F"/>
    <w:rsid w:val="003E0FFF"/>
    <w:rsid w:val="003E160C"/>
    <w:rsid w:val="003E1C1C"/>
    <w:rsid w:val="003E218B"/>
    <w:rsid w:val="003E24B7"/>
    <w:rsid w:val="003E24CD"/>
    <w:rsid w:val="003E275D"/>
    <w:rsid w:val="003E27B3"/>
    <w:rsid w:val="003E2D43"/>
    <w:rsid w:val="003E33E5"/>
    <w:rsid w:val="003E33F7"/>
    <w:rsid w:val="003E4097"/>
    <w:rsid w:val="003E46CC"/>
    <w:rsid w:val="003E4B5E"/>
    <w:rsid w:val="003E4EEB"/>
    <w:rsid w:val="003E5699"/>
    <w:rsid w:val="003E5995"/>
    <w:rsid w:val="003E5A52"/>
    <w:rsid w:val="003E75B2"/>
    <w:rsid w:val="003F0E85"/>
    <w:rsid w:val="003F0EDD"/>
    <w:rsid w:val="003F111E"/>
    <w:rsid w:val="003F15A7"/>
    <w:rsid w:val="003F1740"/>
    <w:rsid w:val="003F1D4F"/>
    <w:rsid w:val="003F1F3C"/>
    <w:rsid w:val="003F2132"/>
    <w:rsid w:val="003F2BE3"/>
    <w:rsid w:val="003F2EF0"/>
    <w:rsid w:val="003F322E"/>
    <w:rsid w:val="003F3E7B"/>
    <w:rsid w:val="003F4039"/>
    <w:rsid w:val="003F4485"/>
    <w:rsid w:val="003F457E"/>
    <w:rsid w:val="003F4EB5"/>
    <w:rsid w:val="003F4FE6"/>
    <w:rsid w:val="003F564F"/>
    <w:rsid w:val="003F5DDD"/>
    <w:rsid w:val="003F6F3D"/>
    <w:rsid w:val="003F703A"/>
    <w:rsid w:val="003F7350"/>
    <w:rsid w:val="003F73E4"/>
    <w:rsid w:val="003F788E"/>
    <w:rsid w:val="003F7F3F"/>
    <w:rsid w:val="004007A5"/>
    <w:rsid w:val="00401191"/>
    <w:rsid w:val="00401DA8"/>
    <w:rsid w:val="00401E5E"/>
    <w:rsid w:val="004024FF"/>
    <w:rsid w:val="00402C7E"/>
    <w:rsid w:val="00402D17"/>
    <w:rsid w:val="00403037"/>
    <w:rsid w:val="0040380A"/>
    <w:rsid w:val="004038E0"/>
    <w:rsid w:val="00404A4A"/>
    <w:rsid w:val="00405362"/>
    <w:rsid w:val="00405AB9"/>
    <w:rsid w:val="004076BF"/>
    <w:rsid w:val="004077BC"/>
    <w:rsid w:val="0041017D"/>
    <w:rsid w:val="0041035E"/>
    <w:rsid w:val="004106EF"/>
    <w:rsid w:val="00410BF4"/>
    <w:rsid w:val="00410C15"/>
    <w:rsid w:val="00410DF4"/>
    <w:rsid w:val="004111B5"/>
    <w:rsid w:val="00411943"/>
    <w:rsid w:val="00411D54"/>
    <w:rsid w:val="00412398"/>
    <w:rsid w:val="00412573"/>
    <w:rsid w:val="00412D75"/>
    <w:rsid w:val="00412F5B"/>
    <w:rsid w:val="004134F5"/>
    <w:rsid w:val="0041409E"/>
    <w:rsid w:val="00414131"/>
    <w:rsid w:val="00414385"/>
    <w:rsid w:val="00414F9F"/>
    <w:rsid w:val="00415599"/>
    <w:rsid w:val="004156A4"/>
    <w:rsid w:val="004157AB"/>
    <w:rsid w:val="004167C8"/>
    <w:rsid w:val="0041682C"/>
    <w:rsid w:val="00416C44"/>
    <w:rsid w:val="00417FAD"/>
    <w:rsid w:val="00420727"/>
    <w:rsid w:val="004213D1"/>
    <w:rsid w:val="004219F1"/>
    <w:rsid w:val="00421F15"/>
    <w:rsid w:val="00422ED7"/>
    <w:rsid w:val="004237C1"/>
    <w:rsid w:val="004250F1"/>
    <w:rsid w:val="00425997"/>
    <w:rsid w:val="00425AF9"/>
    <w:rsid w:val="00425B6A"/>
    <w:rsid w:val="0042663A"/>
    <w:rsid w:val="0042688F"/>
    <w:rsid w:val="00426CEA"/>
    <w:rsid w:val="0042736D"/>
    <w:rsid w:val="004279F3"/>
    <w:rsid w:val="00427C65"/>
    <w:rsid w:val="00427F5A"/>
    <w:rsid w:val="00430377"/>
    <w:rsid w:val="00430447"/>
    <w:rsid w:val="00430789"/>
    <w:rsid w:val="00430F90"/>
    <w:rsid w:val="004316E3"/>
    <w:rsid w:val="00431C0D"/>
    <w:rsid w:val="00431F34"/>
    <w:rsid w:val="004320A4"/>
    <w:rsid w:val="00432F23"/>
    <w:rsid w:val="004337B9"/>
    <w:rsid w:val="00433C13"/>
    <w:rsid w:val="004340DF"/>
    <w:rsid w:val="00434387"/>
    <w:rsid w:val="00434438"/>
    <w:rsid w:val="00434517"/>
    <w:rsid w:val="00435282"/>
    <w:rsid w:val="00436018"/>
    <w:rsid w:val="00436091"/>
    <w:rsid w:val="00436180"/>
    <w:rsid w:val="00436ACD"/>
    <w:rsid w:val="00436ED2"/>
    <w:rsid w:val="00436EF5"/>
    <w:rsid w:val="00437226"/>
    <w:rsid w:val="00437313"/>
    <w:rsid w:val="0043781F"/>
    <w:rsid w:val="00437E68"/>
    <w:rsid w:val="00441DDC"/>
    <w:rsid w:val="00442DAB"/>
    <w:rsid w:val="004433C3"/>
    <w:rsid w:val="00443BF8"/>
    <w:rsid w:val="00443E47"/>
    <w:rsid w:val="004441F4"/>
    <w:rsid w:val="004449A1"/>
    <w:rsid w:val="004449C4"/>
    <w:rsid w:val="0044595B"/>
    <w:rsid w:val="00445A1E"/>
    <w:rsid w:val="00445A98"/>
    <w:rsid w:val="00445BC5"/>
    <w:rsid w:val="00446466"/>
    <w:rsid w:val="0044684D"/>
    <w:rsid w:val="00446B87"/>
    <w:rsid w:val="00446C46"/>
    <w:rsid w:val="00446FF2"/>
    <w:rsid w:val="004474BB"/>
    <w:rsid w:val="004474E5"/>
    <w:rsid w:val="00447A4D"/>
    <w:rsid w:val="00447C47"/>
    <w:rsid w:val="0045089E"/>
    <w:rsid w:val="00450F86"/>
    <w:rsid w:val="00451E3A"/>
    <w:rsid w:val="00451E59"/>
    <w:rsid w:val="0045215D"/>
    <w:rsid w:val="00452610"/>
    <w:rsid w:val="00452B1C"/>
    <w:rsid w:val="00452EEC"/>
    <w:rsid w:val="004533EF"/>
    <w:rsid w:val="004534AB"/>
    <w:rsid w:val="0045355E"/>
    <w:rsid w:val="00453C68"/>
    <w:rsid w:val="00453CA2"/>
    <w:rsid w:val="00453CDE"/>
    <w:rsid w:val="004549EA"/>
    <w:rsid w:val="00454B5D"/>
    <w:rsid w:val="00454EC3"/>
    <w:rsid w:val="00455952"/>
    <w:rsid w:val="00455E47"/>
    <w:rsid w:val="00455FF1"/>
    <w:rsid w:val="0045608E"/>
    <w:rsid w:val="00456213"/>
    <w:rsid w:val="004562EE"/>
    <w:rsid w:val="00456EBB"/>
    <w:rsid w:val="0045705C"/>
    <w:rsid w:val="004572B7"/>
    <w:rsid w:val="004573A5"/>
    <w:rsid w:val="00457598"/>
    <w:rsid w:val="00457636"/>
    <w:rsid w:val="00460029"/>
    <w:rsid w:val="004603BA"/>
    <w:rsid w:val="00460531"/>
    <w:rsid w:val="00460579"/>
    <w:rsid w:val="00461D99"/>
    <w:rsid w:val="0046201C"/>
    <w:rsid w:val="0046294F"/>
    <w:rsid w:val="00462972"/>
    <w:rsid w:val="004629E4"/>
    <w:rsid w:val="0046348A"/>
    <w:rsid w:val="004634E0"/>
    <w:rsid w:val="00463814"/>
    <w:rsid w:val="00463F4D"/>
    <w:rsid w:val="00464205"/>
    <w:rsid w:val="0046453B"/>
    <w:rsid w:val="004645A5"/>
    <w:rsid w:val="00464CF6"/>
    <w:rsid w:val="00465997"/>
    <w:rsid w:val="00465FE7"/>
    <w:rsid w:val="00466459"/>
    <w:rsid w:val="004672FC"/>
    <w:rsid w:val="004676BC"/>
    <w:rsid w:val="004678B3"/>
    <w:rsid w:val="00471624"/>
    <w:rsid w:val="00471760"/>
    <w:rsid w:val="004722D8"/>
    <w:rsid w:val="0047246C"/>
    <w:rsid w:val="004726F0"/>
    <w:rsid w:val="00473D4C"/>
    <w:rsid w:val="00473D91"/>
    <w:rsid w:val="00473E52"/>
    <w:rsid w:val="00473F3F"/>
    <w:rsid w:val="00474093"/>
    <w:rsid w:val="0047427B"/>
    <w:rsid w:val="00475AF5"/>
    <w:rsid w:val="00475F26"/>
    <w:rsid w:val="0047659D"/>
    <w:rsid w:val="00477889"/>
    <w:rsid w:val="00477A60"/>
    <w:rsid w:val="00477B1F"/>
    <w:rsid w:val="00477D9F"/>
    <w:rsid w:val="004801E9"/>
    <w:rsid w:val="00480297"/>
    <w:rsid w:val="0048053A"/>
    <w:rsid w:val="0048079E"/>
    <w:rsid w:val="00481680"/>
    <w:rsid w:val="00481BA4"/>
    <w:rsid w:val="004826AF"/>
    <w:rsid w:val="00482FC2"/>
    <w:rsid w:val="004833DF"/>
    <w:rsid w:val="004838FC"/>
    <w:rsid w:val="00484348"/>
    <w:rsid w:val="004844B0"/>
    <w:rsid w:val="004847B0"/>
    <w:rsid w:val="00484ED0"/>
    <w:rsid w:val="004850DC"/>
    <w:rsid w:val="0048532D"/>
    <w:rsid w:val="0048557F"/>
    <w:rsid w:val="004857BA"/>
    <w:rsid w:val="00485DA3"/>
    <w:rsid w:val="00485F83"/>
    <w:rsid w:val="0048611B"/>
    <w:rsid w:val="00486312"/>
    <w:rsid w:val="004864FC"/>
    <w:rsid w:val="00486553"/>
    <w:rsid w:val="00486BB3"/>
    <w:rsid w:val="00487359"/>
    <w:rsid w:val="00487847"/>
    <w:rsid w:val="00487A32"/>
    <w:rsid w:val="004905CE"/>
    <w:rsid w:val="00490648"/>
    <w:rsid w:val="00490684"/>
    <w:rsid w:val="00490D42"/>
    <w:rsid w:val="0049161E"/>
    <w:rsid w:val="00491EE0"/>
    <w:rsid w:val="004923E2"/>
    <w:rsid w:val="0049261A"/>
    <w:rsid w:val="004928AE"/>
    <w:rsid w:val="004939CF"/>
    <w:rsid w:val="0049427D"/>
    <w:rsid w:val="0049500C"/>
    <w:rsid w:val="004954F6"/>
    <w:rsid w:val="00495720"/>
    <w:rsid w:val="00495C9E"/>
    <w:rsid w:val="00495EDE"/>
    <w:rsid w:val="0049619A"/>
    <w:rsid w:val="0049685D"/>
    <w:rsid w:val="00497218"/>
    <w:rsid w:val="00497E04"/>
    <w:rsid w:val="004A0313"/>
    <w:rsid w:val="004A0318"/>
    <w:rsid w:val="004A080A"/>
    <w:rsid w:val="004A09EB"/>
    <w:rsid w:val="004A1128"/>
    <w:rsid w:val="004A18E0"/>
    <w:rsid w:val="004A210B"/>
    <w:rsid w:val="004A24DF"/>
    <w:rsid w:val="004A2DEB"/>
    <w:rsid w:val="004A34A6"/>
    <w:rsid w:val="004A3715"/>
    <w:rsid w:val="004A3E39"/>
    <w:rsid w:val="004A4246"/>
    <w:rsid w:val="004A4503"/>
    <w:rsid w:val="004A452C"/>
    <w:rsid w:val="004A4F3F"/>
    <w:rsid w:val="004A55F9"/>
    <w:rsid w:val="004A5691"/>
    <w:rsid w:val="004A56BD"/>
    <w:rsid w:val="004A5C5E"/>
    <w:rsid w:val="004A628A"/>
    <w:rsid w:val="004A673A"/>
    <w:rsid w:val="004A699B"/>
    <w:rsid w:val="004A7B11"/>
    <w:rsid w:val="004A7C42"/>
    <w:rsid w:val="004B0AB3"/>
    <w:rsid w:val="004B0D00"/>
    <w:rsid w:val="004B1314"/>
    <w:rsid w:val="004B18D5"/>
    <w:rsid w:val="004B197A"/>
    <w:rsid w:val="004B240F"/>
    <w:rsid w:val="004B2463"/>
    <w:rsid w:val="004B3165"/>
    <w:rsid w:val="004B345B"/>
    <w:rsid w:val="004B4114"/>
    <w:rsid w:val="004B4249"/>
    <w:rsid w:val="004B563D"/>
    <w:rsid w:val="004B60D1"/>
    <w:rsid w:val="004B616B"/>
    <w:rsid w:val="004B6FA4"/>
    <w:rsid w:val="004C0488"/>
    <w:rsid w:val="004C0755"/>
    <w:rsid w:val="004C0B34"/>
    <w:rsid w:val="004C0DD2"/>
    <w:rsid w:val="004C0E3C"/>
    <w:rsid w:val="004C1043"/>
    <w:rsid w:val="004C1431"/>
    <w:rsid w:val="004C1693"/>
    <w:rsid w:val="004C172F"/>
    <w:rsid w:val="004C17D3"/>
    <w:rsid w:val="004C1B1A"/>
    <w:rsid w:val="004C1CFD"/>
    <w:rsid w:val="004C1EF5"/>
    <w:rsid w:val="004C2586"/>
    <w:rsid w:val="004C2DE8"/>
    <w:rsid w:val="004C31D9"/>
    <w:rsid w:val="004C527E"/>
    <w:rsid w:val="004C528D"/>
    <w:rsid w:val="004C5A43"/>
    <w:rsid w:val="004C5C58"/>
    <w:rsid w:val="004C6925"/>
    <w:rsid w:val="004C6971"/>
    <w:rsid w:val="004C7160"/>
    <w:rsid w:val="004C7BC6"/>
    <w:rsid w:val="004D0272"/>
    <w:rsid w:val="004D0417"/>
    <w:rsid w:val="004D1196"/>
    <w:rsid w:val="004D123A"/>
    <w:rsid w:val="004D1810"/>
    <w:rsid w:val="004D1D81"/>
    <w:rsid w:val="004D2C68"/>
    <w:rsid w:val="004D317C"/>
    <w:rsid w:val="004D34A2"/>
    <w:rsid w:val="004D3AC1"/>
    <w:rsid w:val="004D436A"/>
    <w:rsid w:val="004D4ADC"/>
    <w:rsid w:val="004D4BD1"/>
    <w:rsid w:val="004D65BC"/>
    <w:rsid w:val="004D6EE3"/>
    <w:rsid w:val="004D78FC"/>
    <w:rsid w:val="004D7FC9"/>
    <w:rsid w:val="004E0A18"/>
    <w:rsid w:val="004E1811"/>
    <w:rsid w:val="004E1FDD"/>
    <w:rsid w:val="004E203D"/>
    <w:rsid w:val="004E2E47"/>
    <w:rsid w:val="004E30BD"/>
    <w:rsid w:val="004E3140"/>
    <w:rsid w:val="004E3D71"/>
    <w:rsid w:val="004E459B"/>
    <w:rsid w:val="004E4BAD"/>
    <w:rsid w:val="004E522E"/>
    <w:rsid w:val="004E62F1"/>
    <w:rsid w:val="004E64CD"/>
    <w:rsid w:val="004E70F4"/>
    <w:rsid w:val="004E74DE"/>
    <w:rsid w:val="004E752E"/>
    <w:rsid w:val="004E7733"/>
    <w:rsid w:val="004E776D"/>
    <w:rsid w:val="004F0F12"/>
    <w:rsid w:val="004F17D2"/>
    <w:rsid w:val="004F1E70"/>
    <w:rsid w:val="004F2064"/>
    <w:rsid w:val="004F25AE"/>
    <w:rsid w:val="004F2859"/>
    <w:rsid w:val="004F2CD2"/>
    <w:rsid w:val="004F35BB"/>
    <w:rsid w:val="004F393A"/>
    <w:rsid w:val="004F3E45"/>
    <w:rsid w:val="004F4820"/>
    <w:rsid w:val="004F49E1"/>
    <w:rsid w:val="004F4A2B"/>
    <w:rsid w:val="004F4C3B"/>
    <w:rsid w:val="004F4DA4"/>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A"/>
    <w:rsid w:val="0050648A"/>
    <w:rsid w:val="00506C7F"/>
    <w:rsid w:val="00506E5B"/>
    <w:rsid w:val="00507135"/>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224"/>
    <w:rsid w:val="00515619"/>
    <w:rsid w:val="005157CF"/>
    <w:rsid w:val="00516351"/>
    <w:rsid w:val="005163B3"/>
    <w:rsid w:val="00516ECB"/>
    <w:rsid w:val="00517731"/>
    <w:rsid w:val="005203DA"/>
    <w:rsid w:val="00520AE6"/>
    <w:rsid w:val="00521433"/>
    <w:rsid w:val="00521449"/>
    <w:rsid w:val="00521E54"/>
    <w:rsid w:val="005223DA"/>
    <w:rsid w:val="00522CDE"/>
    <w:rsid w:val="00522DE8"/>
    <w:rsid w:val="00523408"/>
    <w:rsid w:val="0052648F"/>
    <w:rsid w:val="0052751D"/>
    <w:rsid w:val="00527BEC"/>
    <w:rsid w:val="00527CF9"/>
    <w:rsid w:val="005303EF"/>
    <w:rsid w:val="005305AA"/>
    <w:rsid w:val="00531979"/>
    <w:rsid w:val="00531B7C"/>
    <w:rsid w:val="00531CDB"/>
    <w:rsid w:val="005324F7"/>
    <w:rsid w:val="00532570"/>
    <w:rsid w:val="00532AF0"/>
    <w:rsid w:val="005340B3"/>
    <w:rsid w:val="00534233"/>
    <w:rsid w:val="005348AF"/>
    <w:rsid w:val="00534A05"/>
    <w:rsid w:val="00534DDC"/>
    <w:rsid w:val="00534EE3"/>
    <w:rsid w:val="00534F67"/>
    <w:rsid w:val="005350BA"/>
    <w:rsid w:val="00535AE8"/>
    <w:rsid w:val="00535CC6"/>
    <w:rsid w:val="005366E3"/>
    <w:rsid w:val="00536E13"/>
    <w:rsid w:val="00537087"/>
    <w:rsid w:val="00537125"/>
    <w:rsid w:val="00537ADC"/>
    <w:rsid w:val="00540014"/>
    <w:rsid w:val="00540167"/>
    <w:rsid w:val="00540605"/>
    <w:rsid w:val="0054076C"/>
    <w:rsid w:val="005407D7"/>
    <w:rsid w:val="00541099"/>
    <w:rsid w:val="00541240"/>
    <w:rsid w:val="00541D3E"/>
    <w:rsid w:val="00542330"/>
    <w:rsid w:val="00543000"/>
    <w:rsid w:val="0054344F"/>
    <w:rsid w:val="00543746"/>
    <w:rsid w:val="00543752"/>
    <w:rsid w:val="00544409"/>
    <w:rsid w:val="005447ED"/>
    <w:rsid w:val="00545798"/>
    <w:rsid w:val="00546056"/>
    <w:rsid w:val="00546871"/>
    <w:rsid w:val="00546A8A"/>
    <w:rsid w:val="00547D06"/>
    <w:rsid w:val="00550944"/>
    <w:rsid w:val="00550E03"/>
    <w:rsid w:val="0055268B"/>
    <w:rsid w:val="005529E9"/>
    <w:rsid w:val="00553D72"/>
    <w:rsid w:val="00553FF9"/>
    <w:rsid w:val="005541F6"/>
    <w:rsid w:val="00554B99"/>
    <w:rsid w:val="00554E66"/>
    <w:rsid w:val="00555323"/>
    <w:rsid w:val="00555674"/>
    <w:rsid w:val="00555792"/>
    <w:rsid w:val="00555DAF"/>
    <w:rsid w:val="00556066"/>
    <w:rsid w:val="005560C6"/>
    <w:rsid w:val="0055710D"/>
    <w:rsid w:val="005612E4"/>
    <w:rsid w:val="00561A75"/>
    <w:rsid w:val="0056215C"/>
    <w:rsid w:val="0056264A"/>
    <w:rsid w:val="0056265B"/>
    <w:rsid w:val="00562A95"/>
    <w:rsid w:val="00562EF1"/>
    <w:rsid w:val="0056304F"/>
    <w:rsid w:val="00563293"/>
    <w:rsid w:val="005634BF"/>
    <w:rsid w:val="005638EE"/>
    <w:rsid w:val="00564253"/>
    <w:rsid w:val="0056460B"/>
    <w:rsid w:val="00564BCA"/>
    <w:rsid w:val="00564FA2"/>
    <w:rsid w:val="00565D31"/>
    <w:rsid w:val="00565F29"/>
    <w:rsid w:val="0056659F"/>
    <w:rsid w:val="0056675B"/>
    <w:rsid w:val="005669AD"/>
    <w:rsid w:val="005669C2"/>
    <w:rsid w:val="0056728C"/>
    <w:rsid w:val="00567290"/>
    <w:rsid w:val="0056763A"/>
    <w:rsid w:val="00567A8F"/>
    <w:rsid w:val="0057028E"/>
    <w:rsid w:val="00570429"/>
    <w:rsid w:val="00570E55"/>
    <w:rsid w:val="005711D2"/>
    <w:rsid w:val="005721FE"/>
    <w:rsid w:val="00572480"/>
    <w:rsid w:val="00572CD1"/>
    <w:rsid w:val="00574175"/>
    <w:rsid w:val="00574473"/>
    <w:rsid w:val="005745CE"/>
    <w:rsid w:val="0057546B"/>
    <w:rsid w:val="00575864"/>
    <w:rsid w:val="00575E97"/>
    <w:rsid w:val="00576A3A"/>
    <w:rsid w:val="00576EBA"/>
    <w:rsid w:val="005774C4"/>
    <w:rsid w:val="00580B1B"/>
    <w:rsid w:val="00580C46"/>
    <w:rsid w:val="00581874"/>
    <w:rsid w:val="00581DA5"/>
    <w:rsid w:val="00582187"/>
    <w:rsid w:val="0058254C"/>
    <w:rsid w:val="00582E62"/>
    <w:rsid w:val="005836CA"/>
    <w:rsid w:val="005840F6"/>
    <w:rsid w:val="00584D4C"/>
    <w:rsid w:val="005852FB"/>
    <w:rsid w:val="00585447"/>
    <w:rsid w:val="005866D3"/>
    <w:rsid w:val="00586746"/>
    <w:rsid w:val="005867F8"/>
    <w:rsid w:val="00586AA4"/>
    <w:rsid w:val="0058743B"/>
    <w:rsid w:val="00587FA7"/>
    <w:rsid w:val="00587FD0"/>
    <w:rsid w:val="00590367"/>
    <w:rsid w:val="0059057D"/>
    <w:rsid w:val="00591579"/>
    <w:rsid w:val="00591C39"/>
    <w:rsid w:val="00591F30"/>
    <w:rsid w:val="00593928"/>
    <w:rsid w:val="00594EE8"/>
    <w:rsid w:val="0059618C"/>
    <w:rsid w:val="005A058B"/>
    <w:rsid w:val="005A06FE"/>
    <w:rsid w:val="005A0BE9"/>
    <w:rsid w:val="005A18AC"/>
    <w:rsid w:val="005A2662"/>
    <w:rsid w:val="005A2987"/>
    <w:rsid w:val="005A2B45"/>
    <w:rsid w:val="005A2C38"/>
    <w:rsid w:val="005A2DD1"/>
    <w:rsid w:val="005A3980"/>
    <w:rsid w:val="005A4354"/>
    <w:rsid w:val="005A43BF"/>
    <w:rsid w:val="005A4499"/>
    <w:rsid w:val="005A44C6"/>
    <w:rsid w:val="005A4A62"/>
    <w:rsid w:val="005A5CB2"/>
    <w:rsid w:val="005A6803"/>
    <w:rsid w:val="005A7DFB"/>
    <w:rsid w:val="005A7F1C"/>
    <w:rsid w:val="005B01C4"/>
    <w:rsid w:val="005B02BF"/>
    <w:rsid w:val="005B07E1"/>
    <w:rsid w:val="005B08CB"/>
    <w:rsid w:val="005B1C6F"/>
    <w:rsid w:val="005B1CF2"/>
    <w:rsid w:val="005B26C4"/>
    <w:rsid w:val="005B3DCE"/>
    <w:rsid w:val="005B55C4"/>
    <w:rsid w:val="005B5A1A"/>
    <w:rsid w:val="005B5C62"/>
    <w:rsid w:val="005B6AC0"/>
    <w:rsid w:val="005B7F56"/>
    <w:rsid w:val="005C05DD"/>
    <w:rsid w:val="005C10BB"/>
    <w:rsid w:val="005C143C"/>
    <w:rsid w:val="005C2A0D"/>
    <w:rsid w:val="005C2CCE"/>
    <w:rsid w:val="005C37BE"/>
    <w:rsid w:val="005C3EB7"/>
    <w:rsid w:val="005C4943"/>
    <w:rsid w:val="005C538A"/>
    <w:rsid w:val="005C5692"/>
    <w:rsid w:val="005C5830"/>
    <w:rsid w:val="005C643F"/>
    <w:rsid w:val="005C6AD2"/>
    <w:rsid w:val="005C6B24"/>
    <w:rsid w:val="005C6B5E"/>
    <w:rsid w:val="005C7846"/>
    <w:rsid w:val="005C7F13"/>
    <w:rsid w:val="005D111E"/>
    <w:rsid w:val="005D168E"/>
    <w:rsid w:val="005D1B7E"/>
    <w:rsid w:val="005D27A3"/>
    <w:rsid w:val="005D29FC"/>
    <w:rsid w:val="005D2C82"/>
    <w:rsid w:val="005D343C"/>
    <w:rsid w:val="005D439E"/>
    <w:rsid w:val="005D47F1"/>
    <w:rsid w:val="005D4E32"/>
    <w:rsid w:val="005D4E98"/>
    <w:rsid w:val="005D5876"/>
    <w:rsid w:val="005D5B43"/>
    <w:rsid w:val="005D5CA0"/>
    <w:rsid w:val="005D5F95"/>
    <w:rsid w:val="005D61F5"/>
    <w:rsid w:val="005D6220"/>
    <w:rsid w:val="005D647F"/>
    <w:rsid w:val="005D6590"/>
    <w:rsid w:val="005D665E"/>
    <w:rsid w:val="005D70A5"/>
    <w:rsid w:val="005D7971"/>
    <w:rsid w:val="005D7BE6"/>
    <w:rsid w:val="005D7D35"/>
    <w:rsid w:val="005E04FC"/>
    <w:rsid w:val="005E13DE"/>
    <w:rsid w:val="005E1765"/>
    <w:rsid w:val="005E17CB"/>
    <w:rsid w:val="005E1D79"/>
    <w:rsid w:val="005E228C"/>
    <w:rsid w:val="005E2DBB"/>
    <w:rsid w:val="005E2E39"/>
    <w:rsid w:val="005E32EA"/>
    <w:rsid w:val="005E3F4C"/>
    <w:rsid w:val="005E4318"/>
    <w:rsid w:val="005E47B9"/>
    <w:rsid w:val="005E5587"/>
    <w:rsid w:val="005E6FBD"/>
    <w:rsid w:val="005E75DE"/>
    <w:rsid w:val="005E7604"/>
    <w:rsid w:val="005F09A0"/>
    <w:rsid w:val="005F0BF2"/>
    <w:rsid w:val="005F1F6C"/>
    <w:rsid w:val="005F202B"/>
    <w:rsid w:val="005F25B2"/>
    <w:rsid w:val="005F2B8C"/>
    <w:rsid w:val="005F3458"/>
    <w:rsid w:val="005F3497"/>
    <w:rsid w:val="005F3785"/>
    <w:rsid w:val="005F3AAC"/>
    <w:rsid w:val="005F3C74"/>
    <w:rsid w:val="005F43F2"/>
    <w:rsid w:val="005F47E1"/>
    <w:rsid w:val="005F5370"/>
    <w:rsid w:val="005F5790"/>
    <w:rsid w:val="005F58AB"/>
    <w:rsid w:val="005F5C40"/>
    <w:rsid w:val="005F5CE0"/>
    <w:rsid w:val="005F61C4"/>
    <w:rsid w:val="005F678F"/>
    <w:rsid w:val="005F6A2D"/>
    <w:rsid w:val="005F6E46"/>
    <w:rsid w:val="005F7E05"/>
    <w:rsid w:val="00600FA6"/>
    <w:rsid w:val="00601FAF"/>
    <w:rsid w:val="00603169"/>
    <w:rsid w:val="006035BA"/>
    <w:rsid w:val="00604067"/>
    <w:rsid w:val="006041A5"/>
    <w:rsid w:val="00604593"/>
    <w:rsid w:val="006045CC"/>
    <w:rsid w:val="00604930"/>
    <w:rsid w:val="00604DCB"/>
    <w:rsid w:val="00604FCE"/>
    <w:rsid w:val="00605310"/>
    <w:rsid w:val="00605E3C"/>
    <w:rsid w:val="006062BA"/>
    <w:rsid w:val="00606302"/>
    <w:rsid w:val="00606B59"/>
    <w:rsid w:val="006073EE"/>
    <w:rsid w:val="006076F1"/>
    <w:rsid w:val="006078C3"/>
    <w:rsid w:val="00610556"/>
    <w:rsid w:val="006116FD"/>
    <w:rsid w:val="00612049"/>
    <w:rsid w:val="00612659"/>
    <w:rsid w:val="00612F0B"/>
    <w:rsid w:val="006134F3"/>
    <w:rsid w:val="00613649"/>
    <w:rsid w:val="00613FE6"/>
    <w:rsid w:val="00614C34"/>
    <w:rsid w:val="00615225"/>
    <w:rsid w:val="00615BC5"/>
    <w:rsid w:val="00615D05"/>
    <w:rsid w:val="00615F11"/>
    <w:rsid w:val="00616CEC"/>
    <w:rsid w:val="00616CF5"/>
    <w:rsid w:val="006203A6"/>
    <w:rsid w:val="006203AD"/>
    <w:rsid w:val="00620F6C"/>
    <w:rsid w:val="00621103"/>
    <w:rsid w:val="006213BB"/>
    <w:rsid w:val="00621D52"/>
    <w:rsid w:val="00622208"/>
    <w:rsid w:val="00622216"/>
    <w:rsid w:val="00622D4F"/>
    <w:rsid w:val="00622F78"/>
    <w:rsid w:val="00623810"/>
    <w:rsid w:val="00623B16"/>
    <w:rsid w:val="00623B85"/>
    <w:rsid w:val="00624658"/>
    <w:rsid w:val="0062483D"/>
    <w:rsid w:val="006249B2"/>
    <w:rsid w:val="00625B66"/>
    <w:rsid w:val="00626080"/>
    <w:rsid w:val="00626961"/>
    <w:rsid w:val="00626B8E"/>
    <w:rsid w:val="00627222"/>
    <w:rsid w:val="006273C3"/>
    <w:rsid w:val="0062743F"/>
    <w:rsid w:val="00627575"/>
    <w:rsid w:val="0063042A"/>
    <w:rsid w:val="006306FC"/>
    <w:rsid w:val="00630D54"/>
    <w:rsid w:val="00630F53"/>
    <w:rsid w:val="0063142D"/>
    <w:rsid w:val="00632436"/>
    <w:rsid w:val="00633073"/>
    <w:rsid w:val="00633544"/>
    <w:rsid w:val="00633934"/>
    <w:rsid w:val="00634782"/>
    <w:rsid w:val="006348A4"/>
    <w:rsid w:val="00634948"/>
    <w:rsid w:val="00634A47"/>
    <w:rsid w:val="00635920"/>
    <w:rsid w:val="00635E95"/>
    <w:rsid w:val="00635FC9"/>
    <w:rsid w:val="0063610E"/>
    <w:rsid w:val="00637375"/>
    <w:rsid w:val="00637695"/>
    <w:rsid w:val="006377E5"/>
    <w:rsid w:val="00637FA4"/>
    <w:rsid w:val="00641066"/>
    <w:rsid w:val="0064153B"/>
    <w:rsid w:val="006419A9"/>
    <w:rsid w:val="00641D88"/>
    <w:rsid w:val="00641F19"/>
    <w:rsid w:val="00641F81"/>
    <w:rsid w:val="006423C6"/>
    <w:rsid w:val="0064295C"/>
    <w:rsid w:val="00642D12"/>
    <w:rsid w:val="00643ABA"/>
    <w:rsid w:val="00644253"/>
    <w:rsid w:val="00644BBF"/>
    <w:rsid w:val="0064523A"/>
    <w:rsid w:val="0064566F"/>
    <w:rsid w:val="00645950"/>
    <w:rsid w:val="00645B6E"/>
    <w:rsid w:val="0064641E"/>
    <w:rsid w:val="00647273"/>
    <w:rsid w:val="00647B64"/>
    <w:rsid w:val="00647BC3"/>
    <w:rsid w:val="00650032"/>
    <w:rsid w:val="006501E6"/>
    <w:rsid w:val="00651A41"/>
    <w:rsid w:val="00652553"/>
    <w:rsid w:val="006526B1"/>
    <w:rsid w:val="006527A0"/>
    <w:rsid w:val="0065283B"/>
    <w:rsid w:val="006531B6"/>
    <w:rsid w:val="006534E7"/>
    <w:rsid w:val="0065350D"/>
    <w:rsid w:val="006536B8"/>
    <w:rsid w:val="006538E9"/>
    <w:rsid w:val="0065501C"/>
    <w:rsid w:val="00655389"/>
    <w:rsid w:val="00655B13"/>
    <w:rsid w:val="00655CA7"/>
    <w:rsid w:val="00655CEC"/>
    <w:rsid w:val="0065629B"/>
    <w:rsid w:val="006563F6"/>
    <w:rsid w:val="00656936"/>
    <w:rsid w:val="006572AD"/>
    <w:rsid w:val="00657508"/>
    <w:rsid w:val="006579B7"/>
    <w:rsid w:val="00657BC7"/>
    <w:rsid w:val="00657FED"/>
    <w:rsid w:val="00660011"/>
    <w:rsid w:val="0066040D"/>
    <w:rsid w:val="00660564"/>
    <w:rsid w:val="00660A9A"/>
    <w:rsid w:val="006610DD"/>
    <w:rsid w:val="00661239"/>
    <w:rsid w:val="00661455"/>
    <w:rsid w:val="006619B4"/>
    <w:rsid w:val="00661D43"/>
    <w:rsid w:val="00662C21"/>
    <w:rsid w:val="00662C4C"/>
    <w:rsid w:val="006632EC"/>
    <w:rsid w:val="006637A5"/>
    <w:rsid w:val="006638FA"/>
    <w:rsid w:val="00664512"/>
    <w:rsid w:val="00664660"/>
    <w:rsid w:val="006649BA"/>
    <w:rsid w:val="006652D1"/>
    <w:rsid w:val="0066560E"/>
    <w:rsid w:val="00665A0A"/>
    <w:rsid w:val="0066613A"/>
    <w:rsid w:val="00666329"/>
    <w:rsid w:val="00666642"/>
    <w:rsid w:val="00666886"/>
    <w:rsid w:val="00666A79"/>
    <w:rsid w:val="00666FC1"/>
    <w:rsid w:val="006676D9"/>
    <w:rsid w:val="006676E5"/>
    <w:rsid w:val="006679D5"/>
    <w:rsid w:val="00667C71"/>
    <w:rsid w:val="006708BA"/>
    <w:rsid w:val="006709F1"/>
    <w:rsid w:val="00670C65"/>
    <w:rsid w:val="00671751"/>
    <w:rsid w:val="00671FF6"/>
    <w:rsid w:val="00672041"/>
    <w:rsid w:val="00672409"/>
    <w:rsid w:val="006725C1"/>
    <w:rsid w:val="006728F0"/>
    <w:rsid w:val="006734FF"/>
    <w:rsid w:val="00673833"/>
    <w:rsid w:val="006742CD"/>
    <w:rsid w:val="00674617"/>
    <w:rsid w:val="00674776"/>
    <w:rsid w:val="00674FC7"/>
    <w:rsid w:val="00674FFA"/>
    <w:rsid w:val="00675547"/>
    <w:rsid w:val="006757EF"/>
    <w:rsid w:val="0067596C"/>
    <w:rsid w:val="00676325"/>
    <w:rsid w:val="0067720D"/>
    <w:rsid w:val="0068002A"/>
    <w:rsid w:val="00680678"/>
    <w:rsid w:val="006808A8"/>
    <w:rsid w:val="006813E0"/>
    <w:rsid w:val="006818F9"/>
    <w:rsid w:val="006820C9"/>
    <w:rsid w:val="006823EC"/>
    <w:rsid w:val="00682906"/>
    <w:rsid w:val="00682E13"/>
    <w:rsid w:val="0068339D"/>
    <w:rsid w:val="00683843"/>
    <w:rsid w:val="00684A44"/>
    <w:rsid w:val="006850F0"/>
    <w:rsid w:val="00686436"/>
    <w:rsid w:val="00686D0D"/>
    <w:rsid w:val="00687061"/>
    <w:rsid w:val="00687C0A"/>
    <w:rsid w:val="00687C97"/>
    <w:rsid w:val="00687FE2"/>
    <w:rsid w:val="006900DA"/>
    <w:rsid w:val="0069046A"/>
    <w:rsid w:val="00690B4C"/>
    <w:rsid w:val="006916A8"/>
    <w:rsid w:val="006917CE"/>
    <w:rsid w:val="006918D4"/>
    <w:rsid w:val="00692248"/>
    <w:rsid w:val="00692907"/>
    <w:rsid w:val="00692AB7"/>
    <w:rsid w:val="00692C33"/>
    <w:rsid w:val="006932C7"/>
    <w:rsid w:val="00693303"/>
    <w:rsid w:val="006933D3"/>
    <w:rsid w:val="00693BD1"/>
    <w:rsid w:val="00693E74"/>
    <w:rsid w:val="00695361"/>
    <w:rsid w:val="00695392"/>
    <w:rsid w:val="0069564E"/>
    <w:rsid w:val="006959BA"/>
    <w:rsid w:val="00695A60"/>
    <w:rsid w:val="0069765F"/>
    <w:rsid w:val="00697A47"/>
    <w:rsid w:val="00697C06"/>
    <w:rsid w:val="006A00B3"/>
    <w:rsid w:val="006A0FEE"/>
    <w:rsid w:val="006A121A"/>
    <w:rsid w:val="006A1725"/>
    <w:rsid w:val="006A1C98"/>
    <w:rsid w:val="006A25C5"/>
    <w:rsid w:val="006A315C"/>
    <w:rsid w:val="006A39E6"/>
    <w:rsid w:val="006A3A2C"/>
    <w:rsid w:val="006A4039"/>
    <w:rsid w:val="006A4922"/>
    <w:rsid w:val="006A4C27"/>
    <w:rsid w:val="006A4E7A"/>
    <w:rsid w:val="006A52BF"/>
    <w:rsid w:val="006A599F"/>
    <w:rsid w:val="006A607B"/>
    <w:rsid w:val="006A6617"/>
    <w:rsid w:val="006A6823"/>
    <w:rsid w:val="006A7BD6"/>
    <w:rsid w:val="006B0835"/>
    <w:rsid w:val="006B09AC"/>
    <w:rsid w:val="006B0F02"/>
    <w:rsid w:val="006B0FD1"/>
    <w:rsid w:val="006B11FE"/>
    <w:rsid w:val="006B18D6"/>
    <w:rsid w:val="006B1ABD"/>
    <w:rsid w:val="006B2046"/>
    <w:rsid w:val="006B207A"/>
    <w:rsid w:val="006B2A81"/>
    <w:rsid w:val="006B2F26"/>
    <w:rsid w:val="006B31B5"/>
    <w:rsid w:val="006B3BEB"/>
    <w:rsid w:val="006B4949"/>
    <w:rsid w:val="006B524C"/>
    <w:rsid w:val="006B5ADC"/>
    <w:rsid w:val="006B646D"/>
    <w:rsid w:val="006B64BF"/>
    <w:rsid w:val="006B6723"/>
    <w:rsid w:val="006B6D79"/>
    <w:rsid w:val="006B759B"/>
    <w:rsid w:val="006B7824"/>
    <w:rsid w:val="006C0664"/>
    <w:rsid w:val="006C0DE9"/>
    <w:rsid w:val="006C0FC8"/>
    <w:rsid w:val="006C18DE"/>
    <w:rsid w:val="006C2805"/>
    <w:rsid w:val="006C2B60"/>
    <w:rsid w:val="006C3BBB"/>
    <w:rsid w:val="006C3F3E"/>
    <w:rsid w:val="006C5133"/>
    <w:rsid w:val="006C56EE"/>
    <w:rsid w:val="006C59B3"/>
    <w:rsid w:val="006C686B"/>
    <w:rsid w:val="006C6B63"/>
    <w:rsid w:val="006C6EB5"/>
    <w:rsid w:val="006C7E48"/>
    <w:rsid w:val="006C7F3A"/>
    <w:rsid w:val="006D049F"/>
    <w:rsid w:val="006D0907"/>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E28"/>
    <w:rsid w:val="006E2138"/>
    <w:rsid w:val="006E2382"/>
    <w:rsid w:val="006E2464"/>
    <w:rsid w:val="006E28C9"/>
    <w:rsid w:val="006E2BBC"/>
    <w:rsid w:val="006E2E37"/>
    <w:rsid w:val="006E3615"/>
    <w:rsid w:val="006E3655"/>
    <w:rsid w:val="006E36FB"/>
    <w:rsid w:val="006E3A8D"/>
    <w:rsid w:val="006E3D22"/>
    <w:rsid w:val="006E4019"/>
    <w:rsid w:val="006E4410"/>
    <w:rsid w:val="006E46AD"/>
    <w:rsid w:val="006E47DF"/>
    <w:rsid w:val="006E4C2C"/>
    <w:rsid w:val="006E5D9D"/>
    <w:rsid w:val="006E5EA1"/>
    <w:rsid w:val="006E62C3"/>
    <w:rsid w:val="006E6936"/>
    <w:rsid w:val="006E6FB4"/>
    <w:rsid w:val="006E7056"/>
    <w:rsid w:val="006F12BA"/>
    <w:rsid w:val="006F16F7"/>
    <w:rsid w:val="006F1BC3"/>
    <w:rsid w:val="006F2446"/>
    <w:rsid w:val="006F3F0B"/>
    <w:rsid w:val="006F4264"/>
    <w:rsid w:val="006F4A15"/>
    <w:rsid w:val="006F4AB9"/>
    <w:rsid w:val="006F4D0A"/>
    <w:rsid w:val="006F4EF2"/>
    <w:rsid w:val="006F509B"/>
    <w:rsid w:val="006F5B46"/>
    <w:rsid w:val="006F63A0"/>
    <w:rsid w:val="006F6570"/>
    <w:rsid w:val="006F696B"/>
    <w:rsid w:val="006F71BB"/>
    <w:rsid w:val="006F790F"/>
    <w:rsid w:val="006F7C38"/>
    <w:rsid w:val="006F7F45"/>
    <w:rsid w:val="0070065E"/>
    <w:rsid w:val="00700AD3"/>
    <w:rsid w:val="00701330"/>
    <w:rsid w:val="007014C4"/>
    <w:rsid w:val="00701F2F"/>
    <w:rsid w:val="00701F82"/>
    <w:rsid w:val="007027B7"/>
    <w:rsid w:val="007028A2"/>
    <w:rsid w:val="00703447"/>
    <w:rsid w:val="00704804"/>
    <w:rsid w:val="00704885"/>
    <w:rsid w:val="00705486"/>
    <w:rsid w:val="00705F72"/>
    <w:rsid w:val="007061A4"/>
    <w:rsid w:val="00706512"/>
    <w:rsid w:val="00706C66"/>
    <w:rsid w:val="0070745D"/>
    <w:rsid w:val="00707614"/>
    <w:rsid w:val="00707DB0"/>
    <w:rsid w:val="00710DF1"/>
    <w:rsid w:val="00711590"/>
    <w:rsid w:val="0071161D"/>
    <w:rsid w:val="00711C37"/>
    <w:rsid w:val="0071201A"/>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F18"/>
    <w:rsid w:val="0072138F"/>
    <w:rsid w:val="0072244A"/>
    <w:rsid w:val="00722482"/>
    <w:rsid w:val="00722BBC"/>
    <w:rsid w:val="00722C9E"/>
    <w:rsid w:val="00723D53"/>
    <w:rsid w:val="00723ECC"/>
    <w:rsid w:val="00724A16"/>
    <w:rsid w:val="00725379"/>
    <w:rsid w:val="007256D1"/>
    <w:rsid w:val="00725CCC"/>
    <w:rsid w:val="00727092"/>
    <w:rsid w:val="0072712F"/>
    <w:rsid w:val="007271DE"/>
    <w:rsid w:val="007275F2"/>
    <w:rsid w:val="00727E51"/>
    <w:rsid w:val="00730329"/>
    <w:rsid w:val="00730762"/>
    <w:rsid w:val="007310EB"/>
    <w:rsid w:val="007312B0"/>
    <w:rsid w:val="0073156D"/>
    <w:rsid w:val="00731649"/>
    <w:rsid w:val="00731715"/>
    <w:rsid w:val="00731A52"/>
    <w:rsid w:val="00731A92"/>
    <w:rsid w:val="00731BD2"/>
    <w:rsid w:val="00732023"/>
    <w:rsid w:val="00732374"/>
    <w:rsid w:val="007324ED"/>
    <w:rsid w:val="00732C0F"/>
    <w:rsid w:val="00733289"/>
    <w:rsid w:val="007333BA"/>
    <w:rsid w:val="00733991"/>
    <w:rsid w:val="00733A7A"/>
    <w:rsid w:val="00734114"/>
    <w:rsid w:val="00734233"/>
    <w:rsid w:val="00734F9D"/>
    <w:rsid w:val="00734FF0"/>
    <w:rsid w:val="007352A7"/>
    <w:rsid w:val="00735788"/>
    <w:rsid w:val="00736103"/>
    <w:rsid w:val="00736289"/>
    <w:rsid w:val="0073651E"/>
    <w:rsid w:val="00736909"/>
    <w:rsid w:val="0073718E"/>
    <w:rsid w:val="00737403"/>
    <w:rsid w:val="0073747E"/>
    <w:rsid w:val="0074001E"/>
    <w:rsid w:val="00740117"/>
    <w:rsid w:val="007401AF"/>
    <w:rsid w:val="007402F5"/>
    <w:rsid w:val="00740A05"/>
    <w:rsid w:val="007414BE"/>
    <w:rsid w:val="00742210"/>
    <w:rsid w:val="00742F44"/>
    <w:rsid w:val="0074319C"/>
    <w:rsid w:val="007433CF"/>
    <w:rsid w:val="00744AF9"/>
    <w:rsid w:val="00744E13"/>
    <w:rsid w:val="007456E7"/>
    <w:rsid w:val="007457BE"/>
    <w:rsid w:val="0074596C"/>
    <w:rsid w:val="0074607D"/>
    <w:rsid w:val="007462D0"/>
    <w:rsid w:val="00746A6C"/>
    <w:rsid w:val="00747042"/>
    <w:rsid w:val="00747505"/>
    <w:rsid w:val="007476E3"/>
    <w:rsid w:val="00750E50"/>
    <w:rsid w:val="00751498"/>
    <w:rsid w:val="007515EF"/>
    <w:rsid w:val="00751B76"/>
    <w:rsid w:val="007525D0"/>
    <w:rsid w:val="00752908"/>
    <w:rsid w:val="00752A4B"/>
    <w:rsid w:val="00753FD9"/>
    <w:rsid w:val="00754232"/>
    <w:rsid w:val="00754309"/>
    <w:rsid w:val="00754DFD"/>
    <w:rsid w:val="00755500"/>
    <w:rsid w:val="007559A4"/>
    <w:rsid w:val="00755F64"/>
    <w:rsid w:val="007565CD"/>
    <w:rsid w:val="00756889"/>
    <w:rsid w:val="0076011C"/>
    <w:rsid w:val="007602AE"/>
    <w:rsid w:val="00760907"/>
    <w:rsid w:val="00761038"/>
    <w:rsid w:val="0076271F"/>
    <w:rsid w:val="0076379B"/>
    <w:rsid w:val="007639C0"/>
    <w:rsid w:val="00763A17"/>
    <w:rsid w:val="00764956"/>
    <w:rsid w:val="00764D75"/>
    <w:rsid w:val="00765B4D"/>
    <w:rsid w:val="00765F13"/>
    <w:rsid w:val="00766715"/>
    <w:rsid w:val="0076677C"/>
    <w:rsid w:val="0076698B"/>
    <w:rsid w:val="00766A11"/>
    <w:rsid w:val="00766A6B"/>
    <w:rsid w:val="0076744C"/>
    <w:rsid w:val="007708C5"/>
    <w:rsid w:val="00770FBD"/>
    <w:rsid w:val="007714ED"/>
    <w:rsid w:val="0077227B"/>
    <w:rsid w:val="00772BCA"/>
    <w:rsid w:val="00772D5E"/>
    <w:rsid w:val="00773466"/>
    <w:rsid w:val="007744A1"/>
    <w:rsid w:val="00775335"/>
    <w:rsid w:val="00775916"/>
    <w:rsid w:val="00775B5B"/>
    <w:rsid w:val="00776530"/>
    <w:rsid w:val="0077664C"/>
    <w:rsid w:val="007767B5"/>
    <w:rsid w:val="007772DD"/>
    <w:rsid w:val="00777A41"/>
    <w:rsid w:val="0078019E"/>
    <w:rsid w:val="00780F06"/>
    <w:rsid w:val="00780F09"/>
    <w:rsid w:val="00781F0C"/>
    <w:rsid w:val="0078216C"/>
    <w:rsid w:val="007823E2"/>
    <w:rsid w:val="007827C2"/>
    <w:rsid w:val="00782BDA"/>
    <w:rsid w:val="00782ECB"/>
    <w:rsid w:val="007831D3"/>
    <w:rsid w:val="007834A7"/>
    <w:rsid w:val="00783833"/>
    <w:rsid w:val="00784164"/>
    <w:rsid w:val="00784567"/>
    <w:rsid w:val="007845ED"/>
    <w:rsid w:val="00784781"/>
    <w:rsid w:val="0078490B"/>
    <w:rsid w:val="00785A5A"/>
    <w:rsid w:val="00785AA2"/>
    <w:rsid w:val="00785BD5"/>
    <w:rsid w:val="00785FD3"/>
    <w:rsid w:val="00787481"/>
    <w:rsid w:val="007876E5"/>
    <w:rsid w:val="00787C0C"/>
    <w:rsid w:val="00790C3D"/>
    <w:rsid w:val="00791DFD"/>
    <w:rsid w:val="007922A6"/>
    <w:rsid w:val="0079264A"/>
    <w:rsid w:val="00792A75"/>
    <w:rsid w:val="007933FF"/>
    <w:rsid w:val="00794033"/>
    <w:rsid w:val="0079410F"/>
    <w:rsid w:val="00794119"/>
    <w:rsid w:val="00794705"/>
    <w:rsid w:val="00794968"/>
    <w:rsid w:val="007959BF"/>
    <w:rsid w:val="007960AB"/>
    <w:rsid w:val="0079698F"/>
    <w:rsid w:val="00796AAB"/>
    <w:rsid w:val="00796AB6"/>
    <w:rsid w:val="00796C53"/>
    <w:rsid w:val="00796CA5"/>
    <w:rsid w:val="00796EA6"/>
    <w:rsid w:val="007A034A"/>
    <w:rsid w:val="007A03D1"/>
    <w:rsid w:val="007A1396"/>
    <w:rsid w:val="007A1601"/>
    <w:rsid w:val="007A205F"/>
    <w:rsid w:val="007A22FF"/>
    <w:rsid w:val="007A2517"/>
    <w:rsid w:val="007A2608"/>
    <w:rsid w:val="007A33AB"/>
    <w:rsid w:val="007A3EBD"/>
    <w:rsid w:val="007A3EC3"/>
    <w:rsid w:val="007A4184"/>
    <w:rsid w:val="007A46D1"/>
    <w:rsid w:val="007A5D74"/>
    <w:rsid w:val="007A63BA"/>
    <w:rsid w:val="007A6DCB"/>
    <w:rsid w:val="007A7112"/>
    <w:rsid w:val="007A7233"/>
    <w:rsid w:val="007A7AC1"/>
    <w:rsid w:val="007B0F77"/>
    <w:rsid w:val="007B2C2A"/>
    <w:rsid w:val="007B2E12"/>
    <w:rsid w:val="007B3F70"/>
    <w:rsid w:val="007B504D"/>
    <w:rsid w:val="007B59AF"/>
    <w:rsid w:val="007B5BDE"/>
    <w:rsid w:val="007B5CBE"/>
    <w:rsid w:val="007B6B3D"/>
    <w:rsid w:val="007B6BB8"/>
    <w:rsid w:val="007B6F3D"/>
    <w:rsid w:val="007B6F54"/>
    <w:rsid w:val="007B7054"/>
    <w:rsid w:val="007B70B1"/>
    <w:rsid w:val="007B7400"/>
    <w:rsid w:val="007B7603"/>
    <w:rsid w:val="007C0133"/>
    <w:rsid w:val="007C06FA"/>
    <w:rsid w:val="007C091C"/>
    <w:rsid w:val="007C0AD0"/>
    <w:rsid w:val="007C0D73"/>
    <w:rsid w:val="007C0E37"/>
    <w:rsid w:val="007C1057"/>
    <w:rsid w:val="007C1240"/>
    <w:rsid w:val="007C1615"/>
    <w:rsid w:val="007C193C"/>
    <w:rsid w:val="007C320B"/>
    <w:rsid w:val="007C33D2"/>
    <w:rsid w:val="007C41D8"/>
    <w:rsid w:val="007C42B8"/>
    <w:rsid w:val="007C450E"/>
    <w:rsid w:val="007C5AB0"/>
    <w:rsid w:val="007C65A5"/>
    <w:rsid w:val="007C6672"/>
    <w:rsid w:val="007C78CD"/>
    <w:rsid w:val="007D00BC"/>
    <w:rsid w:val="007D05D9"/>
    <w:rsid w:val="007D0A01"/>
    <w:rsid w:val="007D10AC"/>
    <w:rsid w:val="007D1139"/>
    <w:rsid w:val="007D35F9"/>
    <w:rsid w:val="007D3936"/>
    <w:rsid w:val="007D4582"/>
    <w:rsid w:val="007D52DB"/>
    <w:rsid w:val="007D5906"/>
    <w:rsid w:val="007D61AE"/>
    <w:rsid w:val="007D6229"/>
    <w:rsid w:val="007D6569"/>
    <w:rsid w:val="007D6CCF"/>
    <w:rsid w:val="007D6DB9"/>
    <w:rsid w:val="007D6EE0"/>
    <w:rsid w:val="007D7D85"/>
    <w:rsid w:val="007E04A7"/>
    <w:rsid w:val="007E0683"/>
    <w:rsid w:val="007E129E"/>
    <w:rsid w:val="007E1AFE"/>
    <w:rsid w:val="007E2503"/>
    <w:rsid w:val="007E33A4"/>
    <w:rsid w:val="007E3687"/>
    <w:rsid w:val="007E3A7B"/>
    <w:rsid w:val="007E477F"/>
    <w:rsid w:val="007E4B56"/>
    <w:rsid w:val="007E5706"/>
    <w:rsid w:val="007E584C"/>
    <w:rsid w:val="007E59EB"/>
    <w:rsid w:val="007E5A67"/>
    <w:rsid w:val="007E5ED7"/>
    <w:rsid w:val="007E6107"/>
    <w:rsid w:val="007E630C"/>
    <w:rsid w:val="007E7C1B"/>
    <w:rsid w:val="007F1BAE"/>
    <w:rsid w:val="007F2201"/>
    <w:rsid w:val="007F2801"/>
    <w:rsid w:val="007F2A50"/>
    <w:rsid w:val="007F2B80"/>
    <w:rsid w:val="007F3031"/>
    <w:rsid w:val="007F364A"/>
    <w:rsid w:val="007F418A"/>
    <w:rsid w:val="007F4445"/>
    <w:rsid w:val="007F4809"/>
    <w:rsid w:val="007F5455"/>
    <w:rsid w:val="007F6069"/>
    <w:rsid w:val="007F6AC0"/>
    <w:rsid w:val="007F6CC4"/>
    <w:rsid w:val="007F6E01"/>
    <w:rsid w:val="007F755C"/>
    <w:rsid w:val="0080013F"/>
    <w:rsid w:val="00800958"/>
    <w:rsid w:val="00800D92"/>
    <w:rsid w:val="00800FDA"/>
    <w:rsid w:val="00801101"/>
    <w:rsid w:val="00801129"/>
    <w:rsid w:val="00801A1E"/>
    <w:rsid w:val="00801E83"/>
    <w:rsid w:val="008022C2"/>
    <w:rsid w:val="008031FC"/>
    <w:rsid w:val="0080359E"/>
    <w:rsid w:val="008038F0"/>
    <w:rsid w:val="00803BD3"/>
    <w:rsid w:val="00803FCA"/>
    <w:rsid w:val="00804D57"/>
    <w:rsid w:val="00804E6B"/>
    <w:rsid w:val="00805050"/>
    <w:rsid w:val="0080514C"/>
    <w:rsid w:val="00805168"/>
    <w:rsid w:val="00805659"/>
    <w:rsid w:val="00805739"/>
    <w:rsid w:val="00805808"/>
    <w:rsid w:val="00805C9D"/>
    <w:rsid w:val="00805EE3"/>
    <w:rsid w:val="008061F9"/>
    <w:rsid w:val="00806756"/>
    <w:rsid w:val="0080701C"/>
    <w:rsid w:val="00807D5A"/>
    <w:rsid w:val="008101CC"/>
    <w:rsid w:val="00810427"/>
    <w:rsid w:val="00810AE0"/>
    <w:rsid w:val="00810CD7"/>
    <w:rsid w:val="00811227"/>
    <w:rsid w:val="008114AA"/>
    <w:rsid w:val="00811AA4"/>
    <w:rsid w:val="00812261"/>
    <w:rsid w:val="00812343"/>
    <w:rsid w:val="0081287C"/>
    <w:rsid w:val="00813428"/>
    <w:rsid w:val="0081384A"/>
    <w:rsid w:val="008147DA"/>
    <w:rsid w:val="00814842"/>
    <w:rsid w:val="00814D6E"/>
    <w:rsid w:val="008151B4"/>
    <w:rsid w:val="00815A02"/>
    <w:rsid w:val="008162E0"/>
    <w:rsid w:val="00816E11"/>
    <w:rsid w:val="00816FDF"/>
    <w:rsid w:val="00817176"/>
    <w:rsid w:val="00817562"/>
    <w:rsid w:val="00817C5C"/>
    <w:rsid w:val="00817CBB"/>
    <w:rsid w:val="00820D63"/>
    <w:rsid w:val="00821916"/>
    <w:rsid w:val="00821CCB"/>
    <w:rsid w:val="008238A0"/>
    <w:rsid w:val="00823989"/>
    <w:rsid w:val="00823E2D"/>
    <w:rsid w:val="00824412"/>
    <w:rsid w:val="008247B5"/>
    <w:rsid w:val="008249EF"/>
    <w:rsid w:val="00824FD1"/>
    <w:rsid w:val="0082545C"/>
    <w:rsid w:val="0082554B"/>
    <w:rsid w:val="00825F3B"/>
    <w:rsid w:val="00826E6A"/>
    <w:rsid w:val="008271E5"/>
    <w:rsid w:val="0082783E"/>
    <w:rsid w:val="00830576"/>
    <w:rsid w:val="0083086E"/>
    <w:rsid w:val="008309BA"/>
    <w:rsid w:val="00831112"/>
    <w:rsid w:val="00831EC1"/>
    <w:rsid w:val="00832F54"/>
    <w:rsid w:val="00833100"/>
    <w:rsid w:val="00833BA3"/>
    <w:rsid w:val="00833C80"/>
    <w:rsid w:val="00833FEA"/>
    <w:rsid w:val="008344B8"/>
    <w:rsid w:val="008348CA"/>
    <w:rsid w:val="00834C34"/>
    <w:rsid w:val="00834ED2"/>
    <w:rsid w:val="00835A3E"/>
    <w:rsid w:val="0083631E"/>
    <w:rsid w:val="00836FB1"/>
    <w:rsid w:val="00837298"/>
    <w:rsid w:val="00837AA0"/>
    <w:rsid w:val="00841329"/>
    <w:rsid w:val="0084151D"/>
    <w:rsid w:val="0084160D"/>
    <w:rsid w:val="00841FDB"/>
    <w:rsid w:val="008423E9"/>
    <w:rsid w:val="00842B65"/>
    <w:rsid w:val="00843148"/>
    <w:rsid w:val="0084391B"/>
    <w:rsid w:val="00843B78"/>
    <w:rsid w:val="00843EA4"/>
    <w:rsid w:val="00843F39"/>
    <w:rsid w:val="0084467A"/>
    <w:rsid w:val="008456E9"/>
    <w:rsid w:val="00845FF8"/>
    <w:rsid w:val="00846311"/>
    <w:rsid w:val="00847EB7"/>
    <w:rsid w:val="00850B07"/>
    <w:rsid w:val="00850C8A"/>
    <w:rsid w:val="00851895"/>
    <w:rsid w:val="008527D0"/>
    <w:rsid w:val="00853034"/>
    <w:rsid w:val="0085328F"/>
    <w:rsid w:val="00854133"/>
    <w:rsid w:val="00854AC3"/>
    <w:rsid w:val="00854E53"/>
    <w:rsid w:val="0085570C"/>
    <w:rsid w:val="008567BE"/>
    <w:rsid w:val="00856A40"/>
    <w:rsid w:val="00856DC2"/>
    <w:rsid w:val="008601F2"/>
    <w:rsid w:val="00861E41"/>
    <w:rsid w:val="00861EC7"/>
    <w:rsid w:val="00862412"/>
    <w:rsid w:val="008627D9"/>
    <w:rsid w:val="00862883"/>
    <w:rsid w:val="00862AD2"/>
    <w:rsid w:val="008631B6"/>
    <w:rsid w:val="00863304"/>
    <w:rsid w:val="008640DE"/>
    <w:rsid w:val="00864138"/>
    <w:rsid w:val="00864857"/>
    <w:rsid w:val="0086552F"/>
    <w:rsid w:val="00865AD9"/>
    <w:rsid w:val="00866D7B"/>
    <w:rsid w:val="008670D4"/>
    <w:rsid w:val="0086715D"/>
    <w:rsid w:val="008676D2"/>
    <w:rsid w:val="00867CA9"/>
    <w:rsid w:val="0087003C"/>
    <w:rsid w:val="00870EE4"/>
    <w:rsid w:val="008713CA"/>
    <w:rsid w:val="00871502"/>
    <w:rsid w:val="00872106"/>
    <w:rsid w:val="00872998"/>
    <w:rsid w:val="00873088"/>
    <w:rsid w:val="00873ADD"/>
    <w:rsid w:val="0087459F"/>
    <w:rsid w:val="0087467D"/>
    <w:rsid w:val="00875569"/>
    <w:rsid w:val="00875607"/>
    <w:rsid w:val="00875651"/>
    <w:rsid w:val="00875785"/>
    <w:rsid w:val="00876A64"/>
    <w:rsid w:val="00876BF9"/>
    <w:rsid w:val="00876DA1"/>
    <w:rsid w:val="0087716D"/>
    <w:rsid w:val="00877F5B"/>
    <w:rsid w:val="00880017"/>
    <w:rsid w:val="0088009F"/>
    <w:rsid w:val="00880F3D"/>
    <w:rsid w:val="00881362"/>
    <w:rsid w:val="00881831"/>
    <w:rsid w:val="00882020"/>
    <w:rsid w:val="008821BD"/>
    <w:rsid w:val="00882627"/>
    <w:rsid w:val="00883A71"/>
    <w:rsid w:val="00884950"/>
    <w:rsid w:val="00884DF6"/>
    <w:rsid w:val="00884EE7"/>
    <w:rsid w:val="008851ED"/>
    <w:rsid w:val="008856CB"/>
    <w:rsid w:val="0088590F"/>
    <w:rsid w:val="00885998"/>
    <w:rsid w:val="008860EB"/>
    <w:rsid w:val="008863EC"/>
    <w:rsid w:val="008864E2"/>
    <w:rsid w:val="008878EB"/>
    <w:rsid w:val="00887BC6"/>
    <w:rsid w:val="00890AE7"/>
    <w:rsid w:val="00891D52"/>
    <w:rsid w:val="00892FAB"/>
    <w:rsid w:val="00893167"/>
    <w:rsid w:val="00893644"/>
    <w:rsid w:val="00893E1C"/>
    <w:rsid w:val="00893FEA"/>
    <w:rsid w:val="00894028"/>
    <w:rsid w:val="00894487"/>
    <w:rsid w:val="00894D03"/>
    <w:rsid w:val="008951A6"/>
    <w:rsid w:val="00895392"/>
    <w:rsid w:val="00895709"/>
    <w:rsid w:val="00895E8C"/>
    <w:rsid w:val="008964E4"/>
    <w:rsid w:val="008968DD"/>
    <w:rsid w:val="00897688"/>
    <w:rsid w:val="00897D92"/>
    <w:rsid w:val="008A06B6"/>
    <w:rsid w:val="008A13D1"/>
    <w:rsid w:val="008A1721"/>
    <w:rsid w:val="008A193E"/>
    <w:rsid w:val="008A1EBD"/>
    <w:rsid w:val="008A2CEB"/>
    <w:rsid w:val="008A34E0"/>
    <w:rsid w:val="008A3563"/>
    <w:rsid w:val="008A3C0D"/>
    <w:rsid w:val="008A3E3C"/>
    <w:rsid w:val="008A40BB"/>
    <w:rsid w:val="008A4BB5"/>
    <w:rsid w:val="008A513D"/>
    <w:rsid w:val="008A5905"/>
    <w:rsid w:val="008A5D93"/>
    <w:rsid w:val="008A5E02"/>
    <w:rsid w:val="008A6016"/>
    <w:rsid w:val="008A61BD"/>
    <w:rsid w:val="008A70CD"/>
    <w:rsid w:val="008A7927"/>
    <w:rsid w:val="008B0F58"/>
    <w:rsid w:val="008B18E3"/>
    <w:rsid w:val="008B1A04"/>
    <w:rsid w:val="008B1C56"/>
    <w:rsid w:val="008B2780"/>
    <w:rsid w:val="008B2A18"/>
    <w:rsid w:val="008B2B03"/>
    <w:rsid w:val="008B40D3"/>
    <w:rsid w:val="008B52DA"/>
    <w:rsid w:val="008B59DA"/>
    <w:rsid w:val="008B5ABD"/>
    <w:rsid w:val="008B637B"/>
    <w:rsid w:val="008B7153"/>
    <w:rsid w:val="008B7193"/>
    <w:rsid w:val="008B723A"/>
    <w:rsid w:val="008B746F"/>
    <w:rsid w:val="008C03DA"/>
    <w:rsid w:val="008C0675"/>
    <w:rsid w:val="008C0B08"/>
    <w:rsid w:val="008C17A3"/>
    <w:rsid w:val="008C17A5"/>
    <w:rsid w:val="008C2225"/>
    <w:rsid w:val="008C23B4"/>
    <w:rsid w:val="008C2AB6"/>
    <w:rsid w:val="008C2E8C"/>
    <w:rsid w:val="008C2F23"/>
    <w:rsid w:val="008C3405"/>
    <w:rsid w:val="008C36B1"/>
    <w:rsid w:val="008C4076"/>
    <w:rsid w:val="008C44C4"/>
    <w:rsid w:val="008C458A"/>
    <w:rsid w:val="008C45D6"/>
    <w:rsid w:val="008C55EA"/>
    <w:rsid w:val="008C5C97"/>
    <w:rsid w:val="008C622F"/>
    <w:rsid w:val="008C62BE"/>
    <w:rsid w:val="008C737F"/>
    <w:rsid w:val="008C7C97"/>
    <w:rsid w:val="008C7D81"/>
    <w:rsid w:val="008D0450"/>
    <w:rsid w:val="008D0921"/>
    <w:rsid w:val="008D0C4F"/>
    <w:rsid w:val="008D1149"/>
    <w:rsid w:val="008D11BC"/>
    <w:rsid w:val="008D1C18"/>
    <w:rsid w:val="008D1FB4"/>
    <w:rsid w:val="008D22F5"/>
    <w:rsid w:val="008D2C18"/>
    <w:rsid w:val="008D34A1"/>
    <w:rsid w:val="008D43EB"/>
    <w:rsid w:val="008D5059"/>
    <w:rsid w:val="008D542D"/>
    <w:rsid w:val="008D55AD"/>
    <w:rsid w:val="008D5977"/>
    <w:rsid w:val="008D6114"/>
    <w:rsid w:val="008D68BF"/>
    <w:rsid w:val="008D713F"/>
    <w:rsid w:val="008E0C01"/>
    <w:rsid w:val="008E0CC3"/>
    <w:rsid w:val="008E118C"/>
    <w:rsid w:val="008E137C"/>
    <w:rsid w:val="008E17D1"/>
    <w:rsid w:val="008E1E56"/>
    <w:rsid w:val="008E2AF7"/>
    <w:rsid w:val="008E2FA0"/>
    <w:rsid w:val="008E330C"/>
    <w:rsid w:val="008E33E4"/>
    <w:rsid w:val="008E48FA"/>
    <w:rsid w:val="008E547C"/>
    <w:rsid w:val="008E5583"/>
    <w:rsid w:val="008E57A3"/>
    <w:rsid w:val="008E5A64"/>
    <w:rsid w:val="008E6807"/>
    <w:rsid w:val="008E6FEA"/>
    <w:rsid w:val="008E7E6B"/>
    <w:rsid w:val="008F062E"/>
    <w:rsid w:val="008F129A"/>
    <w:rsid w:val="008F14BA"/>
    <w:rsid w:val="008F15F2"/>
    <w:rsid w:val="008F1602"/>
    <w:rsid w:val="008F17FC"/>
    <w:rsid w:val="008F1A56"/>
    <w:rsid w:val="008F1B01"/>
    <w:rsid w:val="008F2694"/>
    <w:rsid w:val="008F2782"/>
    <w:rsid w:val="008F3532"/>
    <w:rsid w:val="008F3AB6"/>
    <w:rsid w:val="008F42B9"/>
    <w:rsid w:val="008F4458"/>
    <w:rsid w:val="008F4495"/>
    <w:rsid w:val="008F463F"/>
    <w:rsid w:val="008F4C82"/>
    <w:rsid w:val="008F582E"/>
    <w:rsid w:val="008F5EB3"/>
    <w:rsid w:val="008F60C2"/>
    <w:rsid w:val="008F6713"/>
    <w:rsid w:val="009000BC"/>
    <w:rsid w:val="009001E5"/>
    <w:rsid w:val="009010BE"/>
    <w:rsid w:val="009013AD"/>
    <w:rsid w:val="00901406"/>
    <w:rsid w:val="00901866"/>
    <w:rsid w:val="00901AC2"/>
    <w:rsid w:val="00901E27"/>
    <w:rsid w:val="00901EBA"/>
    <w:rsid w:val="0090295C"/>
    <w:rsid w:val="00902EFC"/>
    <w:rsid w:val="009037FA"/>
    <w:rsid w:val="009047FA"/>
    <w:rsid w:val="009062A3"/>
    <w:rsid w:val="009062DE"/>
    <w:rsid w:val="009078E8"/>
    <w:rsid w:val="00907941"/>
    <w:rsid w:val="009105C1"/>
    <w:rsid w:val="00910AF5"/>
    <w:rsid w:val="00912544"/>
    <w:rsid w:val="009127A8"/>
    <w:rsid w:val="00913415"/>
    <w:rsid w:val="00913C35"/>
    <w:rsid w:val="00913DAD"/>
    <w:rsid w:val="009141FF"/>
    <w:rsid w:val="00914BF2"/>
    <w:rsid w:val="00915389"/>
    <w:rsid w:val="00915517"/>
    <w:rsid w:val="00915601"/>
    <w:rsid w:val="009160A4"/>
    <w:rsid w:val="00916516"/>
    <w:rsid w:val="00916898"/>
    <w:rsid w:val="0091696E"/>
    <w:rsid w:val="009179A8"/>
    <w:rsid w:val="0092049A"/>
    <w:rsid w:val="00920925"/>
    <w:rsid w:val="00920A87"/>
    <w:rsid w:val="00921479"/>
    <w:rsid w:val="00921B53"/>
    <w:rsid w:val="00922039"/>
    <w:rsid w:val="00922357"/>
    <w:rsid w:val="009225E3"/>
    <w:rsid w:val="00922928"/>
    <w:rsid w:val="00922AB1"/>
    <w:rsid w:val="0092317A"/>
    <w:rsid w:val="0092319E"/>
    <w:rsid w:val="00924294"/>
    <w:rsid w:val="009243C7"/>
    <w:rsid w:val="009248CD"/>
    <w:rsid w:val="00924A95"/>
    <w:rsid w:val="00924AD6"/>
    <w:rsid w:val="00925726"/>
    <w:rsid w:val="00925EEC"/>
    <w:rsid w:val="009261A2"/>
    <w:rsid w:val="0092623C"/>
    <w:rsid w:val="009272F3"/>
    <w:rsid w:val="00927699"/>
    <w:rsid w:val="00930489"/>
    <w:rsid w:val="009319DF"/>
    <w:rsid w:val="0093209E"/>
    <w:rsid w:val="009328F6"/>
    <w:rsid w:val="00933A40"/>
    <w:rsid w:val="00933DAD"/>
    <w:rsid w:val="00933FCC"/>
    <w:rsid w:val="00933FF4"/>
    <w:rsid w:val="00934592"/>
    <w:rsid w:val="00934A3D"/>
    <w:rsid w:val="00934BAB"/>
    <w:rsid w:val="0093501D"/>
    <w:rsid w:val="00935361"/>
    <w:rsid w:val="009361B9"/>
    <w:rsid w:val="009369C5"/>
    <w:rsid w:val="00937184"/>
    <w:rsid w:val="00937A6E"/>
    <w:rsid w:val="00937F26"/>
    <w:rsid w:val="00940367"/>
    <w:rsid w:val="00940DA3"/>
    <w:rsid w:val="00941211"/>
    <w:rsid w:val="0094154D"/>
    <w:rsid w:val="0094160F"/>
    <w:rsid w:val="00941C0C"/>
    <w:rsid w:val="00942B95"/>
    <w:rsid w:val="00942C01"/>
    <w:rsid w:val="00942C35"/>
    <w:rsid w:val="009430A3"/>
    <w:rsid w:val="009432E2"/>
    <w:rsid w:val="009437D9"/>
    <w:rsid w:val="00943EE5"/>
    <w:rsid w:val="00944021"/>
    <w:rsid w:val="00944A2F"/>
    <w:rsid w:val="00944D09"/>
    <w:rsid w:val="00944FBB"/>
    <w:rsid w:val="00945643"/>
    <w:rsid w:val="00945D7B"/>
    <w:rsid w:val="0094601C"/>
    <w:rsid w:val="009467A7"/>
    <w:rsid w:val="00946CC7"/>
    <w:rsid w:val="00946FFA"/>
    <w:rsid w:val="00947355"/>
    <w:rsid w:val="00947514"/>
    <w:rsid w:val="00950BE0"/>
    <w:rsid w:val="009510F1"/>
    <w:rsid w:val="009511D2"/>
    <w:rsid w:val="00951C62"/>
    <w:rsid w:val="009522AE"/>
    <w:rsid w:val="009535C1"/>
    <w:rsid w:val="00953B23"/>
    <w:rsid w:val="009540B9"/>
    <w:rsid w:val="00954749"/>
    <w:rsid w:val="00954890"/>
    <w:rsid w:val="00957164"/>
    <w:rsid w:val="009575EA"/>
    <w:rsid w:val="00957651"/>
    <w:rsid w:val="00957D40"/>
    <w:rsid w:val="00960D1E"/>
    <w:rsid w:val="00961010"/>
    <w:rsid w:val="0096109C"/>
    <w:rsid w:val="0096182A"/>
    <w:rsid w:val="00962193"/>
    <w:rsid w:val="0096239A"/>
    <w:rsid w:val="00962F67"/>
    <w:rsid w:val="009636B8"/>
    <w:rsid w:val="009637D2"/>
    <w:rsid w:val="00963813"/>
    <w:rsid w:val="00964215"/>
    <w:rsid w:val="00965476"/>
    <w:rsid w:val="0096680D"/>
    <w:rsid w:val="00966DEE"/>
    <w:rsid w:val="009677F5"/>
    <w:rsid w:val="009708E5"/>
    <w:rsid w:val="00970978"/>
    <w:rsid w:val="00970D7E"/>
    <w:rsid w:val="00971E3B"/>
    <w:rsid w:val="00972738"/>
    <w:rsid w:val="00972AD1"/>
    <w:rsid w:val="00972CF5"/>
    <w:rsid w:val="00972EAA"/>
    <w:rsid w:val="00973531"/>
    <w:rsid w:val="00973B62"/>
    <w:rsid w:val="00973BFA"/>
    <w:rsid w:val="00973BFB"/>
    <w:rsid w:val="00974762"/>
    <w:rsid w:val="00974A0E"/>
    <w:rsid w:val="00974A9E"/>
    <w:rsid w:val="0097594A"/>
    <w:rsid w:val="009762FC"/>
    <w:rsid w:val="00976545"/>
    <w:rsid w:val="009768AE"/>
    <w:rsid w:val="00976C3D"/>
    <w:rsid w:val="00977C9A"/>
    <w:rsid w:val="00977E7D"/>
    <w:rsid w:val="00980615"/>
    <w:rsid w:val="009808DF"/>
    <w:rsid w:val="00981068"/>
    <w:rsid w:val="00981CAF"/>
    <w:rsid w:val="00981FEA"/>
    <w:rsid w:val="0098206A"/>
    <w:rsid w:val="00982E71"/>
    <w:rsid w:val="0098341D"/>
    <w:rsid w:val="00983544"/>
    <w:rsid w:val="009838D8"/>
    <w:rsid w:val="009839B2"/>
    <w:rsid w:val="00983E11"/>
    <w:rsid w:val="0098446C"/>
    <w:rsid w:val="0098456C"/>
    <w:rsid w:val="00984EB1"/>
    <w:rsid w:val="00985BC2"/>
    <w:rsid w:val="00985F68"/>
    <w:rsid w:val="00986390"/>
    <w:rsid w:val="00987092"/>
    <w:rsid w:val="00987903"/>
    <w:rsid w:val="009905CC"/>
    <w:rsid w:val="00990A94"/>
    <w:rsid w:val="009912D3"/>
    <w:rsid w:val="009915AB"/>
    <w:rsid w:val="00991D79"/>
    <w:rsid w:val="009927E3"/>
    <w:rsid w:val="00992CCA"/>
    <w:rsid w:val="009933F2"/>
    <w:rsid w:val="00993F5E"/>
    <w:rsid w:val="00994298"/>
    <w:rsid w:val="009944F7"/>
    <w:rsid w:val="0099482D"/>
    <w:rsid w:val="009950E5"/>
    <w:rsid w:val="009954E7"/>
    <w:rsid w:val="009956AE"/>
    <w:rsid w:val="009959BE"/>
    <w:rsid w:val="0099668C"/>
    <w:rsid w:val="00996B0C"/>
    <w:rsid w:val="00997114"/>
    <w:rsid w:val="00997DCC"/>
    <w:rsid w:val="00997FBB"/>
    <w:rsid w:val="009A0399"/>
    <w:rsid w:val="009A0BC4"/>
    <w:rsid w:val="009A11EE"/>
    <w:rsid w:val="009A1B5B"/>
    <w:rsid w:val="009A1BF6"/>
    <w:rsid w:val="009A1C77"/>
    <w:rsid w:val="009A1E3A"/>
    <w:rsid w:val="009A1E87"/>
    <w:rsid w:val="009A2251"/>
    <w:rsid w:val="009A2834"/>
    <w:rsid w:val="009A2F33"/>
    <w:rsid w:val="009A2FFF"/>
    <w:rsid w:val="009A33AD"/>
    <w:rsid w:val="009A3647"/>
    <w:rsid w:val="009A38F5"/>
    <w:rsid w:val="009A4001"/>
    <w:rsid w:val="009A4526"/>
    <w:rsid w:val="009A4F29"/>
    <w:rsid w:val="009A5A44"/>
    <w:rsid w:val="009A5A55"/>
    <w:rsid w:val="009A5B7F"/>
    <w:rsid w:val="009A6E81"/>
    <w:rsid w:val="009A6EDF"/>
    <w:rsid w:val="009A70BA"/>
    <w:rsid w:val="009A7210"/>
    <w:rsid w:val="009A7494"/>
    <w:rsid w:val="009B02E1"/>
    <w:rsid w:val="009B0983"/>
    <w:rsid w:val="009B0A94"/>
    <w:rsid w:val="009B0F5F"/>
    <w:rsid w:val="009B229B"/>
    <w:rsid w:val="009B2E06"/>
    <w:rsid w:val="009B311C"/>
    <w:rsid w:val="009B342D"/>
    <w:rsid w:val="009B3600"/>
    <w:rsid w:val="009B3C4B"/>
    <w:rsid w:val="009B3CDC"/>
    <w:rsid w:val="009B503D"/>
    <w:rsid w:val="009B5963"/>
    <w:rsid w:val="009B5E73"/>
    <w:rsid w:val="009B6638"/>
    <w:rsid w:val="009B67AA"/>
    <w:rsid w:val="009B6F6A"/>
    <w:rsid w:val="009B6FF9"/>
    <w:rsid w:val="009B7C43"/>
    <w:rsid w:val="009C05D6"/>
    <w:rsid w:val="009C0ADD"/>
    <w:rsid w:val="009C1951"/>
    <w:rsid w:val="009C1F3D"/>
    <w:rsid w:val="009C29C5"/>
    <w:rsid w:val="009C3155"/>
    <w:rsid w:val="009C35A1"/>
    <w:rsid w:val="009C4144"/>
    <w:rsid w:val="009C4147"/>
    <w:rsid w:val="009C4235"/>
    <w:rsid w:val="009C43EA"/>
    <w:rsid w:val="009C499F"/>
    <w:rsid w:val="009C4EC2"/>
    <w:rsid w:val="009C5197"/>
    <w:rsid w:val="009C5227"/>
    <w:rsid w:val="009C5696"/>
    <w:rsid w:val="009C5D76"/>
    <w:rsid w:val="009C6B6F"/>
    <w:rsid w:val="009C6FE0"/>
    <w:rsid w:val="009C7381"/>
    <w:rsid w:val="009C7B23"/>
    <w:rsid w:val="009D10A7"/>
    <w:rsid w:val="009D2012"/>
    <w:rsid w:val="009D36F6"/>
    <w:rsid w:val="009D3A0A"/>
    <w:rsid w:val="009D3A76"/>
    <w:rsid w:val="009D4750"/>
    <w:rsid w:val="009D4813"/>
    <w:rsid w:val="009D4D8D"/>
    <w:rsid w:val="009D4FC5"/>
    <w:rsid w:val="009D5161"/>
    <w:rsid w:val="009D5A75"/>
    <w:rsid w:val="009D5E48"/>
    <w:rsid w:val="009D66BB"/>
    <w:rsid w:val="009D6876"/>
    <w:rsid w:val="009D6C46"/>
    <w:rsid w:val="009D6C5D"/>
    <w:rsid w:val="009D7F81"/>
    <w:rsid w:val="009E059C"/>
    <w:rsid w:val="009E0797"/>
    <w:rsid w:val="009E0A9C"/>
    <w:rsid w:val="009E13A4"/>
    <w:rsid w:val="009E1824"/>
    <w:rsid w:val="009E2A8B"/>
    <w:rsid w:val="009E43EB"/>
    <w:rsid w:val="009E459F"/>
    <w:rsid w:val="009E51E4"/>
    <w:rsid w:val="009E5782"/>
    <w:rsid w:val="009E5C6A"/>
    <w:rsid w:val="009E5D32"/>
    <w:rsid w:val="009E6A41"/>
    <w:rsid w:val="009F052D"/>
    <w:rsid w:val="009F05EC"/>
    <w:rsid w:val="009F0AC7"/>
    <w:rsid w:val="009F15D7"/>
    <w:rsid w:val="009F18BC"/>
    <w:rsid w:val="009F1F56"/>
    <w:rsid w:val="009F248E"/>
    <w:rsid w:val="009F2891"/>
    <w:rsid w:val="009F2AA1"/>
    <w:rsid w:val="009F363D"/>
    <w:rsid w:val="009F387A"/>
    <w:rsid w:val="009F41A5"/>
    <w:rsid w:val="009F4961"/>
    <w:rsid w:val="009F506C"/>
    <w:rsid w:val="009F5B95"/>
    <w:rsid w:val="009F5BE5"/>
    <w:rsid w:val="009F5F80"/>
    <w:rsid w:val="009F5FE7"/>
    <w:rsid w:val="009F6522"/>
    <w:rsid w:val="009F6BB6"/>
    <w:rsid w:val="009F72F4"/>
    <w:rsid w:val="00A0044A"/>
    <w:rsid w:val="00A00600"/>
    <w:rsid w:val="00A0129C"/>
    <w:rsid w:val="00A02CD1"/>
    <w:rsid w:val="00A03727"/>
    <w:rsid w:val="00A0383D"/>
    <w:rsid w:val="00A04DD0"/>
    <w:rsid w:val="00A04DD4"/>
    <w:rsid w:val="00A05623"/>
    <w:rsid w:val="00A05CAB"/>
    <w:rsid w:val="00A069E3"/>
    <w:rsid w:val="00A06B6C"/>
    <w:rsid w:val="00A06FE4"/>
    <w:rsid w:val="00A07712"/>
    <w:rsid w:val="00A103C9"/>
    <w:rsid w:val="00A1070E"/>
    <w:rsid w:val="00A10748"/>
    <w:rsid w:val="00A10C9E"/>
    <w:rsid w:val="00A11534"/>
    <w:rsid w:val="00A11D0B"/>
    <w:rsid w:val="00A127C9"/>
    <w:rsid w:val="00A1359A"/>
    <w:rsid w:val="00A13D29"/>
    <w:rsid w:val="00A142FE"/>
    <w:rsid w:val="00A14642"/>
    <w:rsid w:val="00A14803"/>
    <w:rsid w:val="00A15ACA"/>
    <w:rsid w:val="00A162A3"/>
    <w:rsid w:val="00A16729"/>
    <w:rsid w:val="00A16CD5"/>
    <w:rsid w:val="00A177A2"/>
    <w:rsid w:val="00A17F29"/>
    <w:rsid w:val="00A17F9D"/>
    <w:rsid w:val="00A200C0"/>
    <w:rsid w:val="00A20D97"/>
    <w:rsid w:val="00A20F57"/>
    <w:rsid w:val="00A210FD"/>
    <w:rsid w:val="00A2144A"/>
    <w:rsid w:val="00A21C80"/>
    <w:rsid w:val="00A2280A"/>
    <w:rsid w:val="00A2292C"/>
    <w:rsid w:val="00A22EB0"/>
    <w:rsid w:val="00A23615"/>
    <w:rsid w:val="00A23FC5"/>
    <w:rsid w:val="00A249B9"/>
    <w:rsid w:val="00A250B0"/>
    <w:rsid w:val="00A25564"/>
    <w:rsid w:val="00A25A97"/>
    <w:rsid w:val="00A25B91"/>
    <w:rsid w:val="00A2665C"/>
    <w:rsid w:val="00A27784"/>
    <w:rsid w:val="00A27EE4"/>
    <w:rsid w:val="00A3027F"/>
    <w:rsid w:val="00A302A9"/>
    <w:rsid w:val="00A31304"/>
    <w:rsid w:val="00A3132F"/>
    <w:rsid w:val="00A31B2B"/>
    <w:rsid w:val="00A31C66"/>
    <w:rsid w:val="00A31D32"/>
    <w:rsid w:val="00A31E99"/>
    <w:rsid w:val="00A32AEE"/>
    <w:rsid w:val="00A32CB2"/>
    <w:rsid w:val="00A33454"/>
    <w:rsid w:val="00A338BD"/>
    <w:rsid w:val="00A33AF8"/>
    <w:rsid w:val="00A344AE"/>
    <w:rsid w:val="00A34A87"/>
    <w:rsid w:val="00A34B1F"/>
    <w:rsid w:val="00A35228"/>
    <w:rsid w:val="00A35869"/>
    <w:rsid w:val="00A35BDE"/>
    <w:rsid w:val="00A3627D"/>
    <w:rsid w:val="00A3644F"/>
    <w:rsid w:val="00A371D1"/>
    <w:rsid w:val="00A37638"/>
    <w:rsid w:val="00A37BCC"/>
    <w:rsid w:val="00A37C24"/>
    <w:rsid w:val="00A40581"/>
    <w:rsid w:val="00A410F9"/>
    <w:rsid w:val="00A442FF"/>
    <w:rsid w:val="00A44D65"/>
    <w:rsid w:val="00A44FE4"/>
    <w:rsid w:val="00A45010"/>
    <w:rsid w:val="00A4551D"/>
    <w:rsid w:val="00A459C2"/>
    <w:rsid w:val="00A460F1"/>
    <w:rsid w:val="00A4642D"/>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4292"/>
    <w:rsid w:val="00A55466"/>
    <w:rsid w:val="00A55AF7"/>
    <w:rsid w:val="00A55D1B"/>
    <w:rsid w:val="00A563C4"/>
    <w:rsid w:val="00A5669D"/>
    <w:rsid w:val="00A575A7"/>
    <w:rsid w:val="00A60817"/>
    <w:rsid w:val="00A60A74"/>
    <w:rsid w:val="00A6107B"/>
    <w:rsid w:val="00A617D8"/>
    <w:rsid w:val="00A6204D"/>
    <w:rsid w:val="00A62850"/>
    <w:rsid w:val="00A62C5F"/>
    <w:rsid w:val="00A64593"/>
    <w:rsid w:val="00A64F07"/>
    <w:rsid w:val="00A6515A"/>
    <w:rsid w:val="00A659B1"/>
    <w:rsid w:val="00A6609C"/>
    <w:rsid w:val="00A66308"/>
    <w:rsid w:val="00A66967"/>
    <w:rsid w:val="00A66A7F"/>
    <w:rsid w:val="00A677DF"/>
    <w:rsid w:val="00A67B1F"/>
    <w:rsid w:val="00A715B7"/>
    <w:rsid w:val="00A71F0D"/>
    <w:rsid w:val="00A72033"/>
    <w:rsid w:val="00A72636"/>
    <w:rsid w:val="00A72EF4"/>
    <w:rsid w:val="00A73A52"/>
    <w:rsid w:val="00A7428F"/>
    <w:rsid w:val="00A74442"/>
    <w:rsid w:val="00A74620"/>
    <w:rsid w:val="00A7463A"/>
    <w:rsid w:val="00A74A6D"/>
    <w:rsid w:val="00A74CAE"/>
    <w:rsid w:val="00A76DA9"/>
    <w:rsid w:val="00A8019D"/>
    <w:rsid w:val="00A80AF4"/>
    <w:rsid w:val="00A81727"/>
    <w:rsid w:val="00A819A2"/>
    <w:rsid w:val="00A819F6"/>
    <w:rsid w:val="00A82CAA"/>
    <w:rsid w:val="00A82EFF"/>
    <w:rsid w:val="00A831D9"/>
    <w:rsid w:val="00A832DD"/>
    <w:rsid w:val="00A8509F"/>
    <w:rsid w:val="00A85BF7"/>
    <w:rsid w:val="00A862CD"/>
    <w:rsid w:val="00A86CA6"/>
    <w:rsid w:val="00A86D11"/>
    <w:rsid w:val="00A879BF"/>
    <w:rsid w:val="00A9007B"/>
    <w:rsid w:val="00A905FB"/>
    <w:rsid w:val="00A90711"/>
    <w:rsid w:val="00A90760"/>
    <w:rsid w:val="00A90786"/>
    <w:rsid w:val="00A90A25"/>
    <w:rsid w:val="00A90B9A"/>
    <w:rsid w:val="00A90CA9"/>
    <w:rsid w:val="00A91543"/>
    <w:rsid w:val="00A91B86"/>
    <w:rsid w:val="00A91FB8"/>
    <w:rsid w:val="00A927E7"/>
    <w:rsid w:val="00A92F38"/>
    <w:rsid w:val="00A92F60"/>
    <w:rsid w:val="00A9335D"/>
    <w:rsid w:val="00A93377"/>
    <w:rsid w:val="00A93C17"/>
    <w:rsid w:val="00A93F28"/>
    <w:rsid w:val="00A93F9E"/>
    <w:rsid w:val="00A940AE"/>
    <w:rsid w:val="00A94913"/>
    <w:rsid w:val="00A951D5"/>
    <w:rsid w:val="00A95317"/>
    <w:rsid w:val="00A958B5"/>
    <w:rsid w:val="00A95B5F"/>
    <w:rsid w:val="00A95BFB"/>
    <w:rsid w:val="00A962EB"/>
    <w:rsid w:val="00A96ED1"/>
    <w:rsid w:val="00A9798C"/>
    <w:rsid w:val="00A97CD2"/>
    <w:rsid w:val="00AA073F"/>
    <w:rsid w:val="00AA0D5E"/>
    <w:rsid w:val="00AA127A"/>
    <w:rsid w:val="00AA1453"/>
    <w:rsid w:val="00AA14BC"/>
    <w:rsid w:val="00AA1C7A"/>
    <w:rsid w:val="00AA2138"/>
    <w:rsid w:val="00AA3195"/>
    <w:rsid w:val="00AA332B"/>
    <w:rsid w:val="00AA5149"/>
    <w:rsid w:val="00AA5BC4"/>
    <w:rsid w:val="00AA5C2A"/>
    <w:rsid w:val="00AA5DC9"/>
    <w:rsid w:val="00AA7235"/>
    <w:rsid w:val="00AA7330"/>
    <w:rsid w:val="00AA7403"/>
    <w:rsid w:val="00AA7407"/>
    <w:rsid w:val="00AA7514"/>
    <w:rsid w:val="00AB0AC6"/>
    <w:rsid w:val="00AB112F"/>
    <w:rsid w:val="00AB1345"/>
    <w:rsid w:val="00AB1A23"/>
    <w:rsid w:val="00AB1A2B"/>
    <w:rsid w:val="00AB1AEB"/>
    <w:rsid w:val="00AB1CE9"/>
    <w:rsid w:val="00AB2150"/>
    <w:rsid w:val="00AB25ED"/>
    <w:rsid w:val="00AB2D30"/>
    <w:rsid w:val="00AB30C1"/>
    <w:rsid w:val="00AB3484"/>
    <w:rsid w:val="00AB3D9A"/>
    <w:rsid w:val="00AB53BE"/>
    <w:rsid w:val="00AB66A5"/>
    <w:rsid w:val="00AB6949"/>
    <w:rsid w:val="00AB6D45"/>
    <w:rsid w:val="00AB6E80"/>
    <w:rsid w:val="00AB72D3"/>
    <w:rsid w:val="00AB7CEE"/>
    <w:rsid w:val="00AC19B6"/>
    <w:rsid w:val="00AC1A00"/>
    <w:rsid w:val="00AC209D"/>
    <w:rsid w:val="00AC21A4"/>
    <w:rsid w:val="00AC23AC"/>
    <w:rsid w:val="00AC2AF9"/>
    <w:rsid w:val="00AC3615"/>
    <w:rsid w:val="00AC3CBB"/>
    <w:rsid w:val="00AC4488"/>
    <w:rsid w:val="00AC467F"/>
    <w:rsid w:val="00AC468C"/>
    <w:rsid w:val="00AC5079"/>
    <w:rsid w:val="00AC584F"/>
    <w:rsid w:val="00AC6742"/>
    <w:rsid w:val="00AC6DC8"/>
    <w:rsid w:val="00AC6E0E"/>
    <w:rsid w:val="00AC7225"/>
    <w:rsid w:val="00AC72F9"/>
    <w:rsid w:val="00AC7472"/>
    <w:rsid w:val="00AC775F"/>
    <w:rsid w:val="00AC7EC3"/>
    <w:rsid w:val="00AD049B"/>
    <w:rsid w:val="00AD075C"/>
    <w:rsid w:val="00AD0984"/>
    <w:rsid w:val="00AD0F1D"/>
    <w:rsid w:val="00AD203B"/>
    <w:rsid w:val="00AD2785"/>
    <w:rsid w:val="00AD3E43"/>
    <w:rsid w:val="00AD5E0A"/>
    <w:rsid w:val="00AD714D"/>
    <w:rsid w:val="00AD7304"/>
    <w:rsid w:val="00AD7B9B"/>
    <w:rsid w:val="00AD7FD2"/>
    <w:rsid w:val="00AE0249"/>
    <w:rsid w:val="00AE08A1"/>
    <w:rsid w:val="00AE08E6"/>
    <w:rsid w:val="00AE1BBE"/>
    <w:rsid w:val="00AE1DE6"/>
    <w:rsid w:val="00AE200D"/>
    <w:rsid w:val="00AE222D"/>
    <w:rsid w:val="00AE2762"/>
    <w:rsid w:val="00AE2ECD"/>
    <w:rsid w:val="00AE3D4A"/>
    <w:rsid w:val="00AE5319"/>
    <w:rsid w:val="00AE5980"/>
    <w:rsid w:val="00AE5B5E"/>
    <w:rsid w:val="00AE6801"/>
    <w:rsid w:val="00AE69BD"/>
    <w:rsid w:val="00AF0084"/>
    <w:rsid w:val="00AF0208"/>
    <w:rsid w:val="00AF0F4B"/>
    <w:rsid w:val="00AF1833"/>
    <w:rsid w:val="00AF1A10"/>
    <w:rsid w:val="00AF1F9B"/>
    <w:rsid w:val="00AF271E"/>
    <w:rsid w:val="00AF29D1"/>
    <w:rsid w:val="00AF3289"/>
    <w:rsid w:val="00AF3BAF"/>
    <w:rsid w:val="00AF418F"/>
    <w:rsid w:val="00AF4497"/>
    <w:rsid w:val="00AF476C"/>
    <w:rsid w:val="00AF5170"/>
    <w:rsid w:val="00AF56A7"/>
    <w:rsid w:val="00AF6508"/>
    <w:rsid w:val="00AF6E56"/>
    <w:rsid w:val="00AF73F9"/>
    <w:rsid w:val="00AF7655"/>
    <w:rsid w:val="00AF790D"/>
    <w:rsid w:val="00AF7FE3"/>
    <w:rsid w:val="00B00477"/>
    <w:rsid w:val="00B0102C"/>
    <w:rsid w:val="00B017D3"/>
    <w:rsid w:val="00B021F7"/>
    <w:rsid w:val="00B02933"/>
    <w:rsid w:val="00B02D0E"/>
    <w:rsid w:val="00B0327E"/>
    <w:rsid w:val="00B033C5"/>
    <w:rsid w:val="00B0343D"/>
    <w:rsid w:val="00B0428C"/>
    <w:rsid w:val="00B04A2F"/>
    <w:rsid w:val="00B04A3F"/>
    <w:rsid w:val="00B04AAB"/>
    <w:rsid w:val="00B0536B"/>
    <w:rsid w:val="00B05EDD"/>
    <w:rsid w:val="00B063A1"/>
    <w:rsid w:val="00B067B7"/>
    <w:rsid w:val="00B07AC5"/>
    <w:rsid w:val="00B07D67"/>
    <w:rsid w:val="00B07E25"/>
    <w:rsid w:val="00B100D1"/>
    <w:rsid w:val="00B10195"/>
    <w:rsid w:val="00B103E3"/>
    <w:rsid w:val="00B1078C"/>
    <w:rsid w:val="00B109AA"/>
    <w:rsid w:val="00B111CC"/>
    <w:rsid w:val="00B112EF"/>
    <w:rsid w:val="00B11C70"/>
    <w:rsid w:val="00B12BFE"/>
    <w:rsid w:val="00B141F5"/>
    <w:rsid w:val="00B142E8"/>
    <w:rsid w:val="00B144A1"/>
    <w:rsid w:val="00B147BB"/>
    <w:rsid w:val="00B14C2A"/>
    <w:rsid w:val="00B152C4"/>
    <w:rsid w:val="00B159CD"/>
    <w:rsid w:val="00B15D79"/>
    <w:rsid w:val="00B16265"/>
    <w:rsid w:val="00B1715E"/>
    <w:rsid w:val="00B17B5D"/>
    <w:rsid w:val="00B209DD"/>
    <w:rsid w:val="00B21266"/>
    <w:rsid w:val="00B232E7"/>
    <w:rsid w:val="00B23B1A"/>
    <w:rsid w:val="00B249ED"/>
    <w:rsid w:val="00B24BFB"/>
    <w:rsid w:val="00B24FF4"/>
    <w:rsid w:val="00B255D2"/>
    <w:rsid w:val="00B260EF"/>
    <w:rsid w:val="00B26631"/>
    <w:rsid w:val="00B26632"/>
    <w:rsid w:val="00B26719"/>
    <w:rsid w:val="00B26798"/>
    <w:rsid w:val="00B26DA4"/>
    <w:rsid w:val="00B26E90"/>
    <w:rsid w:val="00B27128"/>
    <w:rsid w:val="00B271B2"/>
    <w:rsid w:val="00B2784A"/>
    <w:rsid w:val="00B27A7D"/>
    <w:rsid w:val="00B303CB"/>
    <w:rsid w:val="00B30905"/>
    <w:rsid w:val="00B32ACA"/>
    <w:rsid w:val="00B334AD"/>
    <w:rsid w:val="00B33A6A"/>
    <w:rsid w:val="00B33CD8"/>
    <w:rsid w:val="00B345E6"/>
    <w:rsid w:val="00B34D75"/>
    <w:rsid w:val="00B351F6"/>
    <w:rsid w:val="00B3670B"/>
    <w:rsid w:val="00B3719D"/>
    <w:rsid w:val="00B37356"/>
    <w:rsid w:val="00B40320"/>
    <w:rsid w:val="00B404EA"/>
    <w:rsid w:val="00B40CD0"/>
    <w:rsid w:val="00B41399"/>
    <w:rsid w:val="00B41740"/>
    <w:rsid w:val="00B41B67"/>
    <w:rsid w:val="00B42399"/>
    <w:rsid w:val="00B4269A"/>
    <w:rsid w:val="00B427BC"/>
    <w:rsid w:val="00B43D33"/>
    <w:rsid w:val="00B43EF5"/>
    <w:rsid w:val="00B43F98"/>
    <w:rsid w:val="00B44E54"/>
    <w:rsid w:val="00B45073"/>
    <w:rsid w:val="00B457E7"/>
    <w:rsid w:val="00B46227"/>
    <w:rsid w:val="00B46C29"/>
    <w:rsid w:val="00B477F3"/>
    <w:rsid w:val="00B479E8"/>
    <w:rsid w:val="00B47C39"/>
    <w:rsid w:val="00B50BE4"/>
    <w:rsid w:val="00B50CDF"/>
    <w:rsid w:val="00B50EB3"/>
    <w:rsid w:val="00B51364"/>
    <w:rsid w:val="00B513F9"/>
    <w:rsid w:val="00B516A1"/>
    <w:rsid w:val="00B51C20"/>
    <w:rsid w:val="00B52243"/>
    <w:rsid w:val="00B52FFD"/>
    <w:rsid w:val="00B531F9"/>
    <w:rsid w:val="00B53351"/>
    <w:rsid w:val="00B53C3A"/>
    <w:rsid w:val="00B54585"/>
    <w:rsid w:val="00B5521A"/>
    <w:rsid w:val="00B57DBC"/>
    <w:rsid w:val="00B603A0"/>
    <w:rsid w:val="00B6062A"/>
    <w:rsid w:val="00B61746"/>
    <w:rsid w:val="00B61B1D"/>
    <w:rsid w:val="00B640F9"/>
    <w:rsid w:val="00B646B2"/>
    <w:rsid w:val="00B647E1"/>
    <w:rsid w:val="00B65668"/>
    <w:rsid w:val="00B65AFE"/>
    <w:rsid w:val="00B6600D"/>
    <w:rsid w:val="00B66534"/>
    <w:rsid w:val="00B66967"/>
    <w:rsid w:val="00B66A31"/>
    <w:rsid w:val="00B66F96"/>
    <w:rsid w:val="00B673E4"/>
    <w:rsid w:val="00B6778E"/>
    <w:rsid w:val="00B67895"/>
    <w:rsid w:val="00B6799A"/>
    <w:rsid w:val="00B7009A"/>
    <w:rsid w:val="00B702F6"/>
    <w:rsid w:val="00B7039D"/>
    <w:rsid w:val="00B704E8"/>
    <w:rsid w:val="00B705C7"/>
    <w:rsid w:val="00B708BC"/>
    <w:rsid w:val="00B70D57"/>
    <w:rsid w:val="00B71263"/>
    <w:rsid w:val="00B726B9"/>
    <w:rsid w:val="00B72824"/>
    <w:rsid w:val="00B72A61"/>
    <w:rsid w:val="00B72B9D"/>
    <w:rsid w:val="00B730FD"/>
    <w:rsid w:val="00B732C9"/>
    <w:rsid w:val="00B74283"/>
    <w:rsid w:val="00B7438E"/>
    <w:rsid w:val="00B74861"/>
    <w:rsid w:val="00B7516B"/>
    <w:rsid w:val="00B75426"/>
    <w:rsid w:val="00B75C15"/>
    <w:rsid w:val="00B75E25"/>
    <w:rsid w:val="00B76364"/>
    <w:rsid w:val="00B76B8D"/>
    <w:rsid w:val="00B77CA7"/>
    <w:rsid w:val="00B809AB"/>
    <w:rsid w:val="00B80B82"/>
    <w:rsid w:val="00B82206"/>
    <w:rsid w:val="00B82A89"/>
    <w:rsid w:val="00B8301F"/>
    <w:rsid w:val="00B83FD8"/>
    <w:rsid w:val="00B84A12"/>
    <w:rsid w:val="00B86594"/>
    <w:rsid w:val="00B87300"/>
    <w:rsid w:val="00B9058B"/>
    <w:rsid w:val="00B907B9"/>
    <w:rsid w:val="00B90C0C"/>
    <w:rsid w:val="00B90F5A"/>
    <w:rsid w:val="00B915D7"/>
    <w:rsid w:val="00B91EDC"/>
    <w:rsid w:val="00B92363"/>
    <w:rsid w:val="00B9268E"/>
    <w:rsid w:val="00B926A5"/>
    <w:rsid w:val="00B93523"/>
    <w:rsid w:val="00B93FD5"/>
    <w:rsid w:val="00B9438F"/>
    <w:rsid w:val="00B947ED"/>
    <w:rsid w:val="00B94847"/>
    <w:rsid w:val="00B94DDC"/>
    <w:rsid w:val="00B95C1B"/>
    <w:rsid w:val="00B963E0"/>
    <w:rsid w:val="00B96521"/>
    <w:rsid w:val="00BA0275"/>
    <w:rsid w:val="00BA0543"/>
    <w:rsid w:val="00BA08CC"/>
    <w:rsid w:val="00BA0C29"/>
    <w:rsid w:val="00BA0DC2"/>
    <w:rsid w:val="00BA0FBF"/>
    <w:rsid w:val="00BA1D8E"/>
    <w:rsid w:val="00BA2BC8"/>
    <w:rsid w:val="00BA2D91"/>
    <w:rsid w:val="00BA3E7A"/>
    <w:rsid w:val="00BA41CA"/>
    <w:rsid w:val="00BA428C"/>
    <w:rsid w:val="00BA49E4"/>
    <w:rsid w:val="00BA4A55"/>
    <w:rsid w:val="00BA4B02"/>
    <w:rsid w:val="00BA4B5D"/>
    <w:rsid w:val="00BA5091"/>
    <w:rsid w:val="00BA679D"/>
    <w:rsid w:val="00BA6861"/>
    <w:rsid w:val="00BA68CF"/>
    <w:rsid w:val="00BA7942"/>
    <w:rsid w:val="00BB0E5D"/>
    <w:rsid w:val="00BB24C3"/>
    <w:rsid w:val="00BB2885"/>
    <w:rsid w:val="00BB2B53"/>
    <w:rsid w:val="00BB2EE7"/>
    <w:rsid w:val="00BB309D"/>
    <w:rsid w:val="00BB45E9"/>
    <w:rsid w:val="00BB492B"/>
    <w:rsid w:val="00BB5655"/>
    <w:rsid w:val="00BB58FF"/>
    <w:rsid w:val="00BB6224"/>
    <w:rsid w:val="00BB6C47"/>
    <w:rsid w:val="00BB6F5D"/>
    <w:rsid w:val="00BB7C5E"/>
    <w:rsid w:val="00BB7D94"/>
    <w:rsid w:val="00BB7FD2"/>
    <w:rsid w:val="00BC0222"/>
    <w:rsid w:val="00BC023F"/>
    <w:rsid w:val="00BC07D3"/>
    <w:rsid w:val="00BC081B"/>
    <w:rsid w:val="00BC0BF3"/>
    <w:rsid w:val="00BC0E44"/>
    <w:rsid w:val="00BC14C4"/>
    <w:rsid w:val="00BC1607"/>
    <w:rsid w:val="00BC1D46"/>
    <w:rsid w:val="00BC1D9C"/>
    <w:rsid w:val="00BC2F9A"/>
    <w:rsid w:val="00BC310C"/>
    <w:rsid w:val="00BC420C"/>
    <w:rsid w:val="00BC4D82"/>
    <w:rsid w:val="00BC5125"/>
    <w:rsid w:val="00BC515B"/>
    <w:rsid w:val="00BC5303"/>
    <w:rsid w:val="00BC5328"/>
    <w:rsid w:val="00BC5997"/>
    <w:rsid w:val="00BC5A04"/>
    <w:rsid w:val="00BC5EAC"/>
    <w:rsid w:val="00BC62D5"/>
    <w:rsid w:val="00BC779A"/>
    <w:rsid w:val="00BC7858"/>
    <w:rsid w:val="00BC79DD"/>
    <w:rsid w:val="00BD0501"/>
    <w:rsid w:val="00BD0523"/>
    <w:rsid w:val="00BD10DF"/>
    <w:rsid w:val="00BD1746"/>
    <w:rsid w:val="00BD17D6"/>
    <w:rsid w:val="00BD22F7"/>
    <w:rsid w:val="00BD24AF"/>
    <w:rsid w:val="00BD25FC"/>
    <w:rsid w:val="00BD267F"/>
    <w:rsid w:val="00BD2B8B"/>
    <w:rsid w:val="00BD2F4E"/>
    <w:rsid w:val="00BD3D9B"/>
    <w:rsid w:val="00BD4928"/>
    <w:rsid w:val="00BD4F04"/>
    <w:rsid w:val="00BD5818"/>
    <w:rsid w:val="00BD5A9B"/>
    <w:rsid w:val="00BD5DCE"/>
    <w:rsid w:val="00BD6787"/>
    <w:rsid w:val="00BD68DE"/>
    <w:rsid w:val="00BD6AE7"/>
    <w:rsid w:val="00BD6FD8"/>
    <w:rsid w:val="00BE007F"/>
    <w:rsid w:val="00BE073C"/>
    <w:rsid w:val="00BE1DC9"/>
    <w:rsid w:val="00BE23CD"/>
    <w:rsid w:val="00BE2498"/>
    <w:rsid w:val="00BE292D"/>
    <w:rsid w:val="00BE2A34"/>
    <w:rsid w:val="00BE2AA0"/>
    <w:rsid w:val="00BE34C5"/>
    <w:rsid w:val="00BE3785"/>
    <w:rsid w:val="00BE3907"/>
    <w:rsid w:val="00BE39CD"/>
    <w:rsid w:val="00BE5DAE"/>
    <w:rsid w:val="00BE674C"/>
    <w:rsid w:val="00BE6BEF"/>
    <w:rsid w:val="00BE6E63"/>
    <w:rsid w:val="00BE6FA0"/>
    <w:rsid w:val="00BE707F"/>
    <w:rsid w:val="00BE7C6B"/>
    <w:rsid w:val="00BF07CA"/>
    <w:rsid w:val="00BF09E3"/>
    <w:rsid w:val="00BF117D"/>
    <w:rsid w:val="00BF158E"/>
    <w:rsid w:val="00BF1EAE"/>
    <w:rsid w:val="00BF35B5"/>
    <w:rsid w:val="00BF35C2"/>
    <w:rsid w:val="00BF4B21"/>
    <w:rsid w:val="00BF4D46"/>
    <w:rsid w:val="00BF4E9A"/>
    <w:rsid w:val="00BF5354"/>
    <w:rsid w:val="00BF5DA3"/>
    <w:rsid w:val="00BF6795"/>
    <w:rsid w:val="00BF6F62"/>
    <w:rsid w:val="00BF705E"/>
    <w:rsid w:val="00BF7199"/>
    <w:rsid w:val="00C00147"/>
    <w:rsid w:val="00C0017F"/>
    <w:rsid w:val="00C00B09"/>
    <w:rsid w:val="00C019C8"/>
    <w:rsid w:val="00C01FD9"/>
    <w:rsid w:val="00C0334C"/>
    <w:rsid w:val="00C03DC0"/>
    <w:rsid w:val="00C03EF2"/>
    <w:rsid w:val="00C04D26"/>
    <w:rsid w:val="00C07AAB"/>
    <w:rsid w:val="00C07F78"/>
    <w:rsid w:val="00C10D1A"/>
    <w:rsid w:val="00C11E9C"/>
    <w:rsid w:val="00C13A96"/>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C2C"/>
    <w:rsid w:val="00C17ECA"/>
    <w:rsid w:val="00C2086F"/>
    <w:rsid w:val="00C20CD0"/>
    <w:rsid w:val="00C2152C"/>
    <w:rsid w:val="00C21950"/>
    <w:rsid w:val="00C21BF5"/>
    <w:rsid w:val="00C225DA"/>
    <w:rsid w:val="00C23CB3"/>
    <w:rsid w:val="00C2443D"/>
    <w:rsid w:val="00C24B42"/>
    <w:rsid w:val="00C25A6E"/>
    <w:rsid w:val="00C25ECD"/>
    <w:rsid w:val="00C261D2"/>
    <w:rsid w:val="00C267E0"/>
    <w:rsid w:val="00C278DE"/>
    <w:rsid w:val="00C30109"/>
    <w:rsid w:val="00C308E3"/>
    <w:rsid w:val="00C30B44"/>
    <w:rsid w:val="00C30C5A"/>
    <w:rsid w:val="00C31326"/>
    <w:rsid w:val="00C31731"/>
    <w:rsid w:val="00C31B2D"/>
    <w:rsid w:val="00C31DFD"/>
    <w:rsid w:val="00C31FD3"/>
    <w:rsid w:val="00C33782"/>
    <w:rsid w:val="00C33BBB"/>
    <w:rsid w:val="00C33FDA"/>
    <w:rsid w:val="00C3415F"/>
    <w:rsid w:val="00C34B37"/>
    <w:rsid w:val="00C35051"/>
    <w:rsid w:val="00C3521F"/>
    <w:rsid w:val="00C356B4"/>
    <w:rsid w:val="00C35780"/>
    <w:rsid w:val="00C360F8"/>
    <w:rsid w:val="00C363A9"/>
    <w:rsid w:val="00C3641E"/>
    <w:rsid w:val="00C3681F"/>
    <w:rsid w:val="00C37842"/>
    <w:rsid w:val="00C37E1A"/>
    <w:rsid w:val="00C37FC3"/>
    <w:rsid w:val="00C406B0"/>
    <w:rsid w:val="00C40870"/>
    <w:rsid w:val="00C40DBD"/>
    <w:rsid w:val="00C410D5"/>
    <w:rsid w:val="00C411F7"/>
    <w:rsid w:val="00C41E2B"/>
    <w:rsid w:val="00C429F6"/>
    <w:rsid w:val="00C43637"/>
    <w:rsid w:val="00C44442"/>
    <w:rsid w:val="00C451EE"/>
    <w:rsid w:val="00C45399"/>
    <w:rsid w:val="00C4756B"/>
    <w:rsid w:val="00C505D5"/>
    <w:rsid w:val="00C5061C"/>
    <w:rsid w:val="00C50C00"/>
    <w:rsid w:val="00C510E7"/>
    <w:rsid w:val="00C51433"/>
    <w:rsid w:val="00C51579"/>
    <w:rsid w:val="00C51FC3"/>
    <w:rsid w:val="00C523AF"/>
    <w:rsid w:val="00C52A2E"/>
    <w:rsid w:val="00C52DF0"/>
    <w:rsid w:val="00C52EB3"/>
    <w:rsid w:val="00C53294"/>
    <w:rsid w:val="00C53C5C"/>
    <w:rsid w:val="00C53DB2"/>
    <w:rsid w:val="00C54351"/>
    <w:rsid w:val="00C54593"/>
    <w:rsid w:val="00C54820"/>
    <w:rsid w:val="00C54987"/>
    <w:rsid w:val="00C54F3D"/>
    <w:rsid w:val="00C553D2"/>
    <w:rsid w:val="00C55973"/>
    <w:rsid w:val="00C56DC0"/>
    <w:rsid w:val="00C57777"/>
    <w:rsid w:val="00C57BDD"/>
    <w:rsid w:val="00C57D17"/>
    <w:rsid w:val="00C60614"/>
    <w:rsid w:val="00C60A79"/>
    <w:rsid w:val="00C63050"/>
    <w:rsid w:val="00C636F8"/>
    <w:rsid w:val="00C63726"/>
    <w:rsid w:val="00C64AC2"/>
    <w:rsid w:val="00C64BF1"/>
    <w:rsid w:val="00C64F28"/>
    <w:rsid w:val="00C6559C"/>
    <w:rsid w:val="00C663C9"/>
    <w:rsid w:val="00C667F6"/>
    <w:rsid w:val="00C70F0E"/>
    <w:rsid w:val="00C710E8"/>
    <w:rsid w:val="00C7122E"/>
    <w:rsid w:val="00C71CF4"/>
    <w:rsid w:val="00C72506"/>
    <w:rsid w:val="00C72C3A"/>
    <w:rsid w:val="00C73090"/>
    <w:rsid w:val="00C7367C"/>
    <w:rsid w:val="00C7473E"/>
    <w:rsid w:val="00C748D6"/>
    <w:rsid w:val="00C7506A"/>
    <w:rsid w:val="00C750E0"/>
    <w:rsid w:val="00C75866"/>
    <w:rsid w:val="00C76AB9"/>
    <w:rsid w:val="00C76E99"/>
    <w:rsid w:val="00C7702E"/>
    <w:rsid w:val="00C77592"/>
    <w:rsid w:val="00C776B4"/>
    <w:rsid w:val="00C77DD2"/>
    <w:rsid w:val="00C80902"/>
    <w:rsid w:val="00C810B0"/>
    <w:rsid w:val="00C811C5"/>
    <w:rsid w:val="00C8143E"/>
    <w:rsid w:val="00C81A0A"/>
    <w:rsid w:val="00C81D01"/>
    <w:rsid w:val="00C83A29"/>
    <w:rsid w:val="00C83DE7"/>
    <w:rsid w:val="00C83EAA"/>
    <w:rsid w:val="00C84329"/>
    <w:rsid w:val="00C84DA1"/>
    <w:rsid w:val="00C85303"/>
    <w:rsid w:val="00C867C1"/>
    <w:rsid w:val="00C8690F"/>
    <w:rsid w:val="00C8692B"/>
    <w:rsid w:val="00C87CA4"/>
    <w:rsid w:val="00C87E30"/>
    <w:rsid w:val="00C90655"/>
    <w:rsid w:val="00C908B7"/>
    <w:rsid w:val="00C90956"/>
    <w:rsid w:val="00C909DB"/>
    <w:rsid w:val="00C9129A"/>
    <w:rsid w:val="00C9201D"/>
    <w:rsid w:val="00C925C5"/>
    <w:rsid w:val="00C92B03"/>
    <w:rsid w:val="00C92D74"/>
    <w:rsid w:val="00C93074"/>
    <w:rsid w:val="00C93118"/>
    <w:rsid w:val="00C93A96"/>
    <w:rsid w:val="00C9556E"/>
    <w:rsid w:val="00C95633"/>
    <w:rsid w:val="00C959EE"/>
    <w:rsid w:val="00C96D86"/>
    <w:rsid w:val="00C974B2"/>
    <w:rsid w:val="00C97899"/>
    <w:rsid w:val="00CA0AA9"/>
    <w:rsid w:val="00CA0D37"/>
    <w:rsid w:val="00CA14DA"/>
    <w:rsid w:val="00CA1E00"/>
    <w:rsid w:val="00CA2565"/>
    <w:rsid w:val="00CA2CCB"/>
    <w:rsid w:val="00CA2F9D"/>
    <w:rsid w:val="00CA334D"/>
    <w:rsid w:val="00CA35E8"/>
    <w:rsid w:val="00CA383E"/>
    <w:rsid w:val="00CA398A"/>
    <w:rsid w:val="00CA3D46"/>
    <w:rsid w:val="00CA40E9"/>
    <w:rsid w:val="00CA4F4B"/>
    <w:rsid w:val="00CA4F57"/>
    <w:rsid w:val="00CA5285"/>
    <w:rsid w:val="00CA58D7"/>
    <w:rsid w:val="00CA59F2"/>
    <w:rsid w:val="00CA698C"/>
    <w:rsid w:val="00CA72D5"/>
    <w:rsid w:val="00CA7408"/>
    <w:rsid w:val="00CA752A"/>
    <w:rsid w:val="00CA79B1"/>
    <w:rsid w:val="00CA7A9E"/>
    <w:rsid w:val="00CA7CCA"/>
    <w:rsid w:val="00CA7EDF"/>
    <w:rsid w:val="00CA7FDE"/>
    <w:rsid w:val="00CB04D8"/>
    <w:rsid w:val="00CB078F"/>
    <w:rsid w:val="00CB0796"/>
    <w:rsid w:val="00CB08E3"/>
    <w:rsid w:val="00CB0C65"/>
    <w:rsid w:val="00CB11C1"/>
    <w:rsid w:val="00CB2A31"/>
    <w:rsid w:val="00CB2F57"/>
    <w:rsid w:val="00CB30EB"/>
    <w:rsid w:val="00CB327E"/>
    <w:rsid w:val="00CB38FD"/>
    <w:rsid w:val="00CB4F42"/>
    <w:rsid w:val="00CB532E"/>
    <w:rsid w:val="00CB53B4"/>
    <w:rsid w:val="00CB56B1"/>
    <w:rsid w:val="00CB59CC"/>
    <w:rsid w:val="00CB61F3"/>
    <w:rsid w:val="00CB7B3B"/>
    <w:rsid w:val="00CB7E56"/>
    <w:rsid w:val="00CC00F5"/>
    <w:rsid w:val="00CC01B3"/>
    <w:rsid w:val="00CC04DF"/>
    <w:rsid w:val="00CC05AB"/>
    <w:rsid w:val="00CC0D2B"/>
    <w:rsid w:val="00CC0F9A"/>
    <w:rsid w:val="00CC1688"/>
    <w:rsid w:val="00CC2842"/>
    <w:rsid w:val="00CC33BA"/>
    <w:rsid w:val="00CC34AC"/>
    <w:rsid w:val="00CC363C"/>
    <w:rsid w:val="00CC37FD"/>
    <w:rsid w:val="00CC3A1B"/>
    <w:rsid w:val="00CC422A"/>
    <w:rsid w:val="00CC4E58"/>
    <w:rsid w:val="00CC541D"/>
    <w:rsid w:val="00CC636C"/>
    <w:rsid w:val="00CC6FFA"/>
    <w:rsid w:val="00CC725E"/>
    <w:rsid w:val="00CC74A3"/>
    <w:rsid w:val="00CD0557"/>
    <w:rsid w:val="00CD0A8A"/>
    <w:rsid w:val="00CD20DB"/>
    <w:rsid w:val="00CD2198"/>
    <w:rsid w:val="00CD25D3"/>
    <w:rsid w:val="00CD2BBE"/>
    <w:rsid w:val="00CD3162"/>
    <w:rsid w:val="00CD3669"/>
    <w:rsid w:val="00CD3B54"/>
    <w:rsid w:val="00CD4101"/>
    <w:rsid w:val="00CD43D2"/>
    <w:rsid w:val="00CD7B72"/>
    <w:rsid w:val="00CE00E8"/>
    <w:rsid w:val="00CE0535"/>
    <w:rsid w:val="00CE06A9"/>
    <w:rsid w:val="00CE16D3"/>
    <w:rsid w:val="00CE1F92"/>
    <w:rsid w:val="00CE2BE6"/>
    <w:rsid w:val="00CE2DCC"/>
    <w:rsid w:val="00CE3878"/>
    <w:rsid w:val="00CE3D1A"/>
    <w:rsid w:val="00CE431F"/>
    <w:rsid w:val="00CE446F"/>
    <w:rsid w:val="00CE4647"/>
    <w:rsid w:val="00CE4775"/>
    <w:rsid w:val="00CE4AE3"/>
    <w:rsid w:val="00CE5185"/>
    <w:rsid w:val="00CE57FE"/>
    <w:rsid w:val="00CE69B4"/>
    <w:rsid w:val="00CE7640"/>
    <w:rsid w:val="00CE7B55"/>
    <w:rsid w:val="00CF0030"/>
    <w:rsid w:val="00CF0133"/>
    <w:rsid w:val="00CF03C4"/>
    <w:rsid w:val="00CF11CC"/>
    <w:rsid w:val="00CF13E9"/>
    <w:rsid w:val="00CF153D"/>
    <w:rsid w:val="00CF2276"/>
    <w:rsid w:val="00CF2402"/>
    <w:rsid w:val="00CF29AC"/>
    <w:rsid w:val="00CF29B6"/>
    <w:rsid w:val="00CF2E69"/>
    <w:rsid w:val="00CF3A52"/>
    <w:rsid w:val="00CF45C5"/>
    <w:rsid w:val="00CF4AB6"/>
    <w:rsid w:val="00CF51D2"/>
    <w:rsid w:val="00CF5BEC"/>
    <w:rsid w:val="00CF68E7"/>
    <w:rsid w:val="00CF6C63"/>
    <w:rsid w:val="00CF6F64"/>
    <w:rsid w:val="00CF7D15"/>
    <w:rsid w:val="00CF7DF5"/>
    <w:rsid w:val="00D00CF2"/>
    <w:rsid w:val="00D010BB"/>
    <w:rsid w:val="00D0147C"/>
    <w:rsid w:val="00D0151F"/>
    <w:rsid w:val="00D02022"/>
    <w:rsid w:val="00D02680"/>
    <w:rsid w:val="00D03738"/>
    <w:rsid w:val="00D04652"/>
    <w:rsid w:val="00D04E27"/>
    <w:rsid w:val="00D04E77"/>
    <w:rsid w:val="00D054C7"/>
    <w:rsid w:val="00D05F00"/>
    <w:rsid w:val="00D060E5"/>
    <w:rsid w:val="00D07825"/>
    <w:rsid w:val="00D07F05"/>
    <w:rsid w:val="00D10405"/>
    <w:rsid w:val="00D1145F"/>
    <w:rsid w:val="00D11751"/>
    <w:rsid w:val="00D1188F"/>
    <w:rsid w:val="00D11DF3"/>
    <w:rsid w:val="00D12A64"/>
    <w:rsid w:val="00D12D5C"/>
    <w:rsid w:val="00D132BC"/>
    <w:rsid w:val="00D139F8"/>
    <w:rsid w:val="00D13BEC"/>
    <w:rsid w:val="00D13EA6"/>
    <w:rsid w:val="00D14ACD"/>
    <w:rsid w:val="00D1525A"/>
    <w:rsid w:val="00D15E6E"/>
    <w:rsid w:val="00D16215"/>
    <w:rsid w:val="00D1673D"/>
    <w:rsid w:val="00D16F29"/>
    <w:rsid w:val="00D170D3"/>
    <w:rsid w:val="00D179D7"/>
    <w:rsid w:val="00D21948"/>
    <w:rsid w:val="00D2209C"/>
    <w:rsid w:val="00D23130"/>
    <w:rsid w:val="00D2353C"/>
    <w:rsid w:val="00D235C4"/>
    <w:rsid w:val="00D23691"/>
    <w:rsid w:val="00D2387B"/>
    <w:rsid w:val="00D23998"/>
    <w:rsid w:val="00D23A07"/>
    <w:rsid w:val="00D247FF"/>
    <w:rsid w:val="00D249EF"/>
    <w:rsid w:val="00D24A62"/>
    <w:rsid w:val="00D251E2"/>
    <w:rsid w:val="00D262BA"/>
    <w:rsid w:val="00D26E5E"/>
    <w:rsid w:val="00D26F89"/>
    <w:rsid w:val="00D27BCF"/>
    <w:rsid w:val="00D30370"/>
    <w:rsid w:val="00D304DB"/>
    <w:rsid w:val="00D30520"/>
    <w:rsid w:val="00D30610"/>
    <w:rsid w:val="00D308F2"/>
    <w:rsid w:val="00D308FA"/>
    <w:rsid w:val="00D30948"/>
    <w:rsid w:val="00D31907"/>
    <w:rsid w:val="00D31A49"/>
    <w:rsid w:val="00D3260C"/>
    <w:rsid w:val="00D33CA7"/>
    <w:rsid w:val="00D34478"/>
    <w:rsid w:val="00D34771"/>
    <w:rsid w:val="00D349BC"/>
    <w:rsid w:val="00D34B93"/>
    <w:rsid w:val="00D34FC8"/>
    <w:rsid w:val="00D354DC"/>
    <w:rsid w:val="00D35B8F"/>
    <w:rsid w:val="00D36A62"/>
    <w:rsid w:val="00D36D4F"/>
    <w:rsid w:val="00D36ECC"/>
    <w:rsid w:val="00D3735D"/>
    <w:rsid w:val="00D374AF"/>
    <w:rsid w:val="00D379B6"/>
    <w:rsid w:val="00D40088"/>
    <w:rsid w:val="00D406C0"/>
    <w:rsid w:val="00D40E3C"/>
    <w:rsid w:val="00D416B6"/>
    <w:rsid w:val="00D41BC6"/>
    <w:rsid w:val="00D41F40"/>
    <w:rsid w:val="00D423E6"/>
    <w:rsid w:val="00D4333A"/>
    <w:rsid w:val="00D4353F"/>
    <w:rsid w:val="00D43786"/>
    <w:rsid w:val="00D43A2E"/>
    <w:rsid w:val="00D43B4D"/>
    <w:rsid w:val="00D43D42"/>
    <w:rsid w:val="00D44343"/>
    <w:rsid w:val="00D44631"/>
    <w:rsid w:val="00D44EEB"/>
    <w:rsid w:val="00D45279"/>
    <w:rsid w:val="00D45376"/>
    <w:rsid w:val="00D45DD2"/>
    <w:rsid w:val="00D4699D"/>
    <w:rsid w:val="00D46A84"/>
    <w:rsid w:val="00D472D7"/>
    <w:rsid w:val="00D50185"/>
    <w:rsid w:val="00D51853"/>
    <w:rsid w:val="00D51E53"/>
    <w:rsid w:val="00D52071"/>
    <w:rsid w:val="00D525FA"/>
    <w:rsid w:val="00D52B02"/>
    <w:rsid w:val="00D52DBE"/>
    <w:rsid w:val="00D53E8A"/>
    <w:rsid w:val="00D5459B"/>
    <w:rsid w:val="00D55916"/>
    <w:rsid w:val="00D55BB4"/>
    <w:rsid w:val="00D57216"/>
    <w:rsid w:val="00D573EF"/>
    <w:rsid w:val="00D57848"/>
    <w:rsid w:val="00D579E9"/>
    <w:rsid w:val="00D600F8"/>
    <w:rsid w:val="00D60126"/>
    <w:rsid w:val="00D60D15"/>
    <w:rsid w:val="00D61391"/>
    <w:rsid w:val="00D61F86"/>
    <w:rsid w:val="00D624F3"/>
    <w:rsid w:val="00D62737"/>
    <w:rsid w:val="00D62ABD"/>
    <w:rsid w:val="00D63481"/>
    <w:rsid w:val="00D634F3"/>
    <w:rsid w:val="00D63B37"/>
    <w:rsid w:val="00D64A8F"/>
    <w:rsid w:val="00D64C57"/>
    <w:rsid w:val="00D65120"/>
    <w:rsid w:val="00D6549D"/>
    <w:rsid w:val="00D655BD"/>
    <w:rsid w:val="00D65899"/>
    <w:rsid w:val="00D66514"/>
    <w:rsid w:val="00D66A8C"/>
    <w:rsid w:val="00D675C4"/>
    <w:rsid w:val="00D67741"/>
    <w:rsid w:val="00D7009B"/>
    <w:rsid w:val="00D70BAC"/>
    <w:rsid w:val="00D70CF2"/>
    <w:rsid w:val="00D719C1"/>
    <w:rsid w:val="00D71D6C"/>
    <w:rsid w:val="00D725BD"/>
    <w:rsid w:val="00D738D9"/>
    <w:rsid w:val="00D73EEB"/>
    <w:rsid w:val="00D74F19"/>
    <w:rsid w:val="00D75282"/>
    <w:rsid w:val="00D75470"/>
    <w:rsid w:val="00D75812"/>
    <w:rsid w:val="00D759D2"/>
    <w:rsid w:val="00D7758E"/>
    <w:rsid w:val="00D80764"/>
    <w:rsid w:val="00D80EDB"/>
    <w:rsid w:val="00D80F79"/>
    <w:rsid w:val="00D81216"/>
    <w:rsid w:val="00D81DA6"/>
    <w:rsid w:val="00D81F35"/>
    <w:rsid w:val="00D831DF"/>
    <w:rsid w:val="00D8390A"/>
    <w:rsid w:val="00D8398D"/>
    <w:rsid w:val="00D84045"/>
    <w:rsid w:val="00D8432E"/>
    <w:rsid w:val="00D84538"/>
    <w:rsid w:val="00D848C2"/>
    <w:rsid w:val="00D84A99"/>
    <w:rsid w:val="00D860AE"/>
    <w:rsid w:val="00D867D5"/>
    <w:rsid w:val="00D86CB9"/>
    <w:rsid w:val="00D878D3"/>
    <w:rsid w:val="00D87DEA"/>
    <w:rsid w:val="00D90131"/>
    <w:rsid w:val="00D9074E"/>
    <w:rsid w:val="00D907D4"/>
    <w:rsid w:val="00D9122C"/>
    <w:rsid w:val="00D9133B"/>
    <w:rsid w:val="00D91A44"/>
    <w:rsid w:val="00D91E5B"/>
    <w:rsid w:val="00D920ED"/>
    <w:rsid w:val="00D9219C"/>
    <w:rsid w:val="00D92326"/>
    <w:rsid w:val="00D92637"/>
    <w:rsid w:val="00D92FC7"/>
    <w:rsid w:val="00D93012"/>
    <w:rsid w:val="00D93367"/>
    <w:rsid w:val="00D939F1"/>
    <w:rsid w:val="00D93BD2"/>
    <w:rsid w:val="00D93D57"/>
    <w:rsid w:val="00D94534"/>
    <w:rsid w:val="00D94F88"/>
    <w:rsid w:val="00D95F7D"/>
    <w:rsid w:val="00D968A6"/>
    <w:rsid w:val="00D96DE6"/>
    <w:rsid w:val="00D97C51"/>
    <w:rsid w:val="00DA0351"/>
    <w:rsid w:val="00DA0478"/>
    <w:rsid w:val="00DA0FC1"/>
    <w:rsid w:val="00DA1015"/>
    <w:rsid w:val="00DA2705"/>
    <w:rsid w:val="00DA2B44"/>
    <w:rsid w:val="00DA2CD8"/>
    <w:rsid w:val="00DA3E7E"/>
    <w:rsid w:val="00DA42C2"/>
    <w:rsid w:val="00DA4314"/>
    <w:rsid w:val="00DA43A4"/>
    <w:rsid w:val="00DA44C9"/>
    <w:rsid w:val="00DA453D"/>
    <w:rsid w:val="00DA4775"/>
    <w:rsid w:val="00DA4D27"/>
    <w:rsid w:val="00DA53D0"/>
    <w:rsid w:val="00DA67A4"/>
    <w:rsid w:val="00DA6E73"/>
    <w:rsid w:val="00DA6FD1"/>
    <w:rsid w:val="00DA732B"/>
    <w:rsid w:val="00DA7866"/>
    <w:rsid w:val="00DA7E28"/>
    <w:rsid w:val="00DB03BB"/>
    <w:rsid w:val="00DB0FFC"/>
    <w:rsid w:val="00DB1509"/>
    <w:rsid w:val="00DB1B61"/>
    <w:rsid w:val="00DB1EDE"/>
    <w:rsid w:val="00DB1F24"/>
    <w:rsid w:val="00DB2070"/>
    <w:rsid w:val="00DB20CC"/>
    <w:rsid w:val="00DB22F8"/>
    <w:rsid w:val="00DB2BCC"/>
    <w:rsid w:val="00DB4B41"/>
    <w:rsid w:val="00DB541B"/>
    <w:rsid w:val="00DB5947"/>
    <w:rsid w:val="00DB692D"/>
    <w:rsid w:val="00DB6C2F"/>
    <w:rsid w:val="00DB6F79"/>
    <w:rsid w:val="00DB74F4"/>
    <w:rsid w:val="00DC01BB"/>
    <w:rsid w:val="00DC08E8"/>
    <w:rsid w:val="00DC0B2A"/>
    <w:rsid w:val="00DC0D52"/>
    <w:rsid w:val="00DC0E97"/>
    <w:rsid w:val="00DC22BA"/>
    <w:rsid w:val="00DC2478"/>
    <w:rsid w:val="00DC2520"/>
    <w:rsid w:val="00DC254A"/>
    <w:rsid w:val="00DC3E17"/>
    <w:rsid w:val="00DC3F49"/>
    <w:rsid w:val="00DC4274"/>
    <w:rsid w:val="00DC43A6"/>
    <w:rsid w:val="00DC49E5"/>
    <w:rsid w:val="00DC515F"/>
    <w:rsid w:val="00DC526B"/>
    <w:rsid w:val="00DC5A49"/>
    <w:rsid w:val="00DC6009"/>
    <w:rsid w:val="00DD0D60"/>
    <w:rsid w:val="00DD12F9"/>
    <w:rsid w:val="00DD1F04"/>
    <w:rsid w:val="00DD2242"/>
    <w:rsid w:val="00DD26D5"/>
    <w:rsid w:val="00DD2B90"/>
    <w:rsid w:val="00DD36D1"/>
    <w:rsid w:val="00DD3D4D"/>
    <w:rsid w:val="00DD47CE"/>
    <w:rsid w:val="00DD485D"/>
    <w:rsid w:val="00DD4ADD"/>
    <w:rsid w:val="00DD5A44"/>
    <w:rsid w:val="00DD731D"/>
    <w:rsid w:val="00DD75C8"/>
    <w:rsid w:val="00DD7B34"/>
    <w:rsid w:val="00DD7C26"/>
    <w:rsid w:val="00DE0017"/>
    <w:rsid w:val="00DE014C"/>
    <w:rsid w:val="00DE0DC2"/>
    <w:rsid w:val="00DE1580"/>
    <w:rsid w:val="00DE231D"/>
    <w:rsid w:val="00DE3139"/>
    <w:rsid w:val="00DE3602"/>
    <w:rsid w:val="00DE3B30"/>
    <w:rsid w:val="00DE3D78"/>
    <w:rsid w:val="00DE4F29"/>
    <w:rsid w:val="00DE5574"/>
    <w:rsid w:val="00DE55FA"/>
    <w:rsid w:val="00DE5672"/>
    <w:rsid w:val="00DE58C9"/>
    <w:rsid w:val="00DE597B"/>
    <w:rsid w:val="00DE5E3C"/>
    <w:rsid w:val="00DE6B01"/>
    <w:rsid w:val="00DE74F4"/>
    <w:rsid w:val="00DF0FC9"/>
    <w:rsid w:val="00DF1622"/>
    <w:rsid w:val="00DF1B41"/>
    <w:rsid w:val="00DF1BFF"/>
    <w:rsid w:val="00DF1DF8"/>
    <w:rsid w:val="00DF238C"/>
    <w:rsid w:val="00DF284E"/>
    <w:rsid w:val="00DF394C"/>
    <w:rsid w:val="00DF419D"/>
    <w:rsid w:val="00DF4ADB"/>
    <w:rsid w:val="00DF4E6D"/>
    <w:rsid w:val="00DF5099"/>
    <w:rsid w:val="00DF54A7"/>
    <w:rsid w:val="00DF55EC"/>
    <w:rsid w:val="00DF57FE"/>
    <w:rsid w:val="00DF62AE"/>
    <w:rsid w:val="00DF6574"/>
    <w:rsid w:val="00DF763A"/>
    <w:rsid w:val="00E005B7"/>
    <w:rsid w:val="00E006AF"/>
    <w:rsid w:val="00E01342"/>
    <w:rsid w:val="00E01EA9"/>
    <w:rsid w:val="00E01EAF"/>
    <w:rsid w:val="00E02708"/>
    <w:rsid w:val="00E02726"/>
    <w:rsid w:val="00E035EB"/>
    <w:rsid w:val="00E03D5C"/>
    <w:rsid w:val="00E04039"/>
    <w:rsid w:val="00E041D1"/>
    <w:rsid w:val="00E041F1"/>
    <w:rsid w:val="00E04432"/>
    <w:rsid w:val="00E04A83"/>
    <w:rsid w:val="00E050E3"/>
    <w:rsid w:val="00E05793"/>
    <w:rsid w:val="00E05BB3"/>
    <w:rsid w:val="00E05DC1"/>
    <w:rsid w:val="00E060DD"/>
    <w:rsid w:val="00E10075"/>
    <w:rsid w:val="00E1052A"/>
    <w:rsid w:val="00E107C7"/>
    <w:rsid w:val="00E108E1"/>
    <w:rsid w:val="00E10EB1"/>
    <w:rsid w:val="00E11A31"/>
    <w:rsid w:val="00E1220B"/>
    <w:rsid w:val="00E124D2"/>
    <w:rsid w:val="00E12656"/>
    <w:rsid w:val="00E12992"/>
    <w:rsid w:val="00E132AF"/>
    <w:rsid w:val="00E14728"/>
    <w:rsid w:val="00E1549F"/>
    <w:rsid w:val="00E159B3"/>
    <w:rsid w:val="00E16BA1"/>
    <w:rsid w:val="00E16D91"/>
    <w:rsid w:val="00E170BF"/>
    <w:rsid w:val="00E174B9"/>
    <w:rsid w:val="00E17628"/>
    <w:rsid w:val="00E17CE5"/>
    <w:rsid w:val="00E17D71"/>
    <w:rsid w:val="00E201D7"/>
    <w:rsid w:val="00E20668"/>
    <w:rsid w:val="00E215BF"/>
    <w:rsid w:val="00E21DC0"/>
    <w:rsid w:val="00E21ED7"/>
    <w:rsid w:val="00E227CE"/>
    <w:rsid w:val="00E229B1"/>
    <w:rsid w:val="00E22B71"/>
    <w:rsid w:val="00E23006"/>
    <w:rsid w:val="00E2381E"/>
    <w:rsid w:val="00E2391C"/>
    <w:rsid w:val="00E24708"/>
    <w:rsid w:val="00E250DD"/>
    <w:rsid w:val="00E254BB"/>
    <w:rsid w:val="00E257D7"/>
    <w:rsid w:val="00E2584D"/>
    <w:rsid w:val="00E2585E"/>
    <w:rsid w:val="00E25AE7"/>
    <w:rsid w:val="00E2649E"/>
    <w:rsid w:val="00E2654C"/>
    <w:rsid w:val="00E267B9"/>
    <w:rsid w:val="00E2707E"/>
    <w:rsid w:val="00E3125A"/>
    <w:rsid w:val="00E313FC"/>
    <w:rsid w:val="00E31754"/>
    <w:rsid w:val="00E31F77"/>
    <w:rsid w:val="00E31FE8"/>
    <w:rsid w:val="00E3280D"/>
    <w:rsid w:val="00E32C19"/>
    <w:rsid w:val="00E33592"/>
    <w:rsid w:val="00E33F12"/>
    <w:rsid w:val="00E33FD1"/>
    <w:rsid w:val="00E34012"/>
    <w:rsid w:val="00E342E6"/>
    <w:rsid w:val="00E34843"/>
    <w:rsid w:val="00E34BA6"/>
    <w:rsid w:val="00E351BC"/>
    <w:rsid w:val="00E35745"/>
    <w:rsid w:val="00E35871"/>
    <w:rsid w:val="00E35A99"/>
    <w:rsid w:val="00E35CD3"/>
    <w:rsid w:val="00E35E55"/>
    <w:rsid w:val="00E36531"/>
    <w:rsid w:val="00E36701"/>
    <w:rsid w:val="00E36766"/>
    <w:rsid w:val="00E36CB8"/>
    <w:rsid w:val="00E36CCC"/>
    <w:rsid w:val="00E36D1C"/>
    <w:rsid w:val="00E370C7"/>
    <w:rsid w:val="00E3783E"/>
    <w:rsid w:val="00E37AF3"/>
    <w:rsid w:val="00E40237"/>
    <w:rsid w:val="00E40562"/>
    <w:rsid w:val="00E40851"/>
    <w:rsid w:val="00E41B46"/>
    <w:rsid w:val="00E4220F"/>
    <w:rsid w:val="00E42A55"/>
    <w:rsid w:val="00E4357B"/>
    <w:rsid w:val="00E43C8F"/>
    <w:rsid w:val="00E43D43"/>
    <w:rsid w:val="00E45050"/>
    <w:rsid w:val="00E452E9"/>
    <w:rsid w:val="00E455F8"/>
    <w:rsid w:val="00E45613"/>
    <w:rsid w:val="00E460D7"/>
    <w:rsid w:val="00E462E2"/>
    <w:rsid w:val="00E46555"/>
    <w:rsid w:val="00E46895"/>
    <w:rsid w:val="00E47FF2"/>
    <w:rsid w:val="00E50D67"/>
    <w:rsid w:val="00E50D7D"/>
    <w:rsid w:val="00E51363"/>
    <w:rsid w:val="00E517BE"/>
    <w:rsid w:val="00E5186E"/>
    <w:rsid w:val="00E519DB"/>
    <w:rsid w:val="00E51C04"/>
    <w:rsid w:val="00E52446"/>
    <w:rsid w:val="00E54ED2"/>
    <w:rsid w:val="00E55D04"/>
    <w:rsid w:val="00E55F51"/>
    <w:rsid w:val="00E568EF"/>
    <w:rsid w:val="00E57B9F"/>
    <w:rsid w:val="00E60EC9"/>
    <w:rsid w:val="00E6121A"/>
    <w:rsid w:val="00E61256"/>
    <w:rsid w:val="00E614C9"/>
    <w:rsid w:val="00E616CB"/>
    <w:rsid w:val="00E619A5"/>
    <w:rsid w:val="00E61EE8"/>
    <w:rsid w:val="00E6278E"/>
    <w:rsid w:val="00E63359"/>
    <w:rsid w:val="00E649F0"/>
    <w:rsid w:val="00E6571C"/>
    <w:rsid w:val="00E65779"/>
    <w:rsid w:val="00E65CC2"/>
    <w:rsid w:val="00E6647C"/>
    <w:rsid w:val="00E668F5"/>
    <w:rsid w:val="00E66D69"/>
    <w:rsid w:val="00E66DEF"/>
    <w:rsid w:val="00E67D25"/>
    <w:rsid w:val="00E70530"/>
    <w:rsid w:val="00E721F9"/>
    <w:rsid w:val="00E7221B"/>
    <w:rsid w:val="00E724BC"/>
    <w:rsid w:val="00E724D9"/>
    <w:rsid w:val="00E72C1F"/>
    <w:rsid w:val="00E748F2"/>
    <w:rsid w:val="00E74B79"/>
    <w:rsid w:val="00E74D21"/>
    <w:rsid w:val="00E77E7E"/>
    <w:rsid w:val="00E77E9E"/>
    <w:rsid w:val="00E8056F"/>
    <w:rsid w:val="00E81DF4"/>
    <w:rsid w:val="00E826B1"/>
    <w:rsid w:val="00E82ABC"/>
    <w:rsid w:val="00E82D48"/>
    <w:rsid w:val="00E82E2B"/>
    <w:rsid w:val="00E83D88"/>
    <w:rsid w:val="00E83DE2"/>
    <w:rsid w:val="00E845F6"/>
    <w:rsid w:val="00E864EC"/>
    <w:rsid w:val="00E86BAF"/>
    <w:rsid w:val="00E86EA6"/>
    <w:rsid w:val="00E87E1D"/>
    <w:rsid w:val="00E918B1"/>
    <w:rsid w:val="00E91EC7"/>
    <w:rsid w:val="00E91F85"/>
    <w:rsid w:val="00E92A70"/>
    <w:rsid w:val="00E92C44"/>
    <w:rsid w:val="00E92E46"/>
    <w:rsid w:val="00E9380D"/>
    <w:rsid w:val="00E9590D"/>
    <w:rsid w:val="00E95D9C"/>
    <w:rsid w:val="00E96A64"/>
    <w:rsid w:val="00E970A3"/>
    <w:rsid w:val="00E973D7"/>
    <w:rsid w:val="00E974A8"/>
    <w:rsid w:val="00EA1A10"/>
    <w:rsid w:val="00EA22F8"/>
    <w:rsid w:val="00EA23CA"/>
    <w:rsid w:val="00EA253D"/>
    <w:rsid w:val="00EA27B8"/>
    <w:rsid w:val="00EA298C"/>
    <w:rsid w:val="00EA2E55"/>
    <w:rsid w:val="00EA35FA"/>
    <w:rsid w:val="00EA4DC7"/>
    <w:rsid w:val="00EA6489"/>
    <w:rsid w:val="00EA674A"/>
    <w:rsid w:val="00EA6EF1"/>
    <w:rsid w:val="00EA7286"/>
    <w:rsid w:val="00EA7491"/>
    <w:rsid w:val="00EB04DD"/>
    <w:rsid w:val="00EB0C9A"/>
    <w:rsid w:val="00EB11D2"/>
    <w:rsid w:val="00EB11D4"/>
    <w:rsid w:val="00EB184B"/>
    <w:rsid w:val="00EB316C"/>
    <w:rsid w:val="00EB33B9"/>
    <w:rsid w:val="00EB457E"/>
    <w:rsid w:val="00EB4CA9"/>
    <w:rsid w:val="00EB50EC"/>
    <w:rsid w:val="00EB511F"/>
    <w:rsid w:val="00EB527E"/>
    <w:rsid w:val="00EB550B"/>
    <w:rsid w:val="00EB569D"/>
    <w:rsid w:val="00EB5CE7"/>
    <w:rsid w:val="00EB5E4E"/>
    <w:rsid w:val="00EB6178"/>
    <w:rsid w:val="00EB683B"/>
    <w:rsid w:val="00EB6E26"/>
    <w:rsid w:val="00EB6F53"/>
    <w:rsid w:val="00EB73C4"/>
    <w:rsid w:val="00EB7A49"/>
    <w:rsid w:val="00EB7FFE"/>
    <w:rsid w:val="00EC057E"/>
    <w:rsid w:val="00EC1498"/>
    <w:rsid w:val="00EC2AC7"/>
    <w:rsid w:val="00EC47B3"/>
    <w:rsid w:val="00EC4B9D"/>
    <w:rsid w:val="00EC4FA0"/>
    <w:rsid w:val="00EC53D0"/>
    <w:rsid w:val="00EC56B1"/>
    <w:rsid w:val="00EC579A"/>
    <w:rsid w:val="00EC5D6E"/>
    <w:rsid w:val="00EC5EF9"/>
    <w:rsid w:val="00EC74C8"/>
    <w:rsid w:val="00EC75DC"/>
    <w:rsid w:val="00EC7913"/>
    <w:rsid w:val="00EC7A76"/>
    <w:rsid w:val="00ED0225"/>
    <w:rsid w:val="00ED057F"/>
    <w:rsid w:val="00ED06E9"/>
    <w:rsid w:val="00ED1547"/>
    <w:rsid w:val="00ED1F65"/>
    <w:rsid w:val="00ED2144"/>
    <w:rsid w:val="00ED3291"/>
    <w:rsid w:val="00ED3944"/>
    <w:rsid w:val="00ED3D9E"/>
    <w:rsid w:val="00ED51C6"/>
    <w:rsid w:val="00ED5520"/>
    <w:rsid w:val="00ED60FC"/>
    <w:rsid w:val="00ED61BB"/>
    <w:rsid w:val="00ED6609"/>
    <w:rsid w:val="00ED6C25"/>
    <w:rsid w:val="00ED6C41"/>
    <w:rsid w:val="00ED70FC"/>
    <w:rsid w:val="00ED77A8"/>
    <w:rsid w:val="00ED7F85"/>
    <w:rsid w:val="00EE0755"/>
    <w:rsid w:val="00EE3948"/>
    <w:rsid w:val="00EE3A52"/>
    <w:rsid w:val="00EE3BAE"/>
    <w:rsid w:val="00EE4059"/>
    <w:rsid w:val="00EE419A"/>
    <w:rsid w:val="00EE454C"/>
    <w:rsid w:val="00EE4BB2"/>
    <w:rsid w:val="00EE4FB6"/>
    <w:rsid w:val="00EE509B"/>
    <w:rsid w:val="00EE51AE"/>
    <w:rsid w:val="00EE5505"/>
    <w:rsid w:val="00EE553A"/>
    <w:rsid w:val="00EE592D"/>
    <w:rsid w:val="00EE5C61"/>
    <w:rsid w:val="00EE632F"/>
    <w:rsid w:val="00EE63B0"/>
    <w:rsid w:val="00EE65E4"/>
    <w:rsid w:val="00EE6799"/>
    <w:rsid w:val="00EE692D"/>
    <w:rsid w:val="00EE75BC"/>
    <w:rsid w:val="00EE768F"/>
    <w:rsid w:val="00EE7F50"/>
    <w:rsid w:val="00EE7FFD"/>
    <w:rsid w:val="00EF0049"/>
    <w:rsid w:val="00EF0193"/>
    <w:rsid w:val="00EF069D"/>
    <w:rsid w:val="00EF0F8B"/>
    <w:rsid w:val="00EF1A06"/>
    <w:rsid w:val="00EF1C55"/>
    <w:rsid w:val="00EF20C7"/>
    <w:rsid w:val="00EF34F9"/>
    <w:rsid w:val="00EF39AE"/>
    <w:rsid w:val="00EF4203"/>
    <w:rsid w:val="00EF4857"/>
    <w:rsid w:val="00EF49CD"/>
    <w:rsid w:val="00EF4EF8"/>
    <w:rsid w:val="00EF5419"/>
    <w:rsid w:val="00EF58A7"/>
    <w:rsid w:val="00EF6393"/>
    <w:rsid w:val="00EF647A"/>
    <w:rsid w:val="00EF699A"/>
    <w:rsid w:val="00EF7AE3"/>
    <w:rsid w:val="00EF7D00"/>
    <w:rsid w:val="00EF7F12"/>
    <w:rsid w:val="00EF7F7B"/>
    <w:rsid w:val="00EF7FDC"/>
    <w:rsid w:val="00F00323"/>
    <w:rsid w:val="00F003C6"/>
    <w:rsid w:val="00F00EBF"/>
    <w:rsid w:val="00F01438"/>
    <w:rsid w:val="00F016D6"/>
    <w:rsid w:val="00F0300C"/>
    <w:rsid w:val="00F03B86"/>
    <w:rsid w:val="00F03CEF"/>
    <w:rsid w:val="00F043F3"/>
    <w:rsid w:val="00F045E2"/>
    <w:rsid w:val="00F04BAD"/>
    <w:rsid w:val="00F0557A"/>
    <w:rsid w:val="00F05FA2"/>
    <w:rsid w:val="00F06169"/>
    <w:rsid w:val="00F06DE9"/>
    <w:rsid w:val="00F1045F"/>
    <w:rsid w:val="00F106A0"/>
    <w:rsid w:val="00F10B31"/>
    <w:rsid w:val="00F11943"/>
    <w:rsid w:val="00F11A29"/>
    <w:rsid w:val="00F11B3B"/>
    <w:rsid w:val="00F11B77"/>
    <w:rsid w:val="00F11D6E"/>
    <w:rsid w:val="00F11F46"/>
    <w:rsid w:val="00F11FF0"/>
    <w:rsid w:val="00F12CBC"/>
    <w:rsid w:val="00F13696"/>
    <w:rsid w:val="00F13750"/>
    <w:rsid w:val="00F13F1D"/>
    <w:rsid w:val="00F14383"/>
    <w:rsid w:val="00F14D8D"/>
    <w:rsid w:val="00F1566A"/>
    <w:rsid w:val="00F168A4"/>
    <w:rsid w:val="00F168C8"/>
    <w:rsid w:val="00F177E5"/>
    <w:rsid w:val="00F17B6D"/>
    <w:rsid w:val="00F17C4E"/>
    <w:rsid w:val="00F20726"/>
    <w:rsid w:val="00F20E39"/>
    <w:rsid w:val="00F20F0E"/>
    <w:rsid w:val="00F2117A"/>
    <w:rsid w:val="00F212F1"/>
    <w:rsid w:val="00F217A3"/>
    <w:rsid w:val="00F21C87"/>
    <w:rsid w:val="00F224DC"/>
    <w:rsid w:val="00F22D9D"/>
    <w:rsid w:val="00F232B4"/>
    <w:rsid w:val="00F23327"/>
    <w:rsid w:val="00F2388F"/>
    <w:rsid w:val="00F243A3"/>
    <w:rsid w:val="00F24A9E"/>
    <w:rsid w:val="00F2546F"/>
    <w:rsid w:val="00F25C39"/>
    <w:rsid w:val="00F25C78"/>
    <w:rsid w:val="00F27140"/>
    <w:rsid w:val="00F27A62"/>
    <w:rsid w:val="00F30C0E"/>
    <w:rsid w:val="00F3112A"/>
    <w:rsid w:val="00F311EC"/>
    <w:rsid w:val="00F3129A"/>
    <w:rsid w:val="00F322B7"/>
    <w:rsid w:val="00F32502"/>
    <w:rsid w:val="00F328D2"/>
    <w:rsid w:val="00F33BD3"/>
    <w:rsid w:val="00F33BE7"/>
    <w:rsid w:val="00F34484"/>
    <w:rsid w:val="00F349B0"/>
    <w:rsid w:val="00F34C83"/>
    <w:rsid w:val="00F34C8C"/>
    <w:rsid w:val="00F35AB9"/>
    <w:rsid w:val="00F35DC1"/>
    <w:rsid w:val="00F36943"/>
    <w:rsid w:val="00F36B24"/>
    <w:rsid w:val="00F373DE"/>
    <w:rsid w:val="00F374AE"/>
    <w:rsid w:val="00F375C4"/>
    <w:rsid w:val="00F3763B"/>
    <w:rsid w:val="00F37AC8"/>
    <w:rsid w:val="00F417F2"/>
    <w:rsid w:val="00F428A2"/>
    <w:rsid w:val="00F43729"/>
    <w:rsid w:val="00F439ED"/>
    <w:rsid w:val="00F442F8"/>
    <w:rsid w:val="00F443E0"/>
    <w:rsid w:val="00F4444E"/>
    <w:rsid w:val="00F44FD1"/>
    <w:rsid w:val="00F45107"/>
    <w:rsid w:val="00F45617"/>
    <w:rsid w:val="00F458B4"/>
    <w:rsid w:val="00F46010"/>
    <w:rsid w:val="00F466BC"/>
    <w:rsid w:val="00F47757"/>
    <w:rsid w:val="00F47C2E"/>
    <w:rsid w:val="00F47D13"/>
    <w:rsid w:val="00F50380"/>
    <w:rsid w:val="00F509F9"/>
    <w:rsid w:val="00F511E0"/>
    <w:rsid w:val="00F517D6"/>
    <w:rsid w:val="00F5184D"/>
    <w:rsid w:val="00F5199E"/>
    <w:rsid w:val="00F525DF"/>
    <w:rsid w:val="00F5285B"/>
    <w:rsid w:val="00F53060"/>
    <w:rsid w:val="00F53300"/>
    <w:rsid w:val="00F535D7"/>
    <w:rsid w:val="00F546AF"/>
    <w:rsid w:val="00F54B9F"/>
    <w:rsid w:val="00F54E6B"/>
    <w:rsid w:val="00F5501D"/>
    <w:rsid w:val="00F5538D"/>
    <w:rsid w:val="00F55785"/>
    <w:rsid w:val="00F55822"/>
    <w:rsid w:val="00F55B78"/>
    <w:rsid w:val="00F55DF7"/>
    <w:rsid w:val="00F5627F"/>
    <w:rsid w:val="00F570B9"/>
    <w:rsid w:val="00F57386"/>
    <w:rsid w:val="00F579BA"/>
    <w:rsid w:val="00F57FAE"/>
    <w:rsid w:val="00F60832"/>
    <w:rsid w:val="00F60A80"/>
    <w:rsid w:val="00F60C4E"/>
    <w:rsid w:val="00F60F67"/>
    <w:rsid w:val="00F60FC2"/>
    <w:rsid w:val="00F6224F"/>
    <w:rsid w:val="00F635D4"/>
    <w:rsid w:val="00F639BF"/>
    <w:rsid w:val="00F63B25"/>
    <w:rsid w:val="00F64644"/>
    <w:rsid w:val="00F649D8"/>
    <w:rsid w:val="00F64EEB"/>
    <w:rsid w:val="00F65287"/>
    <w:rsid w:val="00F6557F"/>
    <w:rsid w:val="00F65BCE"/>
    <w:rsid w:val="00F65C02"/>
    <w:rsid w:val="00F65F80"/>
    <w:rsid w:val="00F666A0"/>
    <w:rsid w:val="00F6691E"/>
    <w:rsid w:val="00F66B23"/>
    <w:rsid w:val="00F67153"/>
    <w:rsid w:val="00F672AF"/>
    <w:rsid w:val="00F67F50"/>
    <w:rsid w:val="00F701AF"/>
    <w:rsid w:val="00F701E7"/>
    <w:rsid w:val="00F70787"/>
    <w:rsid w:val="00F70E65"/>
    <w:rsid w:val="00F70F0B"/>
    <w:rsid w:val="00F717BF"/>
    <w:rsid w:val="00F71E17"/>
    <w:rsid w:val="00F72558"/>
    <w:rsid w:val="00F72A3E"/>
    <w:rsid w:val="00F731DB"/>
    <w:rsid w:val="00F73A0C"/>
    <w:rsid w:val="00F754A9"/>
    <w:rsid w:val="00F7584F"/>
    <w:rsid w:val="00F75DD5"/>
    <w:rsid w:val="00F7604A"/>
    <w:rsid w:val="00F76225"/>
    <w:rsid w:val="00F762E6"/>
    <w:rsid w:val="00F76490"/>
    <w:rsid w:val="00F76C13"/>
    <w:rsid w:val="00F77A53"/>
    <w:rsid w:val="00F80A3B"/>
    <w:rsid w:val="00F80CC9"/>
    <w:rsid w:val="00F80F14"/>
    <w:rsid w:val="00F814E7"/>
    <w:rsid w:val="00F8179B"/>
    <w:rsid w:val="00F81C36"/>
    <w:rsid w:val="00F81C85"/>
    <w:rsid w:val="00F82CD2"/>
    <w:rsid w:val="00F83923"/>
    <w:rsid w:val="00F848AC"/>
    <w:rsid w:val="00F84B83"/>
    <w:rsid w:val="00F84EE4"/>
    <w:rsid w:val="00F858CC"/>
    <w:rsid w:val="00F85A4F"/>
    <w:rsid w:val="00F85A66"/>
    <w:rsid w:val="00F85C7C"/>
    <w:rsid w:val="00F8619B"/>
    <w:rsid w:val="00F86884"/>
    <w:rsid w:val="00F8712E"/>
    <w:rsid w:val="00F87275"/>
    <w:rsid w:val="00F878FC"/>
    <w:rsid w:val="00F87963"/>
    <w:rsid w:val="00F879B1"/>
    <w:rsid w:val="00F90ADD"/>
    <w:rsid w:val="00F90D8C"/>
    <w:rsid w:val="00F91224"/>
    <w:rsid w:val="00F918B0"/>
    <w:rsid w:val="00F91A0D"/>
    <w:rsid w:val="00F91CDB"/>
    <w:rsid w:val="00F91CF9"/>
    <w:rsid w:val="00F921D7"/>
    <w:rsid w:val="00F932EF"/>
    <w:rsid w:val="00F93BC2"/>
    <w:rsid w:val="00F940DD"/>
    <w:rsid w:val="00F94681"/>
    <w:rsid w:val="00F94946"/>
    <w:rsid w:val="00F94AEA"/>
    <w:rsid w:val="00F94B8D"/>
    <w:rsid w:val="00F950D8"/>
    <w:rsid w:val="00F95119"/>
    <w:rsid w:val="00F95199"/>
    <w:rsid w:val="00F95A0A"/>
    <w:rsid w:val="00F95A34"/>
    <w:rsid w:val="00F95EAD"/>
    <w:rsid w:val="00F96118"/>
    <w:rsid w:val="00F9638A"/>
    <w:rsid w:val="00F96963"/>
    <w:rsid w:val="00F9717C"/>
    <w:rsid w:val="00F9744E"/>
    <w:rsid w:val="00F9771A"/>
    <w:rsid w:val="00F97A91"/>
    <w:rsid w:val="00FA07DD"/>
    <w:rsid w:val="00FA13A7"/>
    <w:rsid w:val="00FA1977"/>
    <w:rsid w:val="00FA1DCA"/>
    <w:rsid w:val="00FA2823"/>
    <w:rsid w:val="00FA2991"/>
    <w:rsid w:val="00FA3584"/>
    <w:rsid w:val="00FA4E80"/>
    <w:rsid w:val="00FA5916"/>
    <w:rsid w:val="00FA5E06"/>
    <w:rsid w:val="00FA5E45"/>
    <w:rsid w:val="00FA61BA"/>
    <w:rsid w:val="00FA6EBA"/>
    <w:rsid w:val="00FB0897"/>
    <w:rsid w:val="00FB0CDB"/>
    <w:rsid w:val="00FB0D87"/>
    <w:rsid w:val="00FB0E29"/>
    <w:rsid w:val="00FB0E62"/>
    <w:rsid w:val="00FB1093"/>
    <w:rsid w:val="00FB1516"/>
    <w:rsid w:val="00FB1A56"/>
    <w:rsid w:val="00FB1E4F"/>
    <w:rsid w:val="00FB2333"/>
    <w:rsid w:val="00FB33D5"/>
    <w:rsid w:val="00FB36D0"/>
    <w:rsid w:val="00FB3CB4"/>
    <w:rsid w:val="00FB402E"/>
    <w:rsid w:val="00FB4390"/>
    <w:rsid w:val="00FB4DD4"/>
    <w:rsid w:val="00FB4FE5"/>
    <w:rsid w:val="00FB5166"/>
    <w:rsid w:val="00FB544B"/>
    <w:rsid w:val="00FB58FC"/>
    <w:rsid w:val="00FB5A2D"/>
    <w:rsid w:val="00FB621E"/>
    <w:rsid w:val="00FB64D4"/>
    <w:rsid w:val="00FB6DF6"/>
    <w:rsid w:val="00FB6EB9"/>
    <w:rsid w:val="00FB71DD"/>
    <w:rsid w:val="00FB71EC"/>
    <w:rsid w:val="00FC003C"/>
    <w:rsid w:val="00FC0235"/>
    <w:rsid w:val="00FC0484"/>
    <w:rsid w:val="00FC0DF3"/>
    <w:rsid w:val="00FC158D"/>
    <w:rsid w:val="00FC178D"/>
    <w:rsid w:val="00FC1DA2"/>
    <w:rsid w:val="00FC1FBC"/>
    <w:rsid w:val="00FC2328"/>
    <w:rsid w:val="00FC26C1"/>
    <w:rsid w:val="00FC2887"/>
    <w:rsid w:val="00FC2D36"/>
    <w:rsid w:val="00FC34EE"/>
    <w:rsid w:val="00FC37B6"/>
    <w:rsid w:val="00FC47B1"/>
    <w:rsid w:val="00FC4995"/>
    <w:rsid w:val="00FC4A1B"/>
    <w:rsid w:val="00FC4BD8"/>
    <w:rsid w:val="00FC67AC"/>
    <w:rsid w:val="00FC680E"/>
    <w:rsid w:val="00FC6820"/>
    <w:rsid w:val="00FC6B19"/>
    <w:rsid w:val="00FC74A5"/>
    <w:rsid w:val="00FC77D1"/>
    <w:rsid w:val="00FD05BD"/>
    <w:rsid w:val="00FD1531"/>
    <w:rsid w:val="00FD1586"/>
    <w:rsid w:val="00FD2409"/>
    <w:rsid w:val="00FD2423"/>
    <w:rsid w:val="00FD272C"/>
    <w:rsid w:val="00FD27FD"/>
    <w:rsid w:val="00FD295C"/>
    <w:rsid w:val="00FD3E7C"/>
    <w:rsid w:val="00FD3F07"/>
    <w:rsid w:val="00FD4467"/>
    <w:rsid w:val="00FD4D74"/>
    <w:rsid w:val="00FD4E09"/>
    <w:rsid w:val="00FD517D"/>
    <w:rsid w:val="00FD5617"/>
    <w:rsid w:val="00FD56EA"/>
    <w:rsid w:val="00FD575C"/>
    <w:rsid w:val="00FD5955"/>
    <w:rsid w:val="00FD5A56"/>
    <w:rsid w:val="00FD5FE4"/>
    <w:rsid w:val="00FD63E8"/>
    <w:rsid w:val="00FD641B"/>
    <w:rsid w:val="00FD6475"/>
    <w:rsid w:val="00FD6622"/>
    <w:rsid w:val="00FD66B7"/>
    <w:rsid w:val="00FD7132"/>
    <w:rsid w:val="00FD74AE"/>
    <w:rsid w:val="00FE0D6B"/>
    <w:rsid w:val="00FE1495"/>
    <w:rsid w:val="00FE1AED"/>
    <w:rsid w:val="00FE1D45"/>
    <w:rsid w:val="00FE1FC5"/>
    <w:rsid w:val="00FE2C5D"/>
    <w:rsid w:val="00FE30DB"/>
    <w:rsid w:val="00FE33CE"/>
    <w:rsid w:val="00FE347E"/>
    <w:rsid w:val="00FE34DF"/>
    <w:rsid w:val="00FE34F4"/>
    <w:rsid w:val="00FE392D"/>
    <w:rsid w:val="00FE3B98"/>
    <w:rsid w:val="00FE3DAD"/>
    <w:rsid w:val="00FE478D"/>
    <w:rsid w:val="00FE47A4"/>
    <w:rsid w:val="00FE4BC8"/>
    <w:rsid w:val="00FE539B"/>
    <w:rsid w:val="00FE5DD6"/>
    <w:rsid w:val="00FE624D"/>
    <w:rsid w:val="00FE6597"/>
    <w:rsid w:val="00FE6669"/>
    <w:rsid w:val="00FE6997"/>
    <w:rsid w:val="00FE6CC3"/>
    <w:rsid w:val="00FE71A8"/>
    <w:rsid w:val="00FE7253"/>
    <w:rsid w:val="00FE7EAA"/>
    <w:rsid w:val="00FF0536"/>
    <w:rsid w:val="00FF07B1"/>
    <w:rsid w:val="00FF07E4"/>
    <w:rsid w:val="00FF0A5D"/>
    <w:rsid w:val="00FF0AA8"/>
    <w:rsid w:val="00FF1042"/>
    <w:rsid w:val="00FF2DF5"/>
    <w:rsid w:val="00FF31E8"/>
    <w:rsid w:val="00FF3560"/>
    <w:rsid w:val="00FF38E5"/>
    <w:rsid w:val="00FF3A33"/>
    <w:rsid w:val="00FF48DD"/>
    <w:rsid w:val="00FF57B5"/>
    <w:rsid w:val="00FF5BF7"/>
    <w:rsid w:val="00FF5C36"/>
    <w:rsid w:val="00FF65A4"/>
    <w:rsid w:val="00FF6CDE"/>
    <w:rsid w:val="00FF72A9"/>
    <w:rsid w:val="00FF7B36"/>
    <w:rsid w:val="00FF7D51"/>
    <w:rsid w:val="00FF7DB8"/>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3C9C9D75-FE51-9E47-8C82-C275EDF09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67AC"/>
    <w:rPr>
      <w:rFonts w:asciiTheme="majorBidi" w:hAnsiTheme="majorBidi"/>
      <w:color w:val="000000" w:themeColor="text1"/>
      <w:sz w:val="32"/>
    </w:rPr>
  </w:style>
  <w:style w:type="paragraph" w:styleId="1">
    <w:name w:val="heading 1"/>
    <w:basedOn w:val="a"/>
    <w:link w:val="10"/>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2">
    <w:name w:val="heading 2"/>
    <w:basedOn w:val="a"/>
    <w:link w:val="20"/>
    <w:uiPriority w:val="9"/>
    <w:qFormat/>
    <w:rsid w:val="00A831D9"/>
    <w:pPr>
      <w:spacing w:after="0"/>
      <w:jc w:val="center"/>
      <w:outlineLvl w:val="1"/>
    </w:pPr>
    <w:rPr>
      <w:rFonts w:ascii="Angsana New" w:hAnsi="Angsana New" w:cs="Angsana New"/>
      <w:b/>
      <w:bCs/>
      <w:sz w:val="48"/>
      <w:szCs w:val="48"/>
      <w:lang w:bidi="th-TH"/>
    </w:rPr>
  </w:style>
  <w:style w:type="paragraph" w:styleId="3">
    <w:name w:val="heading 3"/>
    <w:basedOn w:val="2"/>
    <w:link w:val="30"/>
    <w:uiPriority w:val="9"/>
    <w:qFormat/>
    <w:rsid w:val="00947514"/>
    <w:pPr>
      <w:numPr>
        <w:ilvl w:val="2"/>
        <w:numId w:val="29"/>
      </w:numPr>
      <w:jc w:val="left"/>
      <w:outlineLvl w:val="2"/>
    </w:pPr>
    <w:rPr>
      <w:sz w:val="36"/>
      <w:szCs w:val="36"/>
    </w:rPr>
  </w:style>
  <w:style w:type="paragraph" w:styleId="4">
    <w:name w:val="heading 4"/>
    <w:basedOn w:val="a0"/>
    <w:next w:val="a"/>
    <w:link w:val="40"/>
    <w:uiPriority w:val="9"/>
    <w:unhideWhenUsed/>
    <w:qFormat/>
    <w:rsid w:val="00947514"/>
    <w:pPr>
      <w:numPr>
        <w:ilvl w:val="3"/>
        <w:numId w:val="29"/>
      </w:numPr>
      <w:spacing w:after="0" w:line="240" w:lineRule="auto"/>
      <w:outlineLvl w:val="3"/>
    </w:pPr>
    <w:rPr>
      <w:rFonts w:ascii="Angsana New" w:eastAsia="Times New Roman" w:hAnsi="Angsana New" w:cs="Angsana New"/>
      <w:b/>
      <w:bCs/>
      <w:szCs w:val="32"/>
      <w:lang w:bidi="th-TH"/>
    </w:rPr>
  </w:style>
  <w:style w:type="paragraph" w:styleId="5">
    <w:name w:val="heading 5"/>
    <w:basedOn w:val="a"/>
    <w:next w:val="a"/>
    <w:link w:val="50"/>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หัวเรื่อง 1 อักขระ"/>
    <w:basedOn w:val="a1"/>
    <w:link w:val="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20">
    <w:name w:val="หัวเรื่อง 2 อักขระ"/>
    <w:basedOn w:val="a1"/>
    <w:link w:val="2"/>
    <w:uiPriority w:val="9"/>
    <w:rsid w:val="00A831D9"/>
    <w:rPr>
      <w:rFonts w:ascii="Angsana New" w:hAnsi="Angsana New" w:cs="Angsana New"/>
      <w:b/>
      <w:bCs/>
      <w:sz w:val="48"/>
      <w:szCs w:val="48"/>
      <w:lang w:bidi="th-TH"/>
    </w:rPr>
  </w:style>
  <w:style w:type="character" w:customStyle="1" w:styleId="30">
    <w:name w:val="หัวเรื่อง 3 อักขระ"/>
    <w:basedOn w:val="a1"/>
    <w:link w:val="3"/>
    <w:uiPriority w:val="9"/>
    <w:rsid w:val="00947514"/>
    <w:rPr>
      <w:rFonts w:ascii="Angsana New" w:hAnsi="Angsana New" w:cs="Angsana New"/>
      <w:b/>
      <w:bCs/>
      <w:color w:val="000000" w:themeColor="text1"/>
      <w:sz w:val="36"/>
      <w:szCs w:val="36"/>
      <w:lang w:bidi="th-TH"/>
    </w:rPr>
  </w:style>
  <w:style w:type="paragraph" w:styleId="a4">
    <w:name w:val="Normal (Web)"/>
    <w:basedOn w:val="a"/>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a1"/>
    <w:rsid w:val="00A249B9"/>
  </w:style>
  <w:style w:type="character" w:styleId="a5">
    <w:name w:val="Hyperlink"/>
    <w:basedOn w:val="a1"/>
    <w:uiPriority w:val="99"/>
    <w:unhideWhenUsed/>
    <w:rsid w:val="00A249B9"/>
    <w:rPr>
      <w:color w:val="0000FF"/>
      <w:u w:val="single"/>
    </w:rPr>
  </w:style>
  <w:style w:type="paragraph" w:styleId="a6">
    <w:name w:val="Balloon Text"/>
    <w:basedOn w:val="a"/>
    <w:link w:val="a7"/>
    <w:uiPriority w:val="99"/>
    <w:semiHidden/>
    <w:unhideWhenUsed/>
    <w:rsid w:val="00295197"/>
    <w:pPr>
      <w:spacing w:after="0" w:line="240" w:lineRule="auto"/>
    </w:pPr>
    <w:rPr>
      <w:rFonts w:ascii="Segoe UI" w:hAnsi="Segoe UI" w:cs="Segoe UI"/>
      <w:sz w:val="18"/>
      <w:szCs w:val="18"/>
    </w:rPr>
  </w:style>
  <w:style w:type="character" w:customStyle="1" w:styleId="a7">
    <w:name w:val="ข้อความบอลลูน อักขระ"/>
    <w:basedOn w:val="a1"/>
    <w:link w:val="a6"/>
    <w:uiPriority w:val="99"/>
    <w:semiHidden/>
    <w:rsid w:val="00295197"/>
    <w:rPr>
      <w:rFonts w:ascii="Segoe UI" w:hAnsi="Segoe UI" w:cs="Segoe UI"/>
      <w:sz w:val="18"/>
      <w:szCs w:val="18"/>
    </w:rPr>
  </w:style>
  <w:style w:type="paragraph" w:styleId="a0">
    <w:name w:val="List Paragraph"/>
    <w:basedOn w:val="a"/>
    <w:uiPriority w:val="34"/>
    <w:qFormat/>
    <w:rsid w:val="00054B81"/>
    <w:pPr>
      <w:ind w:left="720"/>
      <w:contextualSpacing/>
    </w:pPr>
  </w:style>
  <w:style w:type="character" w:customStyle="1" w:styleId="UnresolvedMention1">
    <w:name w:val="Unresolved Mention1"/>
    <w:basedOn w:val="a1"/>
    <w:uiPriority w:val="99"/>
    <w:semiHidden/>
    <w:unhideWhenUsed/>
    <w:rsid w:val="004E30BD"/>
    <w:rPr>
      <w:color w:val="605E5C"/>
      <w:shd w:val="clear" w:color="auto" w:fill="E1DFDD"/>
    </w:rPr>
  </w:style>
  <w:style w:type="character" w:styleId="HTML">
    <w:name w:val="HTML Code"/>
    <w:basedOn w:val="a1"/>
    <w:uiPriority w:val="99"/>
    <w:semiHidden/>
    <w:unhideWhenUsed/>
    <w:rsid w:val="005C2A0D"/>
    <w:rPr>
      <w:rFonts w:ascii="Courier New" w:eastAsia="Times New Roman" w:hAnsi="Courier New" w:cs="Courier New"/>
      <w:sz w:val="20"/>
      <w:szCs w:val="20"/>
    </w:rPr>
  </w:style>
  <w:style w:type="character" w:customStyle="1" w:styleId="40">
    <w:name w:val="หัวเรื่อง 4 อักขระ"/>
    <w:basedOn w:val="a1"/>
    <w:link w:val="4"/>
    <w:uiPriority w:val="9"/>
    <w:rsid w:val="00947514"/>
    <w:rPr>
      <w:rFonts w:ascii="Angsana New" w:eastAsia="Times New Roman" w:hAnsi="Angsana New" w:cs="Angsana New"/>
      <w:b/>
      <w:bCs/>
      <w:color w:val="000000" w:themeColor="text1"/>
      <w:sz w:val="32"/>
      <w:szCs w:val="32"/>
      <w:lang w:bidi="th-TH"/>
    </w:rPr>
  </w:style>
  <w:style w:type="paragraph" w:styleId="a8">
    <w:name w:val="header"/>
    <w:basedOn w:val="a"/>
    <w:link w:val="a9"/>
    <w:uiPriority w:val="99"/>
    <w:unhideWhenUsed/>
    <w:rsid w:val="00D4699D"/>
    <w:pPr>
      <w:tabs>
        <w:tab w:val="center" w:pos="4680"/>
        <w:tab w:val="right" w:pos="9360"/>
      </w:tabs>
      <w:spacing w:after="0" w:line="240" w:lineRule="auto"/>
    </w:pPr>
  </w:style>
  <w:style w:type="character" w:customStyle="1" w:styleId="a9">
    <w:name w:val="หัวกระดาษ อักขระ"/>
    <w:basedOn w:val="a1"/>
    <w:link w:val="a8"/>
    <w:uiPriority w:val="99"/>
    <w:rsid w:val="00D4699D"/>
  </w:style>
  <w:style w:type="paragraph" w:styleId="aa">
    <w:name w:val="footer"/>
    <w:basedOn w:val="a"/>
    <w:link w:val="ab"/>
    <w:uiPriority w:val="99"/>
    <w:unhideWhenUsed/>
    <w:rsid w:val="00D4699D"/>
    <w:pPr>
      <w:tabs>
        <w:tab w:val="center" w:pos="4680"/>
        <w:tab w:val="right" w:pos="9360"/>
      </w:tabs>
      <w:spacing w:after="0" w:line="240" w:lineRule="auto"/>
    </w:pPr>
  </w:style>
  <w:style w:type="character" w:customStyle="1" w:styleId="ab">
    <w:name w:val="ท้ายกระดาษ อักขระ"/>
    <w:basedOn w:val="a1"/>
    <w:link w:val="aa"/>
    <w:uiPriority w:val="99"/>
    <w:rsid w:val="00D4699D"/>
  </w:style>
  <w:style w:type="paragraph" w:styleId="ac">
    <w:name w:val="TOC Heading"/>
    <w:basedOn w:val="1"/>
    <w:next w:val="a"/>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11">
    <w:name w:val="toc 1"/>
    <w:basedOn w:val="a"/>
    <w:next w:val="a"/>
    <w:autoRedefine/>
    <w:uiPriority w:val="39"/>
    <w:unhideWhenUsed/>
    <w:rsid w:val="00A250B0"/>
    <w:pPr>
      <w:tabs>
        <w:tab w:val="right" w:leader="dot" w:pos="8630"/>
      </w:tabs>
      <w:spacing w:after="100"/>
    </w:pPr>
    <w:rPr>
      <w:rFonts w:cstheme="majorBidi"/>
      <w:b/>
      <w:bCs/>
      <w:noProof/>
      <w:szCs w:val="32"/>
    </w:rPr>
  </w:style>
  <w:style w:type="paragraph" w:styleId="21">
    <w:name w:val="toc 2"/>
    <w:basedOn w:val="a"/>
    <w:next w:val="a"/>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31">
    <w:name w:val="toc 3"/>
    <w:basedOn w:val="a"/>
    <w:next w:val="a"/>
    <w:autoRedefine/>
    <w:uiPriority w:val="39"/>
    <w:unhideWhenUsed/>
    <w:rsid w:val="008968DD"/>
    <w:pPr>
      <w:spacing w:after="100"/>
      <w:ind w:left="440"/>
    </w:pPr>
  </w:style>
  <w:style w:type="character" w:styleId="ad">
    <w:name w:val="line number"/>
    <w:basedOn w:val="a1"/>
    <w:uiPriority w:val="99"/>
    <w:semiHidden/>
    <w:unhideWhenUsed/>
    <w:rsid w:val="002A6AA6"/>
  </w:style>
  <w:style w:type="character" w:styleId="ae">
    <w:name w:val="FollowedHyperlink"/>
    <w:basedOn w:val="a1"/>
    <w:uiPriority w:val="99"/>
    <w:semiHidden/>
    <w:unhideWhenUsed/>
    <w:rsid w:val="001B1520"/>
    <w:rPr>
      <w:color w:val="954F72" w:themeColor="followedHyperlink"/>
      <w:u w:val="single"/>
    </w:rPr>
  </w:style>
  <w:style w:type="paragraph" w:styleId="af">
    <w:name w:val="caption"/>
    <w:basedOn w:val="a"/>
    <w:next w:val="a"/>
    <w:uiPriority w:val="35"/>
    <w:unhideWhenUsed/>
    <w:qFormat/>
    <w:rsid w:val="00A831D9"/>
    <w:pPr>
      <w:spacing w:after="200" w:line="240" w:lineRule="auto"/>
      <w:jc w:val="center"/>
    </w:pPr>
    <w:rPr>
      <w:rFonts w:cs="Angsana New"/>
      <w:szCs w:val="32"/>
      <w:lang w:bidi="th-TH"/>
    </w:rPr>
  </w:style>
  <w:style w:type="paragraph" w:styleId="af0">
    <w:name w:val="table of figures"/>
    <w:basedOn w:val="a"/>
    <w:next w:val="a"/>
    <w:link w:val="af1"/>
    <w:uiPriority w:val="99"/>
    <w:unhideWhenUsed/>
    <w:rsid w:val="00D12D5C"/>
    <w:pPr>
      <w:spacing w:after="0"/>
    </w:pPr>
  </w:style>
  <w:style w:type="table" w:styleId="af2">
    <w:name w:val="Table Grid"/>
    <w:basedOn w:val="a2"/>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1"/>
    <w:uiPriority w:val="99"/>
    <w:semiHidden/>
    <w:unhideWhenUsed/>
    <w:rsid w:val="009956AE"/>
    <w:rPr>
      <w:color w:val="605E5C"/>
      <w:shd w:val="clear" w:color="auto" w:fill="E1DFDD"/>
    </w:rPr>
  </w:style>
  <w:style w:type="character" w:customStyle="1" w:styleId="UnresolvedMention3">
    <w:name w:val="Unresolved Mention3"/>
    <w:basedOn w:val="a1"/>
    <w:uiPriority w:val="99"/>
    <w:semiHidden/>
    <w:unhideWhenUsed/>
    <w:rsid w:val="00555DAF"/>
    <w:rPr>
      <w:color w:val="605E5C"/>
      <w:shd w:val="clear" w:color="auto" w:fill="E1DFDD"/>
    </w:rPr>
  </w:style>
  <w:style w:type="character" w:customStyle="1" w:styleId="UnresolvedMention4">
    <w:name w:val="Unresolved Mention4"/>
    <w:basedOn w:val="a1"/>
    <w:uiPriority w:val="99"/>
    <w:semiHidden/>
    <w:unhideWhenUsed/>
    <w:rsid w:val="00482FC2"/>
    <w:rPr>
      <w:color w:val="605E5C"/>
      <w:shd w:val="clear" w:color="auto" w:fill="E1DFDD"/>
    </w:rPr>
  </w:style>
  <w:style w:type="character" w:customStyle="1" w:styleId="50">
    <w:name w:val="หัวเรื่อง 5 อักขระ"/>
    <w:basedOn w:val="a1"/>
    <w:link w:val="5"/>
    <w:uiPriority w:val="9"/>
    <w:rsid w:val="00C34B37"/>
    <w:rPr>
      <w:rFonts w:asciiTheme="majorHAnsi" w:eastAsiaTheme="majorEastAsia" w:hAnsiTheme="majorHAnsi" w:cstheme="majorBidi"/>
      <w:color w:val="2F5496" w:themeColor="accent1" w:themeShade="BF"/>
    </w:rPr>
  </w:style>
  <w:style w:type="character" w:customStyle="1" w:styleId="60">
    <w:name w:val="หัวเรื่อง 6 อักขระ"/>
    <w:basedOn w:val="a1"/>
    <w:link w:val="6"/>
    <w:uiPriority w:val="9"/>
    <w:semiHidden/>
    <w:rsid w:val="00C34B37"/>
    <w:rPr>
      <w:rFonts w:asciiTheme="majorHAnsi" w:eastAsiaTheme="majorEastAsia" w:hAnsiTheme="majorHAnsi" w:cstheme="majorBidi"/>
      <w:color w:val="1F3763" w:themeColor="accent1" w:themeShade="7F"/>
    </w:rPr>
  </w:style>
  <w:style w:type="character" w:customStyle="1" w:styleId="70">
    <w:name w:val="หัวเรื่อง 7 อักขระ"/>
    <w:basedOn w:val="a1"/>
    <w:link w:val="7"/>
    <w:uiPriority w:val="9"/>
    <w:semiHidden/>
    <w:rsid w:val="00C34B37"/>
    <w:rPr>
      <w:rFonts w:asciiTheme="majorHAnsi" w:eastAsiaTheme="majorEastAsia" w:hAnsiTheme="majorHAnsi" w:cstheme="majorBidi"/>
      <w:i/>
      <w:iCs/>
      <w:color w:val="1F3763" w:themeColor="accent1" w:themeShade="7F"/>
    </w:rPr>
  </w:style>
  <w:style w:type="character" w:customStyle="1" w:styleId="80">
    <w:name w:val="หัวเรื่อง 8 อักขระ"/>
    <w:basedOn w:val="a1"/>
    <w:link w:val="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90">
    <w:name w:val="หัวเรื่อง 9 อักขระ"/>
    <w:basedOn w:val="a1"/>
    <w:link w:val="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f3">
    <w:name w:val="สารบัญ"/>
    <w:basedOn w:val="af0"/>
    <w:link w:val="Char"/>
    <w:qFormat/>
    <w:rsid w:val="00B24BFB"/>
    <w:pPr>
      <w:tabs>
        <w:tab w:val="right" w:leader="dot" w:pos="8630"/>
      </w:tabs>
    </w:pPr>
    <w:rPr>
      <w:rFonts w:eastAsia="Times New Roman" w:cstheme="majorBidi"/>
      <w:noProof/>
      <w:szCs w:val="32"/>
      <w:lang w:bidi="th-TH"/>
    </w:rPr>
  </w:style>
  <w:style w:type="character" w:customStyle="1" w:styleId="af1">
    <w:name w:val="สารบัญภาพ อักขระ"/>
    <w:basedOn w:val="a1"/>
    <w:link w:val="af0"/>
    <w:uiPriority w:val="99"/>
    <w:rsid w:val="00B24BFB"/>
    <w:rPr>
      <w:rFonts w:asciiTheme="majorBidi" w:hAnsiTheme="majorBidi"/>
      <w:sz w:val="32"/>
    </w:rPr>
  </w:style>
  <w:style w:type="character" w:customStyle="1" w:styleId="Char">
    <w:name w:val="สารบัญ Char"/>
    <w:basedOn w:val="af1"/>
    <w:link w:val="af3"/>
    <w:rsid w:val="00B24BFB"/>
    <w:rPr>
      <w:rFonts w:asciiTheme="majorBidi" w:eastAsia="Times New Roman" w:hAnsiTheme="majorBidi" w:cstheme="majorBidi"/>
      <w:noProof/>
      <w:color w:val="000000" w:themeColor="text1"/>
      <w:sz w:val="32"/>
      <w:szCs w:val="32"/>
      <w:lang w:bidi="th-TH"/>
    </w:rPr>
  </w:style>
  <w:style w:type="paragraph" w:styleId="af4">
    <w:name w:val="footnote text"/>
    <w:basedOn w:val="a"/>
    <w:link w:val="af5"/>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af5">
    <w:name w:val="ข้อความเชิงอรรถ อักขระ"/>
    <w:basedOn w:val="a1"/>
    <w:link w:val="af4"/>
    <w:uiPriority w:val="99"/>
    <w:semiHidden/>
    <w:rsid w:val="005F5CE0"/>
    <w:rPr>
      <w:rFonts w:eastAsiaTheme="minorHAnsi"/>
      <w:sz w:val="20"/>
      <w:szCs w:val="25"/>
      <w:lang w:bidi="th-TH"/>
    </w:rPr>
  </w:style>
  <w:style w:type="paragraph" w:styleId="af6">
    <w:name w:val="Revision"/>
    <w:hidden/>
    <w:uiPriority w:val="99"/>
    <w:semiHidden/>
    <w:rsid w:val="00B704E8"/>
    <w:pPr>
      <w:spacing w:after="0" w:line="240" w:lineRule="auto"/>
    </w:pPr>
    <w:rPr>
      <w:rFonts w:asciiTheme="majorBidi" w:hAnsiTheme="majorBidi"/>
      <w:color w:val="000000" w:themeColor="text1"/>
      <w:sz w:val="32"/>
    </w:rPr>
  </w:style>
  <w:style w:type="character" w:styleId="af7">
    <w:name w:val="Unresolved Mention"/>
    <w:basedOn w:val="a1"/>
    <w:uiPriority w:val="99"/>
    <w:semiHidden/>
    <w:unhideWhenUsed/>
    <w:rsid w:val="005F1F6C"/>
    <w:rPr>
      <w:color w:val="605E5C"/>
      <w:shd w:val="clear" w:color="auto" w:fill="E1DFDD"/>
    </w:rPr>
  </w:style>
  <w:style w:type="character" w:styleId="af8">
    <w:name w:val="Placeholder Text"/>
    <w:basedOn w:val="a1"/>
    <w:uiPriority w:val="99"/>
    <w:semiHidden/>
    <w:rsid w:val="00DE58C9"/>
    <w:rPr>
      <w:color w:val="808080"/>
    </w:rPr>
  </w:style>
  <w:style w:type="table" w:styleId="5-3">
    <w:name w:val="Grid Table 5 Dark Accent 3"/>
    <w:basedOn w:val="a2"/>
    <w:uiPriority w:val="50"/>
    <w:rsid w:val="004A24D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7.png"/><Relationship Id="rId41" Type="http://schemas.openxmlformats.org/officeDocument/2006/relationships/header" Target="header4.xml"/><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73</Pages>
  <Words>13641</Words>
  <Characters>77756</Characters>
  <Application>Microsoft Office Word</Application>
  <DocSecurity>0</DocSecurity>
  <Lines>647</Lines>
  <Paragraphs>182</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PRAWITRANUN BUTPHO</cp:lastModifiedBy>
  <cp:revision>17</cp:revision>
  <cp:lastPrinted>2020-12-09T08:49:00Z</cp:lastPrinted>
  <dcterms:created xsi:type="dcterms:W3CDTF">2020-12-09T08:08:00Z</dcterms:created>
  <dcterms:modified xsi:type="dcterms:W3CDTF">2020-12-12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